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C794E" w14:textId="158FFE11" w:rsidR="00BE3BE3" w:rsidRPr="00FF137E" w:rsidRDefault="00BE3BE3" w:rsidP="00AB38E7">
      <w:pPr>
        <w:spacing w:after="0" w:line="480" w:lineRule="auto"/>
        <w:jc w:val="center"/>
        <w:rPr>
          <w:rFonts w:ascii="Times New Roman" w:hAnsi="Times New Roman" w:cs="Times New Roman"/>
          <w:b/>
          <w:bCs/>
          <w:sz w:val="24"/>
          <w:szCs w:val="24"/>
          <w:lang w:eastAsia="ar-SA"/>
        </w:rPr>
      </w:pPr>
      <w:bookmarkStart w:id="0" w:name="_GoBack"/>
      <w:bookmarkEnd w:id="0"/>
      <w:r w:rsidRPr="00FF137E">
        <w:rPr>
          <w:rFonts w:ascii="Times New Roman" w:hAnsi="Times New Roman" w:cs="Times New Roman"/>
          <w:b/>
          <w:bCs/>
          <w:sz w:val="24"/>
          <w:szCs w:val="24"/>
          <w:lang w:eastAsia="ar-SA"/>
        </w:rPr>
        <w:t xml:space="preserve">ROLE OF PHYSICAL </w:t>
      </w:r>
      <w:r w:rsidR="000708DA" w:rsidRPr="00FF137E">
        <w:rPr>
          <w:rFonts w:ascii="Times New Roman" w:hAnsi="Times New Roman" w:cs="Times New Roman"/>
          <w:b/>
          <w:bCs/>
          <w:sz w:val="24"/>
          <w:szCs w:val="24"/>
          <w:lang w:eastAsia="ar-SA"/>
        </w:rPr>
        <w:t>ACTIVITY</w:t>
      </w:r>
      <w:r w:rsidR="00B66F90" w:rsidRPr="00FF137E">
        <w:rPr>
          <w:rFonts w:ascii="Times New Roman" w:hAnsi="Times New Roman" w:cs="Times New Roman"/>
          <w:b/>
          <w:bCs/>
          <w:sz w:val="24"/>
          <w:szCs w:val="24"/>
          <w:lang w:eastAsia="ar-SA"/>
        </w:rPr>
        <w:t xml:space="preserve"> </w:t>
      </w:r>
      <w:r w:rsidRPr="00FF137E">
        <w:rPr>
          <w:rFonts w:ascii="Times New Roman" w:hAnsi="Times New Roman" w:cs="Times New Roman"/>
          <w:b/>
          <w:bCs/>
          <w:sz w:val="24"/>
          <w:szCs w:val="24"/>
          <w:lang w:eastAsia="ar-SA"/>
        </w:rPr>
        <w:t>IN AMELIORATING NEUROPSYCHIATRIC</w:t>
      </w:r>
      <w:r w:rsidR="00D8765D" w:rsidRPr="00FF137E">
        <w:rPr>
          <w:rFonts w:ascii="Times New Roman" w:hAnsi="Times New Roman" w:cs="Times New Roman"/>
          <w:b/>
          <w:bCs/>
          <w:sz w:val="24"/>
          <w:szCs w:val="24"/>
          <w:lang w:eastAsia="ar-SA"/>
        </w:rPr>
        <w:t xml:space="preserve"> </w:t>
      </w:r>
      <w:r w:rsidRPr="00FF137E">
        <w:rPr>
          <w:rFonts w:ascii="Times New Roman" w:hAnsi="Times New Roman" w:cs="Times New Roman"/>
          <w:b/>
          <w:bCs/>
          <w:sz w:val="24"/>
          <w:szCs w:val="24"/>
          <w:lang w:eastAsia="ar-SA"/>
        </w:rPr>
        <w:t xml:space="preserve">SYMPTOMS </w:t>
      </w:r>
      <w:r w:rsidR="00EA008C" w:rsidRPr="00FF137E">
        <w:rPr>
          <w:rFonts w:ascii="Times New Roman" w:hAnsi="Times New Roman" w:cs="Times New Roman"/>
          <w:b/>
          <w:bCs/>
          <w:sz w:val="24"/>
          <w:szCs w:val="24"/>
          <w:lang w:eastAsia="ar-SA"/>
        </w:rPr>
        <w:t xml:space="preserve">IN </w:t>
      </w:r>
      <w:r w:rsidRPr="00FF137E">
        <w:rPr>
          <w:rFonts w:ascii="Times New Roman" w:hAnsi="Times New Roman" w:cs="Times New Roman"/>
          <w:b/>
          <w:bCs/>
          <w:sz w:val="24"/>
          <w:szCs w:val="24"/>
          <w:lang w:eastAsia="ar-SA"/>
        </w:rPr>
        <w:t>ALZHEIMER’S DISEASE</w:t>
      </w:r>
      <w:r w:rsidR="00D80015" w:rsidRPr="00FF137E">
        <w:rPr>
          <w:rFonts w:ascii="Times New Roman" w:hAnsi="Times New Roman" w:cs="Times New Roman"/>
          <w:b/>
          <w:bCs/>
          <w:sz w:val="24"/>
          <w:szCs w:val="24"/>
          <w:lang w:eastAsia="ar-SA"/>
        </w:rPr>
        <w:t>: A NARRATIVE REVIEW</w:t>
      </w:r>
    </w:p>
    <w:p w14:paraId="1B669DE6" w14:textId="77777777" w:rsidR="00BE3BE3" w:rsidRPr="00FF137E" w:rsidRDefault="00BE3BE3" w:rsidP="00BE3BE3">
      <w:pPr>
        <w:spacing w:after="0" w:line="480" w:lineRule="auto"/>
        <w:jc w:val="center"/>
        <w:rPr>
          <w:rFonts w:ascii="Times New Roman" w:hAnsi="Times New Roman" w:cs="Times New Roman"/>
          <w:b/>
          <w:sz w:val="24"/>
          <w:szCs w:val="24"/>
          <w:lang w:eastAsia="ar-SA"/>
        </w:rPr>
      </w:pPr>
    </w:p>
    <w:p w14:paraId="19D5534F" w14:textId="395E53B3" w:rsidR="005D1939" w:rsidRPr="00FF137E" w:rsidRDefault="005D1939" w:rsidP="005D1939">
      <w:pPr>
        <w:spacing w:after="0" w:line="480" w:lineRule="auto"/>
        <w:jc w:val="center"/>
        <w:rPr>
          <w:rFonts w:ascii="Times New Roman" w:eastAsia="Calibri" w:hAnsi="Times New Roman" w:cs="Times New Roman"/>
          <w:noProof w:val="0"/>
          <w:sz w:val="24"/>
          <w:szCs w:val="24"/>
          <w:lang w:eastAsia="ar-SA"/>
        </w:rPr>
      </w:pPr>
      <w:r w:rsidRPr="00FF137E">
        <w:rPr>
          <w:rFonts w:ascii="Times New Roman" w:eastAsia="Calibri" w:hAnsi="Times New Roman" w:cs="Times New Roman"/>
          <w:b/>
          <w:noProof w:val="0"/>
          <w:sz w:val="24"/>
          <w:szCs w:val="24"/>
          <w:lang w:eastAsia="ar-SA"/>
        </w:rPr>
        <w:t xml:space="preserve">Running title: </w:t>
      </w:r>
      <w:r w:rsidRPr="00FF137E">
        <w:rPr>
          <w:rFonts w:ascii="Times New Roman" w:eastAsia="Calibri" w:hAnsi="Times New Roman" w:cs="Times New Roman"/>
          <w:b/>
          <w:bCs/>
          <w:noProof w:val="0"/>
          <w:sz w:val="24"/>
          <w:szCs w:val="24"/>
          <w:lang w:eastAsia="ar-SA"/>
        </w:rPr>
        <w:t xml:space="preserve">Physical </w:t>
      </w:r>
      <w:r w:rsidR="000708DA" w:rsidRPr="00FF137E">
        <w:rPr>
          <w:rFonts w:ascii="Times New Roman" w:eastAsia="Calibri" w:hAnsi="Times New Roman" w:cs="Times New Roman"/>
          <w:b/>
          <w:bCs/>
          <w:noProof w:val="0"/>
          <w:sz w:val="24"/>
          <w:szCs w:val="24"/>
          <w:lang w:eastAsia="ar-SA"/>
        </w:rPr>
        <w:t>Activity</w:t>
      </w:r>
      <w:r w:rsidRPr="00FF137E">
        <w:rPr>
          <w:rFonts w:ascii="Times New Roman" w:eastAsia="Calibri" w:hAnsi="Times New Roman" w:cs="Times New Roman"/>
          <w:b/>
          <w:bCs/>
          <w:noProof w:val="0"/>
          <w:sz w:val="24"/>
          <w:szCs w:val="24"/>
          <w:lang w:eastAsia="ar-SA"/>
        </w:rPr>
        <w:t xml:space="preserve"> and </w:t>
      </w:r>
      <w:r w:rsidR="004679DB" w:rsidRPr="00FF137E">
        <w:rPr>
          <w:rFonts w:ascii="Times New Roman" w:eastAsia="Calibri" w:hAnsi="Times New Roman" w:cs="Times New Roman"/>
          <w:b/>
          <w:bCs/>
          <w:noProof w:val="0"/>
          <w:sz w:val="24"/>
          <w:szCs w:val="24"/>
          <w:lang w:eastAsia="ar-SA"/>
        </w:rPr>
        <w:t>Neuropsychiatric Symptoms</w:t>
      </w:r>
    </w:p>
    <w:p w14:paraId="27E9CC30" w14:textId="77777777" w:rsidR="005D1939" w:rsidRPr="00FF137E" w:rsidRDefault="005D1939" w:rsidP="005D1939">
      <w:pPr>
        <w:spacing w:after="0" w:line="480" w:lineRule="auto"/>
        <w:jc w:val="center"/>
        <w:rPr>
          <w:rFonts w:ascii="Times New Roman" w:eastAsia="Calibri" w:hAnsi="Times New Roman" w:cs="Times New Roman"/>
          <w:noProof w:val="0"/>
          <w:sz w:val="24"/>
          <w:szCs w:val="24"/>
          <w:lang w:eastAsia="ar-SA"/>
        </w:rPr>
      </w:pPr>
    </w:p>
    <w:p w14:paraId="4F4B1E66" w14:textId="62AC623E" w:rsidR="005D1939" w:rsidRPr="00FF137E" w:rsidRDefault="005D1939" w:rsidP="005D1939">
      <w:pPr>
        <w:spacing w:after="0" w:line="480" w:lineRule="auto"/>
        <w:jc w:val="center"/>
        <w:rPr>
          <w:rFonts w:ascii="Times New Roman" w:eastAsia="Calibri" w:hAnsi="Times New Roman" w:cs="Times New Roman"/>
          <w:noProof w:val="0"/>
          <w:sz w:val="24"/>
          <w:szCs w:val="24"/>
          <w:lang w:val="it-IT" w:eastAsia="ar-SA"/>
        </w:rPr>
      </w:pPr>
      <w:r w:rsidRPr="00FF137E">
        <w:rPr>
          <w:rFonts w:ascii="Times New Roman" w:eastAsia="Calibri" w:hAnsi="Times New Roman" w:cs="Times New Roman"/>
          <w:noProof w:val="0"/>
          <w:sz w:val="24"/>
          <w:szCs w:val="24"/>
          <w:lang w:val="it-IT" w:eastAsia="ar-SA"/>
        </w:rPr>
        <w:t xml:space="preserve">Nicola Veronese </w:t>
      </w:r>
      <w:r w:rsidRPr="00FF137E">
        <w:rPr>
          <w:rFonts w:ascii="Times New Roman" w:eastAsia="Calibri" w:hAnsi="Times New Roman" w:cs="Times New Roman"/>
          <w:noProof w:val="0"/>
          <w:sz w:val="24"/>
          <w:szCs w:val="24"/>
          <w:vertAlign w:val="superscript"/>
          <w:lang w:val="it-IT" w:eastAsia="ar-SA"/>
        </w:rPr>
        <w:t>1,2</w:t>
      </w:r>
      <w:r w:rsidRPr="00FF137E">
        <w:rPr>
          <w:rFonts w:ascii="Times New Roman" w:eastAsia="Calibri" w:hAnsi="Times New Roman" w:cs="Times New Roman"/>
          <w:noProof w:val="0"/>
          <w:sz w:val="24"/>
          <w:szCs w:val="24"/>
          <w:lang w:val="it-IT" w:eastAsia="ar-SA"/>
        </w:rPr>
        <w:t xml:space="preserve">, Marco Solmi </w:t>
      </w:r>
      <w:r w:rsidR="00E22905" w:rsidRPr="00FF137E">
        <w:rPr>
          <w:rFonts w:ascii="Times New Roman" w:eastAsia="Calibri" w:hAnsi="Times New Roman" w:cs="Times New Roman"/>
          <w:noProof w:val="0"/>
          <w:sz w:val="24"/>
          <w:szCs w:val="24"/>
          <w:vertAlign w:val="superscript"/>
          <w:lang w:val="it-IT" w:eastAsia="ar-SA"/>
        </w:rPr>
        <w:t>3</w:t>
      </w:r>
      <w:r w:rsidR="00C6618F">
        <w:rPr>
          <w:rFonts w:ascii="Times New Roman" w:eastAsia="Calibri" w:hAnsi="Times New Roman" w:cs="Times New Roman"/>
          <w:noProof w:val="0"/>
          <w:sz w:val="24"/>
          <w:szCs w:val="24"/>
          <w:vertAlign w:val="superscript"/>
          <w:lang w:val="it-IT" w:eastAsia="ar-SA"/>
        </w:rPr>
        <w:t>,4</w:t>
      </w:r>
      <w:r w:rsidRPr="00FF137E">
        <w:rPr>
          <w:rFonts w:ascii="Times New Roman" w:eastAsia="Calibri" w:hAnsi="Times New Roman" w:cs="Times New Roman"/>
          <w:noProof w:val="0"/>
          <w:sz w:val="24"/>
          <w:szCs w:val="24"/>
          <w:lang w:val="it-IT" w:eastAsia="ar-SA"/>
        </w:rPr>
        <w:t xml:space="preserve">, </w:t>
      </w:r>
      <w:r w:rsidR="00E22905" w:rsidRPr="00FF137E">
        <w:rPr>
          <w:rFonts w:ascii="Times New Roman" w:eastAsia="Calibri" w:hAnsi="Times New Roman" w:cs="Times New Roman"/>
          <w:noProof w:val="0"/>
          <w:sz w:val="24"/>
          <w:szCs w:val="24"/>
          <w:lang w:val="it-IT" w:eastAsia="ar-SA"/>
        </w:rPr>
        <w:t>Cristina Basso</w:t>
      </w:r>
      <w:r w:rsidR="00C6618F">
        <w:rPr>
          <w:rFonts w:ascii="Times New Roman" w:eastAsia="Calibri" w:hAnsi="Times New Roman" w:cs="Times New Roman"/>
          <w:noProof w:val="0"/>
          <w:sz w:val="24"/>
          <w:szCs w:val="24"/>
          <w:vertAlign w:val="superscript"/>
          <w:lang w:val="it-IT" w:eastAsia="ar-SA"/>
        </w:rPr>
        <w:t>5</w:t>
      </w:r>
      <w:r w:rsidR="00E22905" w:rsidRPr="00FF137E">
        <w:rPr>
          <w:rFonts w:ascii="Times New Roman" w:eastAsia="Calibri" w:hAnsi="Times New Roman" w:cs="Times New Roman"/>
          <w:noProof w:val="0"/>
          <w:sz w:val="24"/>
          <w:szCs w:val="24"/>
          <w:lang w:val="it-IT" w:eastAsia="ar-SA"/>
        </w:rPr>
        <w:t xml:space="preserve">, </w:t>
      </w:r>
      <w:r w:rsidRPr="00FF137E">
        <w:rPr>
          <w:rFonts w:ascii="Times New Roman" w:eastAsia="Calibri" w:hAnsi="Times New Roman" w:cs="Times New Roman"/>
          <w:noProof w:val="0"/>
          <w:sz w:val="24"/>
          <w:szCs w:val="24"/>
          <w:lang w:val="it-IT" w:eastAsia="ar-SA"/>
        </w:rPr>
        <w:t>Lee Smith</w:t>
      </w:r>
      <w:r w:rsidR="00C6618F">
        <w:rPr>
          <w:rFonts w:ascii="Times New Roman" w:eastAsia="Calibri" w:hAnsi="Times New Roman" w:cs="Times New Roman"/>
          <w:noProof w:val="0"/>
          <w:sz w:val="24"/>
          <w:szCs w:val="24"/>
          <w:vertAlign w:val="superscript"/>
          <w:lang w:val="it-IT" w:eastAsia="ar-SA"/>
        </w:rPr>
        <w:t>6</w:t>
      </w:r>
      <w:r w:rsidR="00E22905" w:rsidRPr="00FF137E">
        <w:rPr>
          <w:rFonts w:ascii="Times New Roman" w:eastAsia="Calibri" w:hAnsi="Times New Roman" w:cs="Times New Roman"/>
          <w:noProof w:val="0"/>
          <w:sz w:val="24"/>
          <w:szCs w:val="24"/>
          <w:lang w:val="it-IT" w:eastAsia="ar-SA"/>
        </w:rPr>
        <w:t>, Pinar Soysal</w:t>
      </w:r>
      <w:r w:rsidR="003100BF" w:rsidRPr="00FF137E">
        <w:rPr>
          <w:rFonts w:ascii="Times New Roman" w:eastAsia="Calibri" w:hAnsi="Times New Roman" w:cs="Times New Roman"/>
          <w:noProof w:val="0"/>
          <w:sz w:val="24"/>
          <w:szCs w:val="24"/>
          <w:lang w:val="it-IT" w:eastAsia="ar-SA"/>
        </w:rPr>
        <w:t xml:space="preserve"> </w:t>
      </w:r>
      <w:r w:rsidR="00C6618F">
        <w:rPr>
          <w:rFonts w:ascii="Times New Roman" w:eastAsia="Calibri" w:hAnsi="Times New Roman" w:cs="Times New Roman"/>
          <w:noProof w:val="0"/>
          <w:sz w:val="24"/>
          <w:szCs w:val="24"/>
          <w:vertAlign w:val="superscript"/>
          <w:lang w:val="it-IT" w:eastAsia="ar-SA"/>
        </w:rPr>
        <w:t>7</w:t>
      </w:r>
    </w:p>
    <w:p w14:paraId="3936CA8A" w14:textId="77777777" w:rsidR="005D1939" w:rsidRPr="00FF137E" w:rsidRDefault="005D1939" w:rsidP="005D1939">
      <w:pPr>
        <w:spacing w:after="0" w:line="480" w:lineRule="auto"/>
        <w:jc w:val="both"/>
        <w:rPr>
          <w:rFonts w:ascii="Times New Roman" w:eastAsia="Calibri" w:hAnsi="Times New Roman" w:cs="Times New Roman"/>
          <w:noProof w:val="0"/>
          <w:sz w:val="24"/>
          <w:szCs w:val="24"/>
          <w:lang w:val="it-IT" w:eastAsia="ar-SA"/>
        </w:rPr>
      </w:pPr>
    </w:p>
    <w:p w14:paraId="0604E807" w14:textId="77777777" w:rsidR="005D1939" w:rsidRPr="00FF137E" w:rsidRDefault="005D1939" w:rsidP="005D1939">
      <w:pPr>
        <w:spacing w:after="0" w:line="480" w:lineRule="auto"/>
        <w:jc w:val="both"/>
        <w:rPr>
          <w:rFonts w:ascii="Times New Roman" w:eastAsia="Calibri" w:hAnsi="Times New Roman" w:cs="Times New Roman"/>
          <w:noProof w:val="0"/>
          <w:sz w:val="24"/>
          <w:szCs w:val="24"/>
          <w:lang w:eastAsia="ar-SA"/>
        </w:rPr>
      </w:pPr>
      <w:r w:rsidRPr="00FF137E">
        <w:rPr>
          <w:rFonts w:ascii="Times New Roman" w:eastAsia="Calibri" w:hAnsi="Times New Roman" w:cs="Times New Roman"/>
          <w:noProof w:val="0"/>
          <w:sz w:val="24"/>
          <w:szCs w:val="24"/>
          <w:vertAlign w:val="superscript"/>
          <w:lang w:eastAsia="ar-SA"/>
        </w:rPr>
        <w:t>1</w:t>
      </w:r>
      <w:r w:rsidRPr="00FF137E">
        <w:rPr>
          <w:rFonts w:ascii="Times New Roman" w:eastAsia="Calibri" w:hAnsi="Times New Roman" w:cs="Times New Roman"/>
          <w:noProof w:val="0"/>
          <w:sz w:val="24"/>
          <w:szCs w:val="24"/>
          <w:lang w:eastAsia="ar-SA"/>
        </w:rPr>
        <w:t xml:space="preserve"> National Research Council, Neuroscience Institute, Aging Branch, Padova, Italy.</w:t>
      </w:r>
    </w:p>
    <w:p w14:paraId="09D78ABE" w14:textId="682FE9D2" w:rsidR="005D1939" w:rsidRPr="00FF137E" w:rsidRDefault="00E22905" w:rsidP="005D1939">
      <w:pPr>
        <w:spacing w:after="0" w:line="480" w:lineRule="auto"/>
        <w:jc w:val="both"/>
        <w:rPr>
          <w:rFonts w:ascii="Times New Roman" w:eastAsia="Calibri" w:hAnsi="Times New Roman" w:cs="Times New Roman"/>
          <w:noProof w:val="0"/>
          <w:sz w:val="24"/>
          <w:szCs w:val="24"/>
          <w:lang w:eastAsia="ar-SA"/>
        </w:rPr>
      </w:pPr>
      <w:r w:rsidRPr="00FF137E">
        <w:rPr>
          <w:rFonts w:ascii="Times New Roman" w:eastAsia="Calibri" w:hAnsi="Times New Roman" w:cs="Times New Roman"/>
          <w:noProof w:val="0"/>
          <w:sz w:val="24"/>
          <w:szCs w:val="24"/>
          <w:vertAlign w:val="superscript"/>
          <w:lang w:eastAsia="ar-SA"/>
        </w:rPr>
        <w:t>2</w:t>
      </w:r>
      <w:r w:rsidR="005D1939" w:rsidRPr="00FF137E">
        <w:rPr>
          <w:rFonts w:ascii="Times New Roman" w:eastAsia="Calibri" w:hAnsi="Times New Roman" w:cs="Times New Roman"/>
          <w:noProof w:val="0"/>
          <w:sz w:val="24"/>
          <w:szCs w:val="24"/>
          <w:lang w:eastAsia="ar-SA"/>
        </w:rPr>
        <w:t>Geriatrics Unit, Department of Geriatric Care, Ortho</w:t>
      </w:r>
      <w:r w:rsidR="00137257" w:rsidRPr="00FF137E">
        <w:rPr>
          <w:rFonts w:ascii="Times New Roman" w:eastAsia="Calibri" w:hAnsi="Times New Roman" w:cs="Times New Roman"/>
          <w:noProof w:val="0"/>
          <w:sz w:val="24"/>
          <w:szCs w:val="24"/>
          <w:lang w:eastAsia="ar-SA"/>
        </w:rPr>
        <w:t xml:space="preserve"> </w:t>
      </w:r>
      <w:r w:rsidR="005D1939" w:rsidRPr="00FF137E">
        <w:rPr>
          <w:rFonts w:ascii="Times New Roman" w:eastAsia="Calibri" w:hAnsi="Times New Roman" w:cs="Times New Roman"/>
          <w:noProof w:val="0"/>
          <w:sz w:val="24"/>
          <w:szCs w:val="24"/>
          <w:lang w:eastAsia="ar-SA"/>
        </w:rPr>
        <w:t>Geriatrics and Rehabilitation, E.O. Galliera Hospital, National Relevance and High Specialization Hospital, Genova, Italy.</w:t>
      </w:r>
    </w:p>
    <w:p w14:paraId="200CD7DF" w14:textId="115A6A92" w:rsidR="00C6618F" w:rsidRDefault="00E22905" w:rsidP="00E22905">
      <w:pPr>
        <w:spacing w:after="0" w:line="480" w:lineRule="auto"/>
        <w:jc w:val="both"/>
        <w:rPr>
          <w:rFonts w:ascii="Times New Roman" w:eastAsia="Calibri" w:hAnsi="Times New Roman" w:cs="Times New Roman"/>
          <w:noProof w:val="0"/>
          <w:sz w:val="24"/>
          <w:szCs w:val="24"/>
          <w:lang w:eastAsia="ar-SA"/>
        </w:rPr>
      </w:pPr>
      <w:r w:rsidRPr="00FF137E">
        <w:rPr>
          <w:rFonts w:ascii="Times New Roman" w:eastAsia="Calibri" w:hAnsi="Times New Roman" w:cs="Times New Roman"/>
          <w:noProof w:val="0"/>
          <w:sz w:val="24"/>
          <w:szCs w:val="24"/>
          <w:vertAlign w:val="superscript"/>
          <w:lang w:eastAsia="ar-SA"/>
        </w:rPr>
        <w:t>3</w:t>
      </w:r>
      <w:r w:rsidRPr="00FF137E">
        <w:rPr>
          <w:rFonts w:ascii="Times New Roman" w:eastAsia="Calibri" w:hAnsi="Times New Roman" w:cs="Times New Roman"/>
          <w:noProof w:val="0"/>
          <w:sz w:val="24"/>
          <w:szCs w:val="24"/>
          <w:lang w:eastAsia="ar-SA"/>
        </w:rPr>
        <w:t xml:space="preserve"> </w:t>
      </w:r>
      <w:r w:rsidR="00C6618F" w:rsidRPr="00C6618F">
        <w:rPr>
          <w:rFonts w:ascii="Times New Roman" w:eastAsia="Calibri" w:hAnsi="Times New Roman" w:cs="Times New Roman"/>
          <w:noProof w:val="0"/>
          <w:sz w:val="24"/>
          <w:szCs w:val="24"/>
          <w:lang w:val="tr-TR" w:eastAsia="ar-SA"/>
        </w:rPr>
        <w:t>Department of Neurosciences, University of Padova, Padova, Italy.</w:t>
      </w:r>
    </w:p>
    <w:p w14:paraId="0EAAD9F4" w14:textId="2DD2958A" w:rsidR="00E22905" w:rsidRPr="00FF137E" w:rsidRDefault="00C6618F" w:rsidP="00E22905">
      <w:pPr>
        <w:spacing w:after="0" w:line="480" w:lineRule="auto"/>
        <w:jc w:val="both"/>
        <w:rPr>
          <w:rFonts w:ascii="Times New Roman" w:eastAsia="Calibri" w:hAnsi="Times New Roman" w:cs="Times New Roman"/>
          <w:noProof w:val="0"/>
          <w:sz w:val="24"/>
          <w:szCs w:val="24"/>
          <w:lang w:eastAsia="ar-SA"/>
        </w:rPr>
      </w:pPr>
      <w:r w:rsidRPr="00C6618F">
        <w:rPr>
          <w:rFonts w:ascii="Times New Roman" w:eastAsia="Calibri" w:hAnsi="Times New Roman" w:cs="Times New Roman"/>
          <w:noProof w:val="0"/>
          <w:sz w:val="24"/>
          <w:szCs w:val="24"/>
          <w:vertAlign w:val="superscript"/>
          <w:lang w:eastAsia="ar-SA"/>
        </w:rPr>
        <w:t>4</w:t>
      </w:r>
      <w:r>
        <w:rPr>
          <w:rFonts w:ascii="Times New Roman" w:eastAsia="Calibri" w:hAnsi="Times New Roman" w:cs="Times New Roman"/>
          <w:noProof w:val="0"/>
          <w:sz w:val="24"/>
          <w:szCs w:val="24"/>
          <w:lang w:eastAsia="ar-SA"/>
        </w:rPr>
        <w:t xml:space="preserve"> </w:t>
      </w:r>
      <w:r w:rsidR="005D46FC" w:rsidRPr="005D46FC">
        <w:rPr>
          <w:rFonts w:ascii="Times New Roman" w:eastAsia="Calibri" w:hAnsi="Times New Roman" w:cs="Times New Roman"/>
          <w:noProof w:val="0"/>
          <w:sz w:val="24"/>
          <w:szCs w:val="24"/>
          <w:lang w:eastAsia="ar-SA"/>
        </w:rPr>
        <w:t>Centro Neuroscienze Cognitive, University of Padua, Padua, Italy</w:t>
      </w:r>
      <w:r w:rsidR="00E22905" w:rsidRPr="00FF137E">
        <w:rPr>
          <w:rFonts w:ascii="Times New Roman" w:eastAsia="Calibri" w:hAnsi="Times New Roman" w:cs="Times New Roman"/>
          <w:noProof w:val="0"/>
          <w:sz w:val="24"/>
          <w:szCs w:val="24"/>
          <w:lang w:eastAsia="ar-SA"/>
        </w:rPr>
        <w:t>.</w:t>
      </w:r>
    </w:p>
    <w:p w14:paraId="78435D86" w14:textId="671E9E60" w:rsidR="00E22905" w:rsidRPr="00FF137E" w:rsidRDefault="00C6618F" w:rsidP="005D1939">
      <w:pPr>
        <w:spacing w:after="0" w:line="480" w:lineRule="auto"/>
        <w:jc w:val="both"/>
        <w:rPr>
          <w:rFonts w:ascii="Times New Roman" w:eastAsia="Calibri" w:hAnsi="Times New Roman" w:cs="Times New Roman"/>
          <w:noProof w:val="0"/>
          <w:sz w:val="24"/>
          <w:szCs w:val="24"/>
          <w:lang w:val="it-IT" w:eastAsia="ar-SA"/>
        </w:rPr>
      </w:pPr>
      <w:r>
        <w:rPr>
          <w:rFonts w:ascii="Times New Roman" w:eastAsia="Calibri" w:hAnsi="Times New Roman" w:cs="Times New Roman"/>
          <w:noProof w:val="0"/>
          <w:sz w:val="24"/>
          <w:szCs w:val="24"/>
          <w:vertAlign w:val="superscript"/>
          <w:lang w:val="it-IT" w:eastAsia="ar-SA"/>
        </w:rPr>
        <w:t>5</w:t>
      </w:r>
      <w:r w:rsidR="00E22905" w:rsidRPr="00FF137E">
        <w:rPr>
          <w:rFonts w:ascii="Times New Roman" w:eastAsia="Calibri" w:hAnsi="Times New Roman" w:cs="Times New Roman"/>
          <w:noProof w:val="0"/>
          <w:sz w:val="24"/>
          <w:szCs w:val="24"/>
          <w:lang w:val="it-IT" w:eastAsia="ar-SA"/>
        </w:rPr>
        <w:t xml:space="preserve"> Regional Epidemiology Service, Azienda Zero, Veneto Region, Italy.</w:t>
      </w:r>
    </w:p>
    <w:p w14:paraId="6B0D5538" w14:textId="041D831A" w:rsidR="005D1939" w:rsidRPr="00FF137E" w:rsidRDefault="00C6618F" w:rsidP="005D1939">
      <w:pPr>
        <w:spacing w:after="0" w:line="480" w:lineRule="auto"/>
        <w:jc w:val="both"/>
        <w:rPr>
          <w:rFonts w:ascii="Times New Roman" w:eastAsia="Calibri" w:hAnsi="Times New Roman" w:cs="Times New Roman"/>
          <w:noProof w:val="0"/>
          <w:sz w:val="24"/>
          <w:szCs w:val="24"/>
          <w:lang w:eastAsia="ar-SA"/>
        </w:rPr>
      </w:pPr>
      <w:r>
        <w:rPr>
          <w:rFonts w:ascii="Times New Roman" w:eastAsia="Calibri" w:hAnsi="Times New Roman" w:cs="Times New Roman"/>
          <w:noProof w:val="0"/>
          <w:sz w:val="24"/>
          <w:szCs w:val="24"/>
          <w:vertAlign w:val="superscript"/>
          <w:lang w:eastAsia="ar-SA"/>
        </w:rPr>
        <w:t>6</w:t>
      </w:r>
      <w:r w:rsidR="00E22905" w:rsidRPr="00FF137E">
        <w:rPr>
          <w:rFonts w:ascii="Times New Roman" w:eastAsia="Calibri" w:hAnsi="Times New Roman" w:cs="Times New Roman"/>
          <w:noProof w:val="0"/>
          <w:sz w:val="24"/>
          <w:szCs w:val="24"/>
          <w:vertAlign w:val="superscript"/>
          <w:lang w:eastAsia="ar-SA"/>
        </w:rPr>
        <w:t xml:space="preserve"> </w:t>
      </w:r>
      <w:r w:rsidR="00E22905" w:rsidRPr="00FF137E">
        <w:rPr>
          <w:rFonts w:ascii="Times New Roman" w:eastAsia="Calibri" w:hAnsi="Times New Roman" w:cs="Times New Roman"/>
          <w:noProof w:val="0"/>
          <w:sz w:val="24"/>
          <w:szCs w:val="24"/>
          <w:lang w:eastAsia="ar-SA"/>
        </w:rPr>
        <w:t xml:space="preserve">The Cambridge Centre for Sport and Exercise Sciences, Department of Life Sciences, Anglia </w:t>
      </w:r>
      <w:r w:rsidR="000708DA" w:rsidRPr="00FF137E">
        <w:rPr>
          <w:rFonts w:ascii="Times New Roman" w:eastAsia="Calibri" w:hAnsi="Times New Roman" w:cs="Times New Roman"/>
          <w:noProof w:val="0"/>
          <w:sz w:val="24"/>
          <w:szCs w:val="24"/>
          <w:lang w:eastAsia="ar-SA"/>
        </w:rPr>
        <w:t>Ruskin University, Cambridge, UK.</w:t>
      </w:r>
    </w:p>
    <w:p w14:paraId="3C9F2B64" w14:textId="2B5F078D" w:rsidR="003100BF" w:rsidRPr="00FF137E" w:rsidRDefault="00C6618F" w:rsidP="005D1939">
      <w:pPr>
        <w:spacing w:after="0" w:line="480" w:lineRule="auto"/>
        <w:jc w:val="both"/>
        <w:rPr>
          <w:rFonts w:ascii="Times New Roman" w:eastAsia="Calibri" w:hAnsi="Times New Roman" w:cs="Times New Roman"/>
          <w:noProof w:val="0"/>
          <w:sz w:val="24"/>
          <w:szCs w:val="24"/>
          <w:lang w:eastAsia="ar-SA"/>
        </w:rPr>
      </w:pPr>
      <w:r>
        <w:rPr>
          <w:rFonts w:ascii="Times New Roman" w:eastAsia="Calibri" w:hAnsi="Times New Roman" w:cs="Times New Roman"/>
          <w:noProof w:val="0"/>
          <w:sz w:val="24"/>
          <w:szCs w:val="24"/>
          <w:vertAlign w:val="superscript"/>
          <w:lang w:eastAsia="ar-SA"/>
        </w:rPr>
        <w:t>7</w:t>
      </w:r>
      <w:r w:rsidR="00E328C5">
        <w:rPr>
          <w:rFonts w:ascii="Times New Roman" w:eastAsia="Calibri" w:hAnsi="Times New Roman" w:cs="Times New Roman"/>
          <w:noProof w:val="0"/>
          <w:sz w:val="24"/>
          <w:szCs w:val="24"/>
          <w:vertAlign w:val="superscript"/>
          <w:lang w:eastAsia="ar-SA"/>
        </w:rPr>
        <w:t xml:space="preserve"> </w:t>
      </w:r>
      <w:r w:rsidR="003100BF" w:rsidRPr="00FF137E">
        <w:rPr>
          <w:rFonts w:ascii="Times New Roman" w:eastAsia="Calibri" w:hAnsi="Times New Roman" w:cs="Times New Roman"/>
          <w:noProof w:val="0"/>
          <w:sz w:val="24"/>
          <w:szCs w:val="24"/>
          <w:lang w:eastAsia="ar-SA"/>
        </w:rPr>
        <w:t xml:space="preserve">Department of Geriatric Medicine, Bezmialem Vakif University, Faculty of Medicine, </w:t>
      </w:r>
      <w:r w:rsidR="00134869" w:rsidRPr="00FF137E">
        <w:rPr>
          <w:rFonts w:ascii="Times New Roman" w:eastAsia="Calibri" w:hAnsi="Times New Roman" w:cs="Times New Roman"/>
          <w:noProof w:val="0"/>
          <w:sz w:val="24"/>
          <w:szCs w:val="24"/>
          <w:lang w:eastAsia="ar-SA"/>
        </w:rPr>
        <w:t xml:space="preserve">Istanbul, </w:t>
      </w:r>
      <w:r w:rsidR="003100BF" w:rsidRPr="00FF137E">
        <w:rPr>
          <w:rFonts w:ascii="Times New Roman" w:eastAsia="Calibri" w:hAnsi="Times New Roman" w:cs="Times New Roman"/>
          <w:noProof w:val="0"/>
          <w:sz w:val="24"/>
          <w:szCs w:val="24"/>
          <w:lang w:eastAsia="ar-SA"/>
        </w:rPr>
        <w:t>Turkey.</w:t>
      </w:r>
    </w:p>
    <w:p w14:paraId="786FD637" w14:textId="131EB5F3" w:rsidR="005D1939" w:rsidRPr="00FF137E" w:rsidRDefault="005D1939" w:rsidP="005D1939">
      <w:pPr>
        <w:spacing w:after="0" w:line="480" w:lineRule="auto"/>
        <w:rPr>
          <w:rFonts w:ascii="Times New Roman" w:hAnsi="Times New Roman" w:cs="Times New Roman"/>
          <w:sz w:val="24"/>
          <w:szCs w:val="24"/>
          <w:lang w:eastAsia="ar-SA"/>
        </w:rPr>
      </w:pPr>
      <w:r w:rsidRPr="00FF137E">
        <w:rPr>
          <w:rFonts w:ascii="Times New Roman" w:hAnsi="Times New Roman" w:cs="Times New Roman"/>
          <w:sz w:val="24"/>
          <w:szCs w:val="24"/>
          <w:lang w:eastAsia="ar-SA"/>
        </w:rPr>
        <w:t xml:space="preserve">Word Count: </w:t>
      </w:r>
      <w:r w:rsidR="00E04222" w:rsidRPr="00FF137E">
        <w:rPr>
          <w:rFonts w:ascii="Times New Roman" w:hAnsi="Times New Roman" w:cs="Times New Roman"/>
          <w:sz w:val="24"/>
          <w:szCs w:val="24"/>
          <w:lang w:eastAsia="ar-SA"/>
        </w:rPr>
        <w:t>3815</w:t>
      </w:r>
    </w:p>
    <w:p w14:paraId="757A02A0" w14:textId="77777777" w:rsidR="005D1939" w:rsidRPr="00FF137E" w:rsidRDefault="005D1939" w:rsidP="005D1939">
      <w:pPr>
        <w:spacing w:after="0" w:line="480" w:lineRule="auto"/>
        <w:rPr>
          <w:rFonts w:ascii="Times New Roman" w:hAnsi="Times New Roman" w:cs="Times New Roman"/>
          <w:sz w:val="24"/>
          <w:szCs w:val="24"/>
          <w:lang w:eastAsia="ar-SA"/>
        </w:rPr>
      </w:pPr>
      <w:r w:rsidRPr="00FF137E">
        <w:rPr>
          <w:rFonts w:ascii="Times New Roman" w:hAnsi="Times New Roman" w:cs="Times New Roman"/>
          <w:sz w:val="24"/>
          <w:szCs w:val="24"/>
          <w:lang w:eastAsia="ar-SA"/>
        </w:rPr>
        <w:t>Funding or Sponsor: No</w:t>
      </w:r>
    </w:p>
    <w:p w14:paraId="60CECBDD" w14:textId="5E72ED74" w:rsidR="005D1939" w:rsidRPr="00FF137E" w:rsidRDefault="005D1939" w:rsidP="005D1939">
      <w:pPr>
        <w:spacing w:after="0" w:line="480" w:lineRule="auto"/>
        <w:rPr>
          <w:rFonts w:ascii="Times New Roman" w:hAnsi="Times New Roman" w:cs="Times New Roman"/>
          <w:sz w:val="24"/>
          <w:szCs w:val="24"/>
          <w:lang w:eastAsia="ar-SA"/>
        </w:rPr>
      </w:pPr>
      <w:r w:rsidRPr="00FF137E">
        <w:rPr>
          <w:rFonts w:ascii="Times New Roman" w:hAnsi="Times New Roman" w:cs="Times New Roman"/>
          <w:sz w:val="24"/>
          <w:szCs w:val="24"/>
          <w:lang w:eastAsia="ar-SA"/>
        </w:rPr>
        <w:t>Conflict of Interest: No</w:t>
      </w:r>
    </w:p>
    <w:p w14:paraId="347D0FD9" w14:textId="783AC26C" w:rsidR="005D1939" w:rsidRPr="00334C0E" w:rsidRDefault="005D1939" w:rsidP="005D1939">
      <w:pPr>
        <w:autoSpaceDE w:val="0"/>
        <w:spacing w:after="0" w:line="480" w:lineRule="auto"/>
        <w:jc w:val="both"/>
        <w:rPr>
          <w:rFonts w:ascii="Times New Roman" w:eastAsia="Calibri" w:hAnsi="Times New Roman" w:cs="Times New Roman"/>
          <w:b/>
          <w:noProof w:val="0"/>
          <w:sz w:val="24"/>
          <w:szCs w:val="24"/>
          <w:lang w:eastAsia="tr-TR"/>
        </w:rPr>
      </w:pPr>
      <w:r w:rsidRPr="00FF137E">
        <w:rPr>
          <w:rFonts w:ascii="Times New Roman" w:eastAsia="Calibri" w:hAnsi="Times New Roman" w:cs="Times New Roman"/>
          <w:b/>
          <w:noProof w:val="0"/>
          <w:sz w:val="24"/>
          <w:szCs w:val="24"/>
          <w:lang w:eastAsia="tr-TR"/>
        </w:rPr>
        <w:t>Corresponding Author:</w:t>
      </w:r>
      <w:r w:rsidR="00334C0E">
        <w:rPr>
          <w:rFonts w:ascii="Times New Roman" w:eastAsia="Calibri" w:hAnsi="Times New Roman" w:cs="Times New Roman"/>
          <w:b/>
          <w:noProof w:val="0"/>
          <w:sz w:val="24"/>
          <w:szCs w:val="24"/>
          <w:lang w:eastAsia="tr-TR"/>
        </w:rPr>
        <w:t xml:space="preserve"> </w:t>
      </w:r>
      <w:r w:rsidR="00175BA2" w:rsidRPr="00FF137E">
        <w:rPr>
          <w:rFonts w:ascii="Times New Roman" w:eastAsia="Calibri" w:hAnsi="Times New Roman" w:cs="Times New Roman"/>
          <w:noProof w:val="0"/>
          <w:sz w:val="24"/>
          <w:szCs w:val="24"/>
          <w:lang w:eastAsia="tr-TR"/>
        </w:rPr>
        <w:t>Pinar SOYSAL</w:t>
      </w:r>
      <w:r w:rsidRPr="00FF137E">
        <w:rPr>
          <w:rFonts w:ascii="Times New Roman" w:eastAsia="Calibri" w:hAnsi="Times New Roman" w:cs="Times New Roman"/>
          <w:noProof w:val="0"/>
          <w:sz w:val="24"/>
          <w:szCs w:val="24"/>
          <w:lang w:eastAsia="tr-TR"/>
        </w:rPr>
        <w:t>, MD</w:t>
      </w:r>
      <w:r w:rsidR="00027406" w:rsidRPr="00FF137E">
        <w:rPr>
          <w:rFonts w:ascii="Times New Roman" w:eastAsia="Calibri" w:hAnsi="Times New Roman" w:cs="Times New Roman"/>
          <w:noProof w:val="0"/>
          <w:sz w:val="24"/>
          <w:szCs w:val="24"/>
          <w:lang w:eastAsia="tr-TR"/>
        </w:rPr>
        <w:t>, Associate Professor</w:t>
      </w:r>
    </w:p>
    <w:p w14:paraId="2F15BCF4" w14:textId="77777777" w:rsidR="00877535" w:rsidRPr="00FF137E" w:rsidRDefault="00877535" w:rsidP="005D1939">
      <w:pPr>
        <w:autoSpaceDE w:val="0"/>
        <w:spacing w:after="0" w:line="480" w:lineRule="auto"/>
        <w:jc w:val="both"/>
        <w:rPr>
          <w:rFonts w:ascii="Times New Roman" w:eastAsia="Calibri" w:hAnsi="Times New Roman" w:cs="Times New Roman"/>
          <w:noProof w:val="0"/>
          <w:sz w:val="24"/>
          <w:szCs w:val="24"/>
          <w:lang w:eastAsia="tr-TR"/>
        </w:rPr>
      </w:pPr>
      <w:r w:rsidRPr="00FF137E">
        <w:rPr>
          <w:rFonts w:ascii="Times New Roman" w:eastAsia="Calibri" w:hAnsi="Times New Roman" w:cs="Times New Roman"/>
          <w:noProof w:val="0"/>
          <w:sz w:val="24"/>
          <w:szCs w:val="24"/>
          <w:lang w:eastAsia="tr-TR"/>
        </w:rPr>
        <w:t xml:space="preserve">Department of Geriatric Medicine, Bezmialem Vakif University, Faculty of Medicine, Istanbul, Turkey </w:t>
      </w:r>
    </w:p>
    <w:p w14:paraId="64878F5A" w14:textId="21977782" w:rsidR="005D1939" w:rsidRPr="00FF137E" w:rsidRDefault="005D1939" w:rsidP="005D1939">
      <w:pPr>
        <w:autoSpaceDE w:val="0"/>
        <w:spacing w:after="0" w:line="480" w:lineRule="auto"/>
        <w:jc w:val="both"/>
        <w:rPr>
          <w:rFonts w:ascii="Times New Roman" w:eastAsia="Calibri" w:hAnsi="Times New Roman" w:cs="Times New Roman"/>
          <w:noProof w:val="0"/>
          <w:sz w:val="24"/>
          <w:szCs w:val="24"/>
          <w:lang w:eastAsia="tr-TR"/>
        </w:rPr>
      </w:pPr>
      <w:r w:rsidRPr="00FF137E">
        <w:rPr>
          <w:rFonts w:ascii="Times New Roman" w:eastAsia="Calibri" w:hAnsi="Times New Roman" w:cs="Times New Roman"/>
          <w:noProof w:val="0"/>
          <w:sz w:val="24"/>
          <w:szCs w:val="24"/>
          <w:lang w:eastAsia="tr-TR"/>
        </w:rPr>
        <w:t>Phone:</w:t>
      </w:r>
      <w:r w:rsidR="00E30565" w:rsidRPr="00FF137E">
        <w:rPr>
          <w:rFonts w:ascii="Times New Roman" w:eastAsia="Calibri" w:hAnsi="Times New Roman" w:cs="Times New Roman"/>
          <w:noProof w:val="0"/>
          <w:sz w:val="24"/>
          <w:szCs w:val="24"/>
          <w:lang w:eastAsia="tr-TR"/>
        </w:rPr>
        <w:t xml:space="preserve">   +90 </w:t>
      </w:r>
      <w:hyperlink r:id="rId8" w:tooltip="Hangout üzerinden ara" w:history="1">
        <w:r w:rsidR="00E30565" w:rsidRPr="00FF137E">
          <w:rPr>
            <w:rFonts w:ascii="Times New Roman" w:eastAsia="Calibri" w:hAnsi="Times New Roman" w:cs="Times New Roman"/>
            <w:noProof w:val="0"/>
            <w:sz w:val="24"/>
            <w:szCs w:val="24"/>
            <w:lang w:eastAsia="tr-TR"/>
          </w:rPr>
          <w:t>(0212) 523 22 88</w:t>
        </w:r>
      </w:hyperlink>
      <w:r w:rsidR="00175BA2" w:rsidRPr="00FF137E">
        <w:rPr>
          <w:rFonts w:ascii="Times New Roman" w:eastAsia="Calibri" w:hAnsi="Times New Roman" w:cs="Times New Roman"/>
          <w:noProof w:val="0"/>
          <w:sz w:val="24"/>
          <w:szCs w:val="24"/>
          <w:lang w:eastAsia="tr-TR"/>
        </w:rPr>
        <w:t xml:space="preserve">    </w:t>
      </w:r>
      <w:r w:rsidRPr="00FF137E">
        <w:rPr>
          <w:rFonts w:ascii="Times New Roman" w:eastAsia="Calibri" w:hAnsi="Times New Roman" w:cs="Times New Roman"/>
          <w:noProof w:val="0"/>
          <w:sz w:val="24"/>
          <w:szCs w:val="24"/>
          <w:lang w:eastAsia="tr-TR"/>
        </w:rPr>
        <w:t xml:space="preserve"> Fax: </w:t>
      </w:r>
      <w:r w:rsidR="00175BA2" w:rsidRPr="00FF137E">
        <w:rPr>
          <w:rFonts w:ascii="Times New Roman" w:eastAsia="Calibri" w:hAnsi="Times New Roman" w:cs="Times New Roman"/>
          <w:noProof w:val="0"/>
          <w:sz w:val="24"/>
          <w:szCs w:val="24"/>
          <w:lang w:eastAsia="tr-TR"/>
        </w:rPr>
        <w:t>+90</w:t>
      </w:r>
      <w:r w:rsidR="006636C9" w:rsidRPr="00FF137E">
        <w:rPr>
          <w:rFonts w:ascii="Times New Roman" w:eastAsia="Calibri" w:hAnsi="Times New Roman" w:cs="Times New Roman"/>
          <w:noProof w:val="0"/>
          <w:sz w:val="24"/>
          <w:szCs w:val="24"/>
          <w:lang w:eastAsia="tr-TR"/>
        </w:rPr>
        <w:t xml:space="preserve"> </w:t>
      </w:r>
      <w:r w:rsidR="00E30565" w:rsidRPr="00FF137E">
        <w:rPr>
          <w:rFonts w:ascii="Times New Roman" w:eastAsia="Calibri" w:hAnsi="Times New Roman" w:cs="Times New Roman"/>
          <w:noProof w:val="0"/>
          <w:sz w:val="24"/>
          <w:szCs w:val="24"/>
          <w:lang w:eastAsia="tr-TR"/>
        </w:rPr>
        <w:t>(212) 453 18 70.</w:t>
      </w:r>
    </w:p>
    <w:p w14:paraId="1AB78DDA" w14:textId="01222AEE" w:rsidR="00175BA2" w:rsidRPr="00FF137E" w:rsidRDefault="0024708D" w:rsidP="00175BA2">
      <w:pPr>
        <w:autoSpaceDE w:val="0"/>
        <w:spacing w:after="0" w:line="480" w:lineRule="auto"/>
        <w:jc w:val="both"/>
        <w:rPr>
          <w:rFonts w:ascii="Times New Roman" w:eastAsia="Calibri" w:hAnsi="Times New Roman" w:cs="Times New Roman"/>
          <w:noProof w:val="0"/>
          <w:sz w:val="24"/>
          <w:szCs w:val="24"/>
          <w:lang w:eastAsia="tr-TR"/>
        </w:rPr>
      </w:pPr>
      <w:r w:rsidRPr="00FF137E">
        <w:rPr>
          <w:rFonts w:ascii="Times New Roman" w:eastAsia="Calibri" w:hAnsi="Times New Roman" w:cs="Times New Roman"/>
          <w:noProof w:val="0"/>
          <w:sz w:val="24"/>
          <w:szCs w:val="24"/>
          <w:lang w:eastAsia="tr-TR"/>
        </w:rPr>
        <w:t xml:space="preserve">Email: </w:t>
      </w:r>
      <w:hyperlink r:id="rId9" w:history="1">
        <w:r w:rsidR="00175BA2" w:rsidRPr="00FF137E">
          <w:t>dr.pinarsoysal@hotmail.com</w:t>
        </w:r>
      </w:hyperlink>
    </w:p>
    <w:p w14:paraId="19D4DC1C" w14:textId="73736178" w:rsidR="003206AC" w:rsidRPr="00FF137E" w:rsidRDefault="003206AC" w:rsidP="003206AC">
      <w:pPr>
        <w:spacing w:after="0" w:line="480" w:lineRule="auto"/>
        <w:jc w:val="center"/>
        <w:rPr>
          <w:rFonts w:ascii="Times New Roman" w:hAnsi="Times New Roman" w:cs="Times New Roman"/>
          <w:b/>
          <w:noProof w:val="0"/>
          <w:sz w:val="24"/>
          <w:szCs w:val="24"/>
          <w:lang w:eastAsia="ar-SA"/>
        </w:rPr>
      </w:pPr>
      <w:r w:rsidRPr="00FF137E">
        <w:rPr>
          <w:rFonts w:ascii="Times New Roman" w:hAnsi="Times New Roman" w:cs="Times New Roman"/>
          <w:b/>
          <w:noProof w:val="0"/>
          <w:sz w:val="24"/>
          <w:szCs w:val="24"/>
          <w:lang w:eastAsia="ar-SA"/>
        </w:rPr>
        <w:lastRenderedPageBreak/>
        <w:t xml:space="preserve">ABSTRACT </w:t>
      </w:r>
      <w:r w:rsidR="00A1250F" w:rsidRPr="00FF137E">
        <w:rPr>
          <w:rFonts w:ascii="Times New Roman" w:hAnsi="Times New Roman" w:cs="Times New Roman"/>
          <w:b/>
          <w:noProof w:val="0"/>
          <w:sz w:val="24"/>
          <w:szCs w:val="24"/>
          <w:lang w:eastAsia="ar-SA"/>
        </w:rPr>
        <w:t>(</w:t>
      </w:r>
      <w:r w:rsidR="004F093F" w:rsidRPr="00FF137E">
        <w:rPr>
          <w:rFonts w:ascii="Times New Roman" w:hAnsi="Times New Roman" w:cs="Times New Roman"/>
          <w:b/>
          <w:noProof w:val="0"/>
          <w:sz w:val="24"/>
          <w:szCs w:val="24"/>
          <w:lang w:eastAsia="ar-SA"/>
        </w:rPr>
        <w:t>226</w:t>
      </w:r>
      <w:r w:rsidR="005B5675" w:rsidRPr="00FF137E">
        <w:rPr>
          <w:rFonts w:ascii="Times New Roman" w:hAnsi="Times New Roman" w:cs="Times New Roman"/>
          <w:b/>
          <w:noProof w:val="0"/>
          <w:sz w:val="24"/>
          <w:szCs w:val="24"/>
          <w:lang w:eastAsia="ar-SA"/>
        </w:rPr>
        <w:t>/</w:t>
      </w:r>
      <w:r w:rsidRPr="00FF137E">
        <w:rPr>
          <w:rFonts w:ascii="Times New Roman" w:hAnsi="Times New Roman" w:cs="Times New Roman"/>
          <w:b/>
          <w:noProof w:val="0"/>
          <w:sz w:val="24"/>
          <w:szCs w:val="24"/>
          <w:lang w:eastAsia="ar-SA"/>
        </w:rPr>
        <w:t>250)</w:t>
      </w:r>
    </w:p>
    <w:p w14:paraId="3D87F489" w14:textId="28C65311" w:rsidR="00A9596C" w:rsidRPr="00FF137E" w:rsidRDefault="000D1736" w:rsidP="006B2A97">
      <w:p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b/>
          <w:noProof w:val="0"/>
          <w:sz w:val="24"/>
          <w:szCs w:val="24"/>
          <w:lang w:eastAsia="ar-SA"/>
        </w:rPr>
        <w:t>Objective:</w:t>
      </w:r>
      <w:r w:rsidR="001D5852" w:rsidRPr="00FF137E">
        <w:rPr>
          <w:rFonts w:ascii="Times New Roman" w:hAnsi="Times New Roman" w:cs="Times New Roman"/>
          <w:noProof w:val="0"/>
          <w:sz w:val="24"/>
          <w:szCs w:val="24"/>
          <w:lang w:eastAsia="ar-SA"/>
        </w:rPr>
        <w:t xml:space="preserve"> </w:t>
      </w:r>
      <w:r w:rsidR="00007469" w:rsidRPr="00FF137E">
        <w:rPr>
          <w:rFonts w:ascii="Times New Roman" w:hAnsi="Times New Roman" w:cs="Times New Roman"/>
          <w:noProof w:val="0"/>
          <w:sz w:val="24"/>
          <w:szCs w:val="24"/>
          <w:lang w:eastAsia="ar-SA"/>
        </w:rPr>
        <w:t>N</w:t>
      </w:r>
      <w:r w:rsidR="007F116A" w:rsidRPr="00FF137E">
        <w:rPr>
          <w:rFonts w:ascii="Times New Roman" w:hAnsi="Times New Roman" w:cs="Times New Roman"/>
          <w:noProof w:val="0"/>
          <w:sz w:val="24"/>
          <w:szCs w:val="24"/>
          <w:lang w:eastAsia="ar-SA"/>
        </w:rPr>
        <w:t>europsychiatri</w:t>
      </w:r>
      <w:r w:rsidR="00007469" w:rsidRPr="00FF137E">
        <w:rPr>
          <w:rFonts w:ascii="Times New Roman" w:hAnsi="Times New Roman" w:cs="Times New Roman"/>
          <w:noProof w:val="0"/>
          <w:sz w:val="24"/>
          <w:szCs w:val="24"/>
          <w:lang w:eastAsia="ar-SA"/>
        </w:rPr>
        <w:t>c symptoms (NPs)</w:t>
      </w:r>
      <w:r w:rsidR="00A1679B" w:rsidRPr="00FF137E">
        <w:rPr>
          <w:rFonts w:ascii="Times New Roman" w:hAnsi="Times New Roman" w:cs="Times New Roman"/>
          <w:noProof w:val="0"/>
          <w:sz w:val="24"/>
          <w:szCs w:val="24"/>
          <w:lang w:eastAsia="ar-SA"/>
        </w:rPr>
        <w:t xml:space="preserve"> </w:t>
      </w:r>
      <w:r w:rsidR="00007469" w:rsidRPr="00FF137E">
        <w:rPr>
          <w:rFonts w:ascii="Times New Roman" w:hAnsi="Times New Roman" w:cs="Times New Roman"/>
          <w:noProof w:val="0"/>
          <w:sz w:val="24"/>
          <w:szCs w:val="24"/>
          <w:lang w:eastAsia="ar-SA"/>
        </w:rPr>
        <w:t xml:space="preserve">affect almost all patients with Alzheimer’s disease (AD). Because of the complications associated with the pharmacological treatment, </w:t>
      </w:r>
      <w:r w:rsidR="00EA008C" w:rsidRPr="00FF137E">
        <w:rPr>
          <w:rFonts w:ascii="Times New Roman" w:hAnsi="Times New Roman" w:cs="Times New Roman"/>
          <w:noProof w:val="0"/>
          <w:sz w:val="24"/>
          <w:szCs w:val="24"/>
          <w:lang w:eastAsia="ar-SA"/>
        </w:rPr>
        <w:t xml:space="preserve">non-pharmacological treatment (such as </w:t>
      </w:r>
      <w:r w:rsidR="00007469" w:rsidRPr="00FF137E">
        <w:rPr>
          <w:rFonts w:ascii="Times New Roman" w:hAnsi="Times New Roman" w:cs="Times New Roman"/>
          <w:noProof w:val="0"/>
          <w:sz w:val="24"/>
          <w:szCs w:val="24"/>
          <w:lang w:eastAsia="ar-SA"/>
        </w:rPr>
        <w:t>physical</w:t>
      </w:r>
      <w:r w:rsidR="000708DA" w:rsidRPr="00FF137E">
        <w:rPr>
          <w:rFonts w:ascii="Times New Roman" w:hAnsi="Times New Roman" w:cs="Times New Roman"/>
          <w:noProof w:val="0"/>
          <w:sz w:val="24"/>
          <w:szCs w:val="24"/>
          <w:lang w:eastAsia="ar-SA"/>
        </w:rPr>
        <w:t xml:space="preserve"> activity</w:t>
      </w:r>
      <w:r w:rsidR="00EA008C" w:rsidRPr="00FF137E">
        <w:rPr>
          <w:rFonts w:ascii="Times New Roman" w:hAnsi="Times New Roman" w:cs="Times New Roman"/>
          <w:noProof w:val="0"/>
          <w:sz w:val="24"/>
          <w:szCs w:val="24"/>
          <w:lang w:eastAsia="ar-SA"/>
        </w:rPr>
        <w:t>)</w:t>
      </w:r>
      <w:r w:rsidR="00007469" w:rsidRPr="00FF137E">
        <w:rPr>
          <w:rFonts w:ascii="Times New Roman" w:hAnsi="Times New Roman" w:cs="Times New Roman"/>
          <w:noProof w:val="0"/>
          <w:sz w:val="24"/>
          <w:szCs w:val="24"/>
          <w:lang w:eastAsia="ar-SA"/>
        </w:rPr>
        <w:t xml:space="preserve"> can </w:t>
      </w:r>
      <w:r w:rsidR="003C1CCF" w:rsidRPr="00FF137E">
        <w:rPr>
          <w:rFonts w:ascii="Times New Roman" w:hAnsi="Times New Roman" w:cs="Times New Roman"/>
          <w:noProof w:val="0"/>
          <w:sz w:val="24"/>
          <w:szCs w:val="24"/>
          <w:lang w:eastAsia="ar-SA"/>
        </w:rPr>
        <w:t xml:space="preserve">be </w:t>
      </w:r>
      <w:r w:rsidR="00007469" w:rsidRPr="00FF137E">
        <w:rPr>
          <w:rFonts w:ascii="Times New Roman" w:hAnsi="Times New Roman" w:cs="Times New Roman"/>
          <w:noProof w:val="0"/>
          <w:sz w:val="24"/>
          <w:szCs w:val="24"/>
          <w:lang w:eastAsia="ar-SA"/>
        </w:rPr>
        <w:t xml:space="preserve">considered </w:t>
      </w:r>
      <w:r w:rsidR="003C1CCF" w:rsidRPr="00FF137E">
        <w:rPr>
          <w:rFonts w:ascii="Times New Roman" w:hAnsi="Times New Roman" w:cs="Times New Roman"/>
          <w:noProof w:val="0"/>
          <w:sz w:val="24"/>
          <w:szCs w:val="24"/>
          <w:lang w:eastAsia="ar-SA"/>
        </w:rPr>
        <w:t>as a</w:t>
      </w:r>
      <w:r w:rsidR="00DC4341" w:rsidRPr="00FF137E">
        <w:rPr>
          <w:rFonts w:ascii="Times New Roman" w:hAnsi="Times New Roman" w:cs="Times New Roman"/>
          <w:noProof w:val="0"/>
          <w:sz w:val="24"/>
          <w:szCs w:val="24"/>
          <w:lang w:eastAsia="ar-SA"/>
        </w:rPr>
        <w:t>n</w:t>
      </w:r>
      <w:r w:rsidR="003C1CCF" w:rsidRPr="00FF137E">
        <w:rPr>
          <w:rFonts w:ascii="Times New Roman" w:hAnsi="Times New Roman" w:cs="Times New Roman"/>
          <w:noProof w:val="0"/>
          <w:sz w:val="24"/>
          <w:szCs w:val="24"/>
          <w:lang w:eastAsia="ar-SA"/>
        </w:rPr>
        <w:t xml:space="preserve"> </w:t>
      </w:r>
      <w:r w:rsidR="00A9596C" w:rsidRPr="00FF137E">
        <w:rPr>
          <w:rFonts w:ascii="Times New Roman" w:hAnsi="Times New Roman" w:cs="Times New Roman"/>
          <w:noProof w:val="0"/>
          <w:sz w:val="24"/>
          <w:szCs w:val="24"/>
          <w:lang w:eastAsia="ar-SA"/>
        </w:rPr>
        <w:t xml:space="preserve">additional </w:t>
      </w:r>
      <w:r w:rsidR="00740821" w:rsidRPr="00FF137E">
        <w:rPr>
          <w:rFonts w:ascii="Times New Roman" w:hAnsi="Times New Roman" w:cs="Times New Roman"/>
          <w:noProof w:val="0"/>
          <w:sz w:val="24"/>
          <w:szCs w:val="24"/>
          <w:lang w:eastAsia="ar-SA"/>
        </w:rPr>
        <w:t xml:space="preserve">complementary </w:t>
      </w:r>
      <w:r w:rsidR="00A9596C" w:rsidRPr="00FF137E">
        <w:rPr>
          <w:rFonts w:ascii="Times New Roman" w:hAnsi="Times New Roman" w:cs="Times New Roman"/>
          <w:noProof w:val="0"/>
          <w:sz w:val="24"/>
          <w:szCs w:val="24"/>
          <w:lang w:eastAsia="ar-SA"/>
        </w:rPr>
        <w:t xml:space="preserve">treatment option </w:t>
      </w:r>
      <w:r w:rsidR="00A1679B" w:rsidRPr="00FF137E">
        <w:rPr>
          <w:rFonts w:ascii="Times New Roman" w:hAnsi="Times New Roman" w:cs="Times New Roman"/>
          <w:noProof w:val="0"/>
          <w:sz w:val="24"/>
          <w:szCs w:val="24"/>
          <w:lang w:eastAsia="ar-SA"/>
        </w:rPr>
        <w:t xml:space="preserve">for </w:t>
      </w:r>
      <w:r w:rsidR="00007469" w:rsidRPr="00FF137E">
        <w:rPr>
          <w:rFonts w:ascii="Times New Roman" w:hAnsi="Times New Roman" w:cs="Times New Roman"/>
          <w:noProof w:val="0"/>
          <w:sz w:val="24"/>
          <w:szCs w:val="24"/>
          <w:lang w:eastAsia="ar-SA"/>
        </w:rPr>
        <w:t>NPs.</w:t>
      </w:r>
      <w:r w:rsidR="003C1CCF" w:rsidRPr="00FF137E">
        <w:rPr>
          <w:rFonts w:ascii="Times New Roman" w:hAnsi="Times New Roman" w:cs="Times New Roman"/>
          <w:noProof w:val="0"/>
          <w:sz w:val="24"/>
          <w:szCs w:val="24"/>
          <w:lang w:eastAsia="ar-SA"/>
        </w:rPr>
        <w:t xml:space="preserve"> </w:t>
      </w:r>
      <w:r w:rsidR="003206AC" w:rsidRPr="00FF137E">
        <w:rPr>
          <w:rFonts w:ascii="Times New Roman" w:hAnsi="Times New Roman" w:cs="Times New Roman"/>
          <w:noProof w:val="0"/>
          <w:sz w:val="24"/>
          <w:szCs w:val="24"/>
          <w:lang w:eastAsia="ar-SA"/>
        </w:rPr>
        <w:t xml:space="preserve">The aim of this review is to </w:t>
      </w:r>
      <w:r w:rsidR="00A1679B" w:rsidRPr="00FF137E">
        <w:rPr>
          <w:rFonts w:ascii="Times New Roman" w:hAnsi="Times New Roman" w:cs="Times New Roman"/>
          <w:noProof w:val="0"/>
          <w:sz w:val="24"/>
          <w:szCs w:val="24"/>
          <w:lang w:eastAsia="ar-SA"/>
        </w:rPr>
        <w:t xml:space="preserve">evaluate </w:t>
      </w:r>
      <w:r w:rsidR="00A9167F" w:rsidRPr="00FF137E">
        <w:rPr>
          <w:rFonts w:ascii="Times New Roman" w:hAnsi="Times New Roman" w:cs="Times New Roman"/>
          <w:noProof w:val="0"/>
          <w:sz w:val="24"/>
          <w:szCs w:val="24"/>
          <w:lang w:eastAsia="ar-SA"/>
        </w:rPr>
        <w:t xml:space="preserve">the </w:t>
      </w:r>
      <w:r w:rsidR="003C1CCF" w:rsidRPr="00FF137E">
        <w:rPr>
          <w:rFonts w:ascii="Times New Roman" w:hAnsi="Times New Roman" w:cs="Times New Roman"/>
          <w:noProof w:val="0"/>
          <w:sz w:val="24"/>
          <w:szCs w:val="24"/>
          <w:lang w:eastAsia="ar-SA"/>
        </w:rPr>
        <w:t>impact</w:t>
      </w:r>
      <w:r w:rsidR="003206AC" w:rsidRPr="00FF137E">
        <w:rPr>
          <w:rFonts w:ascii="Times New Roman" w:hAnsi="Times New Roman" w:cs="Times New Roman"/>
          <w:noProof w:val="0"/>
          <w:sz w:val="24"/>
          <w:szCs w:val="24"/>
          <w:lang w:eastAsia="ar-SA"/>
        </w:rPr>
        <w:t xml:space="preserve"> of</w:t>
      </w:r>
      <w:r w:rsidR="003C1CCF" w:rsidRPr="00FF137E">
        <w:rPr>
          <w:rFonts w:ascii="Times New Roman" w:hAnsi="Times New Roman" w:cs="Times New Roman"/>
          <w:noProof w:val="0"/>
          <w:sz w:val="24"/>
          <w:szCs w:val="24"/>
          <w:lang w:eastAsia="ar-SA"/>
        </w:rPr>
        <w:t xml:space="preserve"> physical activity</w:t>
      </w:r>
      <w:r w:rsidR="00EA008C" w:rsidRPr="00FF137E">
        <w:rPr>
          <w:rFonts w:ascii="Times New Roman" w:hAnsi="Times New Roman" w:cs="Times New Roman"/>
          <w:noProof w:val="0"/>
          <w:sz w:val="24"/>
          <w:szCs w:val="24"/>
          <w:lang w:eastAsia="ar-SA"/>
        </w:rPr>
        <w:t xml:space="preserve"> o</w:t>
      </w:r>
      <w:r w:rsidR="00067285" w:rsidRPr="00FF137E">
        <w:rPr>
          <w:rFonts w:ascii="Times New Roman" w:hAnsi="Times New Roman" w:cs="Times New Roman"/>
          <w:noProof w:val="0"/>
          <w:sz w:val="24"/>
          <w:szCs w:val="24"/>
          <w:lang w:eastAsia="ar-SA"/>
        </w:rPr>
        <w:t>n</w:t>
      </w:r>
      <w:r w:rsidR="00EA008C" w:rsidRPr="00FF137E">
        <w:rPr>
          <w:rFonts w:ascii="Times New Roman" w:hAnsi="Times New Roman" w:cs="Times New Roman"/>
          <w:noProof w:val="0"/>
          <w:sz w:val="24"/>
          <w:szCs w:val="24"/>
          <w:lang w:eastAsia="ar-SA"/>
        </w:rPr>
        <w:t xml:space="preserve"> </w:t>
      </w:r>
      <w:r w:rsidR="003C1CCF" w:rsidRPr="00FF137E">
        <w:rPr>
          <w:rFonts w:ascii="Times New Roman" w:hAnsi="Times New Roman" w:cs="Times New Roman"/>
          <w:noProof w:val="0"/>
          <w:sz w:val="24"/>
          <w:szCs w:val="24"/>
          <w:lang w:eastAsia="ar-SA"/>
        </w:rPr>
        <w:t>NPs</w:t>
      </w:r>
      <w:r w:rsidR="00FE5605" w:rsidRPr="00FF137E">
        <w:rPr>
          <w:rFonts w:ascii="Times New Roman" w:hAnsi="Times New Roman" w:cs="Times New Roman"/>
          <w:noProof w:val="0"/>
          <w:sz w:val="24"/>
          <w:szCs w:val="24"/>
          <w:lang w:eastAsia="ar-SA"/>
        </w:rPr>
        <w:t xml:space="preserve"> in patients with AD</w:t>
      </w:r>
      <w:r w:rsidR="003C1CCF" w:rsidRPr="00FF137E">
        <w:rPr>
          <w:rFonts w:ascii="Times New Roman" w:hAnsi="Times New Roman" w:cs="Times New Roman"/>
          <w:noProof w:val="0"/>
          <w:sz w:val="24"/>
          <w:szCs w:val="24"/>
          <w:lang w:eastAsia="ar-SA"/>
        </w:rPr>
        <w:t>.</w:t>
      </w:r>
    </w:p>
    <w:p w14:paraId="3EB0308E" w14:textId="796D8D13" w:rsidR="000D1736" w:rsidRPr="00FF137E" w:rsidRDefault="000D1736" w:rsidP="006B2A97">
      <w:p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b/>
          <w:noProof w:val="0"/>
          <w:sz w:val="24"/>
          <w:szCs w:val="24"/>
          <w:lang w:eastAsia="ar-SA"/>
        </w:rPr>
        <w:t>Methods:</w:t>
      </w:r>
      <w:r w:rsidRPr="00FF137E">
        <w:rPr>
          <w:rFonts w:ascii="Times New Roman" w:hAnsi="Times New Roman" w:cs="Times New Roman"/>
          <w:noProof w:val="0"/>
          <w:sz w:val="24"/>
          <w:szCs w:val="24"/>
          <w:lang w:eastAsia="ar-SA"/>
        </w:rPr>
        <w:t xml:space="preserve"> We searched Pubmed and Google Scholar for potential eligible articles</w:t>
      </w:r>
      <w:r w:rsidR="005B5675" w:rsidRPr="00FF137E">
        <w:rPr>
          <w:rFonts w:ascii="Times New Roman" w:hAnsi="Times New Roman" w:cs="Times New Roman"/>
          <w:noProof w:val="0"/>
          <w:sz w:val="24"/>
          <w:szCs w:val="24"/>
          <w:lang w:eastAsia="ar-SA"/>
        </w:rPr>
        <w:t xml:space="preserve"> until </w:t>
      </w:r>
      <w:r w:rsidR="005B5675" w:rsidRPr="00FF137E">
        <w:rPr>
          <w:rFonts w:ascii="Times New Roman" w:hAnsi="Times New Roman" w:cs="Times New Roman"/>
          <w:sz w:val="24"/>
          <w:szCs w:val="24"/>
          <w:lang w:eastAsia="ar-SA"/>
        </w:rPr>
        <w:t>01st March 2018</w:t>
      </w:r>
      <w:r w:rsidRPr="00FF137E">
        <w:rPr>
          <w:rFonts w:ascii="Times New Roman" w:hAnsi="Times New Roman" w:cs="Times New Roman"/>
          <w:noProof w:val="0"/>
          <w:sz w:val="24"/>
          <w:szCs w:val="24"/>
          <w:lang w:eastAsia="ar-SA"/>
        </w:rPr>
        <w:t>. </w:t>
      </w:r>
    </w:p>
    <w:p w14:paraId="470F68AD" w14:textId="5371E890" w:rsidR="00934CB5" w:rsidRPr="00FF137E" w:rsidRDefault="000D1736" w:rsidP="006B2A97">
      <w:p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b/>
          <w:noProof w:val="0"/>
          <w:sz w:val="24"/>
          <w:szCs w:val="24"/>
          <w:lang w:eastAsia="ar-SA"/>
        </w:rPr>
        <w:t>Results:</w:t>
      </w:r>
      <w:r w:rsidR="00A9167F" w:rsidRPr="00FF137E">
        <w:rPr>
          <w:rFonts w:ascii="Times New Roman" w:hAnsi="Times New Roman" w:cs="Times New Roman"/>
          <w:b/>
          <w:noProof w:val="0"/>
          <w:sz w:val="24"/>
          <w:szCs w:val="24"/>
          <w:lang w:eastAsia="ar-SA"/>
        </w:rPr>
        <w:t xml:space="preserve"> </w:t>
      </w:r>
      <w:r w:rsidR="00CC063D" w:rsidRPr="00FF137E">
        <w:rPr>
          <w:rFonts w:ascii="Times New Roman" w:hAnsi="Times New Roman" w:cs="Times New Roman"/>
          <w:noProof w:val="0"/>
          <w:sz w:val="24"/>
          <w:szCs w:val="24"/>
          <w:lang w:eastAsia="ar-SA"/>
        </w:rPr>
        <w:t>Although there are</w:t>
      </w:r>
      <w:r w:rsidR="005105AC" w:rsidRPr="00FF137E">
        <w:rPr>
          <w:rFonts w:ascii="Times New Roman" w:hAnsi="Times New Roman" w:cs="Times New Roman"/>
          <w:noProof w:val="0"/>
          <w:sz w:val="24"/>
          <w:szCs w:val="24"/>
          <w:lang w:eastAsia="ar-SA"/>
        </w:rPr>
        <w:t xml:space="preserve"> contradictory results </w:t>
      </w:r>
      <w:r w:rsidR="005B5675" w:rsidRPr="00FF137E">
        <w:rPr>
          <w:rFonts w:ascii="Times New Roman" w:hAnsi="Times New Roman" w:cs="Times New Roman"/>
          <w:noProof w:val="0"/>
          <w:sz w:val="24"/>
          <w:szCs w:val="24"/>
          <w:lang w:eastAsia="ar-SA"/>
        </w:rPr>
        <w:t>showing</w:t>
      </w:r>
      <w:r w:rsidR="005105AC" w:rsidRPr="00FF137E">
        <w:rPr>
          <w:rFonts w:ascii="Times New Roman" w:hAnsi="Times New Roman" w:cs="Times New Roman"/>
          <w:noProof w:val="0"/>
          <w:sz w:val="24"/>
          <w:szCs w:val="24"/>
          <w:lang w:eastAsia="ar-SA"/>
        </w:rPr>
        <w:t xml:space="preserve"> the impact of physical </w:t>
      </w:r>
      <w:r w:rsidR="0072759E" w:rsidRPr="00FF137E">
        <w:rPr>
          <w:rFonts w:ascii="Times New Roman" w:hAnsi="Times New Roman" w:cs="Times New Roman"/>
          <w:noProof w:val="0"/>
          <w:sz w:val="24"/>
          <w:szCs w:val="24"/>
          <w:lang w:eastAsia="ar-SA"/>
        </w:rPr>
        <w:t>exerc</w:t>
      </w:r>
      <w:r w:rsidR="005105AC" w:rsidRPr="00FF137E">
        <w:rPr>
          <w:rFonts w:ascii="Times New Roman" w:hAnsi="Times New Roman" w:cs="Times New Roman"/>
          <w:noProof w:val="0"/>
          <w:sz w:val="24"/>
          <w:szCs w:val="24"/>
          <w:lang w:eastAsia="ar-SA"/>
        </w:rPr>
        <w:t xml:space="preserve">ise on NPs, </w:t>
      </w:r>
      <w:r w:rsidR="00F43C3D" w:rsidRPr="00FF137E">
        <w:rPr>
          <w:rFonts w:ascii="Times New Roman" w:hAnsi="Times New Roman" w:cs="Times New Roman"/>
          <w:noProof w:val="0"/>
          <w:sz w:val="24"/>
          <w:szCs w:val="24"/>
          <w:lang w:eastAsia="ar-SA"/>
        </w:rPr>
        <w:t xml:space="preserve">most of them </w:t>
      </w:r>
      <w:r w:rsidR="00EA008C" w:rsidRPr="00FF137E">
        <w:rPr>
          <w:rFonts w:ascii="Times New Roman" w:hAnsi="Times New Roman" w:cs="Times New Roman"/>
          <w:noProof w:val="0"/>
          <w:sz w:val="24"/>
          <w:szCs w:val="24"/>
          <w:lang w:eastAsia="ar-SA"/>
        </w:rPr>
        <w:t xml:space="preserve">reported </w:t>
      </w:r>
      <w:r w:rsidR="00220A96" w:rsidRPr="00FF137E">
        <w:rPr>
          <w:rFonts w:ascii="Times New Roman" w:hAnsi="Times New Roman" w:cs="Times New Roman"/>
          <w:noProof w:val="0"/>
          <w:sz w:val="24"/>
          <w:szCs w:val="24"/>
          <w:lang w:eastAsia="ar-SA"/>
        </w:rPr>
        <w:t xml:space="preserve">that it had </w:t>
      </w:r>
      <w:r w:rsidR="00F43C3D" w:rsidRPr="00FF137E">
        <w:rPr>
          <w:rFonts w:ascii="Times New Roman" w:hAnsi="Times New Roman" w:cs="Times New Roman"/>
          <w:noProof w:val="0"/>
          <w:sz w:val="24"/>
          <w:szCs w:val="24"/>
          <w:lang w:eastAsia="ar-SA"/>
        </w:rPr>
        <w:t xml:space="preserve">a </w:t>
      </w:r>
      <w:r w:rsidR="00EA008C" w:rsidRPr="00FF137E">
        <w:rPr>
          <w:rFonts w:ascii="Times New Roman" w:hAnsi="Times New Roman" w:cs="Times New Roman"/>
          <w:noProof w:val="0"/>
          <w:sz w:val="24"/>
          <w:szCs w:val="24"/>
          <w:lang w:eastAsia="ar-SA"/>
        </w:rPr>
        <w:t xml:space="preserve">significant </w:t>
      </w:r>
      <w:r w:rsidR="009834C7" w:rsidRPr="00FF137E">
        <w:rPr>
          <w:rFonts w:ascii="Times New Roman" w:hAnsi="Times New Roman" w:cs="Times New Roman"/>
          <w:noProof w:val="0"/>
          <w:sz w:val="24"/>
          <w:szCs w:val="24"/>
          <w:lang w:eastAsia="ar-SA"/>
        </w:rPr>
        <w:t xml:space="preserve">effect on </w:t>
      </w:r>
      <w:r w:rsidR="0075045B" w:rsidRPr="00FF137E">
        <w:rPr>
          <w:rFonts w:ascii="Times New Roman" w:hAnsi="Times New Roman" w:cs="Times New Roman"/>
          <w:noProof w:val="0"/>
          <w:sz w:val="24"/>
          <w:szCs w:val="24"/>
          <w:lang w:eastAsia="ar-SA"/>
        </w:rPr>
        <w:t>depression and sleep disturbances</w:t>
      </w:r>
      <w:r w:rsidR="00EA008C" w:rsidRPr="00FF137E">
        <w:rPr>
          <w:rFonts w:ascii="Times New Roman" w:hAnsi="Times New Roman" w:cs="Times New Roman"/>
          <w:noProof w:val="0"/>
          <w:sz w:val="24"/>
          <w:szCs w:val="24"/>
          <w:lang w:eastAsia="ar-SA"/>
        </w:rPr>
        <w:t xml:space="preserve"> in </w:t>
      </w:r>
      <w:r w:rsidR="00220A96" w:rsidRPr="00FF137E">
        <w:rPr>
          <w:rFonts w:ascii="Times New Roman" w:hAnsi="Times New Roman" w:cs="Times New Roman"/>
          <w:noProof w:val="0"/>
          <w:sz w:val="24"/>
          <w:szCs w:val="24"/>
          <w:lang w:eastAsia="ar-SA"/>
        </w:rPr>
        <w:t xml:space="preserve">patients with </w:t>
      </w:r>
      <w:r w:rsidR="00EA008C" w:rsidRPr="00FF137E">
        <w:rPr>
          <w:rFonts w:ascii="Times New Roman" w:hAnsi="Times New Roman" w:cs="Times New Roman"/>
          <w:noProof w:val="0"/>
          <w:sz w:val="24"/>
          <w:szCs w:val="24"/>
          <w:lang w:eastAsia="ar-SA"/>
        </w:rPr>
        <w:t>AD</w:t>
      </w:r>
      <w:r w:rsidR="00F43C3D" w:rsidRPr="00FF137E">
        <w:rPr>
          <w:rFonts w:ascii="Times New Roman" w:hAnsi="Times New Roman" w:cs="Times New Roman"/>
          <w:noProof w:val="0"/>
          <w:sz w:val="24"/>
          <w:szCs w:val="24"/>
          <w:lang w:eastAsia="ar-SA"/>
        </w:rPr>
        <w:t xml:space="preserve">. </w:t>
      </w:r>
      <w:r w:rsidR="00902156" w:rsidRPr="00FF137E">
        <w:rPr>
          <w:rFonts w:ascii="Times New Roman" w:hAnsi="Times New Roman" w:cs="Times New Roman"/>
          <w:noProof w:val="0"/>
          <w:sz w:val="24"/>
          <w:szCs w:val="24"/>
          <w:lang w:eastAsia="ar-SA"/>
        </w:rPr>
        <w:t>The beneficial effect</w:t>
      </w:r>
      <w:r w:rsidR="00F36AD1" w:rsidRPr="00FF137E">
        <w:rPr>
          <w:rFonts w:ascii="Times New Roman" w:hAnsi="Times New Roman" w:cs="Times New Roman"/>
          <w:noProof w:val="0"/>
          <w:sz w:val="24"/>
          <w:szCs w:val="24"/>
          <w:lang w:eastAsia="ar-SA"/>
        </w:rPr>
        <w:t>s</w:t>
      </w:r>
      <w:r w:rsidR="00902156" w:rsidRPr="00FF137E">
        <w:rPr>
          <w:rFonts w:ascii="Times New Roman" w:hAnsi="Times New Roman" w:cs="Times New Roman"/>
          <w:noProof w:val="0"/>
          <w:sz w:val="24"/>
          <w:szCs w:val="24"/>
          <w:lang w:eastAsia="ar-SA"/>
        </w:rPr>
        <w:t xml:space="preserve"> could be explained </w:t>
      </w:r>
      <w:r w:rsidR="00EA008C" w:rsidRPr="00FF137E">
        <w:rPr>
          <w:rFonts w:ascii="Times New Roman" w:hAnsi="Times New Roman" w:cs="Times New Roman"/>
          <w:noProof w:val="0"/>
          <w:sz w:val="24"/>
          <w:szCs w:val="24"/>
          <w:lang w:eastAsia="ar-SA"/>
        </w:rPr>
        <w:t xml:space="preserve">through </w:t>
      </w:r>
      <w:r w:rsidR="00902156" w:rsidRPr="00FF137E">
        <w:rPr>
          <w:rFonts w:ascii="Times New Roman" w:hAnsi="Times New Roman" w:cs="Times New Roman"/>
          <w:noProof w:val="0"/>
          <w:sz w:val="24"/>
          <w:szCs w:val="24"/>
          <w:lang w:eastAsia="ar-SA"/>
        </w:rPr>
        <w:t>several mechanisms</w:t>
      </w:r>
      <w:r w:rsidR="00EA008C" w:rsidRPr="00FF137E">
        <w:rPr>
          <w:rFonts w:ascii="Times New Roman" w:hAnsi="Times New Roman" w:cs="Times New Roman"/>
          <w:noProof w:val="0"/>
          <w:sz w:val="24"/>
          <w:szCs w:val="24"/>
          <w:lang w:eastAsia="ar-SA"/>
        </w:rPr>
        <w:t>,</w:t>
      </w:r>
      <w:r w:rsidR="000E3B67" w:rsidRPr="00FF137E">
        <w:rPr>
          <w:rFonts w:ascii="Times New Roman" w:hAnsi="Times New Roman" w:cs="Times New Roman"/>
          <w:noProof w:val="0"/>
          <w:sz w:val="24"/>
          <w:szCs w:val="24"/>
          <w:lang w:eastAsia="ar-SA"/>
        </w:rPr>
        <w:t xml:space="preserve"> including </w:t>
      </w:r>
      <w:r w:rsidR="00D32F0F" w:rsidRPr="00FF137E">
        <w:rPr>
          <w:rFonts w:ascii="Times New Roman" w:hAnsi="Times New Roman" w:cs="Times New Roman"/>
          <w:noProof w:val="0"/>
          <w:sz w:val="24"/>
          <w:szCs w:val="24"/>
          <w:lang w:eastAsia="ar-SA"/>
        </w:rPr>
        <w:t>modulated</w:t>
      </w:r>
      <w:r w:rsidR="000E3B67" w:rsidRPr="00FF137E">
        <w:rPr>
          <w:rFonts w:ascii="Times New Roman" w:hAnsi="Times New Roman" w:cs="Times New Roman"/>
          <w:noProof w:val="0"/>
          <w:sz w:val="24"/>
          <w:szCs w:val="24"/>
          <w:lang w:eastAsia="ar-SA"/>
        </w:rPr>
        <w:t xml:space="preserve"> production of neurotransmitters</w:t>
      </w:r>
      <w:r w:rsidR="005B5675" w:rsidRPr="00FF137E">
        <w:rPr>
          <w:rFonts w:ascii="Times New Roman" w:hAnsi="Times New Roman" w:cs="Times New Roman"/>
          <w:noProof w:val="0"/>
          <w:sz w:val="24"/>
          <w:szCs w:val="24"/>
          <w:lang w:eastAsia="ar-SA"/>
        </w:rPr>
        <w:t>;</w:t>
      </w:r>
      <w:r w:rsidR="000E3B67" w:rsidRPr="00FF137E">
        <w:rPr>
          <w:rFonts w:ascii="Times New Roman" w:hAnsi="Times New Roman" w:cs="Times New Roman"/>
          <w:noProof w:val="0"/>
          <w:sz w:val="24"/>
          <w:szCs w:val="24"/>
          <w:lang w:eastAsia="ar-SA"/>
        </w:rPr>
        <w:t xml:space="preserve"> </w:t>
      </w:r>
      <w:r w:rsidR="00244FA8" w:rsidRPr="00FF137E">
        <w:rPr>
          <w:rFonts w:ascii="Times New Roman" w:hAnsi="Times New Roman" w:cs="Times New Roman"/>
          <w:noProof w:val="0"/>
          <w:sz w:val="24"/>
          <w:szCs w:val="24"/>
          <w:lang w:eastAsia="ar-SA"/>
        </w:rPr>
        <w:t xml:space="preserve">increasing </w:t>
      </w:r>
      <w:r w:rsidR="008B341D" w:rsidRPr="00FF137E">
        <w:rPr>
          <w:rFonts w:ascii="Times New Roman" w:hAnsi="Times New Roman" w:cs="Times New Roman"/>
          <w:bCs/>
          <w:iCs/>
          <w:noProof w:val="0"/>
          <w:sz w:val="24"/>
          <w:szCs w:val="24"/>
          <w:lang w:eastAsia="ar-SA"/>
        </w:rPr>
        <w:t>neurotrophins</w:t>
      </w:r>
      <w:r w:rsidR="00EA008C" w:rsidRPr="00FF137E">
        <w:rPr>
          <w:rFonts w:ascii="Times New Roman" w:hAnsi="Times New Roman" w:cs="Times New Roman"/>
          <w:bCs/>
          <w:iCs/>
          <w:noProof w:val="0"/>
          <w:sz w:val="24"/>
          <w:szCs w:val="24"/>
          <w:lang w:eastAsia="ar-SA"/>
        </w:rPr>
        <w:t>,</w:t>
      </w:r>
      <w:r w:rsidR="008B341D" w:rsidRPr="00FF137E">
        <w:rPr>
          <w:rFonts w:ascii="Times New Roman" w:hAnsi="Times New Roman" w:cs="Times New Roman"/>
          <w:bCs/>
          <w:iCs/>
          <w:noProof w:val="0"/>
          <w:sz w:val="24"/>
          <w:szCs w:val="24"/>
          <w:lang w:eastAsia="ar-SA"/>
        </w:rPr>
        <w:t xml:space="preserve"> such as </w:t>
      </w:r>
      <w:r w:rsidR="00244FA8" w:rsidRPr="00FF137E">
        <w:rPr>
          <w:rFonts w:ascii="Times New Roman" w:hAnsi="Times New Roman" w:cs="Times New Roman"/>
          <w:noProof w:val="0"/>
          <w:sz w:val="24"/>
          <w:szCs w:val="24"/>
          <w:lang w:eastAsia="ar-SA"/>
        </w:rPr>
        <w:t>brain-derived neurotrophic factor</w:t>
      </w:r>
      <w:r w:rsidR="00E859C1" w:rsidRPr="00FF137E">
        <w:rPr>
          <w:rFonts w:ascii="Times New Roman" w:hAnsi="Times New Roman" w:cs="Times New Roman"/>
          <w:noProof w:val="0"/>
          <w:sz w:val="24"/>
          <w:szCs w:val="24"/>
          <w:lang w:eastAsia="ar-SA"/>
        </w:rPr>
        <w:t>;</w:t>
      </w:r>
      <w:r w:rsidR="00244FA8" w:rsidRPr="00FF137E">
        <w:rPr>
          <w:rFonts w:ascii="Times New Roman" w:hAnsi="Times New Roman" w:cs="Times New Roman"/>
          <w:noProof w:val="0"/>
          <w:sz w:val="24"/>
          <w:szCs w:val="24"/>
          <w:lang w:eastAsia="ar-SA"/>
        </w:rPr>
        <w:t xml:space="preserve"> </w:t>
      </w:r>
      <w:r w:rsidR="005B5675" w:rsidRPr="00FF137E">
        <w:rPr>
          <w:rFonts w:ascii="Times New Roman" w:hAnsi="Times New Roman" w:cs="Times New Roman"/>
          <w:noProof w:val="0"/>
          <w:sz w:val="24"/>
          <w:szCs w:val="24"/>
          <w:lang w:eastAsia="ar-SA"/>
        </w:rPr>
        <w:t>reduction of</w:t>
      </w:r>
      <w:r w:rsidR="000E3B67" w:rsidRPr="00FF137E">
        <w:rPr>
          <w:rFonts w:ascii="Times New Roman" w:hAnsi="Times New Roman" w:cs="Times New Roman"/>
          <w:noProof w:val="0"/>
          <w:sz w:val="24"/>
          <w:szCs w:val="24"/>
          <w:lang w:eastAsia="ar-SA"/>
        </w:rPr>
        <w:t xml:space="preserve"> oxidative stress and inflammation</w:t>
      </w:r>
      <w:r w:rsidR="00E859C1" w:rsidRPr="00FF137E">
        <w:rPr>
          <w:rFonts w:ascii="Times New Roman" w:hAnsi="Times New Roman" w:cs="Times New Roman"/>
          <w:noProof w:val="0"/>
          <w:sz w:val="24"/>
          <w:szCs w:val="24"/>
          <w:lang w:eastAsia="ar-SA"/>
        </w:rPr>
        <w:t>;</w:t>
      </w:r>
      <w:r w:rsidR="00244FA8" w:rsidRPr="00FF137E">
        <w:rPr>
          <w:rFonts w:ascii="Times New Roman" w:hAnsi="Times New Roman" w:cs="Times New Roman"/>
          <w:noProof w:val="0"/>
          <w:sz w:val="24"/>
          <w:szCs w:val="24"/>
          <w:lang w:eastAsia="ar-SA"/>
        </w:rPr>
        <w:t xml:space="preserve"> elevation of cerebral </w:t>
      </w:r>
      <w:r w:rsidR="00E859C1" w:rsidRPr="00FF137E">
        <w:rPr>
          <w:rFonts w:ascii="Times New Roman" w:hAnsi="Times New Roman" w:cs="Times New Roman"/>
          <w:noProof w:val="0"/>
          <w:sz w:val="24"/>
          <w:szCs w:val="24"/>
          <w:lang w:eastAsia="ar-SA"/>
        </w:rPr>
        <w:t>blood flow;</w:t>
      </w:r>
      <w:r w:rsidR="00244FA8" w:rsidRPr="00FF137E">
        <w:rPr>
          <w:rFonts w:ascii="Times New Roman" w:hAnsi="Times New Roman" w:cs="Times New Roman"/>
          <w:noProof w:val="0"/>
          <w:sz w:val="24"/>
          <w:szCs w:val="24"/>
          <w:lang w:eastAsia="ar-SA"/>
        </w:rPr>
        <w:t xml:space="preserve"> hypothalamic pituitary adrenal axis</w:t>
      </w:r>
      <w:r w:rsidR="00E859C1" w:rsidRPr="00FF137E">
        <w:rPr>
          <w:rFonts w:ascii="Times New Roman" w:hAnsi="Times New Roman" w:cs="Times New Roman"/>
          <w:noProof w:val="0"/>
          <w:sz w:val="24"/>
          <w:szCs w:val="24"/>
          <w:lang w:eastAsia="ar-SA"/>
        </w:rPr>
        <w:t xml:space="preserve"> regulation;</w:t>
      </w:r>
      <w:r w:rsidR="00244FA8" w:rsidRPr="00FF137E">
        <w:rPr>
          <w:rFonts w:ascii="Times New Roman" w:hAnsi="Times New Roman" w:cs="Times New Roman"/>
          <w:noProof w:val="0"/>
          <w:sz w:val="24"/>
          <w:szCs w:val="24"/>
          <w:lang w:eastAsia="ar-SA"/>
        </w:rPr>
        <w:t xml:space="preserve"> </w:t>
      </w:r>
      <w:r w:rsidR="0012398F" w:rsidRPr="00FF137E">
        <w:rPr>
          <w:rFonts w:ascii="Times New Roman" w:hAnsi="Times New Roman" w:cs="Times New Roman"/>
          <w:noProof w:val="0"/>
          <w:sz w:val="24"/>
          <w:szCs w:val="24"/>
          <w:lang w:eastAsia="ar-SA"/>
        </w:rPr>
        <w:t>support</w:t>
      </w:r>
      <w:r w:rsidR="005B5675" w:rsidRPr="00FF137E">
        <w:rPr>
          <w:rFonts w:ascii="Times New Roman" w:hAnsi="Times New Roman" w:cs="Times New Roman"/>
          <w:noProof w:val="0"/>
          <w:sz w:val="24"/>
          <w:szCs w:val="24"/>
          <w:lang w:eastAsia="ar-SA"/>
        </w:rPr>
        <w:t xml:space="preserve"> of</w:t>
      </w:r>
      <w:r w:rsidR="0012398F" w:rsidRPr="00FF137E">
        <w:rPr>
          <w:rFonts w:ascii="Times New Roman" w:hAnsi="Times New Roman" w:cs="Times New Roman"/>
          <w:noProof w:val="0"/>
          <w:sz w:val="24"/>
          <w:szCs w:val="24"/>
          <w:lang w:eastAsia="ar-SA"/>
        </w:rPr>
        <w:t xml:space="preserve"> neurogenesis and synaptogenesis. </w:t>
      </w:r>
      <w:r w:rsidR="0075045B" w:rsidRPr="00FF137E">
        <w:rPr>
          <w:rFonts w:ascii="Times New Roman" w:hAnsi="Times New Roman" w:cs="Times New Roman"/>
          <w:noProof w:val="0"/>
          <w:sz w:val="24"/>
          <w:szCs w:val="24"/>
          <w:lang w:eastAsia="ar-SA"/>
        </w:rPr>
        <w:t>Physical activity</w:t>
      </w:r>
      <w:r w:rsidR="00F36AD1" w:rsidRPr="00FF137E">
        <w:rPr>
          <w:rFonts w:ascii="Times New Roman" w:hAnsi="Times New Roman" w:cs="Times New Roman"/>
          <w:noProof w:val="0"/>
          <w:sz w:val="24"/>
          <w:szCs w:val="24"/>
          <w:lang w:eastAsia="ar-SA"/>
        </w:rPr>
        <w:t xml:space="preserve"> can also </w:t>
      </w:r>
      <w:r w:rsidR="005A2408" w:rsidRPr="00FF137E">
        <w:rPr>
          <w:rFonts w:ascii="Times New Roman" w:hAnsi="Times New Roman" w:cs="Times New Roman"/>
          <w:noProof w:val="0"/>
          <w:sz w:val="24"/>
          <w:szCs w:val="24"/>
          <w:lang w:eastAsia="ar-SA"/>
        </w:rPr>
        <w:t>improve</w:t>
      </w:r>
      <w:r w:rsidR="00F36AD1" w:rsidRPr="00FF137E">
        <w:rPr>
          <w:rFonts w:ascii="Times New Roman" w:hAnsi="Times New Roman" w:cs="Times New Roman"/>
          <w:noProof w:val="0"/>
          <w:sz w:val="24"/>
          <w:szCs w:val="24"/>
          <w:lang w:eastAsia="ar-SA"/>
        </w:rPr>
        <w:t xml:space="preserve"> cardiovascular</w:t>
      </w:r>
      <w:r w:rsidR="005B5675" w:rsidRPr="00FF137E">
        <w:rPr>
          <w:rFonts w:ascii="Times New Roman" w:hAnsi="Times New Roman" w:cs="Times New Roman"/>
          <w:noProof w:val="0"/>
          <w:sz w:val="24"/>
          <w:szCs w:val="24"/>
          <w:lang w:eastAsia="ar-SA"/>
        </w:rPr>
        <w:t xml:space="preserve"> risk</w:t>
      </w:r>
      <w:r w:rsidR="00F36AD1" w:rsidRPr="00FF137E">
        <w:rPr>
          <w:rFonts w:ascii="Times New Roman" w:hAnsi="Times New Roman" w:cs="Times New Roman"/>
          <w:noProof w:val="0"/>
          <w:sz w:val="24"/>
          <w:szCs w:val="24"/>
          <w:lang w:eastAsia="ar-SA"/>
        </w:rPr>
        <w:t xml:space="preserve"> </w:t>
      </w:r>
      <w:r w:rsidR="005A2408" w:rsidRPr="00FF137E">
        <w:rPr>
          <w:rFonts w:ascii="Times New Roman" w:hAnsi="Times New Roman" w:cs="Times New Roman"/>
          <w:noProof w:val="0"/>
          <w:sz w:val="24"/>
          <w:szCs w:val="24"/>
          <w:lang w:eastAsia="ar-SA"/>
        </w:rPr>
        <w:t>factors</w:t>
      </w:r>
      <w:r w:rsidR="00A46CC5" w:rsidRPr="00FF137E">
        <w:rPr>
          <w:rFonts w:ascii="Times New Roman" w:hAnsi="Times New Roman" w:cs="Times New Roman"/>
          <w:noProof w:val="0"/>
          <w:sz w:val="24"/>
          <w:szCs w:val="24"/>
          <w:lang w:eastAsia="ar-SA"/>
        </w:rPr>
        <w:t>,</w:t>
      </w:r>
      <w:r w:rsidR="005A2408" w:rsidRPr="00FF137E">
        <w:rPr>
          <w:rFonts w:ascii="Times New Roman" w:hAnsi="Times New Roman" w:cs="Times New Roman"/>
          <w:noProof w:val="0"/>
          <w:sz w:val="24"/>
          <w:szCs w:val="24"/>
          <w:lang w:eastAsia="ar-SA"/>
        </w:rPr>
        <w:t xml:space="preserve"> which</w:t>
      </w:r>
      <w:r w:rsidR="00174BB3" w:rsidRPr="00FF137E">
        <w:rPr>
          <w:rFonts w:ascii="Times New Roman" w:hAnsi="Times New Roman" w:cs="Times New Roman"/>
          <w:noProof w:val="0"/>
          <w:sz w:val="24"/>
          <w:szCs w:val="24"/>
          <w:lang w:eastAsia="ar-SA"/>
        </w:rPr>
        <w:t xml:space="preserve"> may exaggerate NPs. </w:t>
      </w:r>
      <w:r w:rsidR="005B5675" w:rsidRPr="00FF137E">
        <w:rPr>
          <w:rFonts w:ascii="Times New Roman" w:hAnsi="Times New Roman" w:cs="Times New Roman"/>
          <w:noProof w:val="0"/>
          <w:sz w:val="24"/>
          <w:szCs w:val="24"/>
          <w:lang w:eastAsia="ar-SA"/>
        </w:rPr>
        <w:t>T</w:t>
      </w:r>
      <w:r w:rsidR="00461310" w:rsidRPr="00FF137E">
        <w:rPr>
          <w:rFonts w:ascii="Times New Roman" w:hAnsi="Times New Roman" w:cs="Times New Roman"/>
          <w:bCs/>
          <w:noProof w:val="0"/>
          <w:sz w:val="24"/>
          <w:szCs w:val="24"/>
          <w:lang w:eastAsia="ar-SA"/>
        </w:rPr>
        <w:t xml:space="preserve">here is </w:t>
      </w:r>
      <w:r w:rsidR="00457353" w:rsidRPr="00FF137E">
        <w:rPr>
          <w:rFonts w:ascii="Times New Roman" w:hAnsi="Times New Roman" w:cs="Times New Roman"/>
          <w:bCs/>
          <w:noProof w:val="0"/>
          <w:sz w:val="24"/>
          <w:szCs w:val="24"/>
          <w:lang w:eastAsia="ar-SA"/>
        </w:rPr>
        <w:t>limited evidence</w:t>
      </w:r>
      <w:r w:rsidR="00461310" w:rsidRPr="00FF137E">
        <w:rPr>
          <w:rFonts w:ascii="Times New Roman" w:hAnsi="Times New Roman" w:cs="Times New Roman"/>
          <w:bCs/>
          <w:noProof w:val="0"/>
          <w:sz w:val="24"/>
          <w:szCs w:val="24"/>
          <w:lang w:eastAsia="ar-SA"/>
        </w:rPr>
        <w:t xml:space="preserve"> for </w:t>
      </w:r>
      <w:r w:rsidR="00067285" w:rsidRPr="00FF137E">
        <w:rPr>
          <w:rFonts w:ascii="Times New Roman" w:hAnsi="Times New Roman" w:cs="Times New Roman"/>
          <w:bCs/>
          <w:noProof w:val="0"/>
          <w:sz w:val="24"/>
          <w:szCs w:val="24"/>
          <w:lang w:eastAsia="ar-SA"/>
        </w:rPr>
        <w:t xml:space="preserve">other NPs such as </w:t>
      </w:r>
      <w:r w:rsidR="00461310" w:rsidRPr="00FF137E">
        <w:rPr>
          <w:rFonts w:ascii="Times New Roman" w:hAnsi="Times New Roman" w:cs="Times New Roman"/>
          <w:bCs/>
          <w:noProof w:val="0"/>
          <w:sz w:val="24"/>
          <w:szCs w:val="24"/>
          <w:lang w:eastAsia="ar-SA"/>
        </w:rPr>
        <w:t>agitation, disinhibition, apathy, hallucinations,</w:t>
      </w:r>
      <w:r w:rsidR="00067285" w:rsidRPr="00FF137E">
        <w:rPr>
          <w:rFonts w:ascii="Times New Roman" w:hAnsi="Times New Roman" w:cs="Times New Roman"/>
          <w:bCs/>
          <w:noProof w:val="0"/>
          <w:sz w:val="24"/>
          <w:szCs w:val="24"/>
          <w:lang w:eastAsia="ar-SA"/>
        </w:rPr>
        <w:t xml:space="preserve"> and</w:t>
      </w:r>
      <w:r w:rsidR="00106910" w:rsidRPr="00FF137E">
        <w:rPr>
          <w:rFonts w:ascii="Times New Roman" w:hAnsi="Times New Roman" w:cs="Times New Roman"/>
          <w:bCs/>
          <w:noProof w:val="0"/>
          <w:sz w:val="24"/>
          <w:szCs w:val="24"/>
          <w:lang w:eastAsia="ar-SA"/>
        </w:rPr>
        <w:t xml:space="preserve"> anxiety</w:t>
      </w:r>
      <w:r w:rsidR="00461310" w:rsidRPr="00FF137E">
        <w:rPr>
          <w:rFonts w:ascii="Times New Roman" w:hAnsi="Times New Roman" w:cs="Times New Roman"/>
          <w:bCs/>
          <w:noProof w:val="0"/>
          <w:sz w:val="24"/>
          <w:szCs w:val="24"/>
          <w:lang w:eastAsia="ar-SA"/>
        </w:rPr>
        <w:t xml:space="preserve">. </w:t>
      </w:r>
    </w:p>
    <w:p w14:paraId="76794B0F" w14:textId="3751DC67" w:rsidR="004A39D5" w:rsidRPr="00FF137E" w:rsidRDefault="00934CB5" w:rsidP="004A39D5">
      <w:pPr>
        <w:spacing w:after="0" w:line="480" w:lineRule="auto"/>
        <w:jc w:val="both"/>
        <w:rPr>
          <w:rFonts w:ascii="Times New Roman" w:hAnsi="Times New Roman" w:cs="Times New Roman"/>
          <w:bCs/>
          <w:noProof w:val="0"/>
          <w:sz w:val="24"/>
          <w:szCs w:val="24"/>
          <w:lang w:eastAsia="ar-SA"/>
        </w:rPr>
      </w:pPr>
      <w:r w:rsidRPr="00FF137E">
        <w:rPr>
          <w:rFonts w:ascii="Times New Roman" w:hAnsi="Times New Roman" w:cs="Times New Roman"/>
          <w:b/>
          <w:noProof w:val="0"/>
          <w:sz w:val="24"/>
          <w:szCs w:val="24"/>
          <w:lang w:eastAsia="ar-SA"/>
        </w:rPr>
        <w:t xml:space="preserve">Conclusion: </w:t>
      </w:r>
      <w:r w:rsidR="00581090" w:rsidRPr="00FF137E">
        <w:rPr>
          <w:rFonts w:ascii="Times New Roman" w:hAnsi="Times New Roman" w:cs="Times New Roman"/>
          <w:noProof w:val="0"/>
          <w:sz w:val="24"/>
          <w:szCs w:val="24"/>
          <w:lang w:eastAsia="ar-SA"/>
        </w:rPr>
        <w:t xml:space="preserve">Physical </w:t>
      </w:r>
      <w:r w:rsidR="00067285" w:rsidRPr="00FF137E">
        <w:rPr>
          <w:rFonts w:ascii="Times New Roman" w:hAnsi="Times New Roman" w:cs="Times New Roman"/>
          <w:noProof w:val="0"/>
          <w:sz w:val="24"/>
          <w:szCs w:val="24"/>
          <w:lang w:eastAsia="ar-SA"/>
        </w:rPr>
        <w:t>activity</w:t>
      </w:r>
      <w:r w:rsidR="00581090" w:rsidRPr="00FF137E">
        <w:rPr>
          <w:rFonts w:ascii="Times New Roman" w:hAnsi="Times New Roman" w:cs="Times New Roman"/>
          <w:noProof w:val="0"/>
          <w:sz w:val="24"/>
          <w:szCs w:val="24"/>
          <w:lang w:eastAsia="ar-SA"/>
        </w:rPr>
        <w:t xml:space="preserve"> may ameliorate</w:t>
      </w:r>
      <w:r w:rsidR="004E40D7" w:rsidRPr="00FF137E">
        <w:rPr>
          <w:rFonts w:ascii="Times New Roman" w:hAnsi="Times New Roman" w:cs="Times New Roman"/>
          <w:noProof w:val="0"/>
          <w:sz w:val="24"/>
          <w:szCs w:val="24"/>
          <w:lang w:eastAsia="ar-SA"/>
        </w:rPr>
        <w:t xml:space="preserve"> </w:t>
      </w:r>
      <w:r w:rsidR="00461310" w:rsidRPr="00FF137E">
        <w:rPr>
          <w:rFonts w:ascii="Times New Roman" w:hAnsi="Times New Roman" w:cs="Times New Roman"/>
          <w:noProof w:val="0"/>
          <w:sz w:val="24"/>
          <w:szCs w:val="24"/>
          <w:lang w:eastAsia="ar-SA"/>
        </w:rPr>
        <w:t>depression and sleep disturbances</w:t>
      </w:r>
      <w:r w:rsidR="00740821" w:rsidRPr="00FF137E">
        <w:rPr>
          <w:rFonts w:ascii="Times New Roman" w:hAnsi="Times New Roman" w:cs="Times New Roman"/>
          <w:noProof w:val="0"/>
          <w:sz w:val="24"/>
          <w:szCs w:val="24"/>
          <w:lang w:eastAsia="ar-SA"/>
        </w:rPr>
        <w:t xml:space="preserve"> in patients with AD</w:t>
      </w:r>
      <w:r w:rsidR="00174BB3" w:rsidRPr="00FF137E">
        <w:rPr>
          <w:rFonts w:ascii="Times New Roman" w:hAnsi="Times New Roman" w:cs="Times New Roman"/>
          <w:noProof w:val="0"/>
          <w:sz w:val="24"/>
          <w:szCs w:val="24"/>
          <w:lang w:eastAsia="ar-SA"/>
        </w:rPr>
        <w:t xml:space="preserve">. </w:t>
      </w:r>
      <w:r w:rsidR="004A39D5" w:rsidRPr="00FF137E">
        <w:rPr>
          <w:rFonts w:ascii="Times New Roman" w:hAnsi="Times New Roman" w:cs="Times New Roman"/>
          <w:noProof w:val="0"/>
          <w:sz w:val="24"/>
          <w:szCs w:val="24"/>
          <w:lang w:eastAsia="ar-SA"/>
        </w:rPr>
        <w:t xml:space="preserve">Therefore, </w:t>
      </w:r>
      <w:r w:rsidR="004A39D5" w:rsidRPr="00FF137E">
        <w:rPr>
          <w:rFonts w:ascii="Times New Roman" w:hAnsi="Times New Roman" w:cs="Times New Roman"/>
          <w:bCs/>
          <w:noProof w:val="0"/>
          <w:sz w:val="24"/>
          <w:szCs w:val="24"/>
          <w:lang w:eastAsia="ar-SA"/>
        </w:rPr>
        <w:t>physical activity can be a "potential" add</w:t>
      </w:r>
      <w:r w:rsidR="005B5675" w:rsidRPr="00FF137E">
        <w:rPr>
          <w:rFonts w:ascii="Times New Roman" w:hAnsi="Times New Roman" w:cs="Times New Roman"/>
          <w:bCs/>
          <w:noProof w:val="0"/>
          <w:sz w:val="24"/>
          <w:szCs w:val="24"/>
          <w:lang w:eastAsia="ar-SA"/>
        </w:rPr>
        <w:t>-</w:t>
      </w:r>
      <w:r w:rsidR="004A39D5" w:rsidRPr="00FF137E">
        <w:rPr>
          <w:rFonts w:ascii="Times New Roman" w:hAnsi="Times New Roman" w:cs="Times New Roman"/>
          <w:bCs/>
          <w:noProof w:val="0"/>
          <w:sz w:val="24"/>
          <w:szCs w:val="24"/>
          <w:lang w:eastAsia="ar-SA"/>
        </w:rPr>
        <w:t xml:space="preserve">on treatment to drugs </w:t>
      </w:r>
      <w:r w:rsidR="004A39D5" w:rsidRPr="00FF137E">
        <w:rPr>
          <w:rFonts w:ascii="Times New Roman" w:hAnsi="Times New Roman" w:cs="Times New Roman"/>
          <w:noProof w:val="0"/>
          <w:sz w:val="24"/>
          <w:szCs w:val="24"/>
          <w:lang w:eastAsia="ar-SA"/>
        </w:rPr>
        <w:t xml:space="preserve">to reduce or prevent these symptoms onset and recurrence in patients with AD. </w:t>
      </w:r>
      <w:r w:rsidR="004A39D5" w:rsidRPr="00FF137E">
        <w:rPr>
          <w:rFonts w:ascii="Times New Roman" w:hAnsi="Times New Roman" w:cs="Times New Roman"/>
          <w:bCs/>
          <w:noProof w:val="0"/>
          <w:sz w:val="24"/>
          <w:szCs w:val="24"/>
          <w:lang w:eastAsia="ar-SA"/>
        </w:rPr>
        <w:t xml:space="preserve">However, further studies are needed to focus on relationship between physical activity and </w:t>
      </w:r>
      <w:r w:rsidR="00896524" w:rsidRPr="00FF137E">
        <w:rPr>
          <w:rFonts w:ascii="Times New Roman" w:hAnsi="Times New Roman" w:cs="Times New Roman"/>
          <w:bCs/>
          <w:noProof w:val="0"/>
          <w:sz w:val="24"/>
          <w:szCs w:val="24"/>
          <w:lang w:eastAsia="ar-SA"/>
        </w:rPr>
        <w:t>other</w:t>
      </w:r>
      <w:r w:rsidR="004A39D5" w:rsidRPr="00FF137E">
        <w:rPr>
          <w:rFonts w:ascii="Times New Roman" w:hAnsi="Times New Roman" w:cs="Times New Roman"/>
          <w:bCs/>
          <w:noProof w:val="0"/>
          <w:sz w:val="24"/>
          <w:szCs w:val="24"/>
          <w:lang w:eastAsia="ar-SA"/>
        </w:rPr>
        <w:t xml:space="preserve"> NPs.</w:t>
      </w:r>
    </w:p>
    <w:p w14:paraId="59566E23" w14:textId="77777777" w:rsidR="005B5675" w:rsidRPr="00FF137E" w:rsidRDefault="005B5675" w:rsidP="004A39D5">
      <w:pPr>
        <w:spacing w:after="0" w:line="480" w:lineRule="auto"/>
        <w:jc w:val="both"/>
        <w:rPr>
          <w:rFonts w:ascii="Times New Roman" w:hAnsi="Times New Roman" w:cs="Times New Roman"/>
          <w:b/>
          <w:noProof w:val="0"/>
          <w:sz w:val="24"/>
          <w:szCs w:val="24"/>
          <w:lang w:eastAsia="ar-SA"/>
        </w:rPr>
      </w:pPr>
    </w:p>
    <w:p w14:paraId="75CF338D" w14:textId="21912C1F" w:rsidR="00D73212" w:rsidRPr="00FF137E" w:rsidRDefault="003206AC" w:rsidP="004A39D5">
      <w:p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b/>
          <w:noProof w:val="0"/>
          <w:sz w:val="24"/>
          <w:szCs w:val="24"/>
          <w:lang w:eastAsia="ar-SA"/>
        </w:rPr>
        <w:t>Keywords:</w:t>
      </w:r>
      <w:r w:rsidRPr="00FF137E">
        <w:rPr>
          <w:rFonts w:ascii="Times New Roman" w:hAnsi="Times New Roman" w:cs="Times New Roman"/>
          <w:noProof w:val="0"/>
          <w:sz w:val="24"/>
          <w:szCs w:val="24"/>
          <w:lang w:eastAsia="ar-SA"/>
        </w:rPr>
        <w:t xml:space="preserve"> </w:t>
      </w:r>
      <w:r w:rsidR="00D30525" w:rsidRPr="00FF137E">
        <w:rPr>
          <w:rFonts w:ascii="Times New Roman" w:hAnsi="Times New Roman" w:cs="Times New Roman"/>
          <w:noProof w:val="0"/>
          <w:sz w:val="24"/>
          <w:szCs w:val="24"/>
          <w:lang w:eastAsia="ar-SA"/>
        </w:rPr>
        <w:t>Alzheimer’s disease</w:t>
      </w:r>
      <w:r w:rsidRPr="00FF137E">
        <w:rPr>
          <w:rFonts w:ascii="Times New Roman" w:hAnsi="Times New Roman" w:cs="Times New Roman"/>
          <w:noProof w:val="0"/>
          <w:sz w:val="24"/>
          <w:szCs w:val="24"/>
          <w:lang w:eastAsia="ar-SA"/>
        </w:rPr>
        <w:t>, neuro</w:t>
      </w:r>
      <w:r w:rsidRPr="00FF137E">
        <w:rPr>
          <w:rFonts w:ascii="Times New Roman" w:hAnsi="Times New Roman" w:cs="Times New Roman"/>
          <w:noProof w:val="0"/>
          <w:sz w:val="24"/>
          <w:szCs w:val="24"/>
          <w:lang w:eastAsia="ar-SA"/>
        </w:rPr>
        <w:softHyphen/>
        <w:t>psychiatric symptoms</w:t>
      </w:r>
      <w:r w:rsidR="00D30525" w:rsidRPr="00FF137E">
        <w:rPr>
          <w:rFonts w:ascii="Times New Roman" w:hAnsi="Times New Roman" w:cs="Times New Roman"/>
          <w:noProof w:val="0"/>
          <w:sz w:val="24"/>
          <w:szCs w:val="24"/>
          <w:lang w:eastAsia="ar-SA"/>
        </w:rPr>
        <w:t xml:space="preserve">, </w:t>
      </w:r>
      <w:r w:rsidR="007134F8" w:rsidRPr="00FF137E">
        <w:rPr>
          <w:rFonts w:ascii="Times New Roman" w:hAnsi="Times New Roman" w:cs="Times New Roman"/>
          <w:noProof w:val="0"/>
          <w:sz w:val="24"/>
          <w:szCs w:val="24"/>
          <w:lang w:eastAsia="ar-SA"/>
        </w:rPr>
        <w:t xml:space="preserve">physical exercise, </w:t>
      </w:r>
      <w:r w:rsidR="000D4D6D" w:rsidRPr="00FF137E">
        <w:rPr>
          <w:rFonts w:ascii="Times New Roman" w:hAnsi="Times New Roman" w:cs="Times New Roman"/>
          <w:noProof w:val="0"/>
          <w:sz w:val="24"/>
          <w:szCs w:val="24"/>
          <w:lang w:eastAsia="ar-SA"/>
        </w:rPr>
        <w:t xml:space="preserve">physical </w:t>
      </w:r>
      <w:r w:rsidR="007134F8" w:rsidRPr="00FF137E">
        <w:rPr>
          <w:rFonts w:ascii="Times New Roman" w:hAnsi="Times New Roman" w:cs="Times New Roman"/>
          <w:noProof w:val="0"/>
          <w:sz w:val="24"/>
          <w:szCs w:val="24"/>
          <w:lang w:eastAsia="ar-SA"/>
        </w:rPr>
        <w:t>activity</w:t>
      </w:r>
      <w:r w:rsidR="00FE387E" w:rsidRPr="00FF137E">
        <w:rPr>
          <w:rFonts w:ascii="Times New Roman" w:hAnsi="Times New Roman" w:cs="Times New Roman"/>
          <w:noProof w:val="0"/>
          <w:sz w:val="24"/>
          <w:szCs w:val="24"/>
          <w:lang w:eastAsia="ar-SA"/>
        </w:rPr>
        <w:t xml:space="preserve"> </w:t>
      </w:r>
    </w:p>
    <w:p w14:paraId="4AC85B9B" w14:textId="77777777" w:rsidR="00A9167F" w:rsidRPr="00FF137E" w:rsidRDefault="00A9167F" w:rsidP="004A39D5">
      <w:pPr>
        <w:spacing w:after="0" w:line="480" w:lineRule="auto"/>
        <w:jc w:val="both"/>
        <w:rPr>
          <w:rFonts w:ascii="Times New Roman" w:hAnsi="Times New Roman" w:cs="Times New Roman"/>
          <w:noProof w:val="0"/>
          <w:sz w:val="24"/>
          <w:szCs w:val="24"/>
          <w:lang w:eastAsia="ar-SA"/>
        </w:rPr>
      </w:pPr>
    </w:p>
    <w:p w14:paraId="4993A494" w14:textId="693377C1" w:rsidR="009A1692" w:rsidRPr="00FF137E" w:rsidRDefault="009A1692" w:rsidP="005B5775">
      <w:pPr>
        <w:spacing w:after="0" w:line="480" w:lineRule="auto"/>
        <w:jc w:val="both"/>
        <w:rPr>
          <w:rFonts w:ascii="Times New Roman" w:hAnsi="Times New Roman" w:cs="Times New Roman"/>
          <w:b/>
          <w:noProof w:val="0"/>
          <w:sz w:val="24"/>
          <w:szCs w:val="24"/>
          <w:lang w:eastAsia="ar-SA"/>
        </w:rPr>
      </w:pPr>
      <w:r w:rsidRPr="00FF137E">
        <w:rPr>
          <w:rFonts w:ascii="Times New Roman" w:hAnsi="Times New Roman" w:cs="Times New Roman"/>
          <w:b/>
          <w:noProof w:val="0"/>
          <w:sz w:val="24"/>
          <w:szCs w:val="24"/>
          <w:lang w:eastAsia="ar-SA"/>
        </w:rPr>
        <w:lastRenderedPageBreak/>
        <w:t>Key points:</w:t>
      </w:r>
    </w:p>
    <w:p w14:paraId="024DD143" w14:textId="7A9749A7" w:rsidR="009A1692" w:rsidRPr="00FF137E" w:rsidRDefault="009A1692" w:rsidP="009A1692">
      <w:pPr>
        <w:pStyle w:val="ListParagraph"/>
        <w:numPr>
          <w:ilvl w:val="0"/>
          <w:numId w:val="2"/>
        </w:num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noProof w:val="0"/>
          <w:sz w:val="24"/>
          <w:szCs w:val="24"/>
          <w:lang w:eastAsia="ar-SA"/>
        </w:rPr>
        <w:t>Physical activity has a positive e</w:t>
      </w:r>
      <w:r w:rsidR="00210A0E" w:rsidRPr="00FF137E">
        <w:rPr>
          <w:rFonts w:ascii="Times New Roman" w:hAnsi="Times New Roman" w:cs="Times New Roman"/>
          <w:noProof w:val="0"/>
          <w:sz w:val="24"/>
          <w:szCs w:val="24"/>
          <w:lang w:eastAsia="ar-SA"/>
        </w:rPr>
        <w:t xml:space="preserve">ffect on cognitive flexibility, </w:t>
      </w:r>
      <w:r w:rsidRPr="00FF137E">
        <w:rPr>
          <w:rFonts w:ascii="Times New Roman" w:hAnsi="Times New Roman" w:cs="Times New Roman"/>
          <w:noProof w:val="0"/>
          <w:sz w:val="24"/>
          <w:szCs w:val="24"/>
          <w:lang w:eastAsia="ar-SA"/>
        </w:rPr>
        <w:t xml:space="preserve">depressive symptoms, </w:t>
      </w:r>
      <w:r w:rsidR="00241A5D" w:rsidRPr="00FF137E">
        <w:rPr>
          <w:rFonts w:ascii="Times New Roman" w:hAnsi="Times New Roman" w:cs="Times New Roman"/>
          <w:noProof w:val="0"/>
          <w:sz w:val="24"/>
          <w:szCs w:val="24"/>
          <w:lang w:eastAsia="ar-SA"/>
        </w:rPr>
        <w:t>c</w:t>
      </w:r>
      <w:r w:rsidRPr="00FF137E">
        <w:rPr>
          <w:rFonts w:ascii="Times New Roman" w:hAnsi="Times New Roman" w:cs="Times New Roman"/>
          <w:noProof w:val="0"/>
          <w:sz w:val="24"/>
          <w:szCs w:val="24"/>
          <w:lang w:eastAsia="ar-SA"/>
        </w:rPr>
        <w:t>ardiovascular health, and general wellness which are predictors</w:t>
      </w:r>
      <w:r w:rsidR="00067285" w:rsidRPr="00FF137E">
        <w:rPr>
          <w:rFonts w:ascii="Times New Roman" w:hAnsi="Times New Roman" w:cs="Times New Roman"/>
          <w:noProof w:val="0"/>
          <w:sz w:val="24"/>
          <w:szCs w:val="24"/>
          <w:lang w:eastAsia="ar-SA"/>
        </w:rPr>
        <w:t xml:space="preserve"> of </w:t>
      </w:r>
      <w:r w:rsidR="002B3F31" w:rsidRPr="00FF137E">
        <w:rPr>
          <w:rFonts w:ascii="Times New Roman" w:hAnsi="Times New Roman" w:cs="Times New Roman"/>
          <w:noProof w:val="0"/>
          <w:sz w:val="24"/>
          <w:szCs w:val="24"/>
          <w:lang w:eastAsia="ar-SA"/>
        </w:rPr>
        <w:t>AD.</w:t>
      </w:r>
    </w:p>
    <w:p w14:paraId="67A2840E" w14:textId="4447A741" w:rsidR="009A1692" w:rsidRPr="00FF137E" w:rsidRDefault="009A1692" w:rsidP="009A1692">
      <w:pPr>
        <w:pStyle w:val="ListParagraph"/>
        <w:numPr>
          <w:ilvl w:val="0"/>
          <w:numId w:val="2"/>
        </w:num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noProof w:val="0"/>
          <w:sz w:val="24"/>
          <w:szCs w:val="24"/>
          <w:lang w:eastAsia="ar-SA"/>
        </w:rPr>
        <w:t xml:space="preserve">Physical activity can </w:t>
      </w:r>
      <w:r w:rsidRPr="00FF137E">
        <w:rPr>
          <w:rFonts w:ascii="Times New Roman" w:hAnsi="Times New Roman" w:cs="Times New Roman"/>
          <w:bCs/>
          <w:noProof w:val="0"/>
          <w:sz w:val="24"/>
          <w:szCs w:val="24"/>
          <w:lang w:eastAsia="ar-SA"/>
        </w:rPr>
        <w:t>ameliorate</w:t>
      </w:r>
      <w:r w:rsidR="006F1B43" w:rsidRPr="00FF137E">
        <w:rPr>
          <w:rFonts w:ascii="Times New Roman" w:hAnsi="Times New Roman" w:cs="Times New Roman"/>
          <w:noProof w:val="0"/>
          <w:sz w:val="24"/>
          <w:szCs w:val="24"/>
          <w:lang w:eastAsia="ar-SA"/>
        </w:rPr>
        <w:t xml:space="preserve"> depression</w:t>
      </w:r>
      <w:r w:rsidRPr="00FF137E">
        <w:rPr>
          <w:rFonts w:ascii="Times New Roman" w:hAnsi="Times New Roman" w:cs="Times New Roman"/>
          <w:noProof w:val="0"/>
          <w:sz w:val="24"/>
          <w:szCs w:val="24"/>
          <w:lang w:eastAsia="ar-SA"/>
        </w:rPr>
        <w:t xml:space="preserve"> and sleep disturbances</w:t>
      </w:r>
      <w:r w:rsidR="00473385" w:rsidRPr="00FF137E">
        <w:rPr>
          <w:rFonts w:ascii="Times New Roman" w:hAnsi="Times New Roman" w:cs="Times New Roman"/>
          <w:noProof w:val="0"/>
          <w:sz w:val="24"/>
          <w:szCs w:val="24"/>
          <w:lang w:eastAsia="ar-SA"/>
        </w:rPr>
        <w:t xml:space="preserve"> in patients with AD.</w:t>
      </w:r>
    </w:p>
    <w:p w14:paraId="5FFCF46C" w14:textId="0737F7EB" w:rsidR="002B3F31" w:rsidRPr="00FF137E" w:rsidRDefault="002B3F31" w:rsidP="009A1692">
      <w:pPr>
        <w:pStyle w:val="ListParagraph"/>
        <w:numPr>
          <w:ilvl w:val="0"/>
          <w:numId w:val="2"/>
        </w:numPr>
        <w:spacing w:after="0" w:line="480" w:lineRule="auto"/>
        <w:jc w:val="both"/>
        <w:rPr>
          <w:rFonts w:ascii="Times New Roman" w:hAnsi="Times New Roman" w:cs="Times New Roman"/>
          <w:noProof w:val="0"/>
          <w:sz w:val="24"/>
          <w:szCs w:val="24"/>
          <w:lang w:eastAsia="ar-SA"/>
        </w:rPr>
      </w:pPr>
      <w:r w:rsidRPr="00FF137E">
        <w:rPr>
          <w:rFonts w:ascii="Times New Roman" w:hAnsi="Times New Roman" w:cs="Times New Roman"/>
          <w:noProof w:val="0"/>
          <w:sz w:val="24"/>
          <w:szCs w:val="24"/>
          <w:lang w:eastAsia="ar-SA"/>
        </w:rPr>
        <w:t xml:space="preserve">Physical </w:t>
      </w:r>
      <w:r w:rsidR="00067285" w:rsidRPr="00FF137E">
        <w:rPr>
          <w:rFonts w:ascii="Times New Roman" w:hAnsi="Times New Roman" w:cs="Times New Roman"/>
          <w:noProof w:val="0"/>
          <w:sz w:val="24"/>
          <w:szCs w:val="24"/>
          <w:lang w:eastAsia="ar-SA"/>
        </w:rPr>
        <w:t>activity</w:t>
      </w:r>
      <w:r w:rsidRPr="00FF137E">
        <w:rPr>
          <w:rFonts w:ascii="Times New Roman" w:hAnsi="Times New Roman" w:cs="Times New Roman"/>
          <w:noProof w:val="0"/>
          <w:sz w:val="24"/>
          <w:szCs w:val="24"/>
          <w:lang w:eastAsia="ar-SA"/>
        </w:rPr>
        <w:t xml:space="preserve"> can be considered </w:t>
      </w:r>
      <w:r w:rsidR="00210A0E" w:rsidRPr="00FF137E">
        <w:rPr>
          <w:rFonts w:ascii="Times New Roman" w:hAnsi="Times New Roman" w:cs="Times New Roman"/>
          <w:noProof w:val="0"/>
          <w:sz w:val="24"/>
          <w:szCs w:val="24"/>
          <w:lang w:eastAsia="ar-SA"/>
        </w:rPr>
        <w:t>as potential add</w:t>
      </w:r>
      <w:r w:rsidR="00AA0F6A" w:rsidRPr="00FF137E">
        <w:rPr>
          <w:rFonts w:ascii="Times New Roman" w:hAnsi="Times New Roman" w:cs="Times New Roman"/>
          <w:noProof w:val="0"/>
          <w:sz w:val="24"/>
          <w:szCs w:val="24"/>
          <w:lang w:eastAsia="ar-SA"/>
        </w:rPr>
        <w:t>-</w:t>
      </w:r>
      <w:r w:rsidR="00210A0E" w:rsidRPr="00FF137E">
        <w:rPr>
          <w:rFonts w:ascii="Times New Roman" w:hAnsi="Times New Roman" w:cs="Times New Roman"/>
          <w:noProof w:val="0"/>
          <w:sz w:val="24"/>
          <w:szCs w:val="24"/>
          <w:lang w:eastAsia="ar-SA"/>
        </w:rPr>
        <w:t xml:space="preserve">on treatment to drugs </w:t>
      </w:r>
      <w:r w:rsidRPr="00FF137E">
        <w:rPr>
          <w:rFonts w:ascii="Times New Roman" w:hAnsi="Times New Roman" w:cs="Times New Roman"/>
          <w:noProof w:val="0"/>
          <w:sz w:val="24"/>
          <w:szCs w:val="24"/>
          <w:lang w:eastAsia="ar-SA"/>
        </w:rPr>
        <w:t xml:space="preserve">to reduce or prevent </w:t>
      </w:r>
      <w:r w:rsidR="00AA0F6A" w:rsidRPr="00FF137E">
        <w:rPr>
          <w:rFonts w:ascii="Times New Roman" w:hAnsi="Times New Roman" w:cs="Times New Roman"/>
          <w:noProof w:val="0"/>
          <w:sz w:val="24"/>
          <w:szCs w:val="24"/>
          <w:lang w:eastAsia="ar-SA"/>
        </w:rPr>
        <w:t xml:space="preserve">some </w:t>
      </w:r>
      <w:r w:rsidRPr="00FF137E">
        <w:rPr>
          <w:rFonts w:ascii="Times New Roman" w:hAnsi="Times New Roman" w:cs="Times New Roman"/>
          <w:noProof w:val="0"/>
          <w:sz w:val="24"/>
          <w:szCs w:val="24"/>
          <w:lang w:eastAsia="ar-SA"/>
        </w:rPr>
        <w:t>NPs onset and recurrence, with no serious side effects and many proven health benefits.</w:t>
      </w:r>
    </w:p>
    <w:p w14:paraId="2FFF1E20"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401D9443"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49CDA7A7"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71A59F49"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79DCA9C1"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2169433B"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5E44FA7C"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174A4EE6"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18C19DF5"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56D56FA8"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55296DF3"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316BEF07"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14BD9AAA"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48E32B4C"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5365BF6B" w14:textId="77777777" w:rsidR="00210A0E" w:rsidRPr="00FF137E" w:rsidRDefault="00210A0E" w:rsidP="005B5775">
      <w:pPr>
        <w:spacing w:after="0" w:line="480" w:lineRule="auto"/>
        <w:jc w:val="both"/>
        <w:rPr>
          <w:rFonts w:ascii="Times New Roman" w:hAnsi="Times New Roman" w:cs="Times New Roman"/>
          <w:noProof w:val="0"/>
          <w:sz w:val="24"/>
          <w:szCs w:val="24"/>
          <w:lang w:eastAsia="ar-SA"/>
        </w:rPr>
      </w:pPr>
    </w:p>
    <w:p w14:paraId="4E00DDA6"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09207E13" w14:textId="77777777" w:rsidR="005F22E6" w:rsidRPr="00FF137E" w:rsidRDefault="005F22E6" w:rsidP="005B5775">
      <w:pPr>
        <w:spacing w:after="0" w:line="480" w:lineRule="auto"/>
        <w:jc w:val="both"/>
        <w:rPr>
          <w:rFonts w:ascii="Times New Roman" w:hAnsi="Times New Roman" w:cs="Times New Roman"/>
          <w:noProof w:val="0"/>
          <w:sz w:val="24"/>
          <w:szCs w:val="24"/>
          <w:lang w:eastAsia="ar-SA"/>
        </w:rPr>
      </w:pPr>
    </w:p>
    <w:p w14:paraId="1243F762" w14:textId="77777777" w:rsidR="009A1692" w:rsidRPr="00FF137E" w:rsidRDefault="009A1692" w:rsidP="005B5775">
      <w:pPr>
        <w:spacing w:after="0" w:line="480" w:lineRule="auto"/>
        <w:jc w:val="both"/>
        <w:rPr>
          <w:rFonts w:ascii="Times New Roman" w:hAnsi="Times New Roman" w:cs="Times New Roman"/>
          <w:noProof w:val="0"/>
          <w:sz w:val="24"/>
          <w:szCs w:val="24"/>
          <w:lang w:eastAsia="ar-SA"/>
        </w:rPr>
      </w:pPr>
    </w:p>
    <w:p w14:paraId="1A330A3B" w14:textId="77777777" w:rsidR="00D07D1F" w:rsidRPr="00FF137E" w:rsidRDefault="00D07D1F" w:rsidP="00950FE0">
      <w:pPr>
        <w:spacing w:after="0" w:line="480" w:lineRule="auto"/>
        <w:rPr>
          <w:rFonts w:ascii="Times New Roman" w:hAnsi="Times New Roman" w:cs="Times New Roman"/>
          <w:b/>
          <w:sz w:val="24"/>
          <w:szCs w:val="24"/>
          <w:lang w:eastAsia="ar-SA"/>
        </w:rPr>
      </w:pPr>
      <w:r w:rsidRPr="00FF137E">
        <w:rPr>
          <w:rFonts w:ascii="Times New Roman" w:hAnsi="Times New Roman" w:cs="Times New Roman"/>
          <w:b/>
          <w:sz w:val="24"/>
          <w:szCs w:val="24"/>
          <w:lang w:eastAsia="ar-SA"/>
        </w:rPr>
        <w:lastRenderedPageBreak/>
        <w:t>INTRODUCTION</w:t>
      </w:r>
    </w:p>
    <w:p w14:paraId="331C365A" w14:textId="77777777" w:rsidR="00255EBF" w:rsidRPr="00FF137E" w:rsidRDefault="00255EBF" w:rsidP="00950FE0">
      <w:pPr>
        <w:spacing w:after="0" w:line="480" w:lineRule="auto"/>
        <w:rPr>
          <w:rFonts w:ascii="Times New Roman" w:hAnsi="Times New Roman" w:cs="Times New Roman"/>
          <w:b/>
          <w:sz w:val="24"/>
          <w:szCs w:val="24"/>
          <w:lang w:eastAsia="ar-SA"/>
        </w:rPr>
      </w:pPr>
    </w:p>
    <w:p w14:paraId="686A9DB3" w14:textId="50B6808D" w:rsidR="004500D0" w:rsidRPr="00FF137E" w:rsidRDefault="006E1C39" w:rsidP="00BD4390">
      <w:pPr>
        <w:spacing w:after="0" w:line="480" w:lineRule="auto"/>
        <w:jc w:val="both"/>
        <w:rPr>
          <w:rFonts w:ascii="Times New Roman" w:hAnsi="Times New Roman" w:cs="Times New Roman"/>
          <w:sz w:val="24"/>
          <w:szCs w:val="24"/>
          <w:lang w:eastAsia="ar-SA"/>
        </w:rPr>
      </w:pPr>
      <w:r w:rsidRPr="00FF137E">
        <w:rPr>
          <w:rFonts w:ascii="Times New Roman" w:hAnsi="Times New Roman" w:cs="Times New Roman"/>
          <w:sz w:val="24"/>
          <w:szCs w:val="24"/>
          <w:lang w:eastAsia="ar-SA"/>
        </w:rPr>
        <w:t>As global population becomes</w:t>
      </w:r>
      <w:r w:rsidR="00C05CC4" w:rsidRPr="00FF137E">
        <w:rPr>
          <w:rFonts w:ascii="Times New Roman" w:hAnsi="Times New Roman" w:cs="Times New Roman"/>
          <w:sz w:val="24"/>
          <w:szCs w:val="24"/>
          <w:lang w:eastAsia="ar-SA"/>
        </w:rPr>
        <w:t xml:space="preserve"> older, one of the most common chronic health condition is </w:t>
      </w:r>
      <w:r w:rsidR="00913CD8" w:rsidRPr="00FF137E">
        <w:rPr>
          <w:rFonts w:ascii="Times New Roman" w:hAnsi="Times New Roman" w:cs="Times New Roman"/>
          <w:sz w:val="24"/>
          <w:szCs w:val="24"/>
          <w:lang w:eastAsia="ar-SA"/>
        </w:rPr>
        <w:t xml:space="preserve">Alzheimer’s disease (AD) </w:t>
      </w:r>
      <w:r w:rsidR="00C05CC4" w:rsidRPr="00FF137E">
        <w:rPr>
          <w:rFonts w:ascii="Times New Roman" w:hAnsi="Times New Roman" w:cs="Times New Roman"/>
          <w:sz w:val="24"/>
          <w:szCs w:val="24"/>
          <w:lang w:eastAsia="ar-SA"/>
        </w:rPr>
        <w:t>.</w:t>
      </w:r>
      <w:r w:rsidR="00B1634C" w:rsidRPr="00FF137E">
        <w:rPr>
          <w:rFonts w:ascii="Times New Roman" w:hAnsi="Times New Roman" w:cs="Times New Roman"/>
          <w:sz w:val="24"/>
          <w:szCs w:val="24"/>
          <w:lang w:eastAsia="ar-SA"/>
        </w:rPr>
        <w:fldChar w:fldCharType="begin" w:fldLock="1"/>
      </w:r>
      <w:r w:rsidR="00B1634C" w:rsidRPr="00FF137E">
        <w:rPr>
          <w:rFonts w:ascii="Times New Roman" w:hAnsi="Times New Roman" w:cs="Times New Roman"/>
          <w:sz w:val="24"/>
          <w:szCs w:val="24"/>
          <w:lang w:eastAsia="ar-SA"/>
        </w:rPr>
        <w:instrText>ADDIN CSL_CITATION { "citationItems" : [ { "id" : "ITEM-1", "itemData" : { "DOI" : "10.2147/CIA.S11718", "ISBN" : "1178-1998", "ISSN" : "11781998", "PMID" : "21103401", "abstract" : "Dementia has become a common diagnosis in aging populations, and the numbers will increase in the forthcoming years. Alzheimer's disease (AD) is the most common form of dementia in the elderly, accounting for 50%-56% of cases at autopsy and in clinical series. Nowadays, the number of people affected by AD is rapidly increasing, and more than 35 million people worldwide have AD, a condition characterized by deterioration of memory and other cognitive domains, and leading to death 3-9 years after diagnosis. The number of patients with AD, the most common cause of disability in the elderly, is set to rise dramatically. Therefore, it is important for clinicians to recognize early signs and symptoms of dementia and to note potentially modifiable risk factors and early disease markers.", "author" : [ { "dropping-particle" : "", "family" : "Isik", "given" : "Ahmet Turan", "non-dropping-particle" : "", "parse-names" : false, "suffix" : "" } ], "container-title" : "Clinical interventions in aging", "id" : "ITEM-1", "issued" : { "date-parts" : [ [ "2010" ] ] }, "page" : "307-311", "title" : "Late onset Alzheimer's disease in older people.", "type" : "article", "volume" : "5" }, "uris" : [ "http://www.mendeley.com/documents/?uuid=180aa09d-c3f2-436c-823d-043c6a112d80" ] } ], "mendeley" : { "formattedCitation" : "&lt;sup&gt;1&lt;/sup&gt;", "plainTextFormattedCitation" : "1", "previouslyFormattedCitation" : "&lt;sup&gt;1&lt;/sup&gt;" }, "properties" : {  }, "schema" : "https://github.com/citation-style-language/schema/raw/master/csl-citation.json" }</w:instrText>
      </w:r>
      <w:r w:rsidR="00B1634C" w:rsidRPr="00FF137E">
        <w:rPr>
          <w:rFonts w:ascii="Times New Roman" w:hAnsi="Times New Roman" w:cs="Times New Roman"/>
          <w:sz w:val="24"/>
          <w:szCs w:val="24"/>
          <w:lang w:eastAsia="ar-SA"/>
        </w:rPr>
        <w:fldChar w:fldCharType="separate"/>
      </w:r>
      <w:r w:rsidR="00B1634C" w:rsidRPr="00FF137E">
        <w:rPr>
          <w:rFonts w:ascii="Times New Roman" w:hAnsi="Times New Roman" w:cs="Times New Roman"/>
          <w:sz w:val="24"/>
          <w:szCs w:val="24"/>
          <w:vertAlign w:val="superscript"/>
          <w:lang w:eastAsia="ar-SA"/>
        </w:rPr>
        <w:t>1</w:t>
      </w:r>
      <w:r w:rsidR="00B1634C" w:rsidRPr="00FF137E">
        <w:rPr>
          <w:rFonts w:ascii="Times New Roman" w:hAnsi="Times New Roman" w:cs="Times New Roman"/>
          <w:sz w:val="24"/>
          <w:szCs w:val="24"/>
          <w:lang w:eastAsia="ar-SA"/>
        </w:rPr>
        <w:fldChar w:fldCharType="end"/>
      </w:r>
      <w:r w:rsidR="00482D49" w:rsidRPr="00FF137E">
        <w:rPr>
          <w:rFonts w:ascii="Times New Roman" w:hAnsi="Times New Roman" w:cs="Times New Roman"/>
          <w:sz w:val="24"/>
          <w:szCs w:val="24"/>
          <w:lang w:eastAsia="ar-SA"/>
        </w:rPr>
        <w:t xml:space="preserve"> </w:t>
      </w:r>
      <w:r w:rsidR="007A7E82" w:rsidRPr="00FF137E">
        <w:rPr>
          <w:rFonts w:ascii="Times New Roman" w:hAnsi="Times New Roman" w:cs="Times New Roman"/>
          <w:sz w:val="24"/>
          <w:szCs w:val="24"/>
          <w:lang w:eastAsia="ar-SA"/>
        </w:rPr>
        <w:t xml:space="preserve"> </w:t>
      </w:r>
      <w:r w:rsidR="00B81397" w:rsidRPr="00FF137E">
        <w:rPr>
          <w:rFonts w:ascii="Times New Roman" w:hAnsi="Times New Roman" w:cs="Times New Roman"/>
          <w:sz w:val="24"/>
          <w:szCs w:val="24"/>
          <w:lang w:eastAsia="ar-SA"/>
        </w:rPr>
        <w:t xml:space="preserve">That </w:t>
      </w:r>
      <w:r w:rsidR="00950FE0" w:rsidRPr="00FF137E">
        <w:rPr>
          <w:rFonts w:ascii="Times New Roman" w:hAnsi="Times New Roman" w:cs="Times New Roman"/>
          <w:sz w:val="24"/>
          <w:szCs w:val="24"/>
          <w:lang w:eastAsia="ar-SA"/>
        </w:rPr>
        <w:t>means that not only AD</w:t>
      </w:r>
      <w:r w:rsidR="00B81397" w:rsidRPr="00FF137E">
        <w:rPr>
          <w:rFonts w:ascii="Times New Roman" w:hAnsi="Times New Roman" w:cs="Times New Roman"/>
          <w:sz w:val="24"/>
          <w:szCs w:val="24"/>
          <w:lang w:eastAsia="ar-SA"/>
        </w:rPr>
        <w:t>,</w:t>
      </w:r>
      <w:r w:rsidR="00950FE0" w:rsidRPr="00FF137E">
        <w:rPr>
          <w:rFonts w:ascii="Times New Roman" w:hAnsi="Times New Roman" w:cs="Times New Roman"/>
          <w:sz w:val="24"/>
          <w:szCs w:val="24"/>
          <w:lang w:eastAsia="ar-SA"/>
        </w:rPr>
        <w:t xml:space="preserve"> but also </w:t>
      </w:r>
      <w:r w:rsidR="0057511A" w:rsidRPr="00FF137E">
        <w:rPr>
          <w:rFonts w:ascii="Times New Roman" w:hAnsi="Times New Roman" w:cs="Times New Roman"/>
          <w:sz w:val="24"/>
          <w:szCs w:val="24"/>
          <w:lang w:eastAsia="ar-SA"/>
        </w:rPr>
        <w:t xml:space="preserve">the burden it brings to families, caregivers, healthcare systems and governments </w:t>
      </w:r>
      <w:r w:rsidR="006C0138" w:rsidRPr="00FF137E">
        <w:rPr>
          <w:rFonts w:ascii="Times New Roman" w:hAnsi="Times New Roman" w:cs="Times New Roman"/>
          <w:sz w:val="24"/>
          <w:szCs w:val="24"/>
          <w:lang w:eastAsia="ar-SA"/>
        </w:rPr>
        <w:t xml:space="preserve">will </w:t>
      </w:r>
      <w:r w:rsidR="0057511A" w:rsidRPr="00FF137E">
        <w:rPr>
          <w:rFonts w:ascii="Times New Roman" w:hAnsi="Times New Roman" w:cs="Times New Roman"/>
          <w:sz w:val="24"/>
          <w:szCs w:val="24"/>
          <w:lang w:eastAsia="ar-SA"/>
        </w:rPr>
        <w:t>increase in the</w:t>
      </w:r>
      <w:r w:rsidR="006C0138" w:rsidRPr="00FF137E">
        <w:rPr>
          <w:rFonts w:ascii="Times New Roman" w:hAnsi="Times New Roman" w:cs="Times New Roman"/>
          <w:sz w:val="24"/>
          <w:szCs w:val="24"/>
          <w:lang w:eastAsia="ar-SA"/>
        </w:rPr>
        <w:t xml:space="preserve"> next</w:t>
      </w:r>
      <w:r w:rsidR="0057511A" w:rsidRPr="00FF137E">
        <w:rPr>
          <w:rFonts w:ascii="Times New Roman" w:hAnsi="Times New Roman" w:cs="Times New Roman"/>
          <w:sz w:val="24"/>
          <w:szCs w:val="24"/>
          <w:lang w:eastAsia="ar-SA"/>
        </w:rPr>
        <w:t xml:space="preserve"> future.</w:t>
      </w:r>
      <w:r w:rsidR="00562D7A" w:rsidRPr="00FF137E">
        <w:rPr>
          <w:rFonts w:ascii="Times New Roman" w:hAnsi="Times New Roman" w:cs="Times New Roman"/>
          <w:sz w:val="24"/>
          <w:szCs w:val="24"/>
          <w:lang w:eastAsia="ar-SA"/>
        </w:rPr>
        <w:t xml:space="preserve"> </w:t>
      </w:r>
      <w:r w:rsidR="00D4178D" w:rsidRPr="00FF137E">
        <w:rPr>
          <w:rFonts w:ascii="Times New Roman" w:hAnsi="Times New Roman" w:cs="Times New Roman"/>
          <w:sz w:val="24"/>
          <w:szCs w:val="24"/>
          <w:lang w:eastAsia="ar-SA"/>
        </w:rPr>
        <w:t>In a</w:t>
      </w:r>
      <w:r w:rsidR="00B84897" w:rsidRPr="00FF137E">
        <w:rPr>
          <w:rFonts w:ascii="Times New Roman" w:hAnsi="Times New Roman" w:cs="Times New Roman"/>
          <w:sz w:val="24"/>
          <w:szCs w:val="24"/>
          <w:lang w:eastAsia="ar-SA"/>
        </w:rPr>
        <w:t xml:space="preserve">ddition to cognitive impairment, </w:t>
      </w:r>
      <w:r w:rsidR="00D4178D" w:rsidRPr="00FF137E">
        <w:rPr>
          <w:rFonts w:ascii="Times New Roman" w:hAnsi="Times New Roman" w:cs="Times New Roman"/>
          <w:sz w:val="24"/>
          <w:szCs w:val="24"/>
          <w:lang w:eastAsia="ar-SA"/>
        </w:rPr>
        <w:t>n</w:t>
      </w:r>
      <w:r w:rsidR="000D3E19" w:rsidRPr="00FF137E">
        <w:rPr>
          <w:rFonts w:ascii="Times New Roman" w:hAnsi="Times New Roman" w:cs="Times New Roman"/>
          <w:sz w:val="24"/>
          <w:szCs w:val="24"/>
          <w:lang w:eastAsia="ar-SA"/>
        </w:rPr>
        <w:t xml:space="preserve">europsychiatric symptoms (NPs) in dementia </w:t>
      </w:r>
      <w:r w:rsidR="00D07D1F" w:rsidRPr="00FF137E">
        <w:rPr>
          <w:rFonts w:ascii="Times New Roman" w:hAnsi="Times New Roman" w:cs="Times New Roman"/>
          <w:sz w:val="24"/>
          <w:szCs w:val="24"/>
          <w:lang w:eastAsia="ar-SA"/>
        </w:rPr>
        <w:t>are among</w:t>
      </w:r>
      <w:r w:rsidR="00827045" w:rsidRPr="00FF137E">
        <w:rPr>
          <w:rFonts w:ascii="Times New Roman" w:hAnsi="Times New Roman" w:cs="Times New Roman"/>
          <w:sz w:val="24"/>
          <w:szCs w:val="24"/>
          <w:lang w:eastAsia="ar-SA"/>
        </w:rPr>
        <w:t>st the strongest causes of the burden</w:t>
      </w:r>
      <w:r w:rsidR="00D07D1F" w:rsidRPr="00FF137E">
        <w:rPr>
          <w:rFonts w:ascii="Times New Roman" w:hAnsi="Times New Roman" w:cs="Times New Roman"/>
          <w:sz w:val="24"/>
          <w:szCs w:val="24"/>
          <w:lang w:eastAsia="ar-SA"/>
        </w:rPr>
        <w:t xml:space="preserve"> and often occur as a result of deterioration in mood, thought, perception, and behavior.</w:t>
      </w:r>
      <w:r w:rsidR="00053125"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179/acb.2007.062", "ISBN" : "1784-3286", "ISSN" : "00015512", "PMID" : "18351187", "abstract" : "OBJECTIVES: This cross-sectional study investigated the relationships between behavioural and psychological symptoms of dementia (BPSD). METHODS: We recruited 194 patients with dementia from the memory clinic practice of six European Alzheimer's Disease Consortium centres. BPSD were assessed using a pre-designed questionnaire comprising the Neuropsychiatric Inventory (NPI). BPSD scores were analysed by Spearman's correlation analysis and principal components factor analysis. Results were confirmed by performing Varimax rotation of the factors. RESULTS: The NPI symptoms occurred very frequently: 96% of the patients displayed at least one symptom. Among them, apathy (59.6%) and depression (58.5%) were the most common abnormalities, followed by irritability (44.6%), anxiety (44%) and agitation (41.5%). Four NPI-based factors were identified (58% of the common variance): psychosis factor (irritability, agitation, hallucinations and anxiety), psychomotor factor (aberrant motor behaviour and delusions), mood liability factor (disinhibition, elation and depression) and instinctual factor (appetite disturbance, sleep disturbance and apathy). CONCLUSION: Psychosis, psychomotor factor, mood liability factor and instinctual factor form four distinct behavioural syndromes in dementia. We report the novel observation that depression clusters together with disinhibition and elation within a mood liability factor. This finding highlights the nature of mood, and mood oscillations, from depression to disinhibition within the cluster, and has implications for treatment by taking into consideration the poles of the mood scale and any oscillation between them.", "author" : [ { "dropping-particle" : "", "family" : "Petrovic", "given" : "Mirko", "non-dropping-particle" : "", "parse-names" : false, "suffix" : "" }, { "dropping-particle" : "", "family" : "Hurt", "given" : "C.", "non-dropping-particle" : "", "parse-names" : false, "suffix" : "" }, { "dropping-particle" : "", "family" : "Collins", "given" : "D.", "non-dropping-particle" : "", "parse-names" : false, "suffix" : "" }, { "dropping-particle" : "", "family" : "Burns", "given" : "A.", "non-dropping-particle" : "", "parse-names" : false, "suffix" : "" }, { "dropping-particle" : "", "family" : "Camus", "given" : "V.", "non-dropping-particle" : "", "parse-names" : false, "suffix" : "" }, { "dropping-particle" : "", "family" : "Liperoti", "given" : "R.", "non-dropping-particle" : "", "parse-names" : false, "suffix" : "" }, { "dropping-particle" : "", "family" : "Marriott", "given" : "A.", "non-dropping-particle" : "", "parse-names" : false, "suffix" : "" }, { "dropping-particle" : "", "family" : "Nobili", "given" : "F.", "non-dropping-particle" : "", "parse-names" : false, "suffix" : "" }, { "dropping-particle" : "", "family" : "Robert", "given" : "P.", "non-dropping-particle" : "", "parse-names" : false, "suffix" : "" }, { "dropping-particle" : "", "family" : "Tsolaki", "given" : "M.", "non-dropping-particle" : "", "parse-names" : false, "suffix" : "" }, { "dropping-particle" : "", "family" : "Vellas", "given" : "B.", "non-dropping-particle" : "", "parse-names" : false, "suffix" : "" }, { "dropping-particle" : "", "family" : "Verhey", "given" : "F.", "non-dropping-particle" : "", "parse-names" : false, "suffix" : "" }, { "dropping-particle" : "", "family" : "Byrne", "given" : "E. J.", "non-dropping-particle" : "", "parse-names" : false, "suffix" : "" } ], "container-title" : "Acta Clinica Belgica", "id" : "ITEM-1", "issue" : "6", "issued" : { "date-parts" : [ [ "2007" ] ] }, "page" : "426-432", "title" : "Clustering of behavioural and psychological symptoms in dementia (BPSD): A european alzheimer's disease consortium (EADC) study", "type" : "article-journal", "volume" : "62" }, "uris" : [ "http://www.mendeley.com/documents/?uuid=7f75c329-ea30-46f9-ab66-ef11cd3d6eb4" ] } ], "mendeley" : { "formattedCitation" : "&lt;sup&gt;2&lt;/sup&gt;", "plainTextFormattedCitation" : "2", "previouslyFormattedCitation" : "&lt;sup&gt;2&lt;/sup&gt;" }, "properties" : {  }, "schema" : "https://github.com/citation-style-language/schema/raw/master/csl-citation.json" }</w:instrText>
      </w:r>
      <w:r w:rsidR="00053125"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2</w:t>
      </w:r>
      <w:r w:rsidR="00053125" w:rsidRPr="00FF137E">
        <w:rPr>
          <w:rFonts w:ascii="Times New Roman" w:hAnsi="Times New Roman" w:cs="Times New Roman"/>
          <w:sz w:val="24"/>
          <w:szCs w:val="24"/>
          <w:lang w:eastAsia="ar-SA"/>
        </w:rPr>
        <w:fldChar w:fldCharType="end"/>
      </w:r>
      <w:r w:rsidR="000F3D2E" w:rsidRPr="00FF137E">
        <w:rPr>
          <w:rFonts w:ascii="Times New Roman" w:hAnsi="Times New Roman" w:cs="Times New Roman"/>
          <w:sz w:val="24"/>
          <w:szCs w:val="24"/>
          <w:lang w:eastAsia="ar-SA"/>
        </w:rPr>
        <w:t xml:space="preserve"> </w:t>
      </w:r>
      <w:r w:rsidR="001D478F" w:rsidRPr="00FF137E">
        <w:rPr>
          <w:rFonts w:ascii="Times New Roman" w:hAnsi="Times New Roman" w:cs="Times New Roman"/>
          <w:sz w:val="24"/>
          <w:szCs w:val="24"/>
          <w:lang w:eastAsia="ar-SA"/>
        </w:rPr>
        <w:t xml:space="preserve">These symptoms have </w:t>
      </w:r>
      <w:r w:rsidR="00612B1D" w:rsidRPr="00FF137E">
        <w:rPr>
          <w:rFonts w:ascii="Times New Roman" w:hAnsi="Times New Roman" w:cs="Times New Roman"/>
          <w:sz w:val="24"/>
          <w:szCs w:val="24"/>
          <w:lang w:eastAsia="ar-SA"/>
        </w:rPr>
        <w:t>been</w:t>
      </w:r>
      <w:r w:rsidR="00B81397" w:rsidRPr="00FF137E">
        <w:rPr>
          <w:rFonts w:ascii="Times New Roman" w:hAnsi="Times New Roman" w:cs="Times New Roman"/>
          <w:sz w:val="24"/>
          <w:szCs w:val="24"/>
          <w:lang w:eastAsia="ar-SA"/>
        </w:rPr>
        <w:t xml:space="preserve"> traditionally</w:t>
      </w:r>
      <w:r w:rsidR="00612B1D" w:rsidRPr="00FF137E">
        <w:rPr>
          <w:rFonts w:ascii="Times New Roman" w:hAnsi="Times New Roman" w:cs="Times New Roman"/>
          <w:sz w:val="24"/>
          <w:szCs w:val="24"/>
          <w:lang w:eastAsia="ar-SA"/>
        </w:rPr>
        <w:t xml:space="preserve"> </w:t>
      </w:r>
      <w:r w:rsidR="001D478F" w:rsidRPr="00FF137E">
        <w:rPr>
          <w:rFonts w:ascii="Times New Roman" w:hAnsi="Times New Roman" w:cs="Times New Roman"/>
          <w:sz w:val="24"/>
          <w:szCs w:val="24"/>
          <w:lang w:eastAsia="ar-SA"/>
        </w:rPr>
        <w:t xml:space="preserve">divided </w:t>
      </w:r>
      <w:r w:rsidR="00612B1D" w:rsidRPr="00FF137E">
        <w:rPr>
          <w:rFonts w:ascii="Times New Roman" w:hAnsi="Times New Roman" w:cs="Times New Roman"/>
          <w:sz w:val="24"/>
          <w:szCs w:val="24"/>
          <w:lang w:eastAsia="ar-SA"/>
        </w:rPr>
        <w:t>in</w:t>
      </w:r>
      <w:r w:rsidR="001D478F" w:rsidRPr="00FF137E">
        <w:rPr>
          <w:rFonts w:ascii="Times New Roman" w:hAnsi="Times New Roman" w:cs="Times New Roman"/>
          <w:sz w:val="24"/>
          <w:szCs w:val="24"/>
          <w:lang w:eastAsia="ar-SA"/>
        </w:rPr>
        <w:t xml:space="preserve">to four clusters: </w:t>
      </w:r>
      <w:r w:rsidR="00D4178D" w:rsidRPr="00FF137E">
        <w:rPr>
          <w:rFonts w:ascii="Times New Roman" w:hAnsi="Times New Roman" w:cs="Times New Roman"/>
          <w:sz w:val="24"/>
          <w:szCs w:val="24"/>
          <w:lang w:eastAsia="ar-SA"/>
        </w:rPr>
        <w:t>hyperactivity cluster (agitation, aggression, euphoria, disinhibition, irritability, aberrant motor activity), psychosis cluster (hallucinations and delusions), mood liability cluster (depression and anxiety), and instinctual cluster (appetite disturbance, sleep disturbance, and apathy)</w:t>
      </w:r>
      <w:r w:rsidR="00C91863" w:rsidRPr="00FF137E">
        <w:rPr>
          <w:rFonts w:ascii="Times New Roman" w:hAnsi="Times New Roman" w:cs="Times New Roman"/>
          <w:sz w:val="24"/>
          <w:szCs w:val="24"/>
          <w:lang w:eastAsia="ar-SA"/>
        </w:rPr>
        <w:t xml:space="preserve"> </w:t>
      </w:r>
      <w:r w:rsidR="00D4178D"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179/acb.2007.062", "ISBN" : "1784-3286", "ISSN" : "00015512", "PMID" : "18351187", "abstract" : "OBJECTIVES: This cross-sectional study investigated the relationships between behavioural and psychological symptoms of dementia (BPSD). METHODS: We recruited 194 patients with dementia from the memory clinic practice of six European Alzheimer's Disease Consortium centres. BPSD were assessed using a pre-designed questionnaire comprising the Neuropsychiatric Inventory (NPI). BPSD scores were analysed by Spearman's correlation analysis and principal components factor analysis. Results were confirmed by performing Varimax rotation of the factors. RESULTS: The NPI symptoms occurred very frequently: 96% of the patients displayed at least one symptom. Among them, apathy (59.6%) and depression (58.5%) were the most common abnormalities, followed by irritability (44.6%), anxiety (44%) and agitation (41.5%). Four NPI-based factors were identified (58% of the common variance): psychosis factor (irritability, agitation, hallucinations and anxiety), psychomotor factor (aberrant motor behaviour and delusions), mood liability factor (disinhibition, elation and depression) and instinctual factor (appetite disturbance, sleep disturbance and apathy). CONCLUSION: Psychosis, psychomotor factor, mood liability factor and instinctual factor form four distinct behavioural syndromes in dementia. We report the novel observation that depression clusters together with disinhibition and elation within a mood liability factor. This finding highlights the nature of mood, and mood oscillations, from depression to disinhibition within the cluster, and has implications for treatment by taking into consideration the poles of the mood scale and any oscillation between them.", "author" : [ { "dropping-particle" : "", "family" : "Petrovic", "given" : "Mirko", "non-dropping-particle" : "", "parse-names" : false, "suffix" : "" }, { "dropping-particle" : "", "family" : "Hurt", "given" : "C.", "non-dropping-particle" : "", "parse-names" : false, "suffix" : "" }, { "dropping-particle" : "", "family" : "Collins", "given" : "D.", "non-dropping-particle" : "", "parse-names" : false, "suffix" : "" }, { "dropping-particle" : "", "family" : "Burns", "given" : "A.", "non-dropping-particle" : "", "parse-names" : false, "suffix" : "" }, { "dropping-particle" : "", "family" : "Camus", "given" : "V.", "non-dropping-particle" : "", "parse-names" : false, "suffix" : "" }, { "dropping-particle" : "", "family" : "Liperoti", "given" : "R.", "non-dropping-particle" : "", "parse-names" : false, "suffix" : "" }, { "dropping-particle" : "", "family" : "Marriott", "given" : "A.", "non-dropping-particle" : "", "parse-names" : false, "suffix" : "" }, { "dropping-particle" : "", "family" : "Nobili", "given" : "F.", "non-dropping-particle" : "", "parse-names" : false, "suffix" : "" }, { "dropping-particle" : "", "family" : "Robert", "given" : "P.", "non-dropping-particle" : "", "parse-names" : false, "suffix" : "" }, { "dropping-particle" : "", "family" : "Tsolaki", "given" : "M.", "non-dropping-particle" : "", "parse-names" : false, "suffix" : "" }, { "dropping-particle" : "", "family" : "Vellas", "given" : "B.", "non-dropping-particle" : "", "parse-names" : false, "suffix" : "" }, { "dropping-particle" : "", "family" : "Verhey", "given" : "F.", "non-dropping-particle" : "", "parse-names" : false, "suffix" : "" }, { "dropping-particle" : "", "family" : "Byrne", "given" : "E. J.", "non-dropping-particle" : "", "parse-names" : false, "suffix" : "" } ], "container-title" : "Acta Clinica Belgica", "id" : "ITEM-1", "issue" : "6", "issued" : { "date-parts" : [ [ "2007" ] ] }, "page" : "426-432", "title" : "Clustering of behavioural and psychological symptoms in dementia (BPSD): A european alzheimer's disease consortium (EADC) study", "type" : "article-journal", "volume" : "62" }, "uris" : [ "http://www.mendeley.com/documents/?uuid=7f75c329-ea30-46f9-ab66-ef11cd3d6eb4" ] } ], "mendeley" : { "formattedCitation" : "&lt;sup&gt;2&lt;/sup&gt;", "plainTextFormattedCitation" : "2", "previouslyFormattedCitation" : "&lt;sup&gt;2&lt;/sup&gt;" }, "properties" : {  }, "schema" : "https://github.com/citation-style-language/schema/raw/master/csl-citation.json" }</w:instrText>
      </w:r>
      <w:r w:rsidR="00D4178D"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2</w:t>
      </w:r>
      <w:r w:rsidR="00D4178D" w:rsidRPr="00FF137E">
        <w:rPr>
          <w:rFonts w:ascii="Times New Roman" w:hAnsi="Times New Roman" w:cs="Times New Roman"/>
          <w:sz w:val="24"/>
          <w:szCs w:val="24"/>
          <w:lang w:eastAsia="ar-SA"/>
        </w:rPr>
        <w:fldChar w:fldCharType="end"/>
      </w:r>
      <w:r w:rsidR="00D4178D" w:rsidRPr="00FF137E">
        <w:rPr>
          <w:rFonts w:ascii="Times New Roman" w:hAnsi="Times New Roman" w:cs="Times New Roman"/>
          <w:sz w:val="24"/>
          <w:szCs w:val="24"/>
          <w:lang w:eastAsia="ar-SA"/>
        </w:rPr>
        <w:t xml:space="preserve"> </w:t>
      </w:r>
      <w:r w:rsidR="00D07D1F" w:rsidRPr="00FF137E">
        <w:rPr>
          <w:rFonts w:ascii="Times New Roman" w:hAnsi="Times New Roman" w:cs="Times New Roman"/>
          <w:sz w:val="24"/>
          <w:szCs w:val="24"/>
          <w:lang w:eastAsia="ar-SA"/>
        </w:rPr>
        <w:t xml:space="preserve">and they </w:t>
      </w:r>
      <w:r w:rsidR="00B91EC5" w:rsidRPr="00FF137E">
        <w:rPr>
          <w:rFonts w:ascii="Times New Roman" w:hAnsi="Times New Roman" w:cs="Times New Roman"/>
          <w:sz w:val="24"/>
          <w:szCs w:val="24"/>
          <w:lang w:eastAsia="ar-SA"/>
        </w:rPr>
        <w:t xml:space="preserve">pave the way for </w:t>
      </w:r>
      <w:r w:rsidR="00D07D1F" w:rsidRPr="00FF137E">
        <w:rPr>
          <w:rFonts w:ascii="Times New Roman" w:hAnsi="Times New Roman" w:cs="Times New Roman"/>
          <w:sz w:val="24"/>
          <w:szCs w:val="24"/>
          <w:lang w:eastAsia="ar-SA"/>
        </w:rPr>
        <w:t xml:space="preserve">long-term hospitalization, </w:t>
      </w:r>
      <w:r w:rsidR="004500D0" w:rsidRPr="00FF137E">
        <w:rPr>
          <w:rFonts w:ascii="Times New Roman" w:hAnsi="Times New Roman" w:cs="Times New Roman"/>
          <w:sz w:val="24"/>
          <w:szCs w:val="24"/>
          <w:lang w:eastAsia="ar-SA"/>
        </w:rPr>
        <w:t>acce</w:t>
      </w:r>
      <w:r w:rsidR="003B559A" w:rsidRPr="00FF137E">
        <w:rPr>
          <w:rFonts w:ascii="Times New Roman" w:hAnsi="Times New Roman" w:cs="Times New Roman"/>
          <w:sz w:val="24"/>
          <w:szCs w:val="24"/>
          <w:lang w:eastAsia="ar-SA"/>
        </w:rPr>
        <w:t xml:space="preserve">lerated disease progression, </w:t>
      </w:r>
      <w:r w:rsidR="004500D0" w:rsidRPr="00FF137E">
        <w:rPr>
          <w:rFonts w:ascii="Times New Roman" w:hAnsi="Times New Roman" w:cs="Times New Roman"/>
          <w:sz w:val="24"/>
          <w:szCs w:val="24"/>
          <w:lang w:eastAsia="ar-SA"/>
        </w:rPr>
        <w:t xml:space="preserve">dependence on activities of daily living, </w:t>
      </w:r>
      <w:r w:rsidR="00B91EC5" w:rsidRPr="00FF137E">
        <w:rPr>
          <w:rFonts w:ascii="Times New Roman" w:hAnsi="Times New Roman" w:cs="Times New Roman"/>
          <w:sz w:val="24"/>
          <w:szCs w:val="24"/>
          <w:lang w:eastAsia="ar-SA"/>
        </w:rPr>
        <w:t>decreased quality of life</w:t>
      </w:r>
      <w:r w:rsidR="00D07D1F" w:rsidRPr="00FF137E">
        <w:rPr>
          <w:rFonts w:ascii="Times New Roman" w:hAnsi="Times New Roman" w:cs="Times New Roman"/>
          <w:sz w:val="24"/>
          <w:szCs w:val="24"/>
          <w:lang w:eastAsia="ar-SA"/>
        </w:rPr>
        <w:t xml:space="preserve">, </w:t>
      </w:r>
      <w:r w:rsidR="004500D0" w:rsidRPr="00FF137E">
        <w:rPr>
          <w:rFonts w:ascii="Times New Roman" w:hAnsi="Times New Roman" w:cs="Times New Roman"/>
          <w:sz w:val="24"/>
          <w:szCs w:val="24"/>
          <w:lang w:eastAsia="ar-SA"/>
        </w:rPr>
        <w:t xml:space="preserve">increased </w:t>
      </w:r>
      <w:r w:rsidR="000F3D2E" w:rsidRPr="00FF137E">
        <w:rPr>
          <w:rFonts w:ascii="Times New Roman" w:hAnsi="Times New Roman" w:cs="Times New Roman"/>
          <w:sz w:val="24"/>
          <w:szCs w:val="24"/>
          <w:lang w:eastAsia="ar-SA"/>
        </w:rPr>
        <w:t xml:space="preserve">mortality and cost of care. </w:t>
      </w:r>
      <w:r w:rsidR="00B91EC5"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02/gps.1858", "ISBN" : "0885-6230\\r0885-6230 (Linking)", "ISSN" : "0885-6230", "PMID" : "17607801", "abstract" : "BACKGROUND: Neuropsychiatric symptoms are nearly universal in dementia, yet little is known about their longitudinal course in the community. OBJECTIVE: To estimate point and 5-year period prevalence of neuropsychiatric symptoms in an incident sample of 408 dementia participants from the Cache County Study. METHODS: The Neuropsychiatric Inventory assessed symptoms at baseline and at 1.5 years, 3.0 years, 4.1 years, and 5.3 years. Point prevalence, period prevalence and mean symptom severity at each time point were estimated. RESULTS: Point prevalence for delusions was 18% at baseline and 34-38% during the last three visits; hallucinations, 10% at baseline and 19-24% subsequently; agitation/aggression fluctuated between 13% and 24%; depression 29% at baseline and 41-47% subsequently; apathy increased from 20% at baseline to 51% at 5.3 years; elation never rose above 1%; anxiety 14% at baseline and 24-32% subsequently; disinhibition fluctuated between 2% and 15%; irritability between 17% and 27%; aberrant motor behavior gradually increased from 7% at baseline to 29% at 5.3 years. Point prevalence for any symptom was 56% at baseline and 76-87% subsequently. Five-year period prevalence was greatest for depression (77%), apathy (71%), and anxiety (62%); lowest for elation (6%), and disinhibition (31%). Ninety-seven percent experienced at least one symptom. Symptom severity was consistently highest for apathy. CONCLUSIONS: Participants were most likely to develop depression, apathy, or anxiety, and least likely to develop elation or disinhibition. Give converging evidence that syndromal definitions may more accurately capture neuropsychiatric co-morbidity in dementia, future efforts to validate such syndromes are warranted.", "author" : [ { "dropping-particle" : "", "family" : "Steinberg", "given" : "M", "non-dropping-particle" : "", "parse-names" : false, "suffix" : "" }, { "dropping-particle" : "", "family" : "Shao", "given" : "H", "non-dropping-particle" : "", "parse-names" : false, "suffix" : "" }, { "dropping-particle" : "", "family" : "Zandi", "given" : "P", "non-dropping-particle" : "", "parse-names" : false, "suffix" : "" }, { "dropping-particle" : "", "family" : "Lyketsos", "given" : "C G", "non-dropping-particle" : "", "parse-names" : false, "suffix" : "" }, { "dropping-particle" : "", "family" : "Welsh-Bohmer", "given" : "K A", "non-dropping-particle" : "", "parse-names" : false, "suffix" : "" }, { "dropping-particle" : "", "family" : "Norton", "given" : "M C", "non-dropping-particle" : "", "parse-names" : false, "suffix" : "" }, { "dropping-particle" : "", "family" : "Breitner", "given" : "J C", "non-dropping-particle" : "", "parse-names" : false, "suffix" : "" }, { "dropping-particle" : "", "family" : "Steffens", "given" : "D C", "non-dropping-particle" : "", "parse-names" : false, "suffix" : "" }, { "dropping-particle" : "", "family" : "Tschanz", "given" : "J T", "non-dropping-particle" : "", "parse-names" : false, "suffix" : "" } ], "container-title" : "Int J Geriatr Psychiatry", "id" : "ITEM-1", "issue" : "2", "issued" : { "date-parts" : [ [ "2008" ] ] }, "page" : "170-177", "title" : "Point and 5-year period prevalence of neuropsychiatric symptoms in dementia: the Cache County Study", "type" : "article-journal", "volume" : "23" }, "uris" : [ "http://www.mendeley.com/documents/?uuid=4b616699-f151-4eea-a2be-5ad692e3d6c2" ] } ], "mendeley" : { "formattedCitation" : "&lt;sup&gt;3&lt;/sup&gt;", "plainTextFormattedCitation" : "3", "previouslyFormattedCitation" : "&lt;sup&gt;3&lt;/sup&gt;" }, "properties" : {  }, "schema" : "https://github.com/citation-style-language/schema/raw/master/csl-citation.json" }</w:instrText>
      </w:r>
      <w:r w:rsidR="00B91EC5"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3</w:t>
      </w:r>
      <w:r w:rsidR="00B91EC5" w:rsidRPr="00FF137E">
        <w:rPr>
          <w:rFonts w:ascii="Times New Roman" w:hAnsi="Times New Roman" w:cs="Times New Roman"/>
          <w:sz w:val="24"/>
          <w:szCs w:val="24"/>
          <w:lang w:eastAsia="ar-SA"/>
        </w:rPr>
        <w:fldChar w:fldCharType="end"/>
      </w:r>
      <w:r w:rsidR="005C220C" w:rsidRPr="00FF137E">
        <w:rPr>
          <w:rFonts w:ascii="Times New Roman" w:hAnsi="Times New Roman" w:cs="Times New Roman"/>
          <w:sz w:val="24"/>
          <w:szCs w:val="24"/>
          <w:lang w:eastAsia="ar-SA"/>
        </w:rPr>
        <w:t xml:space="preserve"> </w:t>
      </w:r>
      <w:r w:rsidR="00B81397" w:rsidRPr="00FF137E">
        <w:rPr>
          <w:rFonts w:ascii="Times New Roman" w:hAnsi="Times New Roman" w:cs="Times New Roman"/>
          <w:sz w:val="24"/>
          <w:szCs w:val="24"/>
          <w:lang w:eastAsia="ar-SA"/>
        </w:rPr>
        <w:t xml:space="preserve">Several </w:t>
      </w:r>
      <w:r w:rsidR="00C54DBA" w:rsidRPr="00FF137E">
        <w:rPr>
          <w:rFonts w:ascii="Times New Roman" w:hAnsi="Times New Roman" w:cs="Times New Roman"/>
          <w:sz w:val="24"/>
          <w:szCs w:val="24"/>
          <w:lang w:eastAsia="ar-SA"/>
        </w:rPr>
        <w:t>p</w:t>
      </w:r>
      <w:r w:rsidR="002C1BC9" w:rsidRPr="00FF137E">
        <w:rPr>
          <w:rFonts w:ascii="Times New Roman" w:hAnsi="Times New Roman" w:cs="Times New Roman"/>
          <w:sz w:val="24"/>
          <w:szCs w:val="24"/>
          <w:lang w:eastAsia="ar-SA"/>
        </w:rPr>
        <w:t xml:space="preserve">revious studies found that </w:t>
      </w:r>
      <w:r w:rsidR="00C91863" w:rsidRPr="00FF137E">
        <w:rPr>
          <w:rFonts w:ascii="Times New Roman" w:hAnsi="Times New Roman" w:cs="Times New Roman"/>
          <w:sz w:val="24"/>
          <w:szCs w:val="24"/>
          <w:lang w:eastAsia="ar-SA"/>
        </w:rPr>
        <w:t>NPs</w:t>
      </w:r>
      <w:r w:rsidR="00B81397" w:rsidRPr="00FF137E">
        <w:rPr>
          <w:rFonts w:ascii="Times New Roman" w:hAnsi="Times New Roman" w:cs="Times New Roman"/>
          <w:sz w:val="24"/>
          <w:szCs w:val="24"/>
          <w:lang w:eastAsia="ar-SA"/>
        </w:rPr>
        <w:t xml:space="preserve"> </w:t>
      </w:r>
      <w:r w:rsidR="002C1BC9" w:rsidRPr="00FF137E">
        <w:rPr>
          <w:rFonts w:ascii="Times New Roman" w:hAnsi="Times New Roman" w:cs="Times New Roman"/>
          <w:sz w:val="24"/>
          <w:szCs w:val="24"/>
          <w:lang w:eastAsia="ar-SA"/>
        </w:rPr>
        <w:t xml:space="preserve">are more closely related to caregiver burden than other symptoms, such as deteriorated cognitive function or limitations in the activities of daily-living </w:t>
      </w:r>
      <w:r w:rsidR="00C54DBA"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02/(SICI)1099-1166(199703)12:3&lt;331::AID-GPS495&gt;3.0.CO;2-J", "ISBN" : "0885-6230", "ISSN" : "08856230", "PMID" : "9152717", "abstract" : "OBJECTIVE: To investigate predictors of carer burden in Alzheimer's disease (AD). DESIGN: Two cohorts were formed, one comprising AD patients, the other comprising their primary carers. The relationship of patient and carer variables to carer burden was investigated. SETTING: An urban hospital memory clinic. PARTICIPANTS: A convenience sample of 50 patients meeting NINCDS-ADRDA for probable AD, age range 60-87, and their primary carers, age range 31-84. MEASURES: The Cambridge Cognitive Examination (CAMCOG), the Mini-Mental State Examination (MMSE), the Baumgarten et al. Dementia Behaviour Disturbance Scale, the Blessed-Roth Dementia Scale, the Personal Self-Maintenance Scale, the Zarit Burden Interview and the Vaux et al. Social Support Appraisals (SS-A) and Social Support Behaviours (SS-B) Scales. RESULTS: Daughters were particularly prone to burden. Neither patient cognitive nor functional status predicted burden. Behaviour disturbance in particular, and informal support were significant, but independent, predictors of carer burden. CONCLUSIONS: In this study increased carer burden was related independently to increased levels of patient behaviour disturbance and decreased levels of informal social support. This may have relevance to appropriate interventions for carers. As the study was based on a convenience sample of memory clinic attenders, replication in less highly selected samples is desirable.", "author" : [ { "dropping-particle" : "", "family" : "Coen", "given" : "Robert F.", "non-dropping-particle" : "", "parse-names" : false, "suffix" : "" }, { "dropping-particle" : "", "family" : "Swanwick", "given" : "Gregory R J", "non-dropping-particle" : "", "parse-names" : false, "suffix" : "" }, { "dropping-particle" : "", "family" : "O'Boyle", "given" : "Ciaran A.", "non-dropping-particle" : "", "parse-names" : false, "suffix" : "" }, { "dropping-particle" : "", "family" : "Coakley", "given" : "Davis", "non-dropping-particle" : "", "parse-names" : false, "suffix" : "" } ], "container-title" : "International Journal of Geriatric Psychiatry", "id" : "ITEM-1", "issue" : "3", "issued" : { "date-parts" : [ [ "1997" ] ] }, "page" : "331-336", "title" : "Behaviour disturbance and other predictors of carer burden in Alzheimer's disease", "type" : "article-journal", "volume" : "12" }, "uris" : [ "http://www.mendeley.com/documents/?uuid=19133a54-25c3-47ce-8b95-b1e44771242b" ] }, { "id" : "ITEM-2", "itemData" : { "DOI" : "10.4306/pi.2016.13.1.43", "ISBN" : "1738-3684", "ISSN" : "19763026", "PMID" : "26766945", "abstract" : "ObjectiveaaDementia symptoms (cognitive function, daily-living function, and neuropsychiatric symptoms) become more serious over time, which is likely to increase caregiver burden. The aim of this study is to investigate which dementia-related symptoms, and how the progression of these symptoms, have influenced caregiver burden during a 1-year follow-up assessment. MethodsaaA total of 110 patients with dementia were assessed for their cognitive function, daily-living function, and neuropsychiatric symptoms. Caregivers were assessed for their caregiver burden. Bivariate analyses were conducted between caregiver burden and dementia patients' symptoms, in order to examine which particular symptoms were significantly associated with caregiver burden at the baseline. A multiple regression analysis was then conducted with each significantly associated variable with a view to identifying determinants, influencing caregiver burden. Additionally, bivariate analyses were conducted between the changes in caregiver burden and the changes in patients' symptoms, to investigate which patient variable could best describe caregiver burden from baseline to the 1-year follow- up. A multiple regression analysis was conducted with each significantly-associated change in symptom, in order to identify determinants that influence a change in caregiver burden. ResultsaaNeuropsychiatric symptoms, such as irritability, aberrant motor-behavior, delusions and disinhibition were found to be significant predictors of caregiver burden at baseline, according to multiple regression analysis. In addition, changes in neuropsychiatric symptoms, such as delusions, agitation and memory-related functioning in daily-living significantly predict a change in caregiver burden. ConclusionaaOur results demonstrate that neuropsychiatric symptoms and memory impairment in daily-living functions are significant predictors of an increase in caregiver burden.", "author" : [ { "dropping-particle" : "", "family" : "Shim", "given" : "Sang Hong", "non-dropping-particle" : "", "parse-names" : false, "suffix" : "" }, { "dropping-particle" : "", "family" : "Kang", "given" : "Hyo Shin", "non-dropping-particle" : "", "parse-names" : false, "suffix" : "" }, { "dropping-particle" : "", "family" : "Kim", "given" : "Ji Hae", "non-dropping-particle" : "", "parse-names" : false, "suffix" : "" }, { "dropping-particle" : "", "family" : "Kim", "given" : "Doh Kwan", "non-dropping-particle" : "", "parse-names" : false, "suffix" : "" } ], "container-title" : "Psychiatry Investigation", "id" : "ITEM-2", "issue" : "1", "issued" : { "date-parts" : [ [ "2016" ] ] }, "page" : "43-49", "title" : "Factors associated with caregiver burden in dementia: 1-year follow-up study", "type" : "article-journal", "volume" : "13" }, "uris" : [ "http://www.mendeley.com/documents/?uuid=e3feb5c5-82e9-445d-902a-bf9163e5b3d3" ] } ], "mendeley" : { "formattedCitation" : "&lt;sup&gt;4,5&lt;/sup&gt;", "plainTextFormattedCitation" : "4,5", "previouslyFormattedCitation" : "&lt;sup&gt;4,5&lt;/sup&gt;" }, "properties" : {  }, "schema" : "https://github.com/citation-style-language/schema/raw/master/csl-citation.json" }</w:instrText>
      </w:r>
      <w:r w:rsidR="00C54DBA"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4,5</w:t>
      </w:r>
      <w:r w:rsidR="00C54DBA" w:rsidRPr="00FF137E">
        <w:rPr>
          <w:rFonts w:ascii="Times New Roman" w:hAnsi="Times New Roman" w:cs="Times New Roman"/>
          <w:sz w:val="24"/>
          <w:szCs w:val="24"/>
          <w:lang w:eastAsia="ar-SA"/>
        </w:rPr>
        <w:fldChar w:fldCharType="end"/>
      </w:r>
      <w:r w:rsidR="002C1BC9" w:rsidRPr="00FF137E">
        <w:rPr>
          <w:rFonts w:ascii="Times New Roman" w:hAnsi="Times New Roman" w:cs="Times New Roman"/>
          <w:sz w:val="24"/>
          <w:szCs w:val="24"/>
          <w:lang w:eastAsia="ar-SA"/>
        </w:rPr>
        <w:t xml:space="preserve"> and </w:t>
      </w:r>
      <w:r w:rsidR="00DF251B" w:rsidRPr="00FF137E">
        <w:rPr>
          <w:rFonts w:ascii="Times New Roman" w:hAnsi="Times New Roman" w:cs="Times New Roman"/>
          <w:sz w:val="24"/>
          <w:szCs w:val="24"/>
          <w:lang w:eastAsia="ar-SA"/>
        </w:rPr>
        <w:t>caregivers of the patients with NPs</w:t>
      </w:r>
      <w:r w:rsidR="00DF251B" w:rsidRPr="00FF137E" w:rsidDel="00DF251B">
        <w:rPr>
          <w:rFonts w:ascii="Times New Roman" w:hAnsi="Times New Roman" w:cs="Times New Roman"/>
          <w:sz w:val="24"/>
          <w:szCs w:val="24"/>
          <w:lang w:eastAsia="ar-SA"/>
        </w:rPr>
        <w:t xml:space="preserve"> </w:t>
      </w:r>
      <w:r w:rsidR="002C1BC9" w:rsidRPr="00FF137E">
        <w:rPr>
          <w:rFonts w:ascii="Times New Roman" w:hAnsi="Times New Roman" w:cs="Times New Roman"/>
          <w:sz w:val="24"/>
          <w:szCs w:val="24"/>
          <w:lang w:eastAsia="ar-SA"/>
        </w:rPr>
        <w:t xml:space="preserve">are more vulnerable. </w:t>
      </w:r>
      <w:r w:rsidR="002C1BC9"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159/000110740", "ISBN" : "1421-9824 (Electronic)", "ISSN" : "1421-9824", "PMID" : "17986818", "abstract" : "OBJECTIVE: To test the effect of a short-term psychosocial intervention programme for family carers of patients with dementia and identify characteristics of carers and patients that responded positively.\\n\\nMETHODS: The study was a multi-centre randomized controlled trial. Carers of 180 patients suffering from dementia recruited at 7 memory clinics at geriatric or psychiatric departments participated in the study. Carers of the intervention group were educated about dementia and in 6 group meetings taught how to use structured problem-solving. The control group received treatment as usual. The effect on patients was measured with the Neuropsychiatric Inventory and on carers with the Relatives' Stress Scale (RSS).\\n\\nRESULTS: The intention-to-treat efficacy analysis included 171 carer/patient dyads. The intervention did not have any effect on the primary outcome variables. The burden measured by the RSS increased in both groups; however, more carers of the control group converted from a low-burden group to a medium- or high-burden group after 4.5 months. In a subgroup analysis we found a statistically significant difference in the Neuropsychiatric Inventory score in favour of the intervention group among female patients.\\n\\nCONCLUSION: The predominately negative result of this study emphasizes the need of individually tailored interventions for carers and the use of narrow inclusion criteria when performing group-based interventions, such as the extent of burden as well as gender and kinship.", "author" : [ { "dropping-particle" : "", "family" : "Ulstein", "given" : "Ingun D", "non-dropping-particle" : "", "parse-names" : false, "suffix" : "" }, { "dropping-particle" : "", "family" : "Sandvik", "given" : "Leiv", "non-dropping-particle" : "", "parse-names" : false, "suffix" : "" }, { "dropping-particle" : "", "family" : "Wyller", "given" : "Torgeir Bruun", "non-dropping-particle" : "", "parse-names" : false, "suffix" : "" }, { "dropping-particle" : "", "family" : "Engedal", "given" : "Knut", "non-dropping-particle" : "", "parse-names" : false, "suffix" : "" } ], "container-title" : "Dementia and geriatric cognitive disorders", "id" : "ITEM-1", "issue" : "6", "issued" : { "date-parts" : [ [ "2007" ] ] }, "page" : "469-75", "title" : "A one-year randomized controlled psychosocial intervention study among family carers of dementia patients--effects on patients and carers.", "type" : "article-journal", "volume" : "24" }, "uris" : [ "http://www.mendeley.com/documents/?uuid=9c7fa9f3-0007-41f8-931a-a41c94b053d0" ] } ], "mendeley" : { "formattedCitation" : "&lt;sup&gt;6&lt;/sup&gt;", "plainTextFormattedCitation" : "6", "previouslyFormattedCitation" : "&lt;sup&gt;6&lt;/sup&gt;" }, "properties" : {  }, "schema" : "https://github.com/citation-style-language/schema/raw/master/csl-citation.json" }</w:instrText>
      </w:r>
      <w:r w:rsidR="002C1BC9"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6</w:t>
      </w:r>
      <w:r w:rsidR="002C1BC9" w:rsidRPr="00FF137E">
        <w:rPr>
          <w:rFonts w:ascii="Times New Roman" w:hAnsi="Times New Roman" w:cs="Times New Roman"/>
          <w:sz w:val="24"/>
          <w:szCs w:val="24"/>
          <w:lang w:eastAsia="ar-SA"/>
        </w:rPr>
        <w:fldChar w:fldCharType="end"/>
      </w:r>
      <w:r w:rsidR="002C1BC9" w:rsidRPr="00FF137E">
        <w:rPr>
          <w:rFonts w:ascii="Times New Roman" w:hAnsi="Times New Roman" w:cs="Times New Roman"/>
          <w:sz w:val="24"/>
          <w:szCs w:val="24"/>
          <w:lang w:eastAsia="ar-SA"/>
        </w:rPr>
        <w:t xml:space="preserve"> </w:t>
      </w:r>
      <w:r w:rsidR="00C91863" w:rsidRPr="00FF137E">
        <w:rPr>
          <w:rFonts w:ascii="Times New Roman" w:hAnsi="Times New Roman" w:cs="Times New Roman"/>
          <w:sz w:val="24"/>
          <w:szCs w:val="24"/>
          <w:lang w:eastAsia="ar-SA"/>
        </w:rPr>
        <w:t xml:space="preserve">One or more of </w:t>
      </w:r>
      <w:r w:rsidR="00B81397" w:rsidRPr="00FF137E">
        <w:rPr>
          <w:rFonts w:ascii="Times New Roman" w:hAnsi="Times New Roman" w:cs="Times New Roman"/>
          <w:sz w:val="24"/>
          <w:szCs w:val="24"/>
          <w:lang w:eastAsia="ar-SA"/>
        </w:rPr>
        <w:t xml:space="preserve">NPs </w:t>
      </w:r>
      <w:r w:rsidR="00C91863" w:rsidRPr="00FF137E">
        <w:rPr>
          <w:rFonts w:ascii="Times New Roman" w:hAnsi="Times New Roman" w:cs="Times New Roman"/>
          <w:sz w:val="24"/>
          <w:szCs w:val="24"/>
          <w:lang w:eastAsia="ar-SA"/>
        </w:rPr>
        <w:t>can affect approximately 97% of patients with AD during the course of the disease</w:t>
      </w:r>
      <w:r w:rsidR="00E97F32" w:rsidRPr="00FF137E">
        <w:rPr>
          <w:rFonts w:ascii="Times New Roman" w:hAnsi="Times New Roman" w:cs="Times New Roman"/>
          <w:sz w:val="24"/>
          <w:szCs w:val="24"/>
          <w:lang w:eastAsia="ar-SA"/>
        </w:rPr>
        <w:t>.</w:t>
      </w:r>
      <w:r w:rsidR="00C54DBA" w:rsidRPr="00FF137E">
        <w:rPr>
          <w:rFonts w:ascii="Times New Roman" w:hAnsi="Times New Roman" w:cs="Times New Roman"/>
          <w:sz w:val="24"/>
          <w:szCs w:val="24"/>
          <w:lang w:eastAsia="ar-SA"/>
        </w:rPr>
        <w:t xml:space="preserve"> </w:t>
      </w:r>
      <w:r w:rsidR="00A54658"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ISSN" : "0002-953X", "abstract" : "Objective: The purpose of the study was to develop a standardized\\ninstrument, the Behavior Rating Scale for Dementia, for rating\\npsychopathology in patients with probable Alzheimer's disease and to\\nconduct a multicenter pilot study of this instrument. Method: The rating\\nscale was developed collaboratively on the basis of clinical experience\\nand existing instruments. Items were scaled according to frequency of\\npsychopathology and were administered to an informant who was familiar\\nwith the subject. The scale was administered in a standardized manner by\\ntrained examiners who had met predetermined certification standards. The\\nstudy group consisted of 303 subjects with probable Alzheimer's disease\\nwho had undergone standardized clinical evaluations by the Consortium to\\nEstablish a Registry for Alzheimer's Disease. Results: Subjects had an\\naverage of 15 problems rated as present in the preceding month. Wide\\nvariability in the nature of disturbances was found, with a number of\\nitems rated as present since the illness began but not in the east\\nmonth. Interrater agreement was high. Factor analysis suggested eight\\npreliminary factors that mapped onto clinically relevant domains:\\ndepressive features, psychotic features, defective self-regulation,\\nirritability/agitation, vegetative features, apathy, aggression, and\\naffective lability. Conclusions: The Behavior Rating Scale for Dementia\\nprovides a standardized, reliable measure that can be administered to\\ncaregivers of demented subjects. On the basis of the present study, the\\nscale has been revised slightly. After additional studies in progress,\\nthe Behavior Rating Scale for Dementia will be available for general use\\nin assessing a wide range of psychopathology in dementia.", "author" : [ { "dropping-particle" : "", "family" : "TARIOT", "given" : "P N", "non-dropping-particle" : "", "parse-names" : false, "suffix" : "" }, { "dropping-particle" : "", "family" : "MACK", "given" : "J L", "non-dropping-particle" : "", "parse-names" : false, "suffix" : "" }, { "dropping-particle" : "", "family" : "PATTERSON", "given" : "M B", "non-dropping-particle" : "", "parse-names" : false, "suffix" : "" }, { "dropping-particle" : "", "family" : "EDLAND", "given" : "S D", "non-dropping-particle" : "", "parse-names" : false, "suffix" : "" }, { "dropping-particle" : "", "family" : "WEINER", "given" : "M F", "non-dropping-particle" : "", "parse-names" : false, "suffix" : "" }, { "dropping-particle" : "", "family" : "FILLENBAUM", "given" : "G", "non-dropping-particle" : "", "parse-names" : false, "suffix" : "" }, { "dropping-particle" : "", "family" : "BLAZINA", "given" : "L", "non-dropping-particle" : "", "parse-names" : false, "suffix" : "" }, { "dropping-particle" : "", "family" : "TERI", "given" : "L", "non-dropping-particle" : "", "parse-names" : false, "suffix" : "" }, { "dropping-particle" : "", "family" : "RUBIN", "given" : "E", "non-dropping-particle" : "", "parse-names" : false, "suffix" : "" }, { "dropping-particle" : "", "family" : "MORTIMER", "given" : "J A", "non-dropping-particle" : "", "parse-names" : false, "suffix" : "" }, { "dropping-particle" : "", "family" : "STERN", "given" : "Y", "non-dropping-particle" : "", "parse-names" : false, "suffix" : "" }, { "dropping-particle" : "", "family" : "DOODY", "given" : "R", "non-dropping-particle" : "", "parse-names" : false, "suffix" : "" }, { "dropping-particle" : "", "family" : "NELSON", "given" : "N", "non-dropping-particle" : "", "parse-names" : false, "suffix" : "" }, { "dropping-particle" : "", "family" : "BLASS", "given" : "J", "non-dropping-particle" : "", "parse-names" : false, "suffix" : "" }, { "dropping-particle" : "", "family" : "NOLAN", "given" : "K", "non-dropping-particle" : "", "parse-names" : false, "suffix" : "" }, { "dropping-particle" : "", "family" : "HEYMAN", "given" : "A", "non-dropping-particle" : "", "parse-names" : false, "suffix" : "" }, { "dropping-particle" : "", "family" : "VANBELLE", "given" : "G", "non-dropping-particle" : "", "parse-names" : false, "suffix" : "" }, { "dropping-particle" : "", "family" : "BEEKLEY", "given" : "D", "non-dropping-particle" : "", "parse-names" : false, "suffix" : "" }, { "dropping-particle" : "", "family" : "DEVANAND", "given" : "D P", "non-dropping-particle" : "", "parse-names" : false, "suffix" : "" }, { "dropping-particle" : "", "family" : "KARP", "given" : "H", "non-dropping-particle" : "", "parse-names" : false, "suffix" : "" }, { "dropping-particle" : "", "family" : "CLARK", "given" : "C", "non-dropping-particle" : "", "parse-names" : false, "suffix" : "" }, { "dropping-particle" : "", "family" : "RABINS", "given" : "P", "non-dropping-particle" : "", "parse-names" : false, "suffix" : "" }, { "dropping-particle" : "", "family" : "MOHS", "given" : "R", "non-dropping-particle" : "", "parse-names" : false, "suffix" : "" }, { "dropping-particle" : "", "family" : "MELLOW", "given" : "A", "non-dropping-particle" : "", "parse-names" : false, "suffix" : "" }, { "dropping-particle" : "", "family" : "SUNDERLAND", "given" : "T", "non-dropping-particle" : "", "parse-names" : false, "suffix" : "" }, { "dropping-particle" : "", "family" : "REISBERG", "given" : "B", "non-dropping-particle" : "", "parse-names" : false, "suffix" : "" }, { "dropping-particle" : "", "family" : "KLUGER", "given" : "A", "non-dropping-particle" : "", "parse-names" : false, "suffix" : "" }, { "dropping-particle" : "", "family" : "GANGULI", "given" : "M", "non-dropping-particle" : "", "parse-names" : false, "suffix" : "" }, { "dropping-particle" : "", "family" : "ROSEN", "given" : "J", "non-dropping-particle" : "", "parse-names" : false, "suffix" : "" }, { "dropping-particle" : "", "family" : "EVANS", "given" : "D", "non-dropping-particle" : "", "parse-names" : false, "suffix" : "" }, { "dropping-particle" : "", "family" : "HENDERSON", "given" : "V", "non-dropping-particle" : "", "parse-names" : false, "suffix" : "" }, { "dropping-particle" : "", "family" : "SCHNEIDER", "given" : "L", "non-dropping-particle" : "", "parse-names" : false, "suffix" : "" }, { "dropping-particle" : "", "family" : "MORRIS", "given" : "J", "non-dropping-particle" : "", "parse-names" : false, "suffix" : "" }, { "dropping-particle" : "", "family" : "LARSON", "given" : "E", "non-dropping-particle" : "", "parse-names" : false, "suffix" : "" }, { "dropping-particle" : "", "family" : "RASKIND", "given" : "M", "non-dropping-particle" : "", "parse-names" : false, "suffix" : "" } ], "container-title" : "AMERICAN JOURNAL OF PSYCHIATRY", "id" : "ITEM-1", "issue" : "9", "issued" : { "date-parts" : [ [ "1995" ] ] }, "page" : "1349-1357", "title" : "THE BEHAVIOR RATING-SCALE FOR DEMENTIA OF THE CONSORTIUM TO ESTABLISH A REGISTRY FOR ALZHEIMERS-DISEASE", "type" : "article-journal", "volume" : "152" }, "uris" : [ "http://www.mendeley.com/documents/?uuid=f661e306-f879-4198-91c9-6cc03982e608" ] }, { "id" : "ITEM-2", "itemData" : { "DOI" : "10.1002/gps.1858", "ISBN" : "0885-6230\\r0885-6230 (Linking)", "ISSN" : "0885-6230", "PMID" : "17607801", "abstract" : "BACKGROUND: Neuropsychiatric symptoms are nearly universal in dementia, yet little is known about their longitudinal course in the community. OBJECTIVE: To estimate point and 5-year period prevalence of neuropsychiatric symptoms in an incident sample of 408 dementia participants from the Cache County Study. METHODS: The Neuropsychiatric Inventory assessed symptoms at baseline and at 1.5 years, 3.0 years, 4.1 years, and 5.3 years. Point prevalence, period prevalence and mean symptom severity at each time point were estimated. RESULTS: Point prevalence for delusions was 18% at baseline and 34-38% during the last three visits; hallucinations, 10% at baseline and 19-24% subsequently; agitation/aggression fluctuated between 13% and 24%; depression 29% at baseline and 41-47% subsequently; apathy increased from 20% at baseline to 51% at 5.3 years; elation never rose above 1%; anxiety 14% at baseline and 24-32% subsequently; disinhibition fluctuated between 2% and 15%; irritability between 17% and 27%; aberrant motor behavior gradually increased from 7% at baseline to 29% at 5.3 years. Point prevalence for any symptom was 56% at baseline and 76-87% subsequently. Five-year period prevalence was greatest for depression (77%), apathy (71%), and anxiety (62%); lowest for elation (6%), and disinhibition (31%). Ninety-seven percent experienced at least one symptom. Symptom severity was consistently highest for apathy. CONCLUSIONS: Participants were most likely to develop depression, apathy, or anxiety, and least likely to develop elation or disinhibition. Give converging evidence that syndromal definitions may more accurately capture neuropsychiatric co-morbidity in dementia, future efforts to validate such syndromes are warranted.", "author" : [ { "dropping-particle" : "", "family" : "Steinberg", "given" : "M", "non-dropping-particle" : "", "parse-names" : false, "suffix" : "" }, { "dropping-particle" : "", "family" : "Shao", "given" : "H", "non-dropping-particle" : "", "parse-names" : false, "suffix" : "" }, { "dropping-particle" : "", "family" : "Zandi", "given" : "P", "non-dropping-particle" : "", "parse-names" : false, "suffix" : "" }, { "dropping-particle" : "", "family" : "Lyketsos", "given" : "C G", "non-dropping-particle" : "", "parse-names" : false, "suffix" : "" }, { "dropping-particle" : "", "family" : "Welsh-Bohmer", "given" : "K A", "non-dropping-particle" : "", "parse-names" : false, "suffix" : "" }, { "dropping-particle" : "", "family" : "Norton", "given" : "M C", "non-dropping-particle" : "", "parse-names" : false, "suffix" : "" }, { "dropping-particle" : "", "family" : "Breitner", "given" : "J C", "non-dropping-particle" : "", "parse-names" : false, "suffix" : "" }, { "dropping-particle" : "", "family" : "Steffens", "given" : "D C", "non-dropping-particle" : "", "parse-names" : false, "suffix" : "" }, { "dropping-particle" : "", "family" : "Tschanz", "given" : "J T", "non-dropping-particle" : "", "parse-names" : false, "suffix" : "" } ], "container-title" : "Int J Geriatr Psychiatry", "id" : "ITEM-2", "issue" : "2", "issued" : { "date-parts" : [ [ "2008" ] ] }, "page" : "170-177", "title" : "Point and 5-year period prevalence of neuropsychiatric symptoms in dementia: the Cache County Study", "type" : "article-journal", "volume" : "23" }, "uris" : [ "http://www.mendeley.com/documents/?uuid=4b616699-f151-4eea-a2be-5ad692e3d6c2" ] } ], "mendeley" : { "formattedCitation" : "&lt;sup&gt;3,7&lt;/sup&gt;", "plainTextFormattedCitation" : "3,7", "previouslyFormattedCitation" : "&lt;sup&gt;3,7&lt;/sup&gt;" }, "properties" : {  }, "schema" : "https://github.com/citation-style-language/schema/raw/master/csl-citation.json" }</w:instrText>
      </w:r>
      <w:r w:rsidR="00A54658"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3,7</w:t>
      </w:r>
      <w:r w:rsidR="00A54658" w:rsidRPr="00FF137E">
        <w:rPr>
          <w:rFonts w:ascii="Times New Roman" w:hAnsi="Times New Roman" w:cs="Times New Roman"/>
          <w:sz w:val="24"/>
          <w:szCs w:val="24"/>
          <w:lang w:eastAsia="ar-SA"/>
        </w:rPr>
        <w:fldChar w:fldCharType="end"/>
      </w:r>
      <w:r w:rsidR="00790B29" w:rsidRPr="00FF137E">
        <w:rPr>
          <w:rFonts w:ascii="Times New Roman" w:hAnsi="Times New Roman" w:cs="Times New Roman"/>
          <w:sz w:val="24"/>
          <w:szCs w:val="24"/>
          <w:lang w:eastAsia="ar-SA"/>
        </w:rPr>
        <w:t xml:space="preserve"> </w:t>
      </w:r>
      <w:r w:rsidR="00A54658" w:rsidRPr="00FF137E">
        <w:rPr>
          <w:rFonts w:ascii="Times New Roman" w:hAnsi="Times New Roman" w:cs="Times New Roman"/>
          <w:sz w:val="24"/>
          <w:szCs w:val="24"/>
          <w:lang w:eastAsia="ar-SA"/>
        </w:rPr>
        <w:t xml:space="preserve"> </w:t>
      </w:r>
      <w:r w:rsidR="00790B29" w:rsidRPr="00FF137E">
        <w:rPr>
          <w:rFonts w:ascii="Times New Roman" w:hAnsi="Times New Roman" w:cs="Times New Roman"/>
          <w:sz w:val="24"/>
          <w:szCs w:val="24"/>
          <w:lang w:eastAsia="ar-SA"/>
        </w:rPr>
        <w:t>A</w:t>
      </w:r>
      <w:r w:rsidR="009E0D79" w:rsidRPr="00FF137E">
        <w:rPr>
          <w:rFonts w:ascii="Times New Roman" w:hAnsi="Times New Roman" w:cs="Times New Roman"/>
          <w:sz w:val="24"/>
          <w:szCs w:val="24"/>
          <w:lang w:eastAsia="ar-SA"/>
        </w:rPr>
        <w:t xml:space="preserve"> recent study</w:t>
      </w:r>
      <w:r w:rsidR="00D07D1F" w:rsidRPr="00FF137E">
        <w:rPr>
          <w:rFonts w:ascii="Times New Roman" w:hAnsi="Times New Roman" w:cs="Times New Roman"/>
          <w:sz w:val="24"/>
          <w:szCs w:val="24"/>
          <w:lang w:eastAsia="ar-SA"/>
        </w:rPr>
        <w:t xml:space="preserve"> </w:t>
      </w:r>
      <w:r w:rsidR="004036BC" w:rsidRPr="00FF137E">
        <w:rPr>
          <w:rFonts w:ascii="Times New Roman" w:hAnsi="Times New Roman" w:cs="Times New Roman"/>
          <w:sz w:val="24"/>
          <w:szCs w:val="24"/>
          <w:lang w:eastAsia="ar-SA"/>
        </w:rPr>
        <w:t xml:space="preserve">also </w:t>
      </w:r>
      <w:r w:rsidR="00D07D1F" w:rsidRPr="00FF137E">
        <w:rPr>
          <w:rFonts w:ascii="Times New Roman" w:hAnsi="Times New Roman" w:cs="Times New Roman"/>
          <w:sz w:val="24"/>
          <w:szCs w:val="24"/>
          <w:lang w:eastAsia="ar-SA"/>
        </w:rPr>
        <w:t>demonstrated that th</w:t>
      </w:r>
      <w:r w:rsidR="00165339" w:rsidRPr="00FF137E">
        <w:rPr>
          <w:rFonts w:ascii="Times New Roman" w:hAnsi="Times New Roman" w:cs="Times New Roman"/>
          <w:sz w:val="24"/>
          <w:szCs w:val="24"/>
          <w:lang w:eastAsia="ar-SA"/>
        </w:rPr>
        <w:t xml:space="preserve">e prevalence of </w:t>
      </w:r>
      <w:r w:rsidR="00965DC4" w:rsidRPr="00FF137E">
        <w:rPr>
          <w:rFonts w:ascii="Times New Roman" w:hAnsi="Times New Roman" w:cs="Times New Roman"/>
          <w:sz w:val="24"/>
          <w:szCs w:val="24"/>
          <w:lang w:eastAsia="ar-SA"/>
        </w:rPr>
        <w:t xml:space="preserve">having </w:t>
      </w:r>
      <w:r w:rsidR="00165339" w:rsidRPr="00FF137E">
        <w:rPr>
          <w:rFonts w:ascii="Times New Roman" w:hAnsi="Times New Roman" w:cs="Times New Roman"/>
          <w:sz w:val="24"/>
          <w:szCs w:val="24"/>
          <w:lang w:eastAsia="ar-SA"/>
        </w:rPr>
        <w:t xml:space="preserve">at least one </w:t>
      </w:r>
      <w:r w:rsidR="00ED7EAB" w:rsidRPr="00FF137E">
        <w:rPr>
          <w:rFonts w:ascii="Times New Roman" w:hAnsi="Times New Roman" w:cs="Times New Roman"/>
          <w:sz w:val="24"/>
          <w:szCs w:val="24"/>
          <w:lang w:eastAsia="ar-SA"/>
        </w:rPr>
        <w:t>NPs</w:t>
      </w:r>
      <w:r w:rsidR="00D07D1F" w:rsidRPr="00FF137E">
        <w:rPr>
          <w:rFonts w:ascii="Times New Roman" w:hAnsi="Times New Roman" w:cs="Times New Roman"/>
          <w:sz w:val="24"/>
          <w:szCs w:val="24"/>
          <w:lang w:eastAsia="ar-SA"/>
        </w:rPr>
        <w:t xml:space="preserve"> among patients with mild cognitive impairment (MCI)</w:t>
      </w:r>
      <w:r w:rsidR="00424C0F" w:rsidRPr="00FF137E">
        <w:rPr>
          <w:rFonts w:ascii="Times New Roman" w:hAnsi="Times New Roman" w:cs="Times New Roman"/>
          <w:sz w:val="24"/>
          <w:szCs w:val="24"/>
          <w:lang w:eastAsia="ar-SA"/>
        </w:rPr>
        <w:t xml:space="preserve"> and mild–moderate dementia was</w:t>
      </w:r>
      <w:r w:rsidR="00D07D1F" w:rsidRPr="00FF137E">
        <w:rPr>
          <w:rFonts w:ascii="Times New Roman" w:hAnsi="Times New Roman" w:cs="Times New Roman"/>
          <w:sz w:val="24"/>
          <w:szCs w:val="24"/>
          <w:lang w:eastAsia="ar-SA"/>
        </w:rPr>
        <w:t xml:space="preserve"> 74% and 85%, respectively.</w:t>
      </w:r>
      <w:r w:rsidR="009E0D79" w:rsidRPr="00FF137E">
        <w:rPr>
          <w:rFonts w:ascii="Times New Roman" w:hAnsi="Times New Roman" w:cs="Times New Roman"/>
          <w:sz w:val="24"/>
          <w:szCs w:val="24"/>
          <w:lang w:eastAsia="ar-SA"/>
        </w:rPr>
        <w:t xml:space="preserve"> </w:t>
      </w:r>
      <w:r w:rsidR="009E0D79"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02/gps.4693", "ISSN" : "10991166", "PMID" : "28239920", "abstract" : "BACKGROUND: The subtypes and risk factors of neuropsychiatric symptoms remain largely unexplored in South-East Asian populations. OBJECTIVE: We investigated the prevalence, subtypes, and risk factors, namely, demographic, medical morbidity, and cognitive impairment associated with neuropsychiatric symptoms in a South-East Asian cohort of patients with mild cognitive impairment (MCI) and dementia. METHODS: A clinical cohort of 38 MCI and 198 mild-moderate dementia patients were assessed using the Neuropsychiatric Inventory-Questionnaire. RESULTS: Neuropsychiatric symptoms were equally prevalent among patients with MCI (74%) and mild-moderate dementia (85%). Three subtypes of symptoms were identified for each diagnostic group; for MCI, they included mood disturbances, anxiety/sleep problems, and psychosis, while for dementia, the subtypes included behavioral disturbances, psychosis/mood, and hyperactive behaviors. The largest risk for neuropsychiatric symptoms for both MCI and dementia patients was male gender. Among patients with MCI, burden of cerebrovascular disease and global cognitive impairment were small risks for neuropsychiatric symptoms, while for patients with dementia, an older age (&gt;65 years) was a small risk and lower educational attainment was a moderate risk. DISCUSSION: These findings contribute to the worldwide epidemiology of neuropsychiatric symptoms in MCI and dementia and highlight that the profile of symptoms, subtypes, and risks is fairly homogenous across Western and Asian cultures. Copyright (c) 2017 John Wiley &amp; Sons, Ltd.", "author" : [ { "dropping-particle" : "", "family" : "Yatawara", "given" : "Chathuri", "non-dropping-particle" : "", "parse-names" : false, "suffix" : "" }, { "dropping-particle" : "", "family" : "Hiu", "given" : "Shaun", "non-dropping-particle" : "", "parse-names" : false, "suffix" : "" }, { "dropping-particle" : "", "family" : "Tan", "given" : "Laura", "non-dropping-particle" : "", "parse-names" : false, "suffix" : "" }, { "dropping-particle" : "", "family" : "Kandiah", "given" : "Nagaendran", "non-dropping-particle" : "", "parse-names" : false, "suffix" : "" } ], "container-title" : "International Journal of Geriatric Psychiatry", "id" : "ITEM-1", "issued" : { "date-parts" : [ [ "2017" ] ] }, "page" : "1-9", "title" : "Neuropsychiatric symptoms in South-East Asian patients with mild cognitive impairment and dementia: Prevalence, subtypes, and risk factors", "type" : "article-journal" }, "uris" : [ "http://www.mendeley.com/documents/?uuid=de755edf-096f-489f-96cf-c268cf0941c2" ] } ], "mendeley" : { "formattedCitation" : "&lt;sup&gt;8&lt;/sup&gt;", "plainTextFormattedCitation" : "8", "previouslyFormattedCitation" : "&lt;sup&gt;8&lt;/sup&gt;" }, "properties" : {  }, "schema" : "https://github.com/citation-style-language/schema/raw/master/csl-citation.json" }</w:instrText>
      </w:r>
      <w:r w:rsidR="009E0D79"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8</w:t>
      </w:r>
      <w:r w:rsidR="009E0D79" w:rsidRPr="00FF137E">
        <w:rPr>
          <w:rFonts w:ascii="Times New Roman" w:hAnsi="Times New Roman" w:cs="Times New Roman"/>
          <w:sz w:val="24"/>
          <w:szCs w:val="24"/>
          <w:lang w:eastAsia="ar-SA"/>
        </w:rPr>
        <w:fldChar w:fldCharType="end"/>
      </w:r>
      <w:r w:rsidR="009E0D79" w:rsidRPr="00FF137E">
        <w:rPr>
          <w:rFonts w:ascii="Times New Roman" w:hAnsi="Times New Roman" w:cs="Times New Roman"/>
          <w:sz w:val="24"/>
          <w:szCs w:val="24"/>
          <w:lang w:eastAsia="ar-SA"/>
        </w:rPr>
        <w:t xml:space="preserve"> </w:t>
      </w:r>
      <w:r w:rsidR="00D07D1F" w:rsidRPr="00FF137E">
        <w:rPr>
          <w:rFonts w:ascii="Times New Roman" w:hAnsi="Times New Roman" w:cs="Times New Roman"/>
          <w:sz w:val="24"/>
          <w:szCs w:val="24"/>
          <w:lang w:eastAsia="ar-SA"/>
        </w:rPr>
        <w:t xml:space="preserve">When these high ratios are </w:t>
      </w:r>
      <w:r w:rsidR="00EB3D0B" w:rsidRPr="00FF137E">
        <w:rPr>
          <w:rFonts w:ascii="Times New Roman" w:hAnsi="Times New Roman" w:cs="Times New Roman"/>
          <w:sz w:val="24"/>
          <w:szCs w:val="24"/>
          <w:lang w:eastAsia="ar-SA"/>
        </w:rPr>
        <w:t xml:space="preserve">considered, it is clear that </w:t>
      </w:r>
      <w:r w:rsidR="00D07D1F" w:rsidRPr="00FF137E">
        <w:rPr>
          <w:rFonts w:ascii="Times New Roman" w:hAnsi="Times New Roman" w:cs="Times New Roman"/>
          <w:sz w:val="24"/>
          <w:szCs w:val="24"/>
          <w:lang w:eastAsia="ar-SA"/>
        </w:rPr>
        <w:t>prevent</w:t>
      </w:r>
      <w:r w:rsidR="00EB3D0B" w:rsidRPr="00FF137E">
        <w:rPr>
          <w:rFonts w:ascii="Times New Roman" w:hAnsi="Times New Roman" w:cs="Times New Roman"/>
          <w:sz w:val="24"/>
          <w:szCs w:val="24"/>
          <w:lang w:eastAsia="ar-SA"/>
        </w:rPr>
        <w:t>ing</w:t>
      </w:r>
      <w:r w:rsidR="00D07D1F" w:rsidRPr="00FF137E">
        <w:rPr>
          <w:rFonts w:ascii="Times New Roman" w:hAnsi="Times New Roman" w:cs="Times New Roman"/>
          <w:sz w:val="24"/>
          <w:szCs w:val="24"/>
          <w:lang w:eastAsia="ar-SA"/>
        </w:rPr>
        <w:t xml:space="preserve"> or </w:t>
      </w:r>
      <w:r w:rsidR="00420AF0" w:rsidRPr="00FF137E">
        <w:rPr>
          <w:rFonts w:ascii="Times New Roman" w:hAnsi="Times New Roman" w:cs="Times New Roman"/>
          <w:sz w:val="24"/>
          <w:szCs w:val="24"/>
          <w:lang w:eastAsia="ar-SA"/>
        </w:rPr>
        <w:t xml:space="preserve">at least </w:t>
      </w:r>
      <w:r w:rsidR="00D07D1F" w:rsidRPr="00FF137E">
        <w:rPr>
          <w:rFonts w:ascii="Times New Roman" w:hAnsi="Times New Roman" w:cs="Times New Roman"/>
          <w:sz w:val="24"/>
          <w:szCs w:val="24"/>
          <w:lang w:eastAsia="ar-SA"/>
        </w:rPr>
        <w:t>treat</w:t>
      </w:r>
      <w:r w:rsidR="00EB3D0B" w:rsidRPr="00FF137E">
        <w:rPr>
          <w:rFonts w:ascii="Times New Roman" w:hAnsi="Times New Roman" w:cs="Times New Roman"/>
          <w:sz w:val="24"/>
          <w:szCs w:val="24"/>
          <w:lang w:eastAsia="ar-SA"/>
        </w:rPr>
        <w:t xml:space="preserve">ing </w:t>
      </w:r>
      <w:r w:rsidR="006A5244" w:rsidRPr="00FF137E">
        <w:rPr>
          <w:rFonts w:ascii="Times New Roman" w:hAnsi="Times New Roman" w:cs="Times New Roman"/>
          <w:sz w:val="24"/>
          <w:szCs w:val="24"/>
          <w:lang w:eastAsia="ar-SA"/>
        </w:rPr>
        <w:t>NPs</w:t>
      </w:r>
      <w:r w:rsidR="00D07D1F" w:rsidRPr="00FF137E">
        <w:rPr>
          <w:rFonts w:ascii="Times New Roman" w:hAnsi="Times New Roman" w:cs="Times New Roman"/>
          <w:sz w:val="24"/>
          <w:szCs w:val="24"/>
          <w:lang w:eastAsia="ar-SA"/>
        </w:rPr>
        <w:t xml:space="preserve"> is very important in patients with</w:t>
      </w:r>
      <w:r w:rsidR="00420923" w:rsidRPr="00FF137E">
        <w:rPr>
          <w:rFonts w:ascii="Times New Roman" w:hAnsi="Times New Roman" w:cs="Times New Roman"/>
          <w:sz w:val="24"/>
          <w:szCs w:val="24"/>
          <w:lang w:eastAsia="ar-SA"/>
        </w:rPr>
        <w:t xml:space="preserve"> AD</w:t>
      </w:r>
      <w:r w:rsidR="00D07D1F" w:rsidRPr="00FF137E">
        <w:rPr>
          <w:rFonts w:ascii="Times New Roman" w:hAnsi="Times New Roman" w:cs="Times New Roman"/>
          <w:sz w:val="24"/>
          <w:szCs w:val="24"/>
          <w:lang w:eastAsia="ar-SA"/>
        </w:rPr>
        <w:t xml:space="preserve">. </w:t>
      </w:r>
      <w:r w:rsidR="00BD4390" w:rsidRPr="00FF137E">
        <w:rPr>
          <w:rFonts w:ascii="Times New Roman" w:hAnsi="Times New Roman" w:cs="Times New Roman"/>
          <w:sz w:val="24"/>
          <w:szCs w:val="24"/>
          <w:lang w:eastAsia="ar-SA"/>
        </w:rPr>
        <w:t xml:space="preserve">However, </w:t>
      </w:r>
      <w:r w:rsidR="00191E8F" w:rsidRPr="00FF137E">
        <w:rPr>
          <w:rFonts w:ascii="Times New Roman" w:hAnsi="Times New Roman" w:cs="Times New Roman"/>
          <w:sz w:val="24"/>
          <w:szCs w:val="24"/>
          <w:lang w:eastAsia="ar-SA"/>
        </w:rPr>
        <w:t xml:space="preserve">dealing with </w:t>
      </w:r>
      <w:r w:rsidR="0033320B" w:rsidRPr="00FF137E">
        <w:rPr>
          <w:rFonts w:ascii="Times New Roman" w:hAnsi="Times New Roman" w:cs="Times New Roman"/>
          <w:sz w:val="24"/>
          <w:szCs w:val="24"/>
          <w:lang w:eastAsia="ar-SA"/>
        </w:rPr>
        <w:t>NPs</w:t>
      </w:r>
      <w:r w:rsidR="00BD4390" w:rsidRPr="00FF137E">
        <w:rPr>
          <w:rFonts w:ascii="Times New Roman" w:hAnsi="Times New Roman" w:cs="Times New Roman"/>
          <w:sz w:val="24"/>
          <w:szCs w:val="24"/>
          <w:lang w:eastAsia="ar-SA"/>
        </w:rPr>
        <w:t xml:space="preserve"> is very complex for </w:t>
      </w:r>
      <w:r w:rsidR="0033320B" w:rsidRPr="00FF137E">
        <w:rPr>
          <w:rFonts w:ascii="Times New Roman" w:hAnsi="Times New Roman" w:cs="Times New Roman"/>
          <w:sz w:val="24"/>
          <w:szCs w:val="24"/>
          <w:lang w:eastAsia="ar-SA"/>
        </w:rPr>
        <w:t xml:space="preserve">both </w:t>
      </w:r>
      <w:r w:rsidR="00BD4390" w:rsidRPr="00FF137E">
        <w:rPr>
          <w:rFonts w:ascii="Times New Roman" w:hAnsi="Times New Roman" w:cs="Times New Roman"/>
          <w:sz w:val="24"/>
          <w:szCs w:val="24"/>
          <w:lang w:eastAsia="ar-SA"/>
        </w:rPr>
        <w:t>health care professionals and families.</w:t>
      </w:r>
    </w:p>
    <w:p w14:paraId="5D30B86A" w14:textId="77777777" w:rsidR="00671FD8" w:rsidRPr="00FF137E" w:rsidRDefault="00671FD8" w:rsidP="00D07D1F">
      <w:pPr>
        <w:spacing w:after="0" w:line="480" w:lineRule="auto"/>
        <w:jc w:val="both"/>
        <w:rPr>
          <w:rFonts w:ascii="Times New Roman" w:hAnsi="Times New Roman" w:cs="Times New Roman"/>
          <w:sz w:val="24"/>
          <w:szCs w:val="24"/>
          <w:lang w:eastAsia="ar-SA"/>
        </w:rPr>
      </w:pPr>
    </w:p>
    <w:p w14:paraId="399A7F27" w14:textId="64BB6B89" w:rsidR="0002468E" w:rsidRPr="00FF137E" w:rsidRDefault="00D07D1F" w:rsidP="00407DE9">
      <w:pPr>
        <w:spacing w:after="0" w:line="480" w:lineRule="auto"/>
        <w:jc w:val="both"/>
        <w:rPr>
          <w:rFonts w:ascii="Times New Roman" w:hAnsi="Times New Roman" w:cs="Times New Roman"/>
          <w:sz w:val="24"/>
          <w:szCs w:val="24"/>
          <w:lang w:eastAsia="ar-SA"/>
        </w:rPr>
      </w:pPr>
      <w:r w:rsidRPr="00FF137E">
        <w:rPr>
          <w:rFonts w:ascii="Times New Roman" w:hAnsi="Times New Roman" w:cs="Times New Roman"/>
          <w:sz w:val="24"/>
          <w:szCs w:val="24"/>
          <w:lang w:eastAsia="ar-SA"/>
        </w:rPr>
        <w:t>Although currently pharmacological therapies</w:t>
      </w:r>
      <w:r w:rsidR="00420AF0" w:rsidRPr="00FF137E">
        <w:rPr>
          <w:rFonts w:ascii="Times New Roman" w:hAnsi="Times New Roman" w:cs="Times New Roman"/>
          <w:sz w:val="24"/>
          <w:szCs w:val="24"/>
          <w:lang w:eastAsia="ar-SA"/>
        </w:rPr>
        <w:t xml:space="preserve"> (such as </w:t>
      </w:r>
      <w:r w:rsidR="000448F2" w:rsidRPr="00FF137E">
        <w:rPr>
          <w:rFonts w:ascii="Times New Roman" w:hAnsi="Times New Roman" w:cs="Times New Roman"/>
          <w:sz w:val="24"/>
          <w:szCs w:val="24"/>
          <w:lang w:eastAsia="ar-SA"/>
        </w:rPr>
        <w:t>antidepressants, antipsychotics, anxiolytics, anticonvulsant</w:t>
      </w:r>
      <w:r w:rsidR="00232815" w:rsidRPr="00FF137E">
        <w:rPr>
          <w:rFonts w:ascii="Times New Roman" w:hAnsi="Times New Roman" w:cs="Times New Roman"/>
          <w:sz w:val="24"/>
          <w:szCs w:val="24"/>
          <w:lang w:eastAsia="ar-SA"/>
        </w:rPr>
        <w:t>s</w:t>
      </w:r>
      <w:r w:rsidR="000448F2" w:rsidRPr="00FF137E">
        <w:rPr>
          <w:rFonts w:ascii="Times New Roman" w:hAnsi="Times New Roman" w:cs="Times New Roman"/>
          <w:sz w:val="24"/>
          <w:szCs w:val="24"/>
          <w:lang w:eastAsia="ar-SA"/>
        </w:rPr>
        <w:t xml:space="preserve"> and cholinesterase inhibitors</w:t>
      </w:r>
      <w:r w:rsidR="00420AF0" w:rsidRPr="00FF137E">
        <w:rPr>
          <w:rFonts w:ascii="Times New Roman" w:hAnsi="Times New Roman" w:cs="Times New Roman"/>
          <w:sz w:val="24"/>
          <w:szCs w:val="24"/>
          <w:lang w:eastAsia="ar-SA"/>
        </w:rPr>
        <w:t>)</w:t>
      </w:r>
      <w:r w:rsidR="000448F2" w:rsidRPr="00FF137E">
        <w:rPr>
          <w:rFonts w:ascii="Times New Roman" w:hAnsi="Times New Roman" w:cs="Times New Roman"/>
          <w:sz w:val="24"/>
          <w:szCs w:val="24"/>
          <w:lang w:eastAsia="ar-SA"/>
        </w:rPr>
        <w:t xml:space="preserve"> </w:t>
      </w:r>
      <w:r w:rsidRPr="00FF137E">
        <w:rPr>
          <w:rFonts w:ascii="Times New Roman" w:hAnsi="Times New Roman" w:cs="Times New Roman"/>
          <w:sz w:val="24"/>
          <w:szCs w:val="24"/>
          <w:lang w:eastAsia="ar-SA"/>
        </w:rPr>
        <w:t>are used to reduce th</w:t>
      </w:r>
      <w:r w:rsidR="00671FD8" w:rsidRPr="00FF137E">
        <w:rPr>
          <w:rFonts w:ascii="Times New Roman" w:hAnsi="Times New Roman" w:cs="Times New Roman"/>
          <w:sz w:val="24"/>
          <w:szCs w:val="24"/>
          <w:lang w:eastAsia="ar-SA"/>
        </w:rPr>
        <w:t xml:space="preserve">e frequency and </w:t>
      </w:r>
      <w:r w:rsidR="00671FD8" w:rsidRPr="00FF137E">
        <w:rPr>
          <w:rFonts w:ascii="Times New Roman" w:hAnsi="Times New Roman" w:cs="Times New Roman"/>
          <w:sz w:val="24"/>
          <w:szCs w:val="24"/>
          <w:lang w:eastAsia="ar-SA"/>
        </w:rPr>
        <w:lastRenderedPageBreak/>
        <w:t>severity of NPs</w:t>
      </w:r>
      <w:r w:rsidRPr="00FF137E">
        <w:rPr>
          <w:rFonts w:ascii="Times New Roman" w:hAnsi="Times New Roman" w:cs="Times New Roman"/>
          <w:sz w:val="24"/>
          <w:szCs w:val="24"/>
          <w:lang w:eastAsia="ar-SA"/>
        </w:rPr>
        <w:t xml:space="preserve"> when non-pharmacological interventions are ineffective, they provide only moderate symptom</w:t>
      </w:r>
      <w:r w:rsidR="006C0138" w:rsidRPr="00FF137E">
        <w:rPr>
          <w:rFonts w:ascii="Times New Roman" w:hAnsi="Times New Roman" w:cs="Times New Roman"/>
          <w:sz w:val="24"/>
          <w:szCs w:val="24"/>
          <w:lang w:eastAsia="ar-SA"/>
        </w:rPr>
        <w:t>s</w:t>
      </w:r>
      <w:r w:rsidRPr="00FF137E">
        <w:rPr>
          <w:rFonts w:ascii="Times New Roman" w:hAnsi="Times New Roman" w:cs="Times New Roman"/>
          <w:sz w:val="24"/>
          <w:szCs w:val="24"/>
          <w:lang w:eastAsia="ar-SA"/>
        </w:rPr>
        <w:t xml:space="preserve"> control in most of the patients.</w:t>
      </w:r>
      <w:r w:rsidR="003221B1"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177/2040622316658463", "ISSN" : "2040-6223", "PMID" : "27583123", "abstract" : "Background:The purpose of this review is to evaluate the data on the use of antipsychotics in individuals with dementia from meta-analyses.Methods:We performed a literature search of PubMed, MEDLINE, EMBASE, PsycINFO and Cochrane collaboration databases through 30 November, 2015 using the following keywords: \u2018antipsychotics\u2019, \u2018dementia\u2019 and \u2018meta-analysis\u2019. The search was not restricted by the age of the patients or the language of the study. However, in the final analysis we only included studies involving patients that were published in English language journals or had official English translations. In addition, we reviewed the bibliographic databases of published articles for additional studies.Results:This systematic review of the literature identified a total of 16 meta-analyses that evaluated the use of antipsychotics in individuals with dementia. Overall, 12 meta-analyses evaluated the efficacy of antipsychotics among individuals with dementia. Of these, eight also assessed adverse effects. A furth...", "author" : [ { "dropping-particle" : "", "family" : "Tampi", "given" : "R. R.", "non-dropping-particle" : "", "parse-names" : false, "suffix" : "" }, { "dropping-particle" : "", "family" : "Tampi", "given" : "D. J.", "non-dropping-particle" : "", "parse-names" : false, "suffix" : "" }, { "dropping-particle" : "", "family" : "Balachandran", "given" : "S.", "non-dropping-particle" : "", "parse-names" : false, "suffix" : "" }, { "dropping-particle" : "", "family" : "Srinivasan", "given" : "S.", "non-dropping-particle" : "", "parse-names" : false, "suffix" : "" } ], "container-title" : "Therapeutic Advances in Chronic Disease", "id" : "ITEM-1", "issue" : "5", "issued" : { "date-parts" : [ [ "2016" ] ] }, "page" : "229-245", "title" : "Antipsychotic use in dementia: a systematic review of benefits and risks from meta-analyses", "type" : "article-journal", "volume" : "7" }, "uris" : [ "http://www.mendeley.com/documents/?uuid=d8c9e45f-a4d4-4647-a09a-3b12a72de5b7" ] }, { "id" : "ITEM-2",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2",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85d6744d-5c47-4643-b736-f02c21fe2c4d" ] } ], "mendeley" : { "formattedCitation" : "&lt;sup&gt;9,10&lt;/sup&gt;", "plainTextFormattedCitation" : "9,10", "previouslyFormattedCitation" : "&lt;sup&gt;9,10&lt;/sup&gt;" }, "properties" : {  }, "schema" : "https://github.com/citation-style-language/schema/raw/master/csl-citation.json" }</w:instrText>
      </w:r>
      <w:r w:rsidR="003221B1"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9,10</w:t>
      </w:r>
      <w:r w:rsidR="003221B1" w:rsidRPr="00FF137E">
        <w:rPr>
          <w:rFonts w:ascii="Times New Roman" w:hAnsi="Times New Roman" w:cs="Times New Roman"/>
          <w:sz w:val="24"/>
          <w:szCs w:val="24"/>
          <w:lang w:eastAsia="ar-SA"/>
        </w:rPr>
        <w:fldChar w:fldCharType="end"/>
      </w:r>
      <w:r w:rsidR="00904DD6" w:rsidRPr="00FF137E">
        <w:rPr>
          <w:rFonts w:ascii="Times New Roman" w:hAnsi="Times New Roman" w:cs="Times New Roman"/>
          <w:sz w:val="24"/>
          <w:szCs w:val="24"/>
          <w:lang w:eastAsia="ar-SA"/>
        </w:rPr>
        <w:t xml:space="preserve">  </w:t>
      </w:r>
      <w:r w:rsidRPr="00FF137E">
        <w:rPr>
          <w:rFonts w:ascii="Times New Roman" w:hAnsi="Times New Roman" w:cs="Times New Roman"/>
          <w:sz w:val="24"/>
          <w:szCs w:val="24"/>
          <w:lang w:eastAsia="ar-SA"/>
        </w:rPr>
        <w:t>Additionally, the</w:t>
      </w:r>
      <w:r w:rsidR="00301DAD" w:rsidRPr="00FF137E">
        <w:rPr>
          <w:rFonts w:ascii="Times New Roman" w:hAnsi="Times New Roman" w:cs="Times New Roman"/>
          <w:sz w:val="24"/>
          <w:szCs w:val="24"/>
          <w:lang w:eastAsia="ar-SA"/>
        </w:rPr>
        <w:t xml:space="preserve">y have serious adverse effects </w:t>
      </w:r>
      <w:r w:rsidR="006C0138" w:rsidRPr="00FF137E">
        <w:rPr>
          <w:rFonts w:ascii="Times New Roman" w:hAnsi="Times New Roman" w:cs="Times New Roman"/>
          <w:sz w:val="24"/>
          <w:szCs w:val="24"/>
          <w:lang w:eastAsia="ar-SA"/>
        </w:rPr>
        <w:t>(</w:t>
      </w:r>
      <w:r w:rsidRPr="00FF137E">
        <w:rPr>
          <w:rFonts w:ascii="Times New Roman" w:hAnsi="Times New Roman" w:cs="Times New Roman"/>
          <w:sz w:val="24"/>
          <w:szCs w:val="24"/>
          <w:lang w:eastAsia="ar-SA"/>
        </w:rPr>
        <w:t xml:space="preserve">e.g. </w:t>
      </w:r>
      <w:r w:rsidR="00012D5B" w:rsidRPr="00FF137E">
        <w:rPr>
          <w:rFonts w:ascii="Times New Roman" w:hAnsi="Times New Roman" w:cs="Times New Roman"/>
          <w:sz w:val="24"/>
          <w:szCs w:val="24"/>
          <w:lang w:eastAsia="ar-SA"/>
        </w:rPr>
        <w:t>sedation</w:t>
      </w:r>
      <w:r w:rsidR="00740821" w:rsidRPr="00FF137E">
        <w:rPr>
          <w:rFonts w:ascii="Times New Roman" w:hAnsi="Times New Roman" w:cs="Times New Roman"/>
          <w:sz w:val="24"/>
          <w:szCs w:val="24"/>
          <w:lang w:eastAsia="ar-SA"/>
        </w:rPr>
        <w:t>,</w:t>
      </w:r>
      <w:r w:rsidRPr="00FF137E">
        <w:rPr>
          <w:rFonts w:ascii="Times New Roman" w:hAnsi="Times New Roman" w:cs="Times New Roman"/>
          <w:color w:val="FF0000"/>
          <w:sz w:val="24"/>
          <w:szCs w:val="24"/>
          <w:lang w:eastAsia="ar-SA"/>
        </w:rPr>
        <w:t xml:space="preserve"> </w:t>
      </w:r>
      <w:r w:rsidRPr="00FF137E">
        <w:rPr>
          <w:rFonts w:ascii="Times New Roman" w:hAnsi="Times New Roman" w:cs="Times New Roman"/>
          <w:sz w:val="24"/>
          <w:szCs w:val="24"/>
          <w:lang w:eastAsia="ar-SA"/>
        </w:rPr>
        <w:t xml:space="preserve">postural hypotension, </w:t>
      </w:r>
      <w:r w:rsidR="00215B3B" w:rsidRPr="00FF137E">
        <w:rPr>
          <w:rFonts w:ascii="Times New Roman" w:hAnsi="Times New Roman" w:cs="Times New Roman"/>
          <w:sz w:val="24"/>
          <w:szCs w:val="24"/>
          <w:lang w:eastAsia="ar-SA"/>
        </w:rPr>
        <w:t>metabolic</w:t>
      </w:r>
      <w:r w:rsidR="00740821" w:rsidRPr="00FF137E">
        <w:rPr>
          <w:rFonts w:ascii="Times New Roman" w:hAnsi="Times New Roman" w:cs="Times New Roman"/>
          <w:sz w:val="24"/>
          <w:szCs w:val="24"/>
          <w:lang w:eastAsia="ar-SA"/>
        </w:rPr>
        <w:t xml:space="preserve"> syndrome issues</w:t>
      </w:r>
      <w:r w:rsidR="00215B3B" w:rsidRPr="00FF137E">
        <w:rPr>
          <w:rFonts w:ascii="Times New Roman" w:hAnsi="Times New Roman" w:cs="Times New Roman"/>
          <w:sz w:val="24"/>
          <w:szCs w:val="24"/>
          <w:lang w:eastAsia="ar-SA"/>
        </w:rPr>
        <w:t xml:space="preserve"> and electrolyte changes</w:t>
      </w:r>
      <w:r w:rsidRPr="00FF137E">
        <w:rPr>
          <w:rFonts w:ascii="Times New Roman" w:hAnsi="Times New Roman" w:cs="Times New Roman"/>
          <w:sz w:val="24"/>
          <w:szCs w:val="24"/>
          <w:lang w:eastAsia="ar-SA"/>
        </w:rPr>
        <w:t xml:space="preserve">, </w:t>
      </w:r>
      <w:r w:rsidR="003221B1" w:rsidRPr="00FF137E">
        <w:rPr>
          <w:rFonts w:ascii="Times New Roman" w:hAnsi="Times New Roman" w:cs="Times New Roman"/>
          <w:sz w:val="24"/>
          <w:szCs w:val="24"/>
          <w:lang w:eastAsia="ar-SA"/>
        </w:rPr>
        <w:t xml:space="preserve">drug interactions, </w:t>
      </w:r>
      <w:r w:rsidRPr="00FF137E">
        <w:rPr>
          <w:rFonts w:ascii="Times New Roman" w:hAnsi="Times New Roman" w:cs="Times New Roman"/>
          <w:sz w:val="24"/>
          <w:szCs w:val="24"/>
          <w:lang w:eastAsia="ar-SA"/>
        </w:rPr>
        <w:t>cardiac arrhythmia,</w:t>
      </w:r>
      <w:r w:rsidR="00C761A4" w:rsidRPr="00FF137E">
        <w:rPr>
          <w:rFonts w:ascii="Times New Roman" w:hAnsi="Times New Roman" w:cs="Times New Roman"/>
          <w:sz w:val="24"/>
          <w:szCs w:val="24"/>
          <w:lang w:eastAsia="ar-SA"/>
        </w:rPr>
        <w:t xml:space="preserve"> extrapyramidal symptoms and</w:t>
      </w:r>
      <w:r w:rsidR="00740821" w:rsidRPr="00FF137E">
        <w:rPr>
          <w:rFonts w:ascii="Times New Roman" w:hAnsi="Times New Roman" w:cs="Times New Roman"/>
          <w:sz w:val="24"/>
          <w:szCs w:val="24"/>
          <w:lang w:eastAsia="ar-SA"/>
        </w:rPr>
        <w:t xml:space="preserve"> </w:t>
      </w:r>
      <w:r w:rsidR="00012D5B" w:rsidRPr="00FF137E">
        <w:rPr>
          <w:rFonts w:ascii="Times New Roman" w:hAnsi="Times New Roman" w:cs="Times New Roman"/>
          <w:sz w:val="24"/>
          <w:szCs w:val="24"/>
          <w:lang w:eastAsia="ar-SA"/>
        </w:rPr>
        <w:t>falls</w:t>
      </w:r>
      <w:r w:rsidR="006C0138" w:rsidRPr="00FF137E">
        <w:rPr>
          <w:rFonts w:ascii="Times New Roman" w:hAnsi="Times New Roman" w:cs="Times New Roman"/>
          <w:sz w:val="24"/>
          <w:szCs w:val="24"/>
          <w:lang w:eastAsia="ar-SA"/>
        </w:rPr>
        <w:t>).</w:t>
      </w:r>
      <w:r w:rsidR="00D82110"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ISBN" : "1532-0650 (Electronic)\\r0002-838X (Linking)", "ISSN" : "15320650", "PMID" : "27548592", "abstract" : "Behavioral and psychological symptoms of dementia pose management challenges for caregivers and clinicians. First-line nonpharmacologic treatments include eliminating physical and emotional stressors, modifying the patient's environment, and establishing daily routines. Family members and caregivers benefit from education about dementia symptoms and reminders that the behaviors are normal and unintentional. Cognitive and emotion-oriented interven-tions, sensory stimulation interventions, behavior management techniques, and other psychosocial interventions are modestly effective. In refractory cases, physicians may choose to prescribe off-label antipsychotics. Aripiprazole has the most consistent evidence of symptom improvement; however, this improvement is small. Olanzapine, quetiapine, and risperidone have inconsistent evidence of benefit. Physicians should use the smallest effective dose for the shortest possible duration to minimize adverse effects, most notably an increased mortality risk. Other adverse effects include anticholinergic and antidopaminergic effects, extrapyramidal symptoms, neuroleptic malignant syndrome, postural hypotension, metabolic syndrome, cardiac arrhythmia, and sedation. Patients should be monitored for these effects while receiving treatment; however, laboratory monitoring may be limited to patients receiving long-term therapy. (Am Fam Physician. 2016;94(4):276-282. B ehavioral and psychological symp-toms of dementia pose manage-ment challenges for caregivers and clinicians. Although non-drug therapy is effective, Medicare drug claims in 14% of nursing home residents included atypical (second-generation) antipsychotic medication use for treating symptoms of dementia. 1 This off-label use of antipsychotics occurs despite a U.S. Food and Drug Administration (FDA) boxed warning noting an increased risk of death when antipsychotics are used in patients with dementia-related psychosis. 2 Because the estimated number of U.S. adults with dementia was 3.4 million in 2002 and is projected to double by 2025, primary care physicians should be familiar with nonphar-macologic management of dementia-related symptoms and with the effectiveness and risks of antipsychotic medications before initiating off-label use. 3-5", "author" : [ { "dropping-particle" : "", "family" : "Reese", "given" : "Tyler R.", "non-dropping-particle" : "", "parse-names" : false, "suffix" : "" }, { "dropping-particle" : "", "family" : "Thiel", "given" : "Derrick J.", "non-dropping-particle" : "", "parse-names" : false, "suffix" : "" }, { "dropping-particle" : "", "family" : "Cocker", "given" : "Katherine E.", "non-dropping-particle" : "", "parse-names" : false, "suffix" : "" } ], "container-title" : "American Family Physician", "id" : "ITEM-1", "issue" : "4", "issued" : { "date-parts" : [ [ "2016" ] ] }, "page" : "276-282", "title" : "Behavioral disorders in dementia: Appropriate nondrug interventions and antipsychotic use", "type" : "article-journal", "volume" : "94" }, "uris" : [ "http://www.mendeley.com/documents/?uuid=06727bfc-0ca7-443a-8045-7d170a0aa59f" ] }, { "id" : "ITEM-2",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2",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85d6744d-5c47-4643-b736-f02c21fe2c4d" ] }, { "id" : "ITEM-3", "itemData" : { "DOI" : "10.1111/jgs.13149", "ISBN" : "00028614", "ISSN" : "15325415", "PMID" : "25516055", "abstract" : "The article presents a case study of a 76 year old female patient who was admitted to the emergency department of a hospital with impairments in speech, walking and perception. A discussion of diagnostic testing which was conducted on the patient, and resulted in her receiving a diagnosis of severe hyponatremia which had been caused by the drug escitalopram, is presented.", "author" : [ { "dropping-particle" : "", "family" : "Soysal", "given" : "Pinar", "non-dropping-particle" : "", "parse-names" : false, "suffix" : "" }, { "dropping-particle" : "", "family" : "Isik", "given" : "Ahmet Turan", "non-dropping-particle" : "", "parse-names" : false, "suffix" : "" } ], "container-title" : "Journal of the American Geriatrics Society", "id" : "ITEM-3", "issue" : "12", "issued" : { "date-parts" : [ [ "2014" ] ] }, "page" : "2462-2463", "title" : "Severe hyponatremia due to escitalopram treatment in an elderly adult with Alzheimer's disease", "type" : "article", "volume" : "62" }, "uris" : [ "http://www.mendeley.com/documents/?uuid=46ef8b0b-2665-4d94-bbf8-c2f6995199e5" ] }, { "id" : "ITEM-4", "itemData" : { "DOI" : "10.1136/jnnp-2016-313660", "ISSN" : "1468330X", "PMID" : "27261502", "abstract" : "We conducted a systematic review and meta-analysis investigating the influence of acetylcholinesterase inhibitors (AChEIs) therapy on nutritional status and weight across observational and interventional studies. Two authors searched major electronic databases from inception until 10/14/2015 for longitudinal, open-label and randomised double-blind placebo controlled (randomised controlled trials (RCTs)) studies of AChEIs in patients with dementia reporting nutritional status outcome data. Out of 3551 initial hits, 25 studies (12 open-label trials, 9 RCTs and 4 longitudinal studies) including 10 792 patients with dementia were meta-analysed. In longitudinal studies (median follow-up 6 months), a significant cumulative incidence of weight loss between baseline and follow-up evaluation was observed (studies=2; 5%; 95% CI 1% to 34%, p&lt;0.0001; I(2)=95%). These findings were confirmed in open-label trials (6%; 95% CI 4% to 7%, p&lt;0.0001; I(2)=78%). In 9 RCTs (median follow-up 5 months), those taking AChEIs more frequently experienced weight loss than participants taking placebo (OR=2.18; 95% CI 1.50 to 3.17, p&lt;0.0001; I(2)=29%). AChEIs therapy contributes to weight loss in patients with dementia, with a 2-fold increased risk observed in the meta-analysis of RCTs. Clinicians should carefully consider the benefit and risk of prescribing AChEIs. Nutritional status should be routinely evaluated in patients with dementia treated with AChEIs.", "author" : [ { "dropping-particle" : "", "family" : "Soysal", "given" : "Pinar", "non-dropping-particle" : "", "parse-names" : false, "suffix" : "" }, { "dropping-particle" : "", "family" : "Isik", "given" : "Ahmet Turan", "non-dropping-particle" : "", "parse-names" : false, "suffix" : "" }, { "dropping-particle" : "", "family" : "Stubbs", "given" : "Brendon", "non-dropping-particle" : "", "parse-names" : false, "suffix" : "" }, { "dropping-particle" : "", "family" : "Solmi", "given" : "Marco", "non-dropping-particle" : "", "parse-names" : false, "suffix" : "" }, { "dropping-particle" : "", "family" : "Volpe", "given" : "Marco", "non-dropping-particle" : "", "parse-names" : false, "suffix" : "" }, { "dropping-particle" : "", "family" : "Luchini", "given" : "Claudio", "non-dropping-particle" : "", "parse-names" : false, "suffix" : "" }, { "dropping-particle" : "", "family" : "D'Onofrio", "given" : "Grazia", "non-dropping-particle" : "", "parse-names" : false, "suffix" : "" }, { "dropping-particle" : "", "family" : "Pilotto", "given" : "Alberto", "non-dropping-particle" : "", "parse-names" : false, "suffix" : "" }, { "dropping-particle" : "", "family" : "Manzato", "given" : "Enzo", "non-dropping-particle" : "", "parse-names" : false, "suffix" : "" }, { "dropping-particle" : "", "family" : "Sergi", "given" : "Giuseppe", "non-dropping-particle" : "", "parse-names" : false, "suffix" : "" }, { "dropping-particle" : "", "family" : "Schofield", "given" : "Patricia", "non-dropping-particle" : "", "parse-names" : false, "suffix" : "" }, { "dropping-particle" : "", "family" : "Veronese", "given" : "Nicola", "non-dropping-particle" : "", "parse-names" : false, "suffix" : "" } ], "container-title" : "Journal of Neurology, Neurosurgery and Psychiatry", "id" : "ITEM-4", "issue" : "12", "issued" : { "date-parts" : [ [ "2016" ] ] }, "page" : "1368-1374", "title" : "Acetylcholinesterase inhibitors are associated with weight loss in older people with dementia: A systematic review and meta-analysis", "type" : "article", "volume" : "87" }, "uris" : [ "http://www.mendeley.com/documents/?uuid=04c357a0-00ea-4023-8f9e-e1a2e5d6fff8" ] } ], "mendeley" : { "formattedCitation" : "&lt;sup&gt;10\u201313&lt;/sup&gt;", "plainTextFormattedCitation" : "10\u201313", "previouslyFormattedCitation" : "&lt;sup&gt;10\u201313&lt;/sup&gt;" }, "properties" : {  }, "schema" : "https://github.com/citation-style-language/schema/raw/master/csl-citation.json" }</w:instrText>
      </w:r>
      <w:r w:rsidR="00D82110"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0–13</w:t>
      </w:r>
      <w:r w:rsidR="00D82110" w:rsidRPr="00FF137E">
        <w:rPr>
          <w:rFonts w:ascii="Times New Roman" w:hAnsi="Times New Roman" w:cs="Times New Roman"/>
          <w:sz w:val="24"/>
          <w:szCs w:val="24"/>
          <w:lang w:eastAsia="ar-SA"/>
        </w:rPr>
        <w:fldChar w:fldCharType="end"/>
      </w:r>
      <w:r w:rsidR="00F91400" w:rsidRPr="00FF137E">
        <w:rPr>
          <w:rFonts w:ascii="Times New Roman" w:hAnsi="Times New Roman" w:cs="Times New Roman"/>
          <w:sz w:val="24"/>
          <w:szCs w:val="24"/>
          <w:lang w:eastAsia="ar-SA"/>
        </w:rPr>
        <w:t xml:space="preserve"> </w:t>
      </w:r>
      <w:r w:rsidR="007F7A08" w:rsidRPr="00FF137E">
        <w:rPr>
          <w:rFonts w:ascii="Times New Roman" w:hAnsi="Times New Roman" w:cs="Times New Roman"/>
          <w:sz w:val="24"/>
          <w:szCs w:val="24"/>
          <w:lang w:eastAsia="ar-SA"/>
        </w:rPr>
        <w:t>Because of the</w:t>
      </w:r>
      <w:r w:rsidR="00191E8F" w:rsidRPr="00FF137E">
        <w:rPr>
          <w:rFonts w:ascii="Times New Roman" w:hAnsi="Times New Roman" w:cs="Times New Roman"/>
          <w:sz w:val="24"/>
          <w:szCs w:val="24"/>
          <w:lang w:eastAsia="ar-SA"/>
        </w:rPr>
        <w:t xml:space="preserve"> complications associated with the pharmacological treatment, current </w:t>
      </w:r>
      <w:r w:rsidR="00E75B52" w:rsidRPr="00FF137E">
        <w:rPr>
          <w:rFonts w:ascii="Times New Roman" w:hAnsi="Times New Roman" w:cs="Times New Roman"/>
          <w:sz w:val="24"/>
          <w:szCs w:val="24"/>
          <w:lang w:eastAsia="ar-SA"/>
        </w:rPr>
        <w:t xml:space="preserve">guidelines </w:t>
      </w:r>
      <w:r w:rsidR="00FE387E" w:rsidRPr="00FF137E">
        <w:rPr>
          <w:rFonts w:ascii="Times New Roman" w:hAnsi="Times New Roman" w:cs="Times New Roman"/>
          <w:sz w:val="24"/>
          <w:szCs w:val="24"/>
          <w:lang w:eastAsia="ar-SA"/>
        </w:rPr>
        <w:t xml:space="preserve">recommend that non-pharmacological interventions should be attempted first, followed by the least harmful medication for the shortest time possible </w:t>
      </w:r>
      <w:r w:rsidR="009D2AE7" w:rsidRPr="00FF137E">
        <w:rPr>
          <w:rFonts w:ascii="Times New Roman" w:hAnsi="Times New Roman" w:cs="Times New Roman"/>
          <w:sz w:val="24"/>
          <w:szCs w:val="24"/>
          <w:lang w:eastAsia="ar-SA"/>
        </w:rPr>
        <w:t>time.</w:t>
      </w:r>
      <w:r w:rsidR="00A556C3" w:rsidRPr="00FF137E">
        <w:rPr>
          <w:rFonts w:ascii="Times New Roman" w:hAnsi="Times New Roman" w:cs="Times New Roman"/>
          <w:sz w:val="24"/>
          <w:szCs w:val="24"/>
          <w:lang w:eastAsia="ar-SA"/>
        </w:rPr>
        <w:t xml:space="preserve"> </w:t>
      </w:r>
      <w:r w:rsidR="00A556C3"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7/s1041610209991505", "ISBN" : "1741-203X\\r1041-6102 (Linking)", "ISSN" : "1741-203X", "PMID" : "20096151", "abstract" : "Alzheimer's disease (AD) is a complex progressive brain degenerative disorder that has effects on multiple cerebral systems. In addition to cognitive and functional decline, diverse behavioral changes manifest with increasing severity over time, presenting significant management challenges for caregivers and health care professionals. Almost all patients with AD are affected by neuropsychiatric symptoms at some point during their illness; in some cases, symptoms occur prior to diagnosis of the dementia syndrome. Further, behavioral factors have been identified, which may have their origins in particular neurobiological processes, and respond to particular management strategies. Improved clarification of causes, triggers, and presentation of neuropsychiatric symptoms will guide both research and clinical decision-making. Measurement of neuropsychiatric symptoms in AD is most commonly by means of the Neuropsychiatric Inventory; its utility and future development are discussed, as are the limitations and difficulties encountered when quantifying behavioral responses in clinical trials. Evidence from clinical trials of both non-pharmacological and pharmacological treatments, and from neurobiological studies, provides a range of management options that can be tailored to individual needs. We suggest that non-pharmacological interventions (including psychosocial/psychological counseling, interpersonal management and environmental management) should be attempted first, followed by the least harmful medication for the shortest time possible. Pharmacological treatment options, such as antipsychotics, antidepressants, anticonvulsants, cholinesterase inhibitors and memantine, need careful consideration of the benefits and limitations of each drug class.", "author" : [ { "dropping-particle" : "", "family" : "Gauthier", "given" : "S", "non-dropping-particle" : "", "parse-names" : false, "suffix" : "" }, { "dropping-particle" : "", "family" : "Cummings", "given" : "J", "non-dropping-particle" : "", "parse-names" : false, "suffix" : "" }, { "dropping-particle" : "", "family" : "Ballard", "given" : "C", "non-dropping-particle" : "", "parse-names" : false, "suffix" : "" }, { "dropping-particle" : "", "family" : "Brodaty", "given" : "H", "non-dropping-particle" : "", "parse-names" : false, "suffix" : "" }, { "dropping-particle" : "", "family" : "Grossberg", "given" : "G", "non-dropping-particle" : "", "parse-names" : false, "suffix" : "" }, { "dropping-particle" : "", "family" : "Robert", "given" : "P", "non-dropping-particle" : "", "parse-names" : false, "suffix" : "" }, { "dropping-particle" : "", "family" : "Lyketsos", "given" : "C", "non-dropping-particle" : "", "parse-names" : false, "suffix" : "" } ], "container-title" : "Int Psychogeriatr", "id" : "ITEM-1", "issue" : "3", "issued" : { "date-parts" : [ [ "2010" ] ] }, "page" : "346-372", "title" : "Management of behavioral problems in Alzheimer's disease", "type" : "article-journal", "volume" : "22" }, "uris" : [ "http://www.mendeley.com/documents/?uuid=6c39c884-029a-4201-9c02-8438defcfe00" ] } ], "mendeley" : { "formattedCitation" : "&lt;sup&gt;14&lt;/sup&gt;", "plainTextFormattedCitation" : "14", "previouslyFormattedCitation" : "&lt;sup&gt;14&lt;/sup&gt;" }, "properties" : {  }, "schema" : "https://github.com/citation-style-language/schema/raw/master/csl-citation.json" }</w:instrText>
      </w:r>
      <w:r w:rsidR="00A556C3"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4</w:t>
      </w:r>
      <w:r w:rsidR="00A556C3" w:rsidRPr="00FF137E">
        <w:rPr>
          <w:rFonts w:ascii="Times New Roman" w:hAnsi="Times New Roman" w:cs="Times New Roman"/>
          <w:sz w:val="24"/>
          <w:szCs w:val="24"/>
          <w:lang w:eastAsia="ar-SA"/>
        </w:rPr>
        <w:fldChar w:fldCharType="end"/>
      </w:r>
      <w:r w:rsidR="00E53FA5" w:rsidRPr="00FF137E">
        <w:rPr>
          <w:rFonts w:ascii="Times New Roman" w:hAnsi="Times New Roman" w:cs="Times New Roman"/>
          <w:sz w:val="24"/>
          <w:szCs w:val="24"/>
          <w:lang w:eastAsia="ar-SA"/>
        </w:rPr>
        <w:t xml:space="preserve"> </w:t>
      </w:r>
      <w:r w:rsidRPr="00FF137E">
        <w:rPr>
          <w:rFonts w:ascii="Times New Roman" w:hAnsi="Times New Roman" w:cs="Times New Roman"/>
          <w:sz w:val="24"/>
          <w:szCs w:val="24"/>
          <w:lang w:eastAsia="ar-SA"/>
        </w:rPr>
        <w:t>Therefore, new interventions</w:t>
      </w:r>
      <w:r w:rsidR="00747028" w:rsidRPr="00FF137E">
        <w:rPr>
          <w:rFonts w:ascii="Times New Roman" w:hAnsi="Times New Roman" w:cs="Times New Roman"/>
          <w:sz w:val="24"/>
          <w:szCs w:val="24"/>
          <w:lang w:eastAsia="ar-SA"/>
        </w:rPr>
        <w:t>, added</w:t>
      </w:r>
      <w:r w:rsidRPr="00FF137E">
        <w:rPr>
          <w:rFonts w:ascii="Times New Roman" w:hAnsi="Times New Roman" w:cs="Times New Roman"/>
          <w:sz w:val="24"/>
          <w:szCs w:val="24"/>
          <w:lang w:eastAsia="ar-SA"/>
        </w:rPr>
        <w:t xml:space="preserve"> </w:t>
      </w:r>
      <w:r w:rsidR="00B910F3" w:rsidRPr="00FF137E">
        <w:rPr>
          <w:rFonts w:ascii="Times New Roman" w:hAnsi="Times New Roman" w:cs="Times New Roman"/>
          <w:sz w:val="24"/>
          <w:szCs w:val="24"/>
          <w:lang w:eastAsia="ar-SA"/>
        </w:rPr>
        <w:t>to drug therapy</w:t>
      </w:r>
      <w:r w:rsidR="00747028" w:rsidRPr="00FF137E">
        <w:rPr>
          <w:rFonts w:ascii="Times New Roman" w:hAnsi="Times New Roman" w:cs="Times New Roman"/>
          <w:sz w:val="24"/>
          <w:szCs w:val="24"/>
          <w:lang w:eastAsia="ar-SA"/>
        </w:rPr>
        <w:t>,</w:t>
      </w:r>
      <w:r w:rsidR="00B910F3" w:rsidRPr="00FF137E">
        <w:rPr>
          <w:rFonts w:ascii="Times New Roman" w:hAnsi="Times New Roman" w:cs="Times New Roman"/>
          <w:sz w:val="24"/>
          <w:szCs w:val="24"/>
          <w:lang w:eastAsia="ar-SA"/>
        </w:rPr>
        <w:t xml:space="preserve"> </w:t>
      </w:r>
      <w:r w:rsidRPr="00FF137E">
        <w:rPr>
          <w:rFonts w:ascii="Times New Roman" w:hAnsi="Times New Roman" w:cs="Times New Roman"/>
          <w:sz w:val="24"/>
          <w:szCs w:val="24"/>
          <w:lang w:eastAsia="ar-SA"/>
        </w:rPr>
        <w:t xml:space="preserve">are </w:t>
      </w:r>
      <w:r w:rsidR="00DC4341" w:rsidRPr="00FF137E">
        <w:rPr>
          <w:rFonts w:ascii="Times New Roman" w:hAnsi="Times New Roman" w:cs="Times New Roman"/>
          <w:sz w:val="24"/>
          <w:szCs w:val="24"/>
          <w:lang w:eastAsia="ar-SA"/>
        </w:rPr>
        <w:t xml:space="preserve">considered a potential alternative treatment </w:t>
      </w:r>
      <w:r w:rsidRPr="00FF137E">
        <w:rPr>
          <w:rFonts w:ascii="Times New Roman" w:hAnsi="Times New Roman" w:cs="Times New Roman"/>
          <w:sz w:val="24"/>
          <w:szCs w:val="24"/>
          <w:lang w:eastAsia="ar-SA"/>
        </w:rPr>
        <w:t xml:space="preserve">to </w:t>
      </w:r>
      <w:r w:rsidR="00B910F3" w:rsidRPr="00FF137E">
        <w:rPr>
          <w:rFonts w:ascii="Times New Roman" w:hAnsi="Times New Roman" w:cs="Times New Roman"/>
          <w:sz w:val="24"/>
          <w:szCs w:val="24"/>
          <w:lang w:eastAsia="ar-SA"/>
        </w:rPr>
        <w:t xml:space="preserve">reduce or prevent </w:t>
      </w:r>
      <w:r w:rsidR="005F28E4" w:rsidRPr="00FF137E">
        <w:rPr>
          <w:rFonts w:ascii="Times New Roman" w:hAnsi="Times New Roman" w:cs="Times New Roman"/>
          <w:sz w:val="24"/>
          <w:szCs w:val="24"/>
          <w:lang w:eastAsia="ar-SA"/>
        </w:rPr>
        <w:t>NPs</w:t>
      </w:r>
      <w:r w:rsidR="00B910F3" w:rsidRPr="00FF137E">
        <w:rPr>
          <w:rFonts w:ascii="Times New Roman" w:hAnsi="Times New Roman" w:cs="Times New Roman"/>
          <w:sz w:val="24"/>
          <w:szCs w:val="24"/>
          <w:lang w:eastAsia="ar-SA"/>
        </w:rPr>
        <w:t xml:space="preserve"> onset and recurrence</w:t>
      </w:r>
      <w:r w:rsidRPr="00FF137E">
        <w:rPr>
          <w:rFonts w:ascii="Times New Roman" w:hAnsi="Times New Roman" w:cs="Times New Roman"/>
          <w:sz w:val="24"/>
          <w:szCs w:val="24"/>
          <w:lang w:eastAsia="ar-SA"/>
        </w:rPr>
        <w:t xml:space="preserve">. </w:t>
      </w:r>
      <w:r w:rsidR="005A0A4F" w:rsidRPr="00FF137E">
        <w:rPr>
          <w:rFonts w:ascii="Times New Roman" w:hAnsi="Times New Roman" w:cs="Times New Roman"/>
          <w:sz w:val="24"/>
          <w:szCs w:val="24"/>
          <w:lang w:eastAsia="ar-SA"/>
        </w:rPr>
        <w:t>Potential non</w:t>
      </w:r>
      <w:r w:rsidR="0002468E" w:rsidRPr="00FF137E">
        <w:rPr>
          <w:rFonts w:ascii="Times New Roman" w:hAnsi="Times New Roman" w:cs="Times New Roman"/>
          <w:sz w:val="24"/>
          <w:szCs w:val="24"/>
          <w:lang w:eastAsia="ar-SA"/>
        </w:rPr>
        <w:t>-</w:t>
      </w:r>
      <w:r w:rsidR="005A0A4F" w:rsidRPr="00FF137E">
        <w:rPr>
          <w:rFonts w:ascii="Times New Roman" w:hAnsi="Times New Roman" w:cs="Times New Roman"/>
          <w:sz w:val="24"/>
          <w:szCs w:val="24"/>
          <w:lang w:eastAsia="ar-SA"/>
        </w:rPr>
        <w:t>pharmacological options traditionally include aromatherapy, multisensory stimulation, therapeutic use of musi</w:t>
      </w:r>
      <w:r w:rsidR="00555140" w:rsidRPr="00FF137E">
        <w:rPr>
          <w:rFonts w:ascii="Times New Roman" w:hAnsi="Times New Roman" w:cs="Times New Roman"/>
          <w:sz w:val="24"/>
          <w:szCs w:val="24"/>
          <w:lang w:eastAsia="ar-SA"/>
        </w:rPr>
        <w:t xml:space="preserve">c, animal-assisted therapy, </w:t>
      </w:r>
      <w:r w:rsidR="005A0A4F" w:rsidRPr="00FF137E">
        <w:rPr>
          <w:rFonts w:ascii="Times New Roman" w:hAnsi="Times New Roman" w:cs="Times New Roman"/>
          <w:sz w:val="24"/>
          <w:szCs w:val="24"/>
          <w:lang w:eastAsia="ar-SA"/>
        </w:rPr>
        <w:t>massage</w:t>
      </w:r>
      <w:r w:rsidR="00806C85" w:rsidRPr="00FF137E">
        <w:rPr>
          <w:rFonts w:ascii="Times New Roman" w:hAnsi="Times New Roman" w:cs="Times New Roman"/>
          <w:sz w:val="24"/>
          <w:szCs w:val="24"/>
          <w:lang w:eastAsia="ar-SA"/>
        </w:rPr>
        <w:t xml:space="preserve"> that are particularly useful for middle-late stages of dementia, whilst</w:t>
      </w:r>
      <w:r w:rsidR="00555140" w:rsidRPr="00FF137E">
        <w:rPr>
          <w:rFonts w:ascii="Times New Roman" w:hAnsi="Times New Roman" w:cs="Times New Roman"/>
          <w:sz w:val="24"/>
          <w:szCs w:val="24"/>
          <w:lang w:eastAsia="ar-SA"/>
        </w:rPr>
        <w:t xml:space="preserve"> physical activity</w:t>
      </w:r>
      <w:r w:rsidR="00806C85" w:rsidRPr="00FF137E">
        <w:rPr>
          <w:rFonts w:ascii="Times New Roman" w:hAnsi="Times New Roman" w:cs="Times New Roman"/>
          <w:sz w:val="24"/>
          <w:szCs w:val="24"/>
          <w:lang w:eastAsia="ar-SA"/>
        </w:rPr>
        <w:t xml:space="preserve"> is probably more useful in early-middle stages</w:t>
      </w:r>
      <w:r w:rsidR="00555140" w:rsidRPr="00FF137E">
        <w:rPr>
          <w:rFonts w:ascii="Times New Roman" w:hAnsi="Times New Roman" w:cs="Times New Roman"/>
          <w:sz w:val="24"/>
          <w:szCs w:val="24"/>
          <w:lang w:eastAsia="ar-SA"/>
        </w:rPr>
        <w:t xml:space="preserve">. </w:t>
      </w:r>
      <w:r w:rsidR="00C50C78"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2147/PRBM.S44775", "ISSN" : "11791578", "PMID" : "26170729", "abstract" : "Dealing with the behavioral and psychological symptoms of dementia (BPSD) is often complex. Given the controversy with regard to antipsychotics for behavioral problems in people with dementia, there has been a renewed emphasis on nonpharmacological interventions, with progress in the design of the relevant studies. Potential nonpharmacological interventions for BPSD are: cognitive training/stimulation, rehabilitative care, activities of daily living, music therapy, massage/touch, physical activity, education/training of professionals, and education and psychosocial support of informal caregivers. Use of antipsychotics in the management of BPSD is controversial due to limited efficacy and the risk of serious adverse effects, but credible alternatives remain scarce. The problem of chronic use of antipsychotics in nursing homes should be tackled. Discontinuation of antipsychotic medication in older individuals with BPSD appears to be feasible. Discontinuation efforts are needed to differentiate between patients for whom antipsychotics have no added value and patients for whom the benefits outweigh the risks.", "author" : [ { "dropping-particle" : "", "family" : "Azermai", "given" : "Majda", "non-dropping-particle" : "", "parse-names" : false, "suffix" : "" } ], "container-title" : "Psychology Research and Behavior Management", "id" : "ITEM-1", "issued" : { "date-parts" : [ [ "2015" ] ] }, "page" : "181-185", "title" : "Dealing with behavioral and psychological symptoms of dementia: A general overview", "type" : "article", "volume" : "8" }, "uris" : [ "http://www.mendeley.com/documents/?uuid=4c2c056a-306a-4eb9-a8d3-63af3efd540d" ] } ], "mendeley" : { "formattedCitation" : "&lt;sup&gt;15&lt;/sup&gt;", "plainTextFormattedCitation" : "15", "previouslyFormattedCitation" : "&lt;sup&gt;15&lt;/sup&gt;" }, "properties" : {  }, "schema" : "https://github.com/citation-style-language/schema/raw/master/csl-citation.json" }</w:instrText>
      </w:r>
      <w:r w:rsidR="00C50C78"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5</w:t>
      </w:r>
      <w:r w:rsidR="00C50C78" w:rsidRPr="00FF137E">
        <w:rPr>
          <w:rFonts w:ascii="Times New Roman" w:hAnsi="Times New Roman" w:cs="Times New Roman"/>
          <w:sz w:val="24"/>
          <w:szCs w:val="24"/>
          <w:lang w:eastAsia="ar-SA"/>
        </w:rPr>
        <w:fldChar w:fldCharType="end"/>
      </w:r>
      <w:r w:rsidR="00096891" w:rsidRPr="00FF137E">
        <w:rPr>
          <w:rFonts w:ascii="Times New Roman" w:hAnsi="Times New Roman" w:cs="Times New Roman"/>
          <w:sz w:val="24"/>
          <w:szCs w:val="24"/>
          <w:lang w:eastAsia="ar-SA"/>
        </w:rPr>
        <w:t xml:space="preserve"> </w:t>
      </w:r>
    </w:p>
    <w:p w14:paraId="4090BBA9" w14:textId="77777777" w:rsidR="004370E8" w:rsidRPr="00FF137E" w:rsidRDefault="004370E8" w:rsidP="00407DE9">
      <w:pPr>
        <w:spacing w:after="0" w:line="480" w:lineRule="auto"/>
        <w:jc w:val="both"/>
        <w:rPr>
          <w:rFonts w:ascii="Times New Roman" w:hAnsi="Times New Roman" w:cs="Times New Roman"/>
          <w:sz w:val="24"/>
          <w:szCs w:val="24"/>
          <w:lang w:eastAsia="ar-SA"/>
        </w:rPr>
      </w:pPr>
    </w:p>
    <w:p w14:paraId="311F92ED" w14:textId="031A7128" w:rsidR="005228E7" w:rsidRPr="00FF137E" w:rsidRDefault="0002468E" w:rsidP="00407DE9">
      <w:pPr>
        <w:spacing w:after="0" w:line="480" w:lineRule="auto"/>
        <w:jc w:val="both"/>
        <w:rPr>
          <w:rFonts w:ascii="Times New Roman" w:hAnsi="Times New Roman" w:cs="Times New Roman"/>
          <w:sz w:val="24"/>
          <w:szCs w:val="24"/>
          <w:lang w:eastAsia="ar-SA"/>
        </w:rPr>
      </w:pPr>
      <w:r w:rsidRPr="00FF137E">
        <w:rPr>
          <w:rFonts w:ascii="Times New Roman" w:hAnsi="Times New Roman" w:cs="Times New Roman"/>
          <w:sz w:val="24"/>
          <w:szCs w:val="24"/>
          <w:lang w:eastAsia="ar-SA"/>
        </w:rPr>
        <w:t>Among non-pharmacological interventions, p</w:t>
      </w:r>
      <w:r w:rsidR="00096891" w:rsidRPr="00FF137E">
        <w:rPr>
          <w:rFonts w:ascii="Times New Roman" w:hAnsi="Times New Roman" w:cs="Times New Roman"/>
          <w:sz w:val="24"/>
          <w:szCs w:val="24"/>
          <w:lang w:eastAsia="ar-SA"/>
        </w:rPr>
        <w:t>hysical activity</w:t>
      </w:r>
      <w:r w:rsidR="009244BD" w:rsidRPr="00FF137E">
        <w:rPr>
          <w:rFonts w:ascii="Times New Roman" w:hAnsi="Times New Roman" w:cs="Times New Roman"/>
          <w:sz w:val="24"/>
          <w:szCs w:val="24"/>
          <w:lang w:eastAsia="ar-SA"/>
        </w:rPr>
        <w:t xml:space="preserve"> </w:t>
      </w:r>
      <w:r w:rsidR="008934F6" w:rsidRPr="00FF137E">
        <w:rPr>
          <w:rFonts w:ascii="Times New Roman" w:hAnsi="Times New Roman" w:cs="Times New Roman"/>
          <w:sz w:val="24"/>
          <w:szCs w:val="24"/>
          <w:lang w:eastAsia="ar-SA"/>
        </w:rPr>
        <w:t>seems to be the</w:t>
      </w:r>
      <w:r w:rsidR="00D03D67" w:rsidRPr="00FF137E">
        <w:rPr>
          <w:rFonts w:ascii="Times New Roman" w:hAnsi="Times New Roman" w:cs="Times New Roman"/>
          <w:sz w:val="24"/>
          <w:szCs w:val="24"/>
          <w:lang w:eastAsia="ar-SA"/>
        </w:rPr>
        <w:t xml:space="preserve"> most promising candidate</w:t>
      </w:r>
      <w:r w:rsidR="00A54658" w:rsidRPr="00FF137E">
        <w:rPr>
          <w:rFonts w:ascii="Times New Roman" w:hAnsi="Times New Roman" w:cs="Times New Roman"/>
          <w:sz w:val="24"/>
          <w:szCs w:val="24"/>
          <w:lang w:eastAsia="ar-SA"/>
        </w:rPr>
        <w:t xml:space="preserve">. </w:t>
      </w:r>
      <w:r w:rsidR="00D84B0A" w:rsidRPr="00FF137E">
        <w:rPr>
          <w:rFonts w:ascii="Times New Roman" w:hAnsi="Times New Roman" w:cs="Times New Roman"/>
          <w:sz w:val="24"/>
          <w:szCs w:val="24"/>
          <w:lang w:eastAsia="ar-SA"/>
        </w:rPr>
        <w:t>P</w:t>
      </w:r>
      <w:r w:rsidR="002C24AD" w:rsidRPr="00FF137E">
        <w:rPr>
          <w:rFonts w:ascii="Times New Roman" w:hAnsi="Times New Roman" w:cs="Times New Roman"/>
          <w:sz w:val="24"/>
          <w:szCs w:val="24"/>
          <w:lang w:eastAsia="ar-SA"/>
        </w:rPr>
        <w:t>hysical activity</w:t>
      </w:r>
      <w:r w:rsidR="00C47629" w:rsidRPr="00FF137E">
        <w:rPr>
          <w:rFonts w:ascii="Times New Roman" w:hAnsi="Times New Roman" w:cs="Times New Roman"/>
          <w:sz w:val="24"/>
          <w:szCs w:val="24"/>
          <w:lang w:eastAsia="ar-SA"/>
        </w:rPr>
        <w:t xml:space="preserve"> can </w:t>
      </w:r>
      <w:r w:rsidR="00740821" w:rsidRPr="00FF137E">
        <w:rPr>
          <w:rFonts w:ascii="Times New Roman" w:hAnsi="Times New Roman" w:cs="Times New Roman"/>
          <w:sz w:val="24"/>
          <w:szCs w:val="24"/>
          <w:lang w:eastAsia="ar-SA"/>
        </w:rPr>
        <w:t xml:space="preserve">reduce the risk or delay the onset of AD </w:t>
      </w:r>
      <w:r w:rsidR="00DF251B"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6/S1474-4422(05)70198-8", "ISBN" : "1474-4422", "ISSN" : "14744422", "PMID" : "16239176", "abstract" : "BACKGROUND: Physical activity may help maintain cognitive function and decrease dementia risk, but epidemiological findings remain controversial. The aim of our study was to investigate the association between leisure-time physical activity at midlife and the subsequent development of dementia and Alzheimer's disease (AD).\\n\\nMETHODS: Participants were randomly selected from the survivors of a population-based cohort previously surveyed in 1972, 1977, 1982, or 1987. 1449 persons (72.5%) age 65-79 years participated in the re-examination in 1998 (mean follow-up, 21 years). 117 persons had dementia and 76 had AD. Multiple logistic regression methods were used to analyse the association between leisure-time physical activity and dementia or AD.\\n\\nFINDINGS: Leisure-time physical activity at midlife at least twice a week was associated with a reduced risk of dementia and AD (odds ratio [OR] 0.48 [95% CI 0.25-0.91] and 0.38 [0.17-0.85], respectively), even after adjustments for age, sex, education, follow-up time, locomotor disorders, APOE genotype, vascular disorders, smoking, and alcohol drinking. The associations were more pronounced among the APOE epsilon4 carriers.\\n\\nINTERPRETATION: Leisure-time physical activity at midlife is associated with a decreased risk of dementia and AD later in life. Regular physical activity may reduce the risk or delay the onset of dementia and AD, especially among genetically susceptible individuals.", "author" : [ { "dropping-particle" : "", "family" : "Rovio", "given" : "Suvi", "non-dropping-particle" : "", "parse-names" : false, "suffix" : "" }, { "dropping-particle" : "", "family" : "K\u00e5reholt", "given" : "Ingemar", "non-dropping-particle" : "", "parse-names" : false, "suffix" : "" }, { "dropping-particle" : "", "family" : "Helkala", "given" : "Eeva-Liisa", "non-dropping-particle" : "", "parse-names" : false, "suffix" : "" }, { "dropping-particle" : "", "family" : "Viitanen", "given" : "Matti", "non-dropping-particle" : "", "parse-names" : false, "suffix" : "" }, { "dropping-particle" : "", "family" : "Winblad", "given" : "Bengt", "non-dropping-particle" : "", "parse-names" : false, "suffix" : "" }, { "dropping-particle" : "", "family" : "Tuomilehto", "given" : "Jaakko", "non-dropping-particle" : "", "parse-names" : false, "suffix" : "" }, { "dropping-particle" : "", "family" : "Soininen", "given" : "Hilkka", "non-dropping-particle" : "", "parse-names" : false, "suffix" : "" }, { "dropping-particle" : "", "family" : "Nissinen", "given" : "Aulikki", "non-dropping-particle" : "", "parse-names" : false, "suffix" : "" }, { "dropping-particle" : "", "family" : "Kivipelto", "given" : "Miia", "non-dropping-particle" : "", "parse-names" : false, "suffix" : "" } ], "container-title" : "The Lancet Neurology", "id" : "ITEM-1", "issue" : "11", "issued" : { "date-parts" : [ [ "2005" ] ] }, "page" : "705-711", "title" : "Leisure-time physical activity at midlife and the risk of dementia and Alzheimer's disease", "type" : "article-journal", "volume" : "4" }, "uris" : [ "http://www.mendeley.com/documents/?uuid=a2f18897-387d-42a8-8d98-31cf02f521d3" ] } ], "mendeley" : { "formattedCitation" : "&lt;sup&gt;16&lt;/sup&gt;", "plainTextFormattedCitation" : "16", "previouslyFormattedCitation" : "&lt;sup&gt;16&lt;/sup&gt;" }, "properties" : {  }, "schema" : "https://github.com/citation-style-language/schema/raw/master/csl-citation.json" }</w:instrText>
      </w:r>
      <w:r w:rsidR="00DF251B"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6</w:t>
      </w:r>
      <w:r w:rsidR="00DF251B" w:rsidRPr="00FF137E">
        <w:rPr>
          <w:rFonts w:ascii="Times New Roman" w:hAnsi="Times New Roman" w:cs="Times New Roman"/>
          <w:sz w:val="24"/>
          <w:szCs w:val="24"/>
          <w:lang w:eastAsia="ar-SA"/>
        </w:rPr>
        <w:fldChar w:fldCharType="end"/>
      </w:r>
      <w:r w:rsidR="00740821" w:rsidRPr="00FF137E">
        <w:rPr>
          <w:rFonts w:ascii="Times New Roman" w:hAnsi="Times New Roman" w:cs="Times New Roman"/>
          <w:sz w:val="24"/>
          <w:szCs w:val="24"/>
          <w:lang w:eastAsia="ar-SA"/>
        </w:rPr>
        <w:t xml:space="preserve"> </w:t>
      </w:r>
      <w:r w:rsidR="00C47629" w:rsidRPr="00FF137E">
        <w:rPr>
          <w:rFonts w:ascii="Times New Roman" w:hAnsi="Times New Roman" w:cs="Times New Roman"/>
          <w:sz w:val="24"/>
          <w:szCs w:val="24"/>
          <w:lang w:eastAsia="ar-SA"/>
        </w:rPr>
        <w:t>and</w:t>
      </w:r>
      <w:r w:rsidR="002C24AD" w:rsidRPr="00FF137E">
        <w:rPr>
          <w:rFonts w:ascii="Times New Roman" w:hAnsi="Times New Roman" w:cs="Times New Roman"/>
          <w:sz w:val="24"/>
          <w:szCs w:val="24"/>
          <w:lang w:eastAsia="ar-SA"/>
        </w:rPr>
        <w:t xml:space="preserve"> </w:t>
      </w:r>
      <w:r w:rsidR="00590301" w:rsidRPr="00FF137E">
        <w:rPr>
          <w:rFonts w:ascii="Times New Roman" w:hAnsi="Times New Roman" w:cs="Times New Roman"/>
          <w:sz w:val="24"/>
          <w:szCs w:val="24"/>
          <w:lang w:eastAsia="ar-SA"/>
        </w:rPr>
        <w:t>has a positive effect on cognitive flexibility, depressive symptoms,</w:t>
      </w:r>
      <w:r w:rsidR="00BB3BC4" w:rsidRPr="00FF137E">
        <w:rPr>
          <w:rFonts w:ascii="Times New Roman" w:hAnsi="Times New Roman" w:cs="Times New Roman"/>
          <w:sz w:val="24"/>
          <w:szCs w:val="24"/>
          <w:lang w:eastAsia="ar-SA"/>
        </w:rPr>
        <w:t xml:space="preserve"> cardiovascular health, </w:t>
      </w:r>
      <w:r w:rsidR="00590301" w:rsidRPr="00FF137E">
        <w:rPr>
          <w:rFonts w:ascii="Times New Roman" w:hAnsi="Times New Roman" w:cs="Times New Roman"/>
          <w:sz w:val="24"/>
          <w:szCs w:val="24"/>
          <w:lang w:eastAsia="ar-SA"/>
        </w:rPr>
        <w:t>sleep</w:t>
      </w:r>
      <w:r w:rsidR="00740821" w:rsidRPr="00FF137E">
        <w:rPr>
          <w:rFonts w:ascii="Times New Roman" w:hAnsi="Times New Roman" w:cs="Times New Roman"/>
          <w:sz w:val="24"/>
          <w:szCs w:val="24"/>
          <w:lang w:eastAsia="ar-SA"/>
        </w:rPr>
        <w:t xml:space="preserve"> (Rem sleep behaviour disorder, RBD)</w:t>
      </w:r>
      <w:r w:rsidR="005C220C" w:rsidRPr="00FF137E">
        <w:rPr>
          <w:rFonts w:ascii="Times New Roman" w:hAnsi="Times New Roman" w:cs="Times New Roman"/>
          <w:sz w:val="24"/>
          <w:szCs w:val="24"/>
          <w:lang w:eastAsia="ar-SA"/>
        </w:rPr>
        <w:t>,</w:t>
      </w:r>
      <w:r w:rsidR="00D84B0A" w:rsidRPr="00FF137E">
        <w:rPr>
          <w:rFonts w:ascii="Times New Roman" w:hAnsi="Times New Roman" w:cs="Times New Roman"/>
          <w:sz w:val="24"/>
          <w:szCs w:val="24"/>
          <w:lang w:eastAsia="ar-SA"/>
        </w:rPr>
        <w:t xml:space="preserve"> and</w:t>
      </w:r>
      <w:r w:rsidR="005C220C" w:rsidRPr="00FF137E">
        <w:rPr>
          <w:rFonts w:ascii="Times New Roman" w:hAnsi="Times New Roman" w:cs="Times New Roman"/>
          <w:sz w:val="24"/>
          <w:szCs w:val="24"/>
          <w:lang w:eastAsia="ar-SA"/>
        </w:rPr>
        <w:t xml:space="preserve"> genera</w:t>
      </w:r>
      <w:r w:rsidR="00EA36EF" w:rsidRPr="00FF137E">
        <w:rPr>
          <w:rFonts w:ascii="Times New Roman" w:hAnsi="Times New Roman" w:cs="Times New Roman"/>
          <w:sz w:val="24"/>
          <w:szCs w:val="24"/>
          <w:lang w:eastAsia="ar-SA"/>
        </w:rPr>
        <w:t>l wellness</w:t>
      </w:r>
      <w:r w:rsidRPr="00FF137E">
        <w:rPr>
          <w:rFonts w:ascii="Times New Roman" w:hAnsi="Times New Roman" w:cs="Times New Roman"/>
          <w:sz w:val="24"/>
          <w:szCs w:val="24"/>
          <w:lang w:eastAsia="ar-SA"/>
        </w:rPr>
        <w:t xml:space="preserve"> </w:t>
      </w:r>
      <w:r w:rsidR="006A205B" w:rsidRPr="00FF137E">
        <w:rPr>
          <w:rFonts w:ascii="Times New Roman" w:hAnsi="Times New Roman" w:cs="Times New Roman"/>
          <w:sz w:val="24"/>
          <w:szCs w:val="24"/>
          <w:lang w:eastAsia="ar-SA"/>
        </w:rPr>
        <w:t>which are predictors for ongoing neurodegenerative process</w:t>
      </w:r>
      <w:r w:rsidR="003A3D53" w:rsidRPr="00FF137E">
        <w:rPr>
          <w:rFonts w:ascii="Times New Roman" w:hAnsi="Times New Roman" w:cs="Times New Roman"/>
          <w:sz w:val="24"/>
          <w:szCs w:val="24"/>
          <w:lang w:eastAsia="ar-SA"/>
        </w:rPr>
        <w:t xml:space="preserve"> in patients without dementia</w:t>
      </w:r>
      <w:r w:rsidR="00590301" w:rsidRPr="00FF137E">
        <w:rPr>
          <w:rFonts w:ascii="Times New Roman" w:hAnsi="Times New Roman" w:cs="Times New Roman"/>
          <w:sz w:val="24"/>
          <w:szCs w:val="24"/>
          <w:lang w:eastAsia="ar-SA"/>
        </w:rPr>
        <w:t> </w:t>
      </w:r>
      <w:r w:rsidR="00AF4F67"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6/j.clineuro.2018.01.008", "ISBN" : "4970712980", "ISSN" : "18726968", "PMID" : "29331872", "abstract" : "Objective The prevalence of Alzheimer's disease and Parkinson's disease increases with the raising number of elderly, which will be a challenging situation for the healthcare systems and society in the future. There is evidence that there are modifiable risk-factors e.g. physical activity for these diseases. Here, we study the interaction between sports inactivity with prodromal markers for neurodegeneration. Patients and Methods We investigated 667 neurologically healthy individuals cross-sectional and a subgroup longitudinal over six years. Participants were stratified by their weekly sports activity. Prodromal markers (depression and REM sleep behaviour disorder (RBD)) as well as single and dual-tasking parameters and cognitive parameters were compared between the groups. Results At baseline, sports activity was associated with lower BDI scores, lower occurrence of depressive syndrome and RBD, compared to sports inactivity. Further, active participants were faster in cognitive tasks associated with working memory and attention (Trail Making test part-A; TMT-B, \u0394TMT-B-A) and better in gait and cognition parameters (single tasks and dual tasks) but not with overall cognition as measured with the MMSE. The association between physical inactivity and depression as well as TMT was present after six years. Conclusion We found that sports activity has a positive effect on cognitive flexibility, depressive symptoms and sleep which are all signs for a possible ongoing neurodegenerative process. Therefore, our results strengthen the potential role of sports activity as a positive disease modifier.", "author" : [ { "dropping-particle" : "", "family" : "Lerche", "given" : "Stefanie", "non-dropping-particle" : "", "parse-names" : false, "suffix" : "" }, { "dropping-particle" : "", "family" : "Gutfreund", "given" : "Alexandra", "non-dropping-particle" : "", "parse-names" : false, "suffix" : "" }, { "dropping-particle" : "", "family" : "Brockmann", "given" : "Kathrin", "non-dropping-particle" : "", "parse-names" : false, "suffix" : "" }, { "dropping-particle" : "", "family" : "Hobert", "given" : "Markus A.", "non-dropping-particle" : "", "parse-names" : false, "suffix" : "" }, { "dropping-particle" : "", "family" : "Wurster", "given" : "Isabel", "non-dropping-particle" : "", "parse-names" : false, "suffix" : "" }, { "dropping-particle" : "", "family" : "S\u00fcnkel", "given" : "Ulrike", "non-dropping-particle" : "", "parse-names" : false, "suffix" : "" }, { "dropping-particle" : "", "family" : "Eschweiler", "given" : "Gerhard W.", "non-dropping-particle" : "", "parse-names" : false, "suffix" : "" }, { "dropping-particle" : "", "family" : "Metzger", "given" : "Florian G.", "non-dropping-particle" : "", "parse-names" : false, "suffix" : "" }, { "dropping-particle" : "", "family" : "Maetzler", "given" : "Walter", "non-dropping-particle" : "", "parse-names" : false, "suffix" : "" }, { "dropping-particle" : "", "family" : "Berg", "given" : "Daniela", "non-dropping-particle" : "", "parse-names" : false, "suffix" : "" } ], "container-title" : "Clinical Neurology and Neurosurgery", "id" : "ITEM-1", "issued" : { "date-parts" : [ [ "2018" ] ] }, "page" : "88-93", "title" : "Effect of physical activity on cognitive flexibility, depression and RBD in healthy elderly", "type" : "article-journal", "volume" : "165" }, "uris" : [ "http://www.mendeley.com/documents/?uuid=6236aa5b-28d8-4124-9345-84bf26fe5179" ] }, { "id" : "ITEM-2", "itemData" : { "DOI" : "10.1161/CIRCULATIONAHA", "author" : [ { "dropping-particle" : "", "family" : "Florido R, Kwak L, Lazo M, Nambi V, Ahmed HM, Hegde SM, Gerstenblith G, Blumenthal RS, Ballantyne CM, Selvin E, Folsom AR, Coresh J", "given" : "Ndumele CE.", "non-dropping-particle" : "", "parse-names" : false, "suffix" : "" } ], "container-title" : "Circulation", "id" : "ITEM-2", "issued" : { "date-parts" : [ [ "2018" ] ] }, "title" : "Six-Year Changes in Physical Activity and the Risk of Incident Heart Failure: The Atherosclerosis Risk in Communities (ARIC) Study.", "type" : "article-journal" }, "uris" : [ "http://www.mendeley.com/documents/?uuid=8e808bc1-534e-41d9-936d-ce3c23e92035" ] } ], "mendeley" : { "formattedCitation" : "&lt;sup&gt;17,18&lt;/sup&gt;", "plainTextFormattedCitation" : "17,18", "previouslyFormattedCitation" : "&lt;sup&gt;17,18&lt;/sup&gt;" }, "properties" : {  }, "schema" : "https://github.com/citation-style-language/schema/raw/master/csl-citation.json" }</w:instrText>
      </w:r>
      <w:r w:rsidR="00AF4F67"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7,18</w:t>
      </w:r>
      <w:r w:rsidR="00AF4F67" w:rsidRPr="00FF137E">
        <w:rPr>
          <w:rFonts w:ascii="Times New Roman" w:hAnsi="Times New Roman" w:cs="Times New Roman"/>
          <w:sz w:val="24"/>
          <w:szCs w:val="24"/>
          <w:lang w:eastAsia="ar-SA"/>
        </w:rPr>
        <w:fldChar w:fldCharType="end"/>
      </w:r>
      <w:r w:rsidR="006B4F0F" w:rsidRPr="00FF137E">
        <w:rPr>
          <w:rFonts w:ascii="Times New Roman" w:hAnsi="Times New Roman" w:cs="Times New Roman"/>
          <w:sz w:val="24"/>
          <w:szCs w:val="24"/>
          <w:lang w:eastAsia="ar-SA"/>
        </w:rPr>
        <w:t xml:space="preserve">, </w:t>
      </w:r>
      <w:r w:rsidR="00AF1DDC" w:rsidRPr="00FF137E">
        <w:rPr>
          <w:rFonts w:ascii="Times New Roman" w:hAnsi="Times New Roman" w:cs="Times New Roman"/>
          <w:sz w:val="24"/>
          <w:szCs w:val="24"/>
          <w:lang w:eastAsia="ar-SA"/>
        </w:rPr>
        <w:t>it can</w:t>
      </w:r>
      <w:r w:rsidR="00417BE5" w:rsidRPr="00FF137E">
        <w:rPr>
          <w:rFonts w:ascii="Times New Roman" w:hAnsi="Times New Roman" w:cs="Times New Roman"/>
          <w:sz w:val="24"/>
          <w:szCs w:val="24"/>
          <w:lang w:eastAsia="ar-SA"/>
        </w:rPr>
        <w:t xml:space="preserve"> </w:t>
      </w:r>
      <w:r w:rsidR="00AF1DDC" w:rsidRPr="00FF137E">
        <w:rPr>
          <w:rFonts w:ascii="Times New Roman" w:hAnsi="Times New Roman" w:cs="Times New Roman"/>
          <w:sz w:val="24"/>
          <w:szCs w:val="24"/>
          <w:lang w:eastAsia="ar-SA"/>
        </w:rPr>
        <w:t>also improve cognitive functions an</w:t>
      </w:r>
      <w:r w:rsidR="009024C2" w:rsidRPr="00FF137E">
        <w:rPr>
          <w:rFonts w:ascii="Times New Roman" w:hAnsi="Times New Roman" w:cs="Times New Roman"/>
          <w:sz w:val="24"/>
          <w:szCs w:val="24"/>
          <w:lang w:eastAsia="ar-SA"/>
        </w:rPr>
        <w:t>d NPs in patients with dementia</w:t>
      </w:r>
      <w:r w:rsidR="00673408" w:rsidRPr="00FF137E">
        <w:rPr>
          <w:rFonts w:ascii="Times New Roman" w:hAnsi="Times New Roman" w:cs="Times New Roman"/>
          <w:sz w:val="24"/>
          <w:szCs w:val="24"/>
          <w:lang w:eastAsia="ar-SA"/>
        </w:rPr>
        <w:t xml:space="preserve">, and the role of </w:t>
      </w:r>
      <w:r w:rsidR="00AF1DDC" w:rsidRPr="00FF137E">
        <w:rPr>
          <w:rFonts w:ascii="Times New Roman" w:hAnsi="Times New Roman" w:cs="Times New Roman"/>
          <w:sz w:val="24"/>
          <w:szCs w:val="24"/>
          <w:lang w:eastAsia="ar-SA"/>
        </w:rPr>
        <w:t xml:space="preserve"> </w:t>
      </w:r>
      <w:r w:rsidR="00673408" w:rsidRPr="00FF137E">
        <w:rPr>
          <w:rFonts w:ascii="Times New Roman" w:hAnsi="Times New Roman" w:cs="Times New Roman"/>
          <w:sz w:val="24"/>
          <w:szCs w:val="24"/>
          <w:lang w:eastAsia="ar-SA"/>
        </w:rPr>
        <w:t>physical activity is a novel area of research in dementia, in</w:t>
      </w:r>
      <w:r w:rsidR="008908D6" w:rsidRPr="00FF137E">
        <w:rPr>
          <w:rFonts w:ascii="Times New Roman" w:hAnsi="Times New Roman" w:cs="Times New Roman"/>
          <w:sz w:val="24"/>
          <w:szCs w:val="24"/>
          <w:lang w:eastAsia="ar-SA"/>
        </w:rPr>
        <w:t xml:space="preserve"> </w:t>
      </w:r>
      <w:r w:rsidR="00673408" w:rsidRPr="00FF137E">
        <w:rPr>
          <w:rFonts w:ascii="Times New Roman" w:hAnsi="Times New Roman" w:cs="Times New Roman"/>
          <w:sz w:val="24"/>
          <w:szCs w:val="24"/>
          <w:lang w:eastAsia="ar-SA"/>
        </w:rPr>
        <w:t xml:space="preserve">particular in AD. </w:t>
      </w:r>
      <w:r w:rsidR="00D51559"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7/S1041610211002365", "ISBN" : "1041610211", "ISSN" : "1741-203X", "PMID" : "22172121", "abstract" : "BACKGROUND: Behavioral and psychological symptoms of dementia (BPSD) are common and are core symptoms of the condition. They cause considerable distress to the person with dementia and their carers and predict early institutionalization and death. Historically, these symptoms have been managed with anxiolytic and antipsychotic medication. Although potentially effective, such medication has been used too widely and is associated with serious adverse side-effects and increased mortality. Consequently, there is a need to evaluate non-pharmacological therapies for behavioral and psychological symptoms in this population. One such therapy is physical activity, which has widespread health benefits. The aim of this review is to summarize the current findings of the efficacy of physical activity on BPSD.\\n\\nMETHOD: Published articles were identified using electronic and manual searches. Rather than systematically aggregating data, this review adopted a rapid critical interpretive approach to synthesize the literature.\\n\\nRESULTS: Exercise appears to be beneficial in reducing some BPSD, especially depressed mood, agitation, and wandering, and may also improve night-time sleep. Evidence of the efficacy of exercise on improving other symptoms such as anxiety, apathy, and repetitive behaviors is currently weak or lacking.\\n\\nCONCLUSION: The beneficial effect of exercise type, its duration, and frequency is unclear although some studies suggest that walking for at least 30 minutes, several times a week, may enhance outcome. The methodological shortcomings of current work in this area are substantial. The research and clinical implications of current findings are discussed.", "author" : [ { "dropping-particle" : "V", "family" : "Thun\u00e9-Boyle", "given" : "I C", "non-dropping-particle" : "", "parse-names" : false, "suffix" : "" }, { "dropping-particle" : "", "family" : "Iliffe", "given" : "S", "non-dropping-particle" : "", "parse-names" : false, "suffix" : "" }, { "dropping-particle" : "", "family" : "Cerga-Pashoja", "given" : "a", "non-dropping-particle" : "", "parse-names" : false, "suffix" : "" }, { "dropping-particle" : "", "family" : "Lowery", "given" : "D", "non-dropping-particle" : "", "parse-names" : false, "suffix" : "" }, { "dropping-particle" : "", "family" : "Warner", "given" : "J", "non-dropping-particle" : "", "parse-names" : false, "suffix" : "" } ], "container-title" : "International psychogeriatrics / IPA", "id" : "ITEM-1", "issue" : "7", "issued" : { "date-parts" : [ [ "2012" ] ] }, "page" : "1046-57", "title" : "The effect of exercise on behavioral and psychological symptoms of dementia: towards a research agenda.", "type" : "article-journal", "volume" : "24" }, "uris" : [ "http://www.mendeley.com/documents/?uuid=082a8a90-b182-49d4-bc91-faa6a4cc86a2" ] }, { "id" : "ITEM-2", "itemData" : { "DOI" : "10.1002/gps.4062", "ISBN" : "0885-6230", "ISSN" : "10991166", "PMID" : "24338799", "abstract" : "OBJECTIVE: The objective of this study is to evaluate the effectiveness of a simple dyadic (person with dementia and their main carer) exercise regimen as a therapy for the behavioural and psychological symptoms of dementia. METHOD: A two arm, pragmatic, randomised, controlled, single-blind, parallel-group trial of a dyadic exercise regimen (individually tailored walking regimen designed to become progressively intensive and last between 20-30 min, at least five times per week).Community-dwelling individuals with ICD-10 confirmed dementia with the following: clinically significant behavioural and psychological symptoms, a carer willing and able to co-participate in the exercise regimen, and no physical conditions or symptoms that would preclude exercise participation were invited by mental health or primary care services into the study. RESULTS: One hundred and thirty-one dyads were recruited to this study. There was no significant difference in Behavioural and Psychological Symptoms as measured by the Neuropsychiatric Inventory at week 12 between the group receiving the dyadic exercise regimen and those that did not (adjusted difference in means (intervention minus control) = -1.53, p = 0.6, 95% CI [-7.37, 4.32]). There was a significant between-group difference in caregiver's burden as measured by the Zarit Caregiver Burden Inventory at week 12 (OR = 0.18, p = 0.01, CI [0.05, 0.69]) favouring the exercise group. CONCLUSIONS: This study found that regular simple exercise does not appear to improve the behavioural and psychological symptoms of dementia, but did seem to attenuate caregiver burden. Further study to improve exercise uptake are needed. Copyright \u00a9 2013 John Wiley &amp; Sons, Ltd.", "author" : [ { "dropping-particle" : "", "family" : "Lowery", "given" : "David", "non-dropping-particle" : "", "parse-names" : false, "suffix" : "" }, { "dropping-particle" : "", "family" : "Cerga-Pashoja", "given" : "Arlinda", "non-dropping-particle" : "", "parse-names" : false, "suffix" : "" }, { "dropping-particle" : "", "family" : "Iliffe", "given" : "Steve", "non-dropping-particle" : "", "parse-names" : false, "suffix" : "" }, { "dropping-particle" : "", "family" : "Thun\u00e9-Boyle", "given" : "Ingela", "non-dropping-particle" : "", "parse-names" : false, "suffix" : "" }, { "dropping-particle" : "", "family" : "Griffin", "given" : "Mark", "non-dropping-particle" : "", "parse-names" : false, "suffix" : "" }, { "dropping-particle" : "", "family" : "Lee", "given" : "James", "non-dropping-particle" : "", "parse-names" : false, "suffix" : "" }, { "dropping-particle" : "", "family" : "Bailey", "given" : "Alex", "non-dropping-particle" : "", "parse-names" : false, "suffix" : "" }, { "dropping-particle" : "", "family" : "Bhattacharya", "given" : "Rahul", "non-dropping-particle" : "", "parse-names" : false, "suffix" : "" }, { "dropping-particle" : "", "family" : "Warner", "given" : "James", "non-dropping-particle" : "", "parse-names" : false, "suffix" : "" } ], "container-title" : "International Journal of Geriatric Psychiatry", "id" : "ITEM-2", "issue" : "8", "issued" : { "date-parts" : [ [ "2014" ] ] }, "page" : "819-827", "title" : "The effect of exercise on behavioural and psychological symptoms of dementia: The EVIDEM-E randomised controlled clinical trial", "type" : "article-journal", "volume" : "29" }, "uris" : [ "http://www.mendeley.com/documents/?uuid=a1ee365e-be6d-4c7c-9f46-561f141d1135" ] }, { "id" : "ITEM-3", "itemData" : { "DOI" : "10.1186/s13195-017-0289-z", "ISBN" : "1319501702", "ISSN" : "17589193", "PMID" : "28851451", "abstract" : "The primary objective of this trial is to investigate the effects of a short-term exercise program on neuropsychiatric signs and symptoms in acute hospital dementia care. Within a hospital-based randomized controlled trial, the intervention group conducted a 2-week exercise program with four 20-min exercise sessions on 3\u00a0days per week. The control group conducted a social stimulation program. Effects on neuropsychiatric signs and symptoms were measured via the Alzheimer\u2019s Disease Cooperative Study-Clinical Global Impression of Change, the Neuropsychiatric Inventory, and the Cohen-Mansfield Agitation Inventory. The antipsychotic and sedative dosage was quantified by olanzapine and diazepam equivalents. Eighty-five patients were randomized via minimization to an intervention group (IG) and a control group (CG). Seventy patients (82%) (mean age 80\u00a0years, 33 females, mean Mini Mental State Examination score 18.3 points) completed the trial. As compared to the CG (n\u2009=\u200935), the IG (n\u2009=\u200935) showed significantly reduced neuropsychiatric signs and symptoms. Especially, agitated behavior and lability improved. There were no between-group differences concerning antipsychotic and benzodiazepine medication. This exercise program is easily applicable in hospital dementia care and significantly reduces neuropsychiatric signs and symptoms in patients suffering from predominantly moderate stages of dementia. German Clinical Trial Register \n                    DRKS00006740\n                    \n                  . Registered 28 October 2014.", "author" : [ { "dropping-particle" : "", "family" : "Fleiner", "given" : "Tim", "non-dropping-particle" : "", "parse-names" : false, "suffix" : "" }, { "dropping-particle" : "", "family" : "Dauth", "given" : "Hannah", "non-dropping-particle" : "", "parse-names" : false, "suffix" : "" }, { "dropping-particle" : "", "family" : "Gersie", "given" : "Marleen", "non-dropping-particle" : "", "parse-names" : false, "suffix" : "" }, { "dropping-particle" : "", "family" : "Zijlstra", "given" : "Wiebren", "non-dropping-particle" : "", "parse-names" : false, "suffix" : "" }, { "dropping-particle" : "", "family" : "Haussermann", "given" : "Peter", "non-dropping-particle" : "", "parse-names" : false, "suffix" : "" } ], "container-title" : "Alzheimer's Research and Therapy", "id" : "ITEM-3", "issue" : "1", "issued" : { "date-parts" : [ [ "2017" ] ] }, "title" : "Structured physical exercise improves neuropsychiatric symptoms in acute dementia care: A hospital-based RCT", "type" : "article-journal", "volume" : "9" }, "uris" : [ "http://www.mendeley.com/documents/?uuid=9fd719e5-85aa-4d6d-8699-537baf01e911" ] }, { "id" : "ITEM-4", "itemData" : { "author" : [ { "dropping-particle" : "", "family" : "Hern\u00e1ndez-D\u00edaz, S. y Garc\u00e9s de los Fayos", "given" : "E.J", "non-dropping-particle" : "", "parse-names" : false, "suffix" : "" } ], "id" : "ITEM-4", "issued" : { "date-parts" : [ [ "2015" ] ] }, "page" : "73-76", "title" : "An\u00e1lisis de la producci\u00f3n cient\u00ed fi ca sobre los efectos cognitivos de la actividad f\u00edsica en la enfermedad de Alzheimer Analysis of scienti fi c output about cognitive e ff ects PG QIZTJDBM BDUJWJUZ PO \" M [ IFJNFS T EJTFBTF", "type" : "article-journal" }, "uris" : [ "http://www.mendeley.com/documents/?uuid=1e9f6380-b99f-4dd6-8496-24522d2ca299" ] } ], "mendeley" : { "formattedCitation" : "&lt;sup&gt;19\u201322&lt;/sup&gt;", "plainTextFormattedCitation" : "19\u201322", "previouslyFormattedCitation" : "&lt;sup&gt;19\u201322&lt;/sup&gt;" }, "properties" : {  }, "schema" : "https://github.com/citation-style-language/schema/raw/master/csl-citation.json" }</w:instrText>
      </w:r>
      <w:r w:rsidR="00D51559"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9–22</w:t>
      </w:r>
      <w:r w:rsidR="00D51559" w:rsidRPr="00FF137E">
        <w:rPr>
          <w:rFonts w:ascii="Times New Roman" w:hAnsi="Times New Roman" w:cs="Times New Roman"/>
          <w:sz w:val="24"/>
          <w:szCs w:val="24"/>
          <w:lang w:eastAsia="ar-SA"/>
        </w:rPr>
        <w:fldChar w:fldCharType="end"/>
      </w:r>
      <w:r w:rsidR="00D51559" w:rsidRPr="00FF137E">
        <w:rPr>
          <w:rFonts w:ascii="Times New Roman" w:hAnsi="Times New Roman" w:cs="Times New Roman"/>
          <w:sz w:val="24"/>
          <w:szCs w:val="24"/>
          <w:lang w:eastAsia="ar-SA"/>
        </w:rPr>
        <w:t xml:space="preserve"> </w:t>
      </w:r>
      <w:r w:rsidR="000F78A0" w:rsidRPr="00FF137E">
        <w:rPr>
          <w:rFonts w:ascii="Times New Roman" w:hAnsi="Times New Roman" w:cs="Times New Roman"/>
          <w:sz w:val="24"/>
          <w:szCs w:val="24"/>
          <w:lang w:eastAsia="ar-SA"/>
        </w:rPr>
        <w:t xml:space="preserve">Furthermore, </w:t>
      </w:r>
      <w:r w:rsidR="00C943D3" w:rsidRPr="00FF137E">
        <w:rPr>
          <w:rFonts w:ascii="Times New Roman" w:hAnsi="Times New Roman" w:cs="Times New Roman"/>
          <w:sz w:val="24"/>
          <w:szCs w:val="24"/>
          <w:lang w:eastAsia="ar-SA"/>
        </w:rPr>
        <w:t xml:space="preserve">many geriatric syndromes may also </w:t>
      </w:r>
      <w:r w:rsidR="00D84B0A" w:rsidRPr="00FF137E">
        <w:rPr>
          <w:rFonts w:ascii="Times New Roman" w:hAnsi="Times New Roman" w:cs="Times New Roman"/>
          <w:sz w:val="24"/>
          <w:szCs w:val="24"/>
          <w:lang w:eastAsia="ar-SA"/>
        </w:rPr>
        <w:t xml:space="preserve">be </w:t>
      </w:r>
      <w:r w:rsidR="00C943D3" w:rsidRPr="00FF137E">
        <w:rPr>
          <w:rFonts w:ascii="Times New Roman" w:hAnsi="Times New Roman" w:cs="Times New Roman"/>
          <w:sz w:val="24"/>
          <w:szCs w:val="24"/>
          <w:lang w:eastAsia="ar-SA"/>
        </w:rPr>
        <w:t xml:space="preserve">prevented </w:t>
      </w:r>
      <w:r w:rsidR="001D67AE" w:rsidRPr="00FF137E">
        <w:rPr>
          <w:rFonts w:ascii="Times New Roman" w:hAnsi="Times New Roman" w:cs="Times New Roman"/>
          <w:sz w:val="24"/>
          <w:szCs w:val="24"/>
          <w:lang w:eastAsia="ar-SA"/>
        </w:rPr>
        <w:t xml:space="preserve">by reducing NPs. </w:t>
      </w:r>
      <w:r w:rsidR="001D67AE"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6/j.arr.2017.03.005", "ISBN" : "4420322330", "ISSN" : "18729649", "PMID" : "28366616", "abstract" : "Aim Depression and frailty are prevalent and burdensome in older age. However, the relationships between these entities are unclear and no quantitative meta- analysis exists. We conducted a systematic review and meta-analysis to investigate the associations between depression and frailty. Methods Two authors searched major electronic databases from inception until November-2016 for cross-sectional/longitudinal studies investigating depression and frailty. The strength of the reciprocal associations between frailty and depression was assessed through odds ratios (ORs) adjusted for potential confounders. Results From 2306 non duplicated hits, 24 studies were included. The overall prevalence of depression in 8023 people with frailty was 38.60% (95% CI 30.07\u201347.10, I2\u00a0=\u00a094%). Those with frailty were at increased odds of having depression (OR adjusted for publication bias 4.42, 95%CI 2.66\u20137.35, k\u00a0=\u00a011), also after adjusting for potential confounders (OR\u00a0=\u00a02.64; 95%CI: 1.59\u20134.37, I2\u00a0=\u00a055%, k\u00a0=\u00a04). The prevalence of frailty in 2167 people with depression was 40.40% (95%CI 27.00\u201355.30, I2\u00a0=\u00a097%). People with depression were at increased odds of having frailty (OR\u00a0=\u00a04.07, 95%CI 1.93\u20138.55, k\u00a0=\u00a08). The pooled OR for incident frailty, adjusted for a median of 7 confounders, was 3.72 (95%CI 1.95\u20137.08, I2\u00a0=\u00a098%, k\u00a0=\u00a04), whilst in two studies frailty increased the risk of incident depression with an OR\u00a0=\u00a01.90 (95%CI 1.55\u20132.32, I2\u00a0=\u00a00%). Conclusion This meta-analysis points to a reciprocal interaction between depression and frailty in older adults. Specifically, each condition is associated with an increased prevalence and incidence of the other, and may be a risk factor for the development of the other. However, further prospective investigations are warranted.", "author" : [ { "dropping-particle" : "", "family" : "Soysal", "given" : "Pinar", "non-dropping-particle" : "", "parse-names" : false, "suffix" : "" }, { "dropping-particle" : "", "family" : "Veronese", "given" : "Nicola", "non-dropping-particle" : "", "parse-names" : false, "suffix" : "" }, { "dropping-particle" : "", "family" : "Thompson", "given" : "Trevor", "non-dropping-particle" : "", "parse-names" : false, "suffix" : "" }, { "dropping-particle" : "", "family" : "Kahl", "given" : "Kai G.", "non-dropping-particle" : "", "parse-names" : false, "suffix" : "" }, { "dropping-particle" : "", "family" : "Fernandes", "given" : "Brisa S.", "non-dropping-particle" : "", "parse-names" : false, "suffix" : "" }, { "dropping-particle" : "", "family" : "Prina", "given" : "A. Matthew", "non-dropping-particle" : "", "parse-names" : false, "suffix" : "" }, { "dropping-particle" : "", "family" : "Solmi", "given" : "Marco", "non-dropping-particle" : "", "parse-names" : false, "suffix" : "" }, { "dropping-particle" : "", "family" : "Schofield", "given" : "Patricia", "non-dropping-particle" : "", "parse-names" : false, "suffix" : "" }, { "dropping-particle" : "", "family" : "Koyanagi", "given" : "Ai", "non-dropping-particle" : "", "parse-names" : false, "suffix" : "" }, { "dropping-particle" : "", "family" : "Tseng", "given" : "Ping Tao", "non-dropping-particle" : "", "parse-names" : false, "suffix" : "" }, { "dropping-particle" : "", "family" : "Lin", "given" : "Pao Yao", "non-dropping-particle" : "", "parse-names" : false, "suffix" : "" }, { "dropping-particle" : "", "family" : "Chu", "given" : "Che Sheng", "non-dropping-particle" : "", "parse-names" : false, "suffix" : "" }, { "dropping-particle" : "", "family" : "Cosco", "given" : "Theodore D.", "non-dropping-particle" : "", "parse-names" : false, "suffix" : "" }, { "dropping-particle" : "", "family" : "Cesari", "given" : "Matteo", "non-dropping-particle" : "", "parse-names" : false, "suffix" : "" }, { "dropping-particle" : "", "family" : "Carvalho", "given" : "Andre F.", "non-dropping-particle" : "", "parse-names" : false, "suffix" : "" }, { "dropping-particle" : "", "family" : "Stubbs", "given" : "Brendon", "non-dropping-particle" : "", "parse-names" : false, "suffix" : "" } ], "container-title" : "Ageing Research Reviews", "id" : "ITEM-1", "issued" : { "date-parts" : [ [ "2017" ] ] }, "page" : "78-87", "title" : "Relationship between depression and frailty in older adults: A systematic review and meta-analysis", "type" : "article", "volume" : "36" }, "uris" : [ "http://www.mendeley.com/documents/?uuid=75977d71-0ed3-4ff4-9609-4c3592bcf8c3" ] } ], "mendeley" : { "formattedCitation" : "&lt;sup&gt;23&lt;/sup&gt;", "plainTextFormattedCitation" : "23", "previouslyFormattedCitation" : "&lt;sup&gt;23&lt;/sup&gt;" }, "properties" : {  }, "schema" : "https://github.com/citation-style-language/schema/raw/master/csl-citation.json" }</w:instrText>
      </w:r>
      <w:r w:rsidR="001D67AE"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23</w:t>
      </w:r>
      <w:r w:rsidR="001D67AE" w:rsidRPr="00FF137E">
        <w:rPr>
          <w:rFonts w:ascii="Times New Roman" w:hAnsi="Times New Roman" w:cs="Times New Roman"/>
          <w:sz w:val="24"/>
          <w:szCs w:val="24"/>
          <w:lang w:eastAsia="ar-SA"/>
        </w:rPr>
        <w:fldChar w:fldCharType="end"/>
      </w:r>
      <w:r w:rsidR="00C943D3" w:rsidRPr="00FF137E">
        <w:rPr>
          <w:rFonts w:ascii="Times New Roman" w:hAnsi="Times New Roman" w:cs="Times New Roman"/>
          <w:sz w:val="24"/>
          <w:szCs w:val="24"/>
          <w:lang w:eastAsia="ar-SA"/>
        </w:rPr>
        <w:t xml:space="preserve"> </w:t>
      </w:r>
      <w:r w:rsidR="005A09A9" w:rsidRPr="00FF137E">
        <w:rPr>
          <w:rFonts w:ascii="Times New Roman" w:hAnsi="Times New Roman" w:cs="Times New Roman"/>
          <w:sz w:val="24"/>
          <w:szCs w:val="24"/>
          <w:lang w:eastAsia="ar-SA"/>
        </w:rPr>
        <w:t xml:space="preserve"> </w:t>
      </w:r>
      <w:r w:rsidR="00D07D1F" w:rsidRPr="00FF137E">
        <w:rPr>
          <w:rFonts w:ascii="Times New Roman" w:hAnsi="Times New Roman" w:cs="Times New Roman"/>
          <w:sz w:val="24"/>
          <w:szCs w:val="24"/>
          <w:lang w:eastAsia="ar-SA"/>
        </w:rPr>
        <w:t xml:space="preserve">However, </w:t>
      </w:r>
      <w:r w:rsidR="00FB171D" w:rsidRPr="00FF137E">
        <w:rPr>
          <w:rFonts w:ascii="Times New Roman" w:hAnsi="Times New Roman" w:cs="Times New Roman"/>
          <w:sz w:val="24"/>
          <w:szCs w:val="24"/>
          <w:lang w:eastAsia="ar-SA"/>
        </w:rPr>
        <w:t>there is</w:t>
      </w:r>
      <w:r w:rsidR="00D84B0A" w:rsidRPr="00FF137E">
        <w:rPr>
          <w:rFonts w:ascii="Times New Roman" w:hAnsi="Times New Roman" w:cs="Times New Roman"/>
          <w:sz w:val="24"/>
          <w:szCs w:val="24"/>
          <w:lang w:eastAsia="ar-SA"/>
        </w:rPr>
        <w:t xml:space="preserve"> a</w:t>
      </w:r>
      <w:r w:rsidR="00FB171D" w:rsidRPr="00FF137E">
        <w:rPr>
          <w:rFonts w:ascii="Times New Roman" w:hAnsi="Times New Roman" w:cs="Times New Roman"/>
          <w:sz w:val="24"/>
          <w:szCs w:val="24"/>
          <w:lang w:eastAsia="ar-SA"/>
        </w:rPr>
        <w:t xml:space="preserve"> limited number of studies upon the effect of physical activity on NPs, of which the results are conflicting.</w:t>
      </w:r>
      <w:r w:rsidR="002577F3" w:rsidRPr="00FF137E">
        <w:rPr>
          <w:rFonts w:ascii="Times New Roman" w:hAnsi="Times New Roman" w:cs="Times New Roman"/>
          <w:sz w:val="24"/>
          <w:szCs w:val="24"/>
          <w:lang w:eastAsia="ar-SA"/>
        </w:rPr>
        <w:fldChar w:fldCharType="begin" w:fldLock="1"/>
      </w:r>
      <w:r w:rsidR="00507382" w:rsidRPr="00FF137E">
        <w:rPr>
          <w:rFonts w:ascii="Times New Roman" w:hAnsi="Times New Roman" w:cs="Times New Roman"/>
          <w:sz w:val="24"/>
          <w:szCs w:val="24"/>
          <w:lang w:eastAsia="ar-SA"/>
        </w:rPr>
        <w:instrText>ADDIN CSL_CITATION { "citationItems" : [ { "id" : "ITEM-1", "itemData" : { "DOI" : "10.1017/S1041610211002365", "ISBN" : "1041610211", "ISSN" : "1741-203X", "PMID" : "22172121", "abstract" : "BACKGROUND: Behavioral and psychological symptoms of dementia (BPSD) are common and are core symptoms of the condition. They cause considerable distress to the person with dementia and their carers and predict early institutionalization and death. Historically, these symptoms have been managed with anxiolytic and antipsychotic medication. Although potentially effective, such medication has been used too widely and is associated with serious adverse side-effects and increased mortality. Consequently, there is a need to evaluate non-pharmacological therapies for behavioral and psychological symptoms in this population. One such therapy is physical activity, which has widespread health benefits. The aim of this review is to summarize the current findings of the efficacy of physical activity on BPSD.\\n\\nMETHOD: Published articles were identified using electronic and manual searches. Rather than systematically aggregating data, this review adopted a rapid critical interpretive approach to synthesize the literature.\\n\\nRESULTS: Exercise appears to be beneficial in reducing some BPSD, especially depressed mood, agitation, and wandering, and may also improve night-time sleep. Evidence of the efficacy of exercise on improving other symptoms such as anxiety, apathy, and repetitive behaviors is currently weak or lacking.\\n\\nCONCLUSION: The beneficial effect of exercise type, its duration, and frequency is unclear although some studies suggest that walking for at least 30 minutes, several times a week, may enhance outcome. The methodological shortcomings of current work in this area are substantial. The research and clinical implications of current findings are discussed.", "author" : [ { "dropping-particle" : "V", "family" : "Thun\u00e9-Boyle", "given" : "I C", "non-dropping-particle" : "", "parse-names" : false, "suffix" : "" }, { "dropping-particle" : "", "family" : "Iliffe", "given" : "S", "non-dropping-particle" : "", "parse-names" : false, "suffix" : "" }, { "dropping-particle" : "", "family" : "Cerga-Pashoja", "given" : "a", "non-dropping-particle" : "", "parse-names" : false, "suffix" : "" }, { "dropping-particle" : "", "family" : "Lowery", "given" : "D", "non-dropping-particle" : "", "parse-names" : false, "suffix" : "" }, { "dropping-particle" : "", "family" : "Warner", "given" : "J", "non-dropping-particle" : "", "parse-names" : false, "suffix" : "" } ], "container-title" : "International psychogeriatrics / IPA", "id" : "ITEM-1", "issue" : "7", "issued" : { "date-parts" : [ [ "2012" ] ] }, "page" : "1046-57", "title" : "The effect of exercise on behavioral and psychological symptoms of dementia: towards a research agenda.", "type" : "article-journal", "volume" : "24" }, "uris" : [ "http://www.mendeley.com/documents/?uuid=082a8a90-b182-49d4-bc91-faa6a4cc86a2" ] }, { "id" : "ITEM-2", "itemData" : { "DOI" : "10.1002/gps.4062", "ISBN" : "0885-6230", "ISSN" : "10991166", "PMID" : "24338799", "abstract" : "OBJECTIVE: The objective of this study is to evaluate the effectiveness of a simple dyadic (person with dementia and their main carer) exercise regimen as a therapy for the behavioural and psychological symptoms of dementia. METHOD: A two arm, pragmatic, randomised, controlled, single-blind, parallel-group trial of a dyadic exercise regimen (individually tailored walking regimen designed to become progressively intensive and last between 20-30 min, at least five times per week).Community-dwelling individuals with ICD-10 confirmed dementia with the following: clinically significant behavioural and psychological symptoms, a carer willing and able to co-participate in the exercise regimen, and no physical conditions or symptoms that would preclude exercise participation were invited by mental health or primary care services into the study. RESULTS: One hundred and thirty-one dyads were recruited to this study. There was no significant difference in Behavioural and Psychological Symptoms as measured by the Neuropsychiatric Inventory at week 12 between the group receiving the dyadic exercise regimen and those that did not (adjusted difference in means (intervention minus control) = -1.53, p = 0.6, 95% CI [-7.37, 4.32]). There was a significant between-group difference in caregiver's burden as measured by the Zarit Caregiver Burden Inventory at week 12 (OR = 0.18, p = 0.01, CI [0.05, 0.69]) favouring the exercise group. CONCLUSIONS: This study found that regular simple exercise does not appear to improve the behavioural and psychological symptoms of dementia, but did seem to attenuate caregiver burden. Further study to improve exercise uptake are needed. Copyright \u00a9 2013 John Wiley &amp; Sons, Ltd.", "author" : [ { "dropping-particle" : "", "family" : "Lowery", "given" : "David", "non-dropping-particle" : "", "parse-names" : false, "suffix" : "" }, { "dropping-particle" : "", "family" : "Cerga-Pashoja", "given" : "Arlinda", "non-dropping-particle" : "", "parse-names" : false, "suffix" : "" }, { "dropping-particle" : "", "family" : "Iliffe", "given" : "Steve", "non-dropping-particle" : "", "parse-names" : false, "suffix" : "" }, { "dropping-particle" : "", "family" : "Thun\u00e9-Boyle", "given" : "Ingela", "non-dropping-particle" : "", "parse-names" : false, "suffix" : "" }, { "dropping-particle" : "", "family" : "Griffin", "given" : "Mark", "non-dropping-particle" : "", "parse-names" : false, "suffix" : "" }, { "dropping-particle" : "", "family" : "Lee", "given" : "James", "non-dropping-particle" : "", "parse-names" : false, "suffix" : "" }, { "dropping-particle" : "", "family" : "Bailey", "given" : "Alex", "non-dropping-particle" : "", "parse-names" : false, "suffix" : "" }, { "dropping-particle" : "", "family" : "Bhattacharya", "given" : "Rahul", "non-dropping-particle" : "", "parse-names" : false, "suffix" : "" }, { "dropping-particle" : "", "family" : "Warner", "given" : "James", "non-dropping-particle" : "", "parse-names" : false, "suffix" : "" } ], "container-title" : "International Journal of Geriatric Psychiatry", "id" : "ITEM-2", "issue" : "8", "issued" : { "date-parts" : [ [ "2014" ] ] }, "page" : "819-827", "title" : "The effect of exercise on behavioural and psychological symptoms of dementia: The EVIDEM-E randomised controlled clinical trial", "type" : "article-journal", "volume" : "29" }, "uris" : [ "http://www.mendeley.com/documents/?uuid=a1ee365e-be6d-4c7c-9f46-561f141d1135" ] }, { "id" : "ITEM-3", "itemData" : { "DOI" : "10.1186/s13195-017-0289-z", "ISBN" : "1319501702", "ISSN" : "17589193", "PMID" : "28851451", "abstract" : "The primary objective of this trial is to investigate the effects of a short-term exercise program on neuropsychiatric signs and symptoms in acute hospital dementia care. Within a hospital-based randomized controlled trial, the intervention group conducted a 2-week exercise program with four 20-min exercise sessions on 3\u00a0days per week. The control group conducted a social stimulation program. Effects on neuropsychiatric signs and symptoms were measured via the Alzheimer\u2019s Disease Cooperative Study-Clinical Global Impression of Change, the Neuropsychiatric Inventory, and the Cohen-Mansfield Agitation Inventory. The antipsychotic and sedative dosage was quantified by olanzapine and diazepam equivalents. Eighty-five patients were randomized via minimization to an intervention group (IG) and a control group (CG). Seventy patients (82%) (mean age 80\u00a0years, 33 females, mean Mini Mental State Examination score 18.3 points) completed the trial. As compared to the CG (n\u2009=\u200935), the IG (n\u2009=\u200935) showed significantly reduced neuropsychiatric signs and symptoms. Especially, agitated behavior and lability improved. There were no between-group differences concerning antipsychotic and benzodiazepine medication. This exercise program is easily applicable in hospital dementia care and significantly reduces neuropsychiatric signs and symptoms in patients suffering from predominantly moderate stages of dementia. German Clinical Trial Register \n                    DRKS00006740\n                    \n                  . Registered 28 October 2014.", "author" : [ { "dropping-particle" : "", "family" : "Fleiner", "given" : "Tim", "non-dropping-particle" : "", "parse-names" : false, "suffix" : "" }, { "dropping-particle" : "", "family" : "Dauth", "given" : "Hannah", "non-dropping-particle" : "", "parse-names" : false, "suffix" : "" }, { "dropping-particle" : "", "family" : "Gersie", "given" : "Marleen", "non-dropping-particle" : "", "parse-names" : false, "suffix" : "" }, { "dropping-particle" : "", "family" : "Zijlstra", "given" : "Wiebren", "non-dropping-particle" : "", "parse-names" : false, "suffix" : "" }, { "dropping-particle" : "", "family" : "Haussermann", "given" : "Peter", "non-dropping-particle" : "", "parse-names" : false, "suffix" : "" } ], "container-title" : "Alzheimer's Research and Therapy", "id" : "ITEM-3", "issue" : "1", "issued" : { "date-parts" : [ [ "2017" ] ] }, "title" : "Structured physical exercise improves neuropsychiatric symptoms in acute dementia care: A hospital-based RCT", "type" : "article-journal", "volume" : "9" }, "uris" : [ "http://www.mendeley.com/documents/?uuid=9fd719e5-85aa-4d6d-8699-537baf01e911" ] } ], "mendeley" : { "formattedCitation" : "&lt;sup&gt;19\u201321&lt;/sup&gt;", "plainTextFormattedCitation" : "19\u201321", "previouslyFormattedCitation" : "&lt;sup&gt;19\u201321&lt;/sup&gt;" }, "properties" : {  }, "schema" : "https://github.com/citation-style-language/schema/raw/master/csl-citation.json" }</w:instrText>
      </w:r>
      <w:r w:rsidR="002577F3" w:rsidRPr="00FF137E">
        <w:rPr>
          <w:rFonts w:ascii="Times New Roman" w:hAnsi="Times New Roman" w:cs="Times New Roman"/>
          <w:sz w:val="24"/>
          <w:szCs w:val="24"/>
          <w:lang w:eastAsia="ar-SA"/>
        </w:rPr>
        <w:fldChar w:fldCharType="separate"/>
      </w:r>
      <w:r w:rsidR="008868D4" w:rsidRPr="00FF137E">
        <w:rPr>
          <w:rFonts w:ascii="Times New Roman" w:hAnsi="Times New Roman" w:cs="Times New Roman"/>
          <w:sz w:val="24"/>
          <w:szCs w:val="24"/>
          <w:vertAlign w:val="superscript"/>
          <w:lang w:eastAsia="ar-SA"/>
        </w:rPr>
        <w:t>19–21</w:t>
      </w:r>
      <w:r w:rsidR="002577F3" w:rsidRPr="00FF137E">
        <w:rPr>
          <w:rFonts w:ascii="Times New Roman" w:hAnsi="Times New Roman" w:cs="Times New Roman"/>
          <w:sz w:val="24"/>
          <w:szCs w:val="24"/>
          <w:lang w:eastAsia="ar-SA"/>
        </w:rPr>
        <w:fldChar w:fldCharType="end"/>
      </w:r>
      <w:r w:rsidR="00FB171D" w:rsidRPr="00FF137E">
        <w:rPr>
          <w:rFonts w:ascii="Times New Roman" w:hAnsi="Times New Roman" w:cs="Times New Roman"/>
          <w:sz w:val="24"/>
          <w:szCs w:val="24"/>
          <w:lang w:eastAsia="ar-SA"/>
        </w:rPr>
        <w:t xml:space="preserve"> </w:t>
      </w:r>
      <w:r w:rsidR="00D07D1F" w:rsidRPr="00FF137E">
        <w:rPr>
          <w:rFonts w:ascii="Times New Roman" w:hAnsi="Times New Roman" w:cs="Times New Roman"/>
          <w:sz w:val="24"/>
          <w:szCs w:val="24"/>
          <w:lang w:eastAsia="ar-SA"/>
        </w:rPr>
        <w:t xml:space="preserve">Therefore, </w:t>
      </w:r>
      <w:r w:rsidR="00BB19E7" w:rsidRPr="00FF137E">
        <w:rPr>
          <w:rFonts w:ascii="Times New Roman" w:hAnsi="Times New Roman" w:cs="Times New Roman"/>
          <w:sz w:val="24"/>
          <w:szCs w:val="24"/>
          <w:lang w:eastAsia="ar-SA"/>
        </w:rPr>
        <w:t>this review is aimed to explain the</w:t>
      </w:r>
      <w:r w:rsidR="00166E22" w:rsidRPr="00FF137E">
        <w:rPr>
          <w:rFonts w:ascii="Times New Roman" w:hAnsi="Times New Roman" w:cs="Times New Roman"/>
          <w:sz w:val="24"/>
          <w:szCs w:val="24"/>
          <w:lang w:eastAsia="ar-SA"/>
        </w:rPr>
        <w:t xml:space="preserve"> current </w:t>
      </w:r>
      <w:r w:rsidR="003C761A" w:rsidRPr="00FF137E">
        <w:rPr>
          <w:rFonts w:ascii="Times New Roman" w:hAnsi="Times New Roman" w:cs="Times New Roman"/>
          <w:sz w:val="24"/>
          <w:szCs w:val="24"/>
          <w:lang w:eastAsia="ar-SA"/>
        </w:rPr>
        <w:t>literature</w:t>
      </w:r>
      <w:r w:rsidR="00166E22" w:rsidRPr="00FF137E">
        <w:rPr>
          <w:rFonts w:ascii="Times New Roman" w:hAnsi="Times New Roman" w:cs="Times New Roman"/>
          <w:sz w:val="24"/>
          <w:szCs w:val="24"/>
          <w:lang w:eastAsia="ar-SA"/>
        </w:rPr>
        <w:t xml:space="preserve"> and the</w:t>
      </w:r>
      <w:r w:rsidR="00BB19E7" w:rsidRPr="00FF137E">
        <w:rPr>
          <w:rFonts w:ascii="Times New Roman" w:hAnsi="Times New Roman" w:cs="Times New Roman"/>
          <w:sz w:val="24"/>
          <w:szCs w:val="24"/>
          <w:lang w:eastAsia="ar-SA"/>
        </w:rPr>
        <w:t xml:space="preserve"> effects of physical activity on NPs in patients with AD, and to raise awareness about this issue.</w:t>
      </w:r>
    </w:p>
    <w:p w14:paraId="691FE23C" w14:textId="77777777" w:rsidR="003F5578" w:rsidRPr="00FF137E" w:rsidRDefault="003F5578" w:rsidP="00407DE9">
      <w:pPr>
        <w:spacing w:after="0" w:line="480" w:lineRule="auto"/>
        <w:jc w:val="both"/>
        <w:rPr>
          <w:rFonts w:ascii="Times New Roman" w:hAnsi="Times New Roman" w:cs="Times New Roman"/>
          <w:sz w:val="24"/>
          <w:szCs w:val="24"/>
          <w:lang w:eastAsia="ar-SA"/>
        </w:rPr>
      </w:pPr>
    </w:p>
    <w:p w14:paraId="5BFF726E" w14:textId="77777777" w:rsidR="003F5578" w:rsidRPr="00FF137E" w:rsidRDefault="003F5578" w:rsidP="003F5578">
      <w:pPr>
        <w:spacing w:after="0" w:line="480" w:lineRule="auto"/>
        <w:jc w:val="both"/>
        <w:rPr>
          <w:rFonts w:ascii="Times New Roman" w:hAnsi="Times New Roman" w:cs="Times New Roman"/>
          <w:b/>
          <w:bCs/>
          <w:sz w:val="24"/>
          <w:szCs w:val="24"/>
          <w:lang w:eastAsia="ar-SA"/>
        </w:rPr>
      </w:pPr>
      <w:r w:rsidRPr="00FF137E">
        <w:rPr>
          <w:rFonts w:ascii="Times New Roman" w:hAnsi="Times New Roman" w:cs="Times New Roman"/>
          <w:b/>
          <w:bCs/>
          <w:sz w:val="24"/>
          <w:szCs w:val="24"/>
          <w:lang w:eastAsia="ar-SA"/>
        </w:rPr>
        <w:lastRenderedPageBreak/>
        <w:t>METHODS</w:t>
      </w:r>
    </w:p>
    <w:p w14:paraId="5E7798D0" w14:textId="77777777" w:rsidR="00222AF2" w:rsidRPr="00FF137E" w:rsidRDefault="00222AF2" w:rsidP="00747028">
      <w:pPr>
        <w:spacing w:after="0" w:line="480" w:lineRule="auto"/>
        <w:jc w:val="both"/>
        <w:rPr>
          <w:rFonts w:ascii="Times New Roman" w:hAnsi="Times New Roman" w:cs="Times New Roman"/>
          <w:sz w:val="24"/>
          <w:szCs w:val="24"/>
          <w:lang w:eastAsia="ar-SA"/>
        </w:rPr>
      </w:pPr>
    </w:p>
    <w:p w14:paraId="1F264990" w14:textId="3C7AC7FE" w:rsidR="003A0DB5" w:rsidRPr="00FF137E" w:rsidRDefault="003F5578" w:rsidP="00747028">
      <w:pPr>
        <w:spacing w:after="0" w:line="480" w:lineRule="auto"/>
        <w:jc w:val="both"/>
        <w:rPr>
          <w:rFonts w:ascii="Times New Roman" w:hAnsi="Times New Roman" w:cs="Times New Roman"/>
          <w:sz w:val="24"/>
          <w:szCs w:val="24"/>
          <w:lang w:eastAsia="ar-SA"/>
        </w:rPr>
      </w:pPr>
      <w:r w:rsidRPr="00FF137E">
        <w:rPr>
          <w:rFonts w:ascii="Times New Roman" w:hAnsi="Times New Roman" w:cs="Times New Roman"/>
          <w:sz w:val="24"/>
          <w:szCs w:val="24"/>
          <w:lang w:eastAsia="ar-SA"/>
        </w:rPr>
        <w:t xml:space="preserve">We searched Pubmed and Google Scholar for potential eligible articles until 01st March 2018. We included all articles </w:t>
      </w:r>
      <w:r w:rsidR="00965DC4" w:rsidRPr="00FF137E">
        <w:rPr>
          <w:rFonts w:ascii="Times New Roman" w:hAnsi="Times New Roman" w:cs="Times New Roman"/>
          <w:sz w:val="24"/>
          <w:szCs w:val="24"/>
          <w:lang w:eastAsia="ar-SA"/>
        </w:rPr>
        <w:t xml:space="preserve">on </w:t>
      </w:r>
      <w:r w:rsidRPr="00FF137E">
        <w:rPr>
          <w:rFonts w:ascii="Times New Roman" w:hAnsi="Times New Roman" w:cs="Times New Roman"/>
          <w:sz w:val="24"/>
          <w:szCs w:val="24"/>
          <w:lang w:eastAsia="ar-SA"/>
        </w:rPr>
        <w:t>physical exercise and/or physical activity in the treatment of NPs in people affected by AD.</w:t>
      </w:r>
      <w:r w:rsidR="005D376F" w:rsidRPr="00FF137E">
        <w:rPr>
          <w:rFonts w:ascii="Times New Roman" w:hAnsi="Times New Roman" w:cs="Times New Roman"/>
          <w:sz w:val="24"/>
          <w:szCs w:val="24"/>
          <w:lang w:eastAsia="ar-SA"/>
        </w:rPr>
        <w:t xml:space="preserve"> </w:t>
      </w:r>
      <w:r w:rsidR="00EF4D53" w:rsidRPr="00FF137E">
        <w:rPr>
          <w:rFonts w:ascii="Times New Roman" w:hAnsi="Times New Roman" w:cs="Times New Roman"/>
          <w:sz w:val="24"/>
          <w:szCs w:val="24"/>
          <w:lang w:eastAsia="ar-SA"/>
        </w:rPr>
        <w:t>Studies were excluded if they did not include onl</w:t>
      </w:r>
      <w:r w:rsidR="00480041" w:rsidRPr="00FF137E">
        <w:rPr>
          <w:rFonts w:ascii="Times New Roman" w:hAnsi="Times New Roman" w:cs="Times New Roman"/>
          <w:sz w:val="24"/>
          <w:szCs w:val="24"/>
          <w:lang w:eastAsia="ar-SA"/>
        </w:rPr>
        <w:t>y patients with AD.</w:t>
      </w:r>
    </w:p>
    <w:p w14:paraId="40ADBEF9" w14:textId="77777777" w:rsidR="00EF4D53" w:rsidRPr="00FF137E" w:rsidRDefault="00EF4D53" w:rsidP="00747028">
      <w:pPr>
        <w:spacing w:after="0" w:line="480" w:lineRule="auto"/>
        <w:jc w:val="both"/>
        <w:rPr>
          <w:rFonts w:ascii="Times New Roman" w:hAnsi="Times New Roman" w:cs="Times New Roman"/>
          <w:sz w:val="24"/>
          <w:szCs w:val="24"/>
          <w:lang w:eastAsia="ar-SA"/>
        </w:rPr>
      </w:pPr>
    </w:p>
    <w:p w14:paraId="735E232D" w14:textId="0ABD84CD" w:rsidR="000D4DDA" w:rsidRPr="00FF137E" w:rsidRDefault="005D376F" w:rsidP="00747028">
      <w:pPr>
        <w:spacing w:after="0" w:line="480" w:lineRule="auto"/>
        <w:jc w:val="both"/>
        <w:rPr>
          <w:rFonts w:ascii="Times New Roman" w:hAnsi="Times New Roman" w:cs="Times New Roman"/>
          <w:sz w:val="24"/>
          <w:szCs w:val="24"/>
          <w:lang w:eastAsia="ar-SA"/>
        </w:rPr>
      </w:pPr>
      <w:r w:rsidRPr="00FF137E">
        <w:rPr>
          <w:rFonts w:ascii="Times New Roman" w:hAnsi="Times New Roman" w:cs="Times New Roman"/>
          <w:sz w:val="24"/>
          <w:szCs w:val="24"/>
          <w:lang w:eastAsia="ar-SA"/>
        </w:rPr>
        <w:t>We screened</w:t>
      </w:r>
      <w:r w:rsidR="003F5578" w:rsidRPr="00FF137E">
        <w:rPr>
          <w:rFonts w:ascii="Times New Roman" w:hAnsi="Times New Roman" w:cs="Times New Roman"/>
          <w:sz w:val="24"/>
          <w:szCs w:val="24"/>
          <w:lang w:eastAsia="ar-SA"/>
        </w:rPr>
        <w:t xml:space="preserve"> </w:t>
      </w:r>
      <w:r w:rsidR="00747028" w:rsidRPr="00FF137E">
        <w:rPr>
          <w:rFonts w:ascii="Times New Roman" w:hAnsi="Times New Roman" w:cs="Times New Roman"/>
          <w:sz w:val="24"/>
          <w:szCs w:val="24"/>
          <w:lang w:eastAsia="ar-SA"/>
        </w:rPr>
        <w:t xml:space="preserve">for the concepts of physical </w:t>
      </w:r>
      <w:r w:rsidR="003F5578" w:rsidRPr="00FF137E">
        <w:rPr>
          <w:rFonts w:ascii="Times New Roman" w:hAnsi="Times New Roman" w:cs="Times New Roman"/>
          <w:bCs/>
          <w:sz w:val="24"/>
          <w:szCs w:val="24"/>
          <w:lang w:eastAsia="ar-SA"/>
        </w:rPr>
        <w:t>exercise</w:t>
      </w:r>
      <w:r w:rsidR="00747028" w:rsidRPr="00FF137E">
        <w:rPr>
          <w:rFonts w:ascii="Times New Roman" w:hAnsi="Times New Roman" w:cs="Times New Roman"/>
          <w:bCs/>
          <w:sz w:val="24"/>
          <w:szCs w:val="24"/>
          <w:lang w:eastAsia="ar-SA"/>
        </w:rPr>
        <w:t xml:space="preserve"> and </w:t>
      </w:r>
      <w:r w:rsidR="003F5578" w:rsidRPr="00FF137E">
        <w:rPr>
          <w:rFonts w:ascii="Times New Roman" w:hAnsi="Times New Roman" w:cs="Times New Roman"/>
          <w:bCs/>
          <w:sz w:val="24"/>
          <w:szCs w:val="24"/>
          <w:lang w:eastAsia="ar-SA"/>
        </w:rPr>
        <w:t>physical activity</w:t>
      </w:r>
      <w:r w:rsidR="003A0DB5" w:rsidRPr="00FF137E">
        <w:rPr>
          <w:rFonts w:ascii="Times New Roman" w:hAnsi="Times New Roman" w:cs="Times New Roman"/>
          <w:sz w:val="24"/>
          <w:szCs w:val="24"/>
          <w:lang w:eastAsia="ar-SA"/>
        </w:rPr>
        <w:t xml:space="preserve"> </w:t>
      </w:r>
      <w:r w:rsidR="00747028" w:rsidRPr="00FF137E">
        <w:rPr>
          <w:rFonts w:ascii="Times New Roman" w:hAnsi="Times New Roman" w:cs="Times New Roman"/>
          <w:sz w:val="24"/>
          <w:szCs w:val="24"/>
          <w:lang w:eastAsia="ar-SA"/>
        </w:rPr>
        <w:t>associated with the most common NPs in AD, i.e.</w:t>
      </w:r>
      <w:r w:rsidR="003F5578" w:rsidRPr="00FF137E">
        <w:rPr>
          <w:rFonts w:ascii="Times New Roman" w:hAnsi="Times New Roman" w:cs="Times New Roman"/>
          <w:sz w:val="24"/>
          <w:szCs w:val="24"/>
          <w:lang w:eastAsia="ar-SA"/>
        </w:rPr>
        <w:t> </w:t>
      </w:r>
      <w:r w:rsidR="003A0DB5" w:rsidRPr="00FF137E">
        <w:rPr>
          <w:rFonts w:ascii="Times New Roman" w:hAnsi="Times New Roman" w:cs="Times New Roman"/>
          <w:sz w:val="24"/>
          <w:szCs w:val="24"/>
          <w:lang w:eastAsia="ar-SA"/>
        </w:rPr>
        <w:t>agitation</w:t>
      </w:r>
      <w:r w:rsidR="003F5578" w:rsidRPr="00FF137E">
        <w:rPr>
          <w:rFonts w:ascii="Times New Roman" w:hAnsi="Times New Roman" w:cs="Times New Roman"/>
          <w:sz w:val="24"/>
          <w:szCs w:val="24"/>
          <w:lang w:eastAsia="ar-SA"/>
        </w:rPr>
        <w:t>/</w:t>
      </w:r>
      <w:r w:rsidR="001D07B8" w:rsidRPr="00FF137E">
        <w:rPr>
          <w:rFonts w:ascii="Times New Roman" w:hAnsi="Times New Roman" w:cs="Times New Roman"/>
          <w:sz w:val="24"/>
          <w:szCs w:val="24"/>
          <w:lang w:eastAsia="ar-SA"/>
        </w:rPr>
        <w:t xml:space="preserve"> </w:t>
      </w:r>
      <w:r w:rsidR="003F5578" w:rsidRPr="00FF137E">
        <w:rPr>
          <w:rFonts w:ascii="Times New Roman" w:hAnsi="Times New Roman" w:cs="Times New Roman"/>
          <w:sz w:val="24"/>
          <w:szCs w:val="24"/>
          <w:lang w:eastAsia="ar-SA"/>
        </w:rPr>
        <w:t>aggression/ euphoria/ disinhibition/ irrita</w:t>
      </w:r>
      <w:r w:rsidR="003A0DB5" w:rsidRPr="00FF137E">
        <w:rPr>
          <w:rFonts w:ascii="Times New Roman" w:hAnsi="Times New Roman" w:cs="Times New Roman"/>
          <w:sz w:val="24"/>
          <w:szCs w:val="24"/>
          <w:lang w:eastAsia="ar-SA"/>
        </w:rPr>
        <w:t>bility/ aberrant motor activity/ hallucinations/</w:t>
      </w:r>
      <w:r w:rsidR="001D07B8" w:rsidRPr="00FF137E">
        <w:rPr>
          <w:rFonts w:ascii="Times New Roman" w:hAnsi="Times New Roman" w:cs="Times New Roman"/>
          <w:sz w:val="24"/>
          <w:szCs w:val="24"/>
          <w:lang w:eastAsia="ar-SA"/>
        </w:rPr>
        <w:t xml:space="preserve"> </w:t>
      </w:r>
      <w:r w:rsidR="003A0DB5" w:rsidRPr="00FF137E">
        <w:rPr>
          <w:rFonts w:ascii="Times New Roman" w:hAnsi="Times New Roman" w:cs="Times New Roman"/>
          <w:sz w:val="24"/>
          <w:szCs w:val="24"/>
          <w:lang w:eastAsia="ar-SA"/>
        </w:rPr>
        <w:t>delusions/ psychosis</w:t>
      </w:r>
      <w:r w:rsidR="001D07B8" w:rsidRPr="00FF137E">
        <w:rPr>
          <w:rFonts w:ascii="Times New Roman" w:hAnsi="Times New Roman" w:cs="Times New Roman"/>
          <w:sz w:val="24"/>
          <w:szCs w:val="24"/>
          <w:lang w:eastAsia="ar-SA"/>
        </w:rPr>
        <w:t xml:space="preserve"> </w:t>
      </w:r>
      <w:r w:rsidR="003A0DB5" w:rsidRPr="00FF137E">
        <w:rPr>
          <w:rFonts w:ascii="Times New Roman" w:hAnsi="Times New Roman" w:cs="Times New Roman"/>
          <w:sz w:val="24"/>
          <w:szCs w:val="24"/>
          <w:lang w:eastAsia="ar-SA"/>
        </w:rPr>
        <w:t>/ depression/ anxiety/</w:t>
      </w:r>
      <w:r w:rsidR="001D07B8" w:rsidRPr="00FF137E">
        <w:rPr>
          <w:rFonts w:ascii="Times New Roman" w:hAnsi="Times New Roman" w:cs="Times New Roman"/>
          <w:sz w:val="24"/>
          <w:szCs w:val="24"/>
          <w:lang w:eastAsia="ar-SA"/>
        </w:rPr>
        <w:t xml:space="preserve"> </w:t>
      </w:r>
      <w:r w:rsidR="003A0DB5" w:rsidRPr="00FF137E">
        <w:rPr>
          <w:rFonts w:ascii="Times New Roman" w:hAnsi="Times New Roman" w:cs="Times New Roman"/>
          <w:sz w:val="24"/>
          <w:szCs w:val="24"/>
          <w:lang w:eastAsia="ar-SA"/>
        </w:rPr>
        <w:t>appetite disturbance/</w:t>
      </w:r>
      <w:r w:rsidR="001D07B8" w:rsidRPr="00FF137E">
        <w:rPr>
          <w:rFonts w:ascii="Times New Roman" w:hAnsi="Times New Roman" w:cs="Times New Roman"/>
          <w:sz w:val="24"/>
          <w:szCs w:val="24"/>
          <w:lang w:eastAsia="ar-SA"/>
        </w:rPr>
        <w:t xml:space="preserve"> </w:t>
      </w:r>
      <w:r w:rsidR="003A0DB5" w:rsidRPr="00FF137E">
        <w:rPr>
          <w:rFonts w:ascii="Times New Roman" w:hAnsi="Times New Roman" w:cs="Times New Roman"/>
          <w:sz w:val="24"/>
          <w:szCs w:val="24"/>
          <w:lang w:eastAsia="ar-SA"/>
        </w:rPr>
        <w:t xml:space="preserve">sleep </w:t>
      </w:r>
      <w:r w:rsidR="003F5578" w:rsidRPr="00FF137E">
        <w:rPr>
          <w:rFonts w:ascii="Times New Roman" w:hAnsi="Times New Roman" w:cs="Times New Roman"/>
          <w:sz w:val="24"/>
          <w:szCs w:val="24"/>
          <w:lang w:eastAsia="ar-SA"/>
        </w:rPr>
        <w:t>disturbance/</w:t>
      </w:r>
      <w:r w:rsidR="001D07B8" w:rsidRPr="00FF137E">
        <w:rPr>
          <w:rFonts w:ascii="Times New Roman" w:hAnsi="Times New Roman" w:cs="Times New Roman"/>
          <w:sz w:val="24"/>
          <w:szCs w:val="24"/>
          <w:lang w:eastAsia="ar-SA"/>
        </w:rPr>
        <w:t xml:space="preserve"> </w:t>
      </w:r>
      <w:r w:rsidR="003F5578" w:rsidRPr="00FF137E">
        <w:rPr>
          <w:rFonts w:ascii="Times New Roman" w:hAnsi="Times New Roman" w:cs="Times New Roman"/>
          <w:sz w:val="24"/>
          <w:szCs w:val="24"/>
          <w:lang w:eastAsia="ar-SA"/>
        </w:rPr>
        <w:t>apathy</w:t>
      </w:r>
      <w:r w:rsidR="000D4DDA" w:rsidRPr="00FF137E">
        <w:rPr>
          <w:rFonts w:ascii="Times New Roman" w:hAnsi="Times New Roman" w:cs="Times New Roman"/>
          <w:sz w:val="24"/>
          <w:szCs w:val="24"/>
          <w:lang w:eastAsia="ar-SA"/>
        </w:rPr>
        <w:t>.</w:t>
      </w:r>
    </w:p>
    <w:p w14:paraId="073710BC" w14:textId="239C5F20" w:rsidR="003F5578" w:rsidRPr="00FF137E" w:rsidRDefault="003F5578" w:rsidP="00747028">
      <w:pPr>
        <w:spacing w:after="0" w:line="480" w:lineRule="auto"/>
        <w:jc w:val="both"/>
        <w:rPr>
          <w:rFonts w:ascii="Times New Roman" w:hAnsi="Times New Roman" w:cs="Times New Roman"/>
          <w:sz w:val="24"/>
          <w:szCs w:val="24"/>
          <w:lang w:eastAsia="ar-SA"/>
        </w:rPr>
      </w:pPr>
    </w:p>
    <w:p w14:paraId="67BF76D2" w14:textId="66BE14B1" w:rsidR="003C3E05" w:rsidRPr="00FF137E" w:rsidRDefault="003C3E05" w:rsidP="00747028">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 xml:space="preserve">We finally included papers known to the authors on the topic (academics and clinical experts in the field) and we reviewed the references lists of all included papers. Priority was given to systematic reviews (with or without meta-analyses), followed by randomized controlled trials, observational studies, and to expert guidelines, without excluding any paper for its nature. </w:t>
      </w:r>
    </w:p>
    <w:p w14:paraId="02A49C13" w14:textId="77777777" w:rsidR="00ED03D7" w:rsidRPr="00FF137E" w:rsidRDefault="00ED03D7" w:rsidP="00407DE9">
      <w:pPr>
        <w:spacing w:after="0" w:line="480" w:lineRule="auto"/>
        <w:jc w:val="both"/>
        <w:rPr>
          <w:rFonts w:ascii="Times New Roman" w:hAnsi="Times New Roman" w:cs="Times New Roman"/>
          <w:b/>
          <w:bCs/>
          <w:sz w:val="24"/>
          <w:szCs w:val="24"/>
          <w:lang w:eastAsia="ar-SA"/>
        </w:rPr>
      </w:pPr>
    </w:p>
    <w:p w14:paraId="7452DFD4" w14:textId="62BC062C" w:rsidR="002B271E" w:rsidRPr="00FF137E" w:rsidRDefault="00FA2F53" w:rsidP="00407DE9">
      <w:pPr>
        <w:spacing w:after="0" w:line="480" w:lineRule="auto"/>
        <w:jc w:val="both"/>
        <w:rPr>
          <w:rFonts w:ascii="Times New Roman" w:hAnsi="Times New Roman" w:cs="Times New Roman"/>
          <w:b/>
          <w:bCs/>
          <w:sz w:val="24"/>
          <w:szCs w:val="24"/>
          <w:lang w:eastAsia="ar-SA"/>
        </w:rPr>
      </w:pPr>
      <w:r w:rsidRPr="00FF137E">
        <w:rPr>
          <w:rFonts w:ascii="Times New Roman" w:hAnsi="Times New Roman" w:cs="Times New Roman"/>
          <w:b/>
          <w:bCs/>
          <w:sz w:val="24"/>
          <w:szCs w:val="24"/>
          <w:lang w:eastAsia="ar-SA"/>
        </w:rPr>
        <w:t xml:space="preserve">DOES PHYSICAL </w:t>
      </w:r>
      <w:r w:rsidR="00751B3A" w:rsidRPr="00FF137E">
        <w:rPr>
          <w:rFonts w:ascii="Times New Roman" w:hAnsi="Times New Roman" w:cs="Times New Roman"/>
          <w:b/>
          <w:bCs/>
          <w:sz w:val="24"/>
          <w:szCs w:val="24"/>
          <w:lang w:eastAsia="ar-SA"/>
        </w:rPr>
        <w:t>ACTIVITY</w:t>
      </w:r>
      <w:r w:rsidRPr="00FF137E">
        <w:rPr>
          <w:rFonts w:ascii="Times New Roman" w:hAnsi="Times New Roman" w:cs="Times New Roman"/>
          <w:b/>
          <w:bCs/>
          <w:sz w:val="24"/>
          <w:szCs w:val="24"/>
          <w:lang w:eastAsia="ar-SA"/>
        </w:rPr>
        <w:t xml:space="preserve"> REDUCE NPs?</w:t>
      </w:r>
    </w:p>
    <w:p w14:paraId="5D3CA25C" w14:textId="77777777" w:rsidR="005D5472" w:rsidRPr="00FF137E" w:rsidRDefault="005D5472" w:rsidP="00A36CC9">
      <w:pPr>
        <w:spacing w:after="0" w:line="480" w:lineRule="auto"/>
        <w:jc w:val="both"/>
        <w:rPr>
          <w:rFonts w:ascii="Times New Roman" w:hAnsi="Times New Roman" w:cs="Times New Roman"/>
          <w:sz w:val="24"/>
          <w:szCs w:val="24"/>
          <w:lang w:eastAsia="ar-SA"/>
        </w:rPr>
      </w:pPr>
    </w:p>
    <w:p w14:paraId="18B560B7" w14:textId="7CA90BEE" w:rsidR="00457353" w:rsidRPr="00FF137E" w:rsidRDefault="000325FB" w:rsidP="00BC672F">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The main characteristics of the studies</w:t>
      </w:r>
      <w:r w:rsidR="00222AF2" w:rsidRPr="00FF137E">
        <w:rPr>
          <w:rFonts w:ascii="Times New Roman" w:hAnsi="Times New Roman" w:cs="Times New Roman"/>
          <w:bCs/>
          <w:sz w:val="24"/>
          <w:szCs w:val="24"/>
          <w:lang w:eastAsia="ar-SA"/>
        </w:rPr>
        <w:t xml:space="preserve"> exploring physical activity and exercise in AD</w:t>
      </w:r>
      <w:r w:rsidRPr="00FF137E">
        <w:rPr>
          <w:rFonts w:ascii="Times New Roman" w:hAnsi="Times New Roman" w:cs="Times New Roman"/>
          <w:bCs/>
          <w:sz w:val="24"/>
          <w:szCs w:val="24"/>
          <w:lang w:eastAsia="ar-SA"/>
        </w:rPr>
        <w:t xml:space="preserve"> are reported in </w:t>
      </w:r>
      <w:r w:rsidRPr="00FF137E">
        <w:rPr>
          <w:rFonts w:ascii="Times New Roman" w:hAnsi="Times New Roman" w:cs="Times New Roman"/>
          <w:b/>
          <w:bCs/>
          <w:sz w:val="24"/>
          <w:szCs w:val="24"/>
          <w:lang w:eastAsia="ar-SA"/>
        </w:rPr>
        <w:t>Table 1.</w:t>
      </w:r>
      <w:r w:rsidRPr="00FF137E">
        <w:rPr>
          <w:rFonts w:ascii="Times New Roman" w:hAnsi="Times New Roman" w:cs="Times New Roman"/>
          <w:bCs/>
          <w:sz w:val="24"/>
          <w:szCs w:val="24"/>
          <w:lang w:eastAsia="ar-SA"/>
        </w:rPr>
        <w:t xml:space="preserve"> </w:t>
      </w:r>
      <w:r w:rsidR="00027CB1" w:rsidRPr="00FF137E">
        <w:rPr>
          <w:rFonts w:ascii="Times New Roman" w:hAnsi="Times New Roman" w:cs="Times New Roman"/>
          <w:bCs/>
          <w:sz w:val="24"/>
          <w:szCs w:val="24"/>
          <w:lang w:eastAsia="ar-SA"/>
        </w:rPr>
        <w:t xml:space="preserve"> </w:t>
      </w:r>
      <w:r w:rsidR="00CB09FB" w:rsidRPr="00FF137E">
        <w:rPr>
          <w:rFonts w:ascii="Times New Roman" w:hAnsi="Times New Roman" w:cs="Times New Roman"/>
          <w:bCs/>
          <w:sz w:val="24"/>
          <w:szCs w:val="24"/>
          <w:lang w:eastAsia="ar-SA"/>
        </w:rPr>
        <w:t xml:space="preserve">Several </w:t>
      </w:r>
      <w:r w:rsidR="00027CB1" w:rsidRPr="00FF137E">
        <w:rPr>
          <w:rFonts w:ascii="Times New Roman" w:hAnsi="Times New Roman" w:cs="Times New Roman"/>
          <w:bCs/>
          <w:sz w:val="24"/>
          <w:szCs w:val="24"/>
          <w:lang w:eastAsia="ar-SA"/>
        </w:rPr>
        <w:t>studies have inv</w:t>
      </w:r>
      <w:r w:rsidR="00751B3A" w:rsidRPr="00FF137E">
        <w:rPr>
          <w:rFonts w:ascii="Times New Roman" w:hAnsi="Times New Roman" w:cs="Times New Roman"/>
          <w:bCs/>
          <w:sz w:val="24"/>
          <w:szCs w:val="24"/>
          <w:lang w:eastAsia="ar-SA"/>
        </w:rPr>
        <w:t>estigated</w:t>
      </w:r>
      <w:r w:rsidR="00027CB1" w:rsidRPr="00FF137E">
        <w:rPr>
          <w:rFonts w:ascii="Times New Roman" w:hAnsi="Times New Roman" w:cs="Times New Roman"/>
          <w:bCs/>
          <w:sz w:val="24"/>
          <w:szCs w:val="24"/>
          <w:lang w:eastAsia="ar-SA"/>
        </w:rPr>
        <w:t xml:space="preserve"> whether </w:t>
      </w:r>
      <w:r w:rsidR="00CB09FB" w:rsidRPr="00FF137E">
        <w:rPr>
          <w:rFonts w:ascii="Times New Roman" w:hAnsi="Times New Roman" w:cs="Times New Roman"/>
          <w:bCs/>
          <w:sz w:val="24"/>
          <w:szCs w:val="24"/>
          <w:lang w:eastAsia="ar-SA"/>
        </w:rPr>
        <w:t xml:space="preserve">physical activity </w:t>
      </w:r>
      <w:r w:rsidR="00027CB1" w:rsidRPr="00FF137E">
        <w:rPr>
          <w:rFonts w:ascii="Times New Roman" w:hAnsi="Times New Roman" w:cs="Times New Roman"/>
          <w:bCs/>
          <w:sz w:val="24"/>
          <w:szCs w:val="24"/>
          <w:lang w:eastAsia="ar-SA"/>
        </w:rPr>
        <w:t xml:space="preserve">may have beneficial effects on depression. One of them showed that lack of </w:t>
      </w:r>
      <w:r w:rsidR="00CB09FB" w:rsidRPr="00FF137E">
        <w:rPr>
          <w:rFonts w:ascii="Times New Roman" w:hAnsi="Times New Roman" w:cs="Times New Roman"/>
          <w:bCs/>
          <w:sz w:val="24"/>
          <w:szCs w:val="24"/>
          <w:lang w:eastAsia="ar-SA"/>
        </w:rPr>
        <w:t>physical activity</w:t>
      </w:r>
      <w:r w:rsidR="00027CB1" w:rsidRPr="00FF137E">
        <w:rPr>
          <w:rFonts w:ascii="Times New Roman" w:hAnsi="Times New Roman" w:cs="Times New Roman"/>
          <w:bCs/>
          <w:sz w:val="24"/>
          <w:szCs w:val="24"/>
          <w:lang w:eastAsia="ar-SA"/>
        </w:rPr>
        <w:t xml:space="preserve"> was an independent predictor of depression in patients with AD. </w:t>
      </w:r>
      <w:r w:rsidR="00027CB1"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02/gps.1278", "ISBN" : "0885-6230 (Print)\\r0885-6230 (Linking)", "abstract" : "BACKGROUND: Depression is common in Alzheimer's disease (AD; 5-35%). It is associated with increased disability, cost of care and carer burden. Exercise is known to be associated with a lower prevalence of depression across the age range but little is known about its relationship to depression in AD. AIMS: To investigate exercise and putative risk factors for depression in a community based sample of people with AD representative of the range of cognitive impairment found in the population with dementia. METHODS: Information was collected from 224 people with AD and their caregiver using standardised cognitive, psychological and behavioural instruments. Exercise levels were classified into three categories: absent, moderate, and vigorous, using the previous two weeks exercise levels to confirm regularity and recency. RESULTS: 9/51 (17.6%) depressed participants took exercise compared with 76/173 (43.9%) non-depressed [odds ratio (OR)=2.9, confidence interval (CI)=1.5-5.6, p=0.001]. Not taking part in other activities (hobbies and interests) was associated with depression but less so than lack of exercise. Independent predictors of depression were: lack of exercise (p &lt;0.001, OR=3.4, CI = 1.7-7.2), taking cholinesterase inhibitors (p &lt;0.05, OR=2.4, CI = 1.2-4.9) and having less involvement in hobbies or interests (p &lt;0.05, OR = 1.2, CI = 1.0-1.5). CONCLUSION: None of the traditional risk factors for depression in older people were associated with depression in AD. Taking regular exercise may protect against depression in AD", "author" : [ { "dropping-particle" : "", "family" : "Regan", "given" : "C", "non-dropping-particle" : "", "parse-names" : false, "suffix" : "" }, { "dropping-particle" : "", "family" : "Katona", "given" : "C", "non-dropping-particle" : "", "parse-names" : false, "suffix" : "" }, { "dropping-particle" : "", "family" : "Walker", "given" : "Z", "non-dropping-particle" : "", "parse-names" : false, "suffix" : "" }, { "dropping-particle" : "", "family" : "Livingston", "given" : "G", "non-dropping-particle" : "", "parse-names" : false, "suffix" : "" } ], "container-title" : "Int J Geriatr Psychiatry", "id" : "ITEM-1", "issue" : "0885-6230 (Print) LA - eng PT - Journal Article SB - IM", "issued" : { "date-parts" : [ [ "2005" ] ] }, "page" : "261-268", "title" : "Relationship of exercise and other risk factors to depression of Alzheimer's disease: the LASER-AD study", "type" : "article-journal", "volume" : "20" }, "uris" : [ "http://www.mendeley.com/documents/?uuid=f68ab667-a44f-4715-8ce8-f615fe02cec5" ] } ], "mendeley" : { "formattedCitation" : "&lt;sup&gt;24&lt;/sup&gt;", "plainTextFormattedCitation" : "24", "previouslyFormattedCitation" : "&lt;sup&gt;24&lt;/sup&gt;" }, "properties" : {  }, "schema" : "https://github.com/citation-style-language/schema/raw/master/csl-citation.json" }</w:instrText>
      </w:r>
      <w:r w:rsidR="00027CB1"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24</w:t>
      </w:r>
      <w:r w:rsidR="00027CB1" w:rsidRPr="00FF137E">
        <w:rPr>
          <w:rFonts w:ascii="Times New Roman" w:hAnsi="Times New Roman" w:cs="Times New Roman"/>
          <w:bCs/>
          <w:sz w:val="24"/>
          <w:szCs w:val="24"/>
          <w:lang w:eastAsia="ar-SA"/>
        </w:rPr>
        <w:fldChar w:fldCharType="end"/>
      </w:r>
      <w:r w:rsidR="00027CB1" w:rsidRPr="00FF137E">
        <w:rPr>
          <w:rFonts w:ascii="Times New Roman" w:hAnsi="Times New Roman" w:cs="Times New Roman"/>
          <w:bCs/>
          <w:sz w:val="24"/>
          <w:szCs w:val="24"/>
          <w:lang w:eastAsia="ar-SA"/>
        </w:rPr>
        <w:t xml:space="preserve"> </w:t>
      </w:r>
      <w:r w:rsidR="007B2951" w:rsidRPr="00FF137E">
        <w:rPr>
          <w:rFonts w:ascii="Times New Roman" w:hAnsi="Times New Roman" w:cs="Times New Roman"/>
          <w:bCs/>
          <w:sz w:val="24"/>
          <w:szCs w:val="24"/>
          <w:lang w:eastAsia="ar-SA"/>
        </w:rPr>
        <w:t xml:space="preserve">In </w:t>
      </w:r>
      <w:r w:rsidR="007E6D99" w:rsidRPr="00FF137E">
        <w:rPr>
          <w:rFonts w:ascii="Times New Roman" w:hAnsi="Times New Roman" w:cs="Times New Roman"/>
          <w:bCs/>
          <w:sz w:val="24"/>
          <w:szCs w:val="24"/>
          <w:lang w:eastAsia="ar-SA"/>
        </w:rPr>
        <w:t xml:space="preserve">a randomized controlled trial (RCT) </w:t>
      </w:r>
      <w:r w:rsidR="007B2951" w:rsidRPr="00FF137E">
        <w:rPr>
          <w:rFonts w:ascii="Times New Roman" w:hAnsi="Times New Roman" w:cs="Times New Roman"/>
          <w:bCs/>
          <w:sz w:val="24"/>
          <w:szCs w:val="24"/>
          <w:lang w:eastAsia="ar-SA"/>
        </w:rPr>
        <w:t xml:space="preserve">study, Vreugdenhil </w:t>
      </w:r>
      <w:r w:rsidR="008B3C5A" w:rsidRPr="00FF137E">
        <w:rPr>
          <w:rFonts w:ascii="Times New Roman" w:hAnsi="Times New Roman" w:cs="Times New Roman"/>
          <w:bCs/>
          <w:iCs/>
          <w:sz w:val="24"/>
          <w:szCs w:val="24"/>
          <w:lang w:eastAsia="ar-SA"/>
        </w:rPr>
        <w:t>et al</w:t>
      </w:r>
      <w:r w:rsidR="000924BD" w:rsidRPr="00FF137E">
        <w:rPr>
          <w:rFonts w:ascii="Times New Roman" w:hAnsi="Times New Roman" w:cs="Times New Roman"/>
          <w:bCs/>
          <w:i/>
          <w:iCs/>
          <w:sz w:val="24"/>
          <w:szCs w:val="24"/>
          <w:lang w:eastAsia="ar-SA"/>
        </w:rPr>
        <w:t>.</w:t>
      </w:r>
      <w:r w:rsidR="008B3C5A" w:rsidRPr="00FF137E">
        <w:rPr>
          <w:rFonts w:ascii="Times New Roman" w:hAnsi="Times New Roman" w:cs="Times New Roman"/>
          <w:bCs/>
          <w:iCs/>
          <w:sz w:val="24"/>
          <w:szCs w:val="24"/>
          <w:lang w:eastAsia="ar-SA"/>
        </w:rPr>
        <w:t>,</w:t>
      </w:r>
      <w:r w:rsidR="00CB09FB" w:rsidRPr="00FF137E">
        <w:rPr>
          <w:rFonts w:ascii="Times New Roman" w:hAnsi="Times New Roman" w:cs="Times New Roman"/>
          <w:bCs/>
          <w:iCs/>
          <w:sz w:val="24"/>
          <w:szCs w:val="24"/>
          <w:lang w:eastAsia="ar-SA"/>
        </w:rPr>
        <w:t xml:space="preserve"> found in a sample of</w:t>
      </w:r>
      <w:r w:rsidR="008B3C5A" w:rsidRPr="00FF137E">
        <w:rPr>
          <w:rFonts w:ascii="Times New Roman" w:hAnsi="Times New Roman" w:cs="Times New Roman"/>
          <w:bCs/>
          <w:iCs/>
          <w:sz w:val="24"/>
          <w:szCs w:val="24"/>
          <w:lang w:eastAsia="ar-SA"/>
        </w:rPr>
        <w:t xml:space="preserve"> community dwelling </w:t>
      </w:r>
      <w:r w:rsidR="000924BD" w:rsidRPr="00FF137E">
        <w:rPr>
          <w:rFonts w:ascii="Times New Roman" w:hAnsi="Times New Roman" w:cs="Times New Roman"/>
          <w:bCs/>
          <w:iCs/>
          <w:sz w:val="24"/>
          <w:szCs w:val="24"/>
          <w:lang w:eastAsia="ar-SA"/>
        </w:rPr>
        <w:t xml:space="preserve">adults with </w:t>
      </w:r>
      <w:r w:rsidR="008B3C5A" w:rsidRPr="00FF137E">
        <w:rPr>
          <w:rFonts w:ascii="Times New Roman" w:hAnsi="Times New Roman" w:cs="Times New Roman"/>
          <w:bCs/>
          <w:iCs/>
          <w:sz w:val="24"/>
          <w:szCs w:val="24"/>
          <w:lang w:eastAsia="ar-SA"/>
        </w:rPr>
        <w:t>AD</w:t>
      </w:r>
      <w:r w:rsidR="00CB09FB" w:rsidRPr="00FF137E">
        <w:rPr>
          <w:rFonts w:ascii="Times New Roman" w:hAnsi="Times New Roman" w:cs="Times New Roman"/>
          <w:bCs/>
          <w:iCs/>
          <w:sz w:val="24"/>
          <w:szCs w:val="24"/>
          <w:lang w:eastAsia="ar-SA"/>
        </w:rPr>
        <w:t xml:space="preserve"> that</w:t>
      </w:r>
      <w:r w:rsidR="008B3C5A" w:rsidRPr="00FF137E">
        <w:rPr>
          <w:rFonts w:ascii="Times New Roman" w:hAnsi="Times New Roman" w:cs="Times New Roman"/>
          <w:bCs/>
          <w:iCs/>
          <w:sz w:val="24"/>
          <w:szCs w:val="24"/>
          <w:lang w:eastAsia="ar-SA"/>
        </w:rPr>
        <w:t xml:space="preserve"> </w:t>
      </w:r>
      <w:r w:rsidR="000924BD" w:rsidRPr="00FF137E">
        <w:rPr>
          <w:rFonts w:ascii="Times New Roman" w:hAnsi="Times New Roman" w:cs="Times New Roman"/>
          <w:bCs/>
          <w:iCs/>
          <w:sz w:val="24"/>
          <w:szCs w:val="24"/>
          <w:lang w:eastAsia="ar-SA"/>
        </w:rPr>
        <w:t>performing</w:t>
      </w:r>
      <w:r w:rsidR="000924BD" w:rsidRPr="00FF137E">
        <w:rPr>
          <w:rFonts w:ascii="Times New Roman" w:hAnsi="Times New Roman" w:cs="Times New Roman"/>
          <w:bCs/>
          <w:sz w:val="24"/>
          <w:szCs w:val="24"/>
          <w:lang w:eastAsia="ar-SA"/>
        </w:rPr>
        <w:t xml:space="preserve"> </w:t>
      </w:r>
      <w:r w:rsidR="00CB09FB" w:rsidRPr="00FF137E">
        <w:rPr>
          <w:rFonts w:ascii="Times New Roman" w:hAnsi="Times New Roman" w:cs="Times New Roman"/>
          <w:bCs/>
          <w:sz w:val="24"/>
          <w:szCs w:val="24"/>
          <w:lang w:eastAsia="ar-SA"/>
        </w:rPr>
        <w:t xml:space="preserve">a </w:t>
      </w:r>
      <w:r w:rsidR="000924BD" w:rsidRPr="00FF137E">
        <w:rPr>
          <w:rFonts w:ascii="Times New Roman" w:hAnsi="Times New Roman" w:cs="Times New Roman"/>
          <w:bCs/>
          <w:sz w:val="24"/>
          <w:szCs w:val="24"/>
          <w:lang w:eastAsia="ar-SA"/>
        </w:rPr>
        <w:t>home based exercise program including daily strength-balance exercises and 30 minutes of brisk walking</w:t>
      </w:r>
      <w:r w:rsidR="00222AF2" w:rsidRPr="00FF137E">
        <w:rPr>
          <w:rFonts w:ascii="Times New Roman" w:hAnsi="Times New Roman" w:cs="Times New Roman"/>
          <w:bCs/>
          <w:sz w:val="24"/>
          <w:szCs w:val="24"/>
          <w:lang w:eastAsia="ar-SA"/>
        </w:rPr>
        <w:t>,</w:t>
      </w:r>
      <w:r w:rsidR="000924BD" w:rsidRPr="00FF137E">
        <w:rPr>
          <w:rFonts w:ascii="Times New Roman" w:hAnsi="Times New Roman" w:cs="Times New Roman"/>
          <w:bCs/>
          <w:sz w:val="24"/>
          <w:szCs w:val="24"/>
          <w:lang w:eastAsia="ar-SA"/>
        </w:rPr>
        <w:t xml:space="preserve"> </w:t>
      </w:r>
      <w:r w:rsidR="00CB09FB" w:rsidRPr="00FF137E">
        <w:rPr>
          <w:rFonts w:ascii="Times New Roman" w:hAnsi="Times New Roman" w:cs="Times New Roman"/>
          <w:bCs/>
          <w:sz w:val="24"/>
          <w:szCs w:val="24"/>
          <w:lang w:eastAsia="ar-SA"/>
        </w:rPr>
        <w:t xml:space="preserve">resulted in a </w:t>
      </w:r>
      <w:r w:rsidR="008B3C5A" w:rsidRPr="00FF137E">
        <w:rPr>
          <w:rFonts w:ascii="Times New Roman" w:hAnsi="Times New Roman" w:cs="Times New Roman"/>
          <w:bCs/>
          <w:iCs/>
          <w:sz w:val="24"/>
          <w:szCs w:val="24"/>
          <w:lang w:eastAsia="ar-SA"/>
        </w:rPr>
        <w:t xml:space="preserve">significant reduction in depression </w:t>
      </w:r>
      <w:r w:rsidR="000924BD" w:rsidRPr="00FF137E">
        <w:rPr>
          <w:rFonts w:ascii="Times New Roman" w:hAnsi="Times New Roman" w:cs="Times New Roman"/>
          <w:bCs/>
          <w:iCs/>
          <w:sz w:val="24"/>
          <w:szCs w:val="24"/>
          <w:lang w:eastAsia="ar-SA"/>
        </w:rPr>
        <w:t xml:space="preserve">score compared to </w:t>
      </w:r>
      <w:r w:rsidR="00CB09FB" w:rsidRPr="00FF137E">
        <w:rPr>
          <w:rFonts w:ascii="Times New Roman" w:hAnsi="Times New Roman" w:cs="Times New Roman"/>
          <w:bCs/>
          <w:iCs/>
          <w:sz w:val="24"/>
          <w:szCs w:val="24"/>
          <w:lang w:eastAsia="ar-SA"/>
        </w:rPr>
        <w:t xml:space="preserve">a </w:t>
      </w:r>
      <w:r w:rsidR="000924BD" w:rsidRPr="00FF137E">
        <w:rPr>
          <w:rFonts w:ascii="Times New Roman" w:hAnsi="Times New Roman" w:cs="Times New Roman"/>
          <w:bCs/>
          <w:iCs/>
          <w:sz w:val="24"/>
          <w:szCs w:val="24"/>
          <w:lang w:eastAsia="ar-SA"/>
        </w:rPr>
        <w:lastRenderedPageBreak/>
        <w:t xml:space="preserve">control group. </w:t>
      </w:r>
      <w:r w:rsidR="000924BD" w:rsidRPr="00FF137E">
        <w:rPr>
          <w:rFonts w:ascii="Times New Roman" w:hAnsi="Times New Roman" w:cs="Times New Roman"/>
          <w:bCs/>
          <w:iCs/>
          <w:sz w:val="24"/>
          <w:szCs w:val="24"/>
          <w:lang w:eastAsia="ar-SA"/>
        </w:rPr>
        <w:fldChar w:fldCharType="begin" w:fldLock="1"/>
      </w:r>
      <w:r w:rsidR="00507382" w:rsidRPr="00FF137E">
        <w:rPr>
          <w:rFonts w:ascii="Times New Roman" w:hAnsi="Times New Roman" w:cs="Times New Roman"/>
          <w:bCs/>
          <w:iCs/>
          <w:sz w:val="24"/>
          <w:szCs w:val="24"/>
          <w:lang w:eastAsia="ar-SA"/>
        </w:rPr>
        <w:instrText>ADDIN CSL_CITATION { "citationItems" : [ { "id" : "ITEM-1", "itemData" : { "DOI" : "10.1111/j.1471-6712.2011.00895.x", "ISBN" : "0283-9318", "ISSN" : "02839318", "PMID" : "21564154", "abstract" : "RATIONALE: Dementia is a common neurodegenerative condition in older age associated with functional decline across multiple domains. This decline impacts not only on the person with dementia, but also on their informal carers and health and aged care systems. With the number of people with dementia rapidly increasing and few effective treatments, there is now a critical need for interventions to improve functional ability in those with the condition. AIMS AND OBJECTIVE: This study assesses the effectiveness of a community-based home exercise programme in improving cognitive and physical function and independence in activities of daily living (ADL) in people with Alzheimer's disease, the most common form of dementia. METHODS: In a 4-month randomized controlled trial, 40 community-dwelling patients diagnosed with Alzheimer's disease and their informal carers were randomly allocated to either the treatment (exercise plus usual treatment) or control (usual treatment) group. The exercise programme consisted of daily exercises and walking under the supervision of their carer. Patients were assessed at baseline and 4-months follow-up by a blinded assessor on primary outcome measures of cognitive and physical function and ADL using standardized assessment scales. RESULTS: Sixteen men and 24 women diagnosed with Alzheimer's disease participated in the study. They had a mean age of 74.1 years (range 51-89) and a mean Mini Mental State Examination score of 22.0 (range 10-28), indicating mild to moderate dementia. At 4-months follow-up, patients who exercised, compared with controls, had improved cognition (increased Mini Mental State Examination scores by 2.6 points, p &lt; 0.001), better mobility (2.9 seconds faster on Timed Up and Go, p = 0.004) and increased Instrumental Activities of Daily Living scores by 1.6 (p = 0.007). CONCLUSION: This study suggests that participation in a community-based exercise programme can improve cognitive and physical function and independence in ADL in people with Alzheimer's disease.", "author" : [ { "dropping-particle" : "", "family" : "Vreugdenhil", "given" : "Anthea", "non-dropping-particle" : "", "parse-names" : false, "suffix" : "" }, { "dropping-particle" : "", "family" : "Cannell", "given" : "John", "non-dropping-particle" : "", "parse-names" : false, "suffix" : "" }, { "dropping-particle" : "", "family" : "Davies", "given" : "Andrew", "non-dropping-particle" : "", "parse-names" : false, "suffix" : "" }, { "dropping-particle" : "", "family" : "Razay", "given" : "George", "non-dropping-particle" : "", "parse-names" : false, "suffix" : "" } ], "container-title" : "Scandinavian Journal of Caring Sciences", "id" : "ITEM-1", "issue" : "1", "issued" : { "date-parts" : [ [ "2012" ] ] }, "page" : "12-19", "title" : "A community-based exercise programme to improve functional ability in people with Alzheimer's disease: A randomized controlled trial", "type" : "article-journal", "volume" : "26" }, "uris" : [ "http://www.mendeley.com/documents/?uuid=a0e4a88c-2c03-4807-bb41-09247e74107c" ] } ], "mendeley" : { "formattedCitation" : "&lt;sup&gt;25&lt;/sup&gt;", "plainTextFormattedCitation" : "25", "previouslyFormattedCitation" : "&lt;sup&gt;25&lt;/sup&gt;" }, "properties" : {  }, "schema" : "https://github.com/citation-style-language/schema/raw/master/csl-citation.json" }</w:instrText>
      </w:r>
      <w:r w:rsidR="000924BD" w:rsidRPr="00FF137E">
        <w:rPr>
          <w:rFonts w:ascii="Times New Roman" w:hAnsi="Times New Roman" w:cs="Times New Roman"/>
          <w:bCs/>
          <w:iCs/>
          <w:sz w:val="24"/>
          <w:szCs w:val="24"/>
          <w:lang w:eastAsia="ar-SA"/>
        </w:rPr>
        <w:fldChar w:fldCharType="separate"/>
      </w:r>
      <w:r w:rsidR="008868D4" w:rsidRPr="00FF137E">
        <w:rPr>
          <w:rFonts w:ascii="Times New Roman" w:hAnsi="Times New Roman" w:cs="Times New Roman"/>
          <w:bCs/>
          <w:iCs/>
          <w:sz w:val="24"/>
          <w:szCs w:val="24"/>
          <w:vertAlign w:val="superscript"/>
          <w:lang w:eastAsia="ar-SA"/>
        </w:rPr>
        <w:t>25</w:t>
      </w:r>
      <w:r w:rsidR="000924BD" w:rsidRPr="00FF137E">
        <w:rPr>
          <w:rFonts w:ascii="Times New Roman" w:hAnsi="Times New Roman" w:cs="Times New Roman"/>
          <w:bCs/>
          <w:iCs/>
          <w:sz w:val="24"/>
          <w:szCs w:val="24"/>
          <w:lang w:eastAsia="ar-SA"/>
        </w:rPr>
        <w:fldChar w:fldCharType="end"/>
      </w:r>
      <w:r w:rsidR="001D5F07" w:rsidRPr="00FF137E">
        <w:rPr>
          <w:rFonts w:ascii="Times New Roman" w:hAnsi="Times New Roman" w:cs="Times New Roman"/>
          <w:bCs/>
          <w:sz w:val="24"/>
          <w:szCs w:val="24"/>
          <w:lang w:eastAsia="ar-SA"/>
        </w:rPr>
        <w:t xml:space="preserve"> </w:t>
      </w:r>
      <w:r w:rsidR="00B81707" w:rsidRPr="00FF137E">
        <w:rPr>
          <w:rFonts w:ascii="Times New Roman" w:hAnsi="Times New Roman" w:cs="Times New Roman"/>
          <w:bCs/>
          <w:sz w:val="24"/>
          <w:szCs w:val="24"/>
          <w:lang w:eastAsia="ar-SA"/>
        </w:rPr>
        <w:t>In a</w:t>
      </w:r>
      <w:r w:rsidR="001A09B5" w:rsidRPr="00FF137E">
        <w:rPr>
          <w:rFonts w:ascii="Times New Roman" w:hAnsi="Times New Roman" w:cs="Times New Roman"/>
          <w:bCs/>
          <w:sz w:val="24"/>
          <w:szCs w:val="24"/>
          <w:lang w:eastAsia="ar-SA"/>
        </w:rPr>
        <w:t>nother</w:t>
      </w:r>
      <w:r w:rsidR="00B81707" w:rsidRPr="00FF137E">
        <w:rPr>
          <w:rFonts w:ascii="Times New Roman" w:hAnsi="Times New Roman" w:cs="Times New Roman"/>
          <w:bCs/>
          <w:sz w:val="24"/>
          <w:szCs w:val="24"/>
          <w:lang w:eastAsia="ar-SA"/>
        </w:rPr>
        <w:t xml:space="preserve"> </w:t>
      </w:r>
      <w:r w:rsidR="007E6D99" w:rsidRPr="00FF137E">
        <w:rPr>
          <w:rFonts w:ascii="Times New Roman" w:hAnsi="Times New Roman" w:cs="Times New Roman"/>
          <w:bCs/>
          <w:sz w:val="24"/>
          <w:szCs w:val="24"/>
          <w:lang w:eastAsia="ar-SA"/>
        </w:rPr>
        <w:t>RCT</w:t>
      </w:r>
      <w:r w:rsidR="00370AB0" w:rsidRPr="00FF137E">
        <w:rPr>
          <w:rFonts w:ascii="Times New Roman" w:hAnsi="Times New Roman" w:cs="Times New Roman"/>
          <w:bCs/>
          <w:sz w:val="24"/>
          <w:szCs w:val="24"/>
          <w:lang w:eastAsia="ar-SA"/>
        </w:rPr>
        <w:t xml:space="preserve"> </w:t>
      </w:r>
      <w:r w:rsidR="00B81707" w:rsidRPr="00FF137E">
        <w:rPr>
          <w:rFonts w:ascii="Times New Roman" w:hAnsi="Times New Roman" w:cs="Times New Roman"/>
          <w:bCs/>
          <w:sz w:val="24"/>
          <w:szCs w:val="24"/>
          <w:lang w:eastAsia="ar-SA"/>
        </w:rPr>
        <w:t xml:space="preserve">by </w:t>
      </w:r>
      <w:r w:rsidR="007E6D99" w:rsidRPr="00FF137E">
        <w:rPr>
          <w:rFonts w:ascii="Times New Roman" w:hAnsi="Times New Roman" w:cs="Times New Roman"/>
          <w:bCs/>
          <w:sz w:val="24"/>
          <w:szCs w:val="24"/>
          <w:lang w:eastAsia="ar-SA"/>
        </w:rPr>
        <w:t>Teri</w:t>
      </w:r>
      <w:r w:rsidR="00D0324A" w:rsidRPr="00FF137E">
        <w:rPr>
          <w:rFonts w:ascii="Times New Roman" w:hAnsi="Times New Roman" w:cs="Times New Roman"/>
          <w:bCs/>
          <w:sz w:val="24"/>
          <w:szCs w:val="24"/>
          <w:lang w:eastAsia="ar-SA"/>
        </w:rPr>
        <w:t xml:space="preserve"> et al</w:t>
      </w:r>
      <w:r w:rsidR="00370AB0" w:rsidRPr="00FF137E">
        <w:rPr>
          <w:rFonts w:ascii="Times New Roman" w:hAnsi="Times New Roman" w:cs="Times New Roman"/>
          <w:bCs/>
          <w:sz w:val="24"/>
          <w:szCs w:val="24"/>
          <w:lang w:eastAsia="ar-SA"/>
        </w:rPr>
        <w:t>.</w:t>
      </w:r>
      <w:r w:rsidR="00B81707" w:rsidRPr="00FF137E">
        <w:rPr>
          <w:rFonts w:ascii="Times New Roman" w:hAnsi="Times New Roman" w:cs="Times New Roman"/>
          <w:bCs/>
          <w:sz w:val="24"/>
          <w:szCs w:val="24"/>
          <w:lang w:eastAsia="ar-SA"/>
        </w:rPr>
        <w:t>,</w:t>
      </w:r>
      <w:r w:rsidR="00D0324A" w:rsidRPr="00FF137E">
        <w:rPr>
          <w:rFonts w:ascii="Times New Roman" w:hAnsi="Times New Roman" w:cs="Times New Roman"/>
          <w:bCs/>
          <w:sz w:val="24"/>
          <w:szCs w:val="24"/>
          <w:lang w:eastAsia="ar-SA"/>
        </w:rPr>
        <w:t xml:space="preserve"> </w:t>
      </w:r>
      <w:r w:rsidR="007E6D99" w:rsidRPr="00FF137E">
        <w:rPr>
          <w:rFonts w:ascii="Times New Roman" w:hAnsi="Times New Roman" w:cs="Times New Roman"/>
          <w:bCs/>
          <w:sz w:val="24"/>
          <w:szCs w:val="24"/>
          <w:lang w:eastAsia="ar-SA"/>
        </w:rPr>
        <w:t>153</w:t>
      </w:r>
      <w:r w:rsidR="0063567B" w:rsidRPr="00FF137E">
        <w:rPr>
          <w:rFonts w:ascii="Times New Roman" w:hAnsi="Times New Roman" w:cs="Times New Roman"/>
          <w:bCs/>
          <w:sz w:val="24"/>
          <w:szCs w:val="24"/>
          <w:lang w:eastAsia="ar-SA"/>
        </w:rPr>
        <w:t xml:space="preserve"> patients with</w:t>
      </w:r>
      <w:r w:rsidR="00D0324A" w:rsidRPr="00FF137E">
        <w:rPr>
          <w:rFonts w:ascii="Times New Roman" w:hAnsi="Times New Roman" w:cs="Times New Roman"/>
          <w:bCs/>
          <w:sz w:val="24"/>
          <w:szCs w:val="24"/>
          <w:lang w:eastAsia="ar-SA"/>
        </w:rPr>
        <w:t xml:space="preserve"> </w:t>
      </w:r>
      <w:r w:rsidR="007E6D99" w:rsidRPr="00FF137E">
        <w:rPr>
          <w:rFonts w:ascii="Times New Roman" w:hAnsi="Times New Roman" w:cs="Times New Roman"/>
          <w:bCs/>
          <w:sz w:val="24"/>
          <w:szCs w:val="24"/>
          <w:lang w:eastAsia="ar-SA"/>
        </w:rPr>
        <w:t xml:space="preserve">AD </w:t>
      </w:r>
      <w:r w:rsidR="00D0324A" w:rsidRPr="00FF137E">
        <w:rPr>
          <w:rFonts w:ascii="Times New Roman" w:hAnsi="Times New Roman" w:cs="Times New Roman"/>
          <w:bCs/>
          <w:sz w:val="24"/>
          <w:szCs w:val="24"/>
          <w:lang w:eastAsia="ar-SA"/>
        </w:rPr>
        <w:t>were randomly</w:t>
      </w:r>
      <w:r w:rsidR="0063567B" w:rsidRPr="00FF137E">
        <w:rPr>
          <w:rFonts w:ascii="Times New Roman" w:hAnsi="Times New Roman" w:cs="Times New Roman"/>
          <w:bCs/>
          <w:sz w:val="24"/>
          <w:szCs w:val="24"/>
          <w:lang w:eastAsia="ar-SA"/>
        </w:rPr>
        <w:t xml:space="preserve"> </w:t>
      </w:r>
      <w:r w:rsidR="00D0324A" w:rsidRPr="00FF137E">
        <w:rPr>
          <w:rFonts w:ascii="Times New Roman" w:hAnsi="Times New Roman" w:cs="Times New Roman"/>
          <w:bCs/>
          <w:sz w:val="24"/>
          <w:szCs w:val="24"/>
          <w:lang w:eastAsia="ar-SA"/>
        </w:rPr>
        <w:t>allocated to an exe</w:t>
      </w:r>
      <w:r w:rsidR="007E6D99" w:rsidRPr="00FF137E">
        <w:rPr>
          <w:rFonts w:ascii="Times New Roman" w:hAnsi="Times New Roman" w:cs="Times New Roman"/>
          <w:bCs/>
          <w:sz w:val="24"/>
          <w:szCs w:val="24"/>
          <w:lang w:eastAsia="ar-SA"/>
        </w:rPr>
        <w:t>rcise intervention group (n = 76</w:t>
      </w:r>
      <w:r w:rsidR="00D0324A" w:rsidRPr="00FF137E">
        <w:rPr>
          <w:rFonts w:ascii="Times New Roman" w:hAnsi="Times New Roman" w:cs="Times New Roman"/>
          <w:bCs/>
          <w:sz w:val="24"/>
          <w:szCs w:val="24"/>
          <w:lang w:eastAsia="ar-SA"/>
        </w:rPr>
        <w:t>) or</w:t>
      </w:r>
      <w:r w:rsidR="0063567B" w:rsidRPr="00FF137E">
        <w:rPr>
          <w:rFonts w:ascii="Times New Roman" w:hAnsi="Times New Roman" w:cs="Times New Roman"/>
          <w:bCs/>
          <w:sz w:val="24"/>
          <w:szCs w:val="24"/>
          <w:lang w:eastAsia="ar-SA"/>
        </w:rPr>
        <w:t xml:space="preserve"> </w:t>
      </w:r>
      <w:r w:rsidR="00D0324A" w:rsidRPr="00FF137E">
        <w:rPr>
          <w:rFonts w:ascii="Times New Roman" w:hAnsi="Times New Roman" w:cs="Times New Roman"/>
          <w:bCs/>
          <w:sz w:val="24"/>
          <w:szCs w:val="24"/>
          <w:lang w:eastAsia="ar-SA"/>
        </w:rPr>
        <w:t>a control g</w:t>
      </w:r>
      <w:r w:rsidR="007E6D99" w:rsidRPr="00FF137E">
        <w:rPr>
          <w:rFonts w:ascii="Times New Roman" w:hAnsi="Times New Roman" w:cs="Times New Roman"/>
          <w:bCs/>
          <w:sz w:val="24"/>
          <w:szCs w:val="24"/>
          <w:lang w:eastAsia="ar-SA"/>
        </w:rPr>
        <w:t>roup (n = 76</w:t>
      </w:r>
      <w:r w:rsidR="00D0324A" w:rsidRPr="00FF137E">
        <w:rPr>
          <w:rFonts w:ascii="Times New Roman" w:hAnsi="Times New Roman" w:cs="Times New Roman"/>
          <w:bCs/>
          <w:sz w:val="24"/>
          <w:szCs w:val="24"/>
          <w:lang w:eastAsia="ar-SA"/>
        </w:rPr>
        <w:t>). The intervention group conducted</w:t>
      </w:r>
      <w:r w:rsidR="0063567B" w:rsidRPr="00FF137E">
        <w:rPr>
          <w:rFonts w:ascii="Times New Roman" w:hAnsi="Times New Roman" w:cs="Times New Roman"/>
          <w:bCs/>
          <w:sz w:val="24"/>
          <w:szCs w:val="24"/>
          <w:lang w:eastAsia="ar-SA"/>
        </w:rPr>
        <w:t> </w:t>
      </w:r>
      <w:r w:rsidR="00C32EB4" w:rsidRPr="00FF137E">
        <w:rPr>
          <w:rFonts w:ascii="Times New Roman" w:hAnsi="Times New Roman" w:cs="Times New Roman"/>
          <w:bCs/>
          <w:sz w:val="24"/>
          <w:szCs w:val="24"/>
          <w:lang w:eastAsia="ar-SA"/>
        </w:rPr>
        <w:t xml:space="preserve">moderate intensity exercise with aerobic/ endurance activities, strenght training, balance and flexibility training </w:t>
      </w:r>
      <w:r w:rsidR="0063567B" w:rsidRPr="00FF137E">
        <w:rPr>
          <w:rFonts w:ascii="Times New Roman" w:hAnsi="Times New Roman" w:cs="Times New Roman"/>
          <w:bCs/>
          <w:sz w:val="24"/>
          <w:szCs w:val="24"/>
          <w:lang w:eastAsia="ar-SA"/>
        </w:rPr>
        <w:t>for 12 weeks.</w:t>
      </w:r>
      <w:r w:rsidR="00D40144" w:rsidRPr="00FF137E">
        <w:rPr>
          <w:rFonts w:ascii="Times New Roman" w:hAnsi="Times New Roman" w:cs="Times New Roman"/>
          <w:bCs/>
          <w:sz w:val="24"/>
          <w:szCs w:val="24"/>
          <w:lang w:eastAsia="ar-SA"/>
        </w:rPr>
        <w:t xml:space="preserve"> </w:t>
      </w:r>
      <w:r w:rsidR="00D0324A" w:rsidRPr="00FF137E">
        <w:rPr>
          <w:rFonts w:ascii="Times New Roman" w:hAnsi="Times New Roman" w:cs="Times New Roman"/>
          <w:bCs/>
          <w:sz w:val="24"/>
          <w:szCs w:val="24"/>
          <w:lang w:eastAsia="ar-SA"/>
        </w:rPr>
        <w:t>The intervention resulted in</w:t>
      </w:r>
      <w:r w:rsidR="00D40144" w:rsidRPr="00FF137E">
        <w:rPr>
          <w:rFonts w:ascii="Times New Roman" w:hAnsi="Times New Roman" w:cs="Times New Roman"/>
          <w:bCs/>
          <w:sz w:val="24"/>
          <w:szCs w:val="24"/>
          <w:lang w:eastAsia="ar-SA"/>
        </w:rPr>
        <w:t xml:space="preserve"> </w:t>
      </w:r>
      <w:r w:rsidR="00D0324A" w:rsidRPr="00FF137E">
        <w:rPr>
          <w:rFonts w:ascii="Times New Roman" w:hAnsi="Times New Roman" w:cs="Times New Roman"/>
          <w:bCs/>
          <w:sz w:val="24"/>
          <w:szCs w:val="24"/>
          <w:lang w:eastAsia="ar-SA"/>
        </w:rPr>
        <w:t>a</w:t>
      </w:r>
      <w:r w:rsidR="00C32EB4" w:rsidRPr="00FF137E">
        <w:rPr>
          <w:rFonts w:ascii="Times New Roman" w:hAnsi="Times New Roman" w:cs="Times New Roman"/>
          <w:bCs/>
          <w:sz w:val="24"/>
          <w:szCs w:val="24"/>
          <w:lang w:eastAsia="ar-SA"/>
        </w:rPr>
        <w:t xml:space="preserve"> significant reduction in depression</w:t>
      </w:r>
      <w:r w:rsidR="00D40144" w:rsidRPr="00FF137E">
        <w:rPr>
          <w:rFonts w:ascii="Times New Roman" w:hAnsi="Times New Roman" w:cs="Times New Roman"/>
          <w:bCs/>
          <w:sz w:val="24"/>
          <w:szCs w:val="24"/>
          <w:lang w:eastAsia="ar-SA"/>
        </w:rPr>
        <w:t xml:space="preserve">. </w:t>
      </w:r>
      <w:r w:rsidR="00C32EB4"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01/jama.290.15.2015", "ISBN" : "0098-7484", "ISSN" : "1538-3598", "PMID" : "14559955", "abstract" : "CONTEXT: Exercise training for patients with Alzheimer disease combined with teaching caregivers how to manage behavioral problems may help decrease the frailty and behavioral impairment that are often prevalent in patients with Alzheimer disease.\\n\\nOBJECTIVE: To determine whether a home-based exercise program combined with caregiver training in behavioral management techniques would reduce functional dependence and delay institutionalization among patients with Alzheimer disease.\\n\\nDESIGN, SETTING, AND PATIENTS: Randomized controlled trial of 153 community-dwelling patients meeting National Institute of Neurological and Communicative Diseases and Stroke/Alzheimer Disease and Related Disorders Association criteria for Alzheimer disease, conducted between June 1994 and April 1999.\\n\\nINTERVENTIONS: Patient-caregiver dyads were randomly assigned to the combined exercise and caregiver training program, Reducing Disability in Alzheimer Disease (RDAD), or to routine medical care (RMC). The RDAD program was conducted in the patients' home over 3 months.\\n\\nMAIN OUTCOME MEASURES: Physical health and function (36-item Short-Form Health Survey's [SF-36] physical functioning and physical role functioning subscales and Sickness Impact Profile's Mobility subscale), and affective status (Hamilton Depression Rating Scale and Cornell Depression Scale for Depression in Dementia).\\n\\nRESULTS: At 3 months, in comparison with the routine care patients, more patients in the RDAD group exercised at least 60 min/wk (odds ratio [OR], 2.82; 95% confidence interval [CI], 1.25-6.39; P =.01) and had fewer days of restricted activity (OR, 3.10; 95% CI, 1.08-8.95; P&lt;.001). Patients in the RDAD group also had improved scores for physical role functioning compared with worse scores for patients in the RMC group (mean difference, 19.29; 95% CI, 8.75-29.83; P&lt;.001). Patients in the RDAD group had improved Cornell Depression Scale for Depression in Dementia scores while the patients in the RMC group had worse scores (mean difference, -1.03; 95% CI, -0.17 to -1.91; P =.02). At 2 years, the RDAD patients continued to have better physical role functioning scores than the RMC patients (mean difference, 10.89; 95% CI, 3.62-18.16; P =.003) and showed a trend (19% vs 50%) for less institutionalization due to behavioral disturbance. For patients with higher depression scores at baseline, those in the RDAD group improved significantly more at 3 months on the Hamilton Depression Rating Scale (m\u2026", "author" : [ { "dropping-particle" : "", "family" : "Teri", "given" : "Linda", "non-dropping-particle" : "", "parse-names" : false, "suffix" : "" }, { "dropping-particle" : "", "family" : "Gibbons", "given" : "Laura E", "non-dropping-particle" : "", "parse-names" : false, "suffix" : "" }, { "dropping-particle" : "", "family" : "McCurry", "given" : "Susan M", "non-dropping-particle" : "", "parse-names" : false, "suffix" : "" }, { "dropping-particle" : "", "family" : "Logsdon", "given" : "Rebecca G", "non-dropping-particle" : "", "parse-names" : false, "suffix" : "" }, { "dropping-particle" : "", "family" : "Buchner", "given" : "David M", "non-dropping-particle" : "", "parse-names" : false, "suffix" : "" }, { "dropping-particle" : "", "family" : "Barlow", "given" : "William E", "non-dropping-particle" : "", "parse-names" : false, "suffix" : "" }, { "dropping-particle" : "", "family" : "Kukull", "given" : "Walter a", "non-dropping-particle" : "", "parse-names" : false, "suffix" : "" }, { "dropping-particle" : "", "family" : "LaCroix", "given" : "Andrea Z", "non-dropping-particle" : "", "parse-names" : false, "suffix" : "" }, { "dropping-particle" : "", "family" : "McCormick", "given" : "Wayne", "non-dropping-particle" : "", "parse-names" : false, "suffix" : "" }, { "dropping-particle" : "", "family" : "Larson", "given" : "Eric B", "non-dropping-particle" : "", "parse-names" : false, "suffix" : "" } ], "container-title" : "JAMA : the journal of the American Medical Association", "id" : "ITEM-1", "issue" : "15", "issued" : { "date-parts" : [ [ "2003" ] ] }, "page" : "2015-22", "title" : "Exercise plus behavioral management in patients with Alzheimer disease: a randomized controlled trial.", "type" : "article-journal", "volume" : "290" }, "uris" : [ "http://www.mendeley.com/documents/?uuid=298d3dd6-65e8-46b5-bbcb-b106a4026618" ] } ], "mendeley" : { "formattedCitation" : "&lt;sup&gt;26&lt;/sup&gt;", "plainTextFormattedCitation" : "26", "previouslyFormattedCitation" : "&lt;sup&gt;26&lt;/sup&gt;" }, "properties" : {  }, "schema" : "https://github.com/citation-style-language/schema/raw/master/csl-citation.json" }</w:instrText>
      </w:r>
      <w:r w:rsidR="00C32EB4"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26</w:t>
      </w:r>
      <w:r w:rsidR="00C32EB4" w:rsidRPr="00FF137E">
        <w:rPr>
          <w:rFonts w:ascii="Times New Roman" w:hAnsi="Times New Roman" w:cs="Times New Roman"/>
          <w:bCs/>
          <w:sz w:val="24"/>
          <w:szCs w:val="24"/>
          <w:lang w:eastAsia="ar-SA"/>
        </w:rPr>
        <w:fldChar w:fldCharType="end"/>
      </w:r>
      <w:r w:rsidR="00C32EB4" w:rsidRPr="00FF137E">
        <w:rPr>
          <w:rFonts w:ascii="Times New Roman" w:hAnsi="Times New Roman" w:cs="Times New Roman"/>
          <w:bCs/>
          <w:sz w:val="24"/>
          <w:szCs w:val="24"/>
          <w:lang w:eastAsia="ar-SA"/>
        </w:rPr>
        <w:t xml:space="preserve"> </w:t>
      </w:r>
      <w:r w:rsidR="00093DF0" w:rsidRPr="00FF137E">
        <w:rPr>
          <w:rFonts w:ascii="Times New Roman" w:hAnsi="Times New Roman" w:cs="Times New Roman"/>
          <w:bCs/>
          <w:sz w:val="24"/>
          <w:szCs w:val="24"/>
          <w:lang w:eastAsia="ar-SA"/>
        </w:rPr>
        <w:t xml:space="preserve"> </w:t>
      </w:r>
      <w:r w:rsidR="007A659E" w:rsidRPr="00FF137E">
        <w:rPr>
          <w:rFonts w:ascii="Times New Roman" w:hAnsi="Times New Roman" w:cs="Times New Roman"/>
          <w:bCs/>
          <w:sz w:val="24"/>
          <w:szCs w:val="24"/>
          <w:lang w:eastAsia="ar-SA"/>
        </w:rPr>
        <w:t>Williams and Tappen</w:t>
      </w:r>
      <w:r w:rsidR="00A3414B" w:rsidRPr="00FF137E">
        <w:rPr>
          <w:rFonts w:ascii="Times New Roman" w:hAnsi="Times New Roman" w:cs="Times New Roman"/>
          <w:bCs/>
          <w:sz w:val="24"/>
          <w:szCs w:val="24"/>
          <w:lang w:eastAsia="ar-SA"/>
        </w:rPr>
        <w:t xml:space="preserve"> </w:t>
      </w:r>
      <w:r w:rsidR="00222AF2" w:rsidRPr="00FF137E">
        <w:rPr>
          <w:rFonts w:ascii="Times New Roman" w:hAnsi="Times New Roman" w:cs="Times New Roman"/>
          <w:bCs/>
          <w:sz w:val="24"/>
          <w:szCs w:val="24"/>
          <w:lang w:eastAsia="ar-SA"/>
        </w:rPr>
        <w:t>randomized</w:t>
      </w:r>
      <w:r w:rsidR="00A3414B" w:rsidRPr="00FF137E">
        <w:rPr>
          <w:rFonts w:ascii="Times New Roman" w:hAnsi="Times New Roman" w:cs="Times New Roman"/>
          <w:bCs/>
          <w:sz w:val="24"/>
          <w:szCs w:val="24"/>
          <w:lang w:eastAsia="ar-SA"/>
        </w:rPr>
        <w:t xml:space="preserve"> 45 nursing home residents</w:t>
      </w:r>
      <w:r w:rsidR="00222AF2" w:rsidRPr="00FF137E">
        <w:rPr>
          <w:rFonts w:ascii="Times New Roman" w:hAnsi="Times New Roman" w:cs="Times New Roman"/>
          <w:bCs/>
          <w:sz w:val="24"/>
          <w:szCs w:val="24"/>
          <w:lang w:eastAsia="ar-SA"/>
        </w:rPr>
        <w:t>,</w:t>
      </w:r>
      <w:r w:rsidR="00A3414B" w:rsidRPr="00FF137E">
        <w:rPr>
          <w:rFonts w:ascii="Times New Roman" w:hAnsi="Times New Roman" w:cs="Times New Roman"/>
          <w:bCs/>
          <w:sz w:val="24"/>
          <w:szCs w:val="24"/>
          <w:lang w:eastAsia="ar-SA"/>
        </w:rPr>
        <w:t xml:space="preserve"> with moderate to severe AD</w:t>
      </w:r>
      <w:r w:rsidR="00222AF2" w:rsidRPr="00FF137E">
        <w:rPr>
          <w:rFonts w:ascii="Times New Roman" w:hAnsi="Times New Roman" w:cs="Times New Roman"/>
          <w:bCs/>
          <w:sz w:val="24"/>
          <w:szCs w:val="24"/>
          <w:lang w:eastAsia="ar-SA"/>
        </w:rPr>
        <w:t>,</w:t>
      </w:r>
      <w:r w:rsidR="00A3414B" w:rsidRPr="00FF137E">
        <w:rPr>
          <w:rFonts w:ascii="Times New Roman" w:hAnsi="Times New Roman" w:cs="Times New Roman"/>
          <w:bCs/>
          <w:sz w:val="24"/>
          <w:szCs w:val="24"/>
          <w:lang w:eastAsia="ar-SA"/>
        </w:rPr>
        <w:t xml:space="preserve"> </w:t>
      </w:r>
      <w:r w:rsidR="00222AF2" w:rsidRPr="00FF137E">
        <w:rPr>
          <w:rFonts w:ascii="Times New Roman" w:hAnsi="Times New Roman" w:cs="Times New Roman"/>
          <w:bCs/>
          <w:sz w:val="24"/>
          <w:szCs w:val="24"/>
          <w:lang w:eastAsia="ar-SA"/>
        </w:rPr>
        <w:t>into</w:t>
      </w:r>
      <w:r w:rsidR="00A3414B" w:rsidRPr="00FF137E">
        <w:rPr>
          <w:rFonts w:ascii="Times New Roman" w:hAnsi="Times New Roman" w:cs="Times New Roman"/>
          <w:bCs/>
          <w:sz w:val="24"/>
          <w:szCs w:val="24"/>
          <w:lang w:eastAsia="ar-SA"/>
        </w:rPr>
        <w:t xml:space="preserve"> </w:t>
      </w:r>
      <w:r w:rsidR="00EC7C5F" w:rsidRPr="00FF137E">
        <w:rPr>
          <w:rFonts w:ascii="Times New Roman" w:hAnsi="Times New Roman" w:cs="Times New Roman"/>
          <w:bCs/>
          <w:sz w:val="24"/>
          <w:szCs w:val="24"/>
          <w:lang w:eastAsia="ar-SA"/>
        </w:rPr>
        <w:t>three group</w:t>
      </w:r>
      <w:r w:rsidR="00222AF2" w:rsidRPr="00FF137E">
        <w:rPr>
          <w:rFonts w:ascii="Times New Roman" w:hAnsi="Times New Roman" w:cs="Times New Roman"/>
          <w:bCs/>
          <w:sz w:val="24"/>
          <w:szCs w:val="24"/>
          <w:lang w:eastAsia="ar-SA"/>
        </w:rPr>
        <w:t>s: the first</w:t>
      </w:r>
      <w:r w:rsidR="00EC7C5F" w:rsidRPr="00FF137E">
        <w:rPr>
          <w:rFonts w:ascii="Times New Roman" w:hAnsi="Times New Roman" w:cs="Times New Roman"/>
          <w:bCs/>
          <w:sz w:val="24"/>
          <w:szCs w:val="24"/>
          <w:lang w:eastAsia="ar-SA"/>
        </w:rPr>
        <w:t xml:space="preserve"> includ</w:t>
      </w:r>
      <w:r w:rsidR="00222AF2" w:rsidRPr="00FF137E">
        <w:rPr>
          <w:rFonts w:ascii="Times New Roman" w:hAnsi="Times New Roman" w:cs="Times New Roman"/>
          <w:bCs/>
          <w:sz w:val="24"/>
          <w:szCs w:val="24"/>
          <w:lang w:eastAsia="ar-SA"/>
        </w:rPr>
        <w:t xml:space="preserve">ed </w:t>
      </w:r>
      <w:r w:rsidR="00A3414B" w:rsidRPr="00FF137E">
        <w:rPr>
          <w:rFonts w:ascii="Times New Roman" w:hAnsi="Times New Roman" w:cs="Times New Roman"/>
          <w:bCs/>
          <w:sz w:val="24"/>
          <w:szCs w:val="24"/>
          <w:lang w:eastAsia="ar-SA"/>
        </w:rPr>
        <w:t>a 16-week programme of comprehensive exercise</w:t>
      </w:r>
      <w:r w:rsidR="005B77FA" w:rsidRPr="00FF137E">
        <w:rPr>
          <w:rFonts w:ascii="Times New Roman" w:hAnsi="Times New Roman" w:cs="Times New Roman"/>
          <w:bCs/>
          <w:sz w:val="24"/>
          <w:szCs w:val="24"/>
          <w:lang w:eastAsia="ar-SA"/>
        </w:rPr>
        <w:t xml:space="preserve"> (strength, flexbility, balance, supervised walk)</w:t>
      </w:r>
      <w:r w:rsidR="00A3414B" w:rsidRPr="00FF137E">
        <w:rPr>
          <w:rFonts w:ascii="Times New Roman" w:hAnsi="Times New Roman" w:cs="Times New Roman"/>
          <w:bCs/>
          <w:sz w:val="24"/>
          <w:szCs w:val="24"/>
          <w:lang w:eastAsia="ar-SA"/>
        </w:rPr>
        <w:t xml:space="preserve">, </w:t>
      </w:r>
      <w:r w:rsidR="00222AF2" w:rsidRPr="00FF137E">
        <w:rPr>
          <w:rFonts w:ascii="Times New Roman" w:hAnsi="Times New Roman" w:cs="Times New Roman"/>
          <w:bCs/>
          <w:sz w:val="24"/>
          <w:szCs w:val="24"/>
          <w:lang w:eastAsia="ar-SA"/>
        </w:rPr>
        <w:t xml:space="preserve">one </w:t>
      </w:r>
      <w:r w:rsidR="005B77FA" w:rsidRPr="00FF137E">
        <w:rPr>
          <w:rFonts w:ascii="Times New Roman" w:hAnsi="Times New Roman" w:cs="Times New Roman"/>
          <w:bCs/>
          <w:sz w:val="24"/>
          <w:szCs w:val="24"/>
          <w:lang w:eastAsia="ar-SA"/>
        </w:rPr>
        <w:t xml:space="preserve">only </w:t>
      </w:r>
      <w:r w:rsidR="00A3414B" w:rsidRPr="00FF137E">
        <w:rPr>
          <w:rFonts w:ascii="Times New Roman" w:hAnsi="Times New Roman" w:cs="Times New Roman"/>
          <w:bCs/>
          <w:sz w:val="24"/>
          <w:szCs w:val="24"/>
          <w:lang w:eastAsia="ar-SA"/>
        </w:rPr>
        <w:t xml:space="preserve">supervised walking </w:t>
      </w:r>
      <w:r w:rsidR="00222AF2" w:rsidRPr="00FF137E">
        <w:rPr>
          <w:rFonts w:ascii="Times New Roman" w:hAnsi="Times New Roman" w:cs="Times New Roman"/>
          <w:bCs/>
          <w:sz w:val="24"/>
          <w:szCs w:val="24"/>
          <w:lang w:eastAsia="ar-SA"/>
        </w:rPr>
        <w:t>and the third one</w:t>
      </w:r>
      <w:r w:rsidR="00A3414B" w:rsidRPr="00FF137E">
        <w:rPr>
          <w:rFonts w:ascii="Times New Roman" w:hAnsi="Times New Roman" w:cs="Times New Roman"/>
          <w:bCs/>
          <w:sz w:val="24"/>
          <w:szCs w:val="24"/>
          <w:lang w:eastAsia="ar-SA"/>
        </w:rPr>
        <w:t xml:space="preserve"> social conversation</w:t>
      </w:r>
      <w:r w:rsidR="00222AF2" w:rsidRPr="00FF137E">
        <w:rPr>
          <w:rFonts w:ascii="Times New Roman" w:hAnsi="Times New Roman" w:cs="Times New Roman"/>
          <w:bCs/>
          <w:sz w:val="24"/>
          <w:szCs w:val="24"/>
          <w:lang w:eastAsia="ar-SA"/>
        </w:rPr>
        <w:t>.</w:t>
      </w:r>
      <w:r w:rsidR="00BC4611" w:rsidRPr="00FF137E">
        <w:rPr>
          <w:rFonts w:ascii="Times New Roman" w:hAnsi="Times New Roman" w:cs="Times New Roman"/>
          <w:bCs/>
          <w:sz w:val="24"/>
          <w:szCs w:val="24"/>
          <w:lang w:eastAsia="ar-SA"/>
        </w:rPr>
        <w:t xml:space="preserve"> </w:t>
      </w:r>
      <w:r w:rsidR="00222AF2" w:rsidRPr="00FF137E">
        <w:rPr>
          <w:rFonts w:ascii="Times New Roman" w:hAnsi="Times New Roman" w:cs="Times New Roman"/>
          <w:bCs/>
          <w:sz w:val="24"/>
          <w:szCs w:val="24"/>
          <w:lang w:eastAsia="ar-SA"/>
        </w:rPr>
        <w:t>R</w:t>
      </w:r>
      <w:r w:rsidR="00EC7C5F" w:rsidRPr="00FF137E">
        <w:rPr>
          <w:rFonts w:ascii="Times New Roman" w:hAnsi="Times New Roman" w:cs="Times New Roman"/>
          <w:bCs/>
          <w:sz w:val="24"/>
          <w:szCs w:val="24"/>
          <w:lang w:eastAsia="ar-SA"/>
        </w:rPr>
        <w:t xml:space="preserve">educed </w:t>
      </w:r>
      <w:r w:rsidR="00BC4611" w:rsidRPr="00FF137E">
        <w:rPr>
          <w:rFonts w:ascii="Times New Roman" w:hAnsi="Times New Roman" w:cs="Times New Roman"/>
          <w:bCs/>
          <w:sz w:val="24"/>
          <w:szCs w:val="24"/>
          <w:lang w:eastAsia="ar-SA"/>
        </w:rPr>
        <w:t>depressi</w:t>
      </w:r>
      <w:r w:rsidR="00222AF2" w:rsidRPr="00FF137E">
        <w:rPr>
          <w:rFonts w:ascii="Times New Roman" w:hAnsi="Times New Roman" w:cs="Times New Roman"/>
          <w:bCs/>
          <w:sz w:val="24"/>
          <w:szCs w:val="24"/>
          <w:lang w:eastAsia="ar-SA"/>
        </w:rPr>
        <w:t>ve symptoms</w:t>
      </w:r>
      <w:r w:rsidR="00BC4611" w:rsidRPr="00FF137E">
        <w:rPr>
          <w:rFonts w:ascii="Times New Roman" w:hAnsi="Times New Roman" w:cs="Times New Roman"/>
          <w:bCs/>
          <w:sz w:val="24"/>
          <w:szCs w:val="24"/>
          <w:lang w:eastAsia="ar-SA"/>
        </w:rPr>
        <w:t xml:space="preserve"> </w:t>
      </w:r>
      <w:r w:rsidR="00222AF2" w:rsidRPr="00FF137E">
        <w:rPr>
          <w:rFonts w:ascii="Times New Roman" w:hAnsi="Times New Roman" w:cs="Times New Roman"/>
          <w:bCs/>
          <w:sz w:val="24"/>
          <w:szCs w:val="24"/>
          <w:lang w:eastAsia="ar-SA"/>
        </w:rPr>
        <w:t>were observed</w:t>
      </w:r>
      <w:r w:rsidR="00BC4611" w:rsidRPr="00FF137E">
        <w:rPr>
          <w:rFonts w:ascii="Times New Roman" w:hAnsi="Times New Roman" w:cs="Times New Roman"/>
          <w:bCs/>
          <w:sz w:val="24"/>
          <w:szCs w:val="24"/>
          <w:lang w:eastAsia="ar-SA"/>
        </w:rPr>
        <w:t xml:space="preserve"> in all three groups with some evidence of superior benefit </w:t>
      </w:r>
      <w:r w:rsidR="00222AF2" w:rsidRPr="00FF137E">
        <w:rPr>
          <w:rFonts w:ascii="Times New Roman" w:hAnsi="Times New Roman" w:cs="Times New Roman"/>
          <w:bCs/>
          <w:sz w:val="24"/>
          <w:szCs w:val="24"/>
          <w:lang w:eastAsia="ar-SA"/>
        </w:rPr>
        <w:t>of</w:t>
      </w:r>
      <w:r w:rsidR="00BC4611" w:rsidRPr="00FF137E">
        <w:rPr>
          <w:rFonts w:ascii="Times New Roman" w:hAnsi="Times New Roman" w:cs="Times New Roman"/>
          <w:bCs/>
          <w:sz w:val="24"/>
          <w:szCs w:val="24"/>
          <w:lang w:eastAsia="ar-SA"/>
        </w:rPr>
        <w:t xml:space="preserve"> exercise. </w:t>
      </w:r>
      <w:r w:rsidR="00BC4611"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80/13607860701529932", "ISBN" : "1360-7863", "ISSN" : "13607863", "PMID" : "18297481", "abstract" : "UNLABELLED: The purpose of this study was to compare the effects of 16 weeks of a comprehensive exercise routine to supervised walking and social conversation on depression in nursing home residents with Alzheimer's disease (AD). METHOD: This study was a three-group, repeated-measures design with random assignment to treatment group. Forty-five nursing home residents with moderate to severe AD were randomly assigned to a 16-week programme of comprehensive exercise, supervised walking or social conversation. Raters were blinded to treatment group assignment. Major outcome variables were depression measured by the Cornell Scale for Depression in Dementia, mood measured by the Dementia Mood Assessment Scale and the Alzheimer's Mood Scale, and affect measured by the Observed Affect Scale. Depression was reduced in all three groups with some evidence of superior benefit from exercise. Depression is a common problem with serious and costly consequences for nursing home residents with AD. Exercise as a behavioural approach to treatment of depression in nursing home residents with severe AD evidenced a clear benefit to participants in this study. More research is needed to clarify the relative benefits of different types of exercise in conjunction with or without pharmacological intervention.", "author" : [ { "dropping-particle" : "", "family" : "Williams", "given" : "C. L.", "non-dropping-particle" : "", "parse-names" : false, "suffix" : "" }, { "dropping-particle" : "", "family" : "Tappen", "given" : "R. M.", "non-dropping-particle" : "", "parse-names" : false, "suffix" : "" } ], "container-title" : "Aging and Mental Health", "id" : "ITEM-1", "issue" : "1", "issued" : { "date-parts" : [ [ "2008" ] ] }, "page" : "72-80", "title" : "Exercise training for depressed older adults with Alzheimer's disease", "type" : "article-journal", "volume" : "12" }, "uris" : [ "http://www.mendeley.com/documents/?uuid=8669fb8e-fb1f-4bf2-b3db-8a9961808401" ] } ], "mendeley" : { "formattedCitation" : "&lt;sup&gt;27&lt;/sup&gt;", "plainTextFormattedCitation" : "27", "previouslyFormattedCitation" : "&lt;sup&gt;27&lt;/sup&gt;" }, "properties" : {  }, "schema" : "https://github.com/citation-style-language/schema/raw/master/csl-citation.json" }</w:instrText>
      </w:r>
      <w:r w:rsidR="00BC4611"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27</w:t>
      </w:r>
      <w:r w:rsidR="00BC4611" w:rsidRPr="00FF137E">
        <w:rPr>
          <w:rFonts w:ascii="Times New Roman" w:hAnsi="Times New Roman" w:cs="Times New Roman"/>
          <w:bCs/>
          <w:sz w:val="24"/>
          <w:szCs w:val="24"/>
          <w:lang w:eastAsia="ar-SA"/>
        </w:rPr>
        <w:fldChar w:fldCharType="end"/>
      </w:r>
      <w:r w:rsidR="00A755B3" w:rsidRPr="00FF137E">
        <w:rPr>
          <w:rFonts w:ascii="Times New Roman" w:hAnsi="Times New Roman" w:cs="Times New Roman"/>
          <w:bCs/>
          <w:sz w:val="24"/>
          <w:szCs w:val="24"/>
          <w:lang w:eastAsia="ar-SA"/>
        </w:rPr>
        <w:t xml:space="preserve"> </w:t>
      </w:r>
      <w:r w:rsidR="009A1FFB" w:rsidRPr="00FF137E">
        <w:rPr>
          <w:rFonts w:ascii="Times New Roman" w:hAnsi="Times New Roman" w:cs="Times New Roman"/>
          <w:bCs/>
          <w:sz w:val="24"/>
          <w:szCs w:val="24"/>
          <w:lang w:eastAsia="ar-SA"/>
        </w:rPr>
        <w:t xml:space="preserve">Yu </w:t>
      </w:r>
      <w:r w:rsidR="009A1FFB" w:rsidRPr="00FF137E">
        <w:rPr>
          <w:rFonts w:ascii="Times New Roman" w:hAnsi="Times New Roman" w:cs="Times New Roman"/>
          <w:bCs/>
          <w:iCs/>
          <w:sz w:val="24"/>
          <w:szCs w:val="24"/>
          <w:lang w:eastAsia="ar-SA"/>
        </w:rPr>
        <w:t>et al</w:t>
      </w:r>
      <w:r w:rsidR="009A1FFB" w:rsidRPr="00FF137E">
        <w:rPr>
          <w:rFonts w:ascii="Times New Roman" w:hAnsi="Times New Roman" w:cs="Times New Roman"/>
          <w:bCs/>
          <w:sz w:val="24"/>
          <w:szCs w:val="24"/>
          <w:lang w:eastAsia="ar-SA"/>
        </w:rPr>
        <w:t xml:space="preserve">., </w:t>
      </w:r>
      <w:r w:rsidR="00A755B3" w:rsidRPr="00FF137E">
        <w:rPr>
          <w:rFonts w:ascii="Times New Roman" w:hAnsi="Times New Roman" w:cs="Times New Roman"/>
          <w:bCs/>
          <w:sz w:val="24"/>
          <w:szCs w:val="24"/>
          <w:lang w:eastAsia="ar-SA"/>
        </w:rPr>
        <w:t>similarly</w:t>
      </w:r>
      <w:r w:rsidR="00DC56FE" w:rsidRPr="00FF137E">
        <w:rPr>
          <w:rFonts w:ascii="Times New Roman" w:hAnsi="Times New Roman" w:cs="Times New Roman"/>
          <w:bCs/>
          <w:sz w:val="24"/>
          <w:szCs w:val="24"/>
          <w:lang w:eastAsia="ar-SA"/>
        </w:rPr>
        <w:t xml:space="preserve"> </w:t>
      </w:r>
      <w:r w:rsidR="009455A7" w:rsidRPr="00FF137E">
        <w:rPr>
          <w:rFonts w:ascii="Times New Roman" w:hAnsi="Times New Roman" w:cs="Times New Roman"/>
          <w:bCs/>
          <w:sz w:val="24"/>
          <w:szCs w:val="24"/>
          <w:lang w:eastAsia="ar-SA"/>
        </w:rPr>
        <w:t xml:space="preserve">reported that </w:t>
      </w:r>
      <w:r w:rsidR="009A1FFB" w:rsidRPr="00FF137E">
        <w:rPr>
          <w:rFonts w:ascii="Times New Roman" w:hAnsi="Times New Roman" w:cs="Times New Roman"/>
          <w:bCs/>
          <w:sz w:val="24"/>
          <w:szCs w:val="24"/>
          <w:lang w:eastAsia="ar-SA"/>
        </w:rPr>
        <w:t>individualized moderate intensity cycling three times a week</w:t>
      </w:r>
      <w:r w:rsidR="00802222" w:rsidRPr="00FF137E">
        <w:rPr>
          <w:rFonts w:ascii="Times New Roman" w:hAnsi="Times New Roman" w:cs="Times New Roman"/>
          <w:bCs/>
          <w:sz w:val="24"/>
          <w:szCs w:val="24"/>
          <w:lang w:eastAsia="ar-SA"/>
        </w:rPr>
        <w:t xml:space="preserve"> for six months </w:t>
      </w:r>
      <w:r w:rsidR="00AE03D2" w:rsidRPr="00FF137E">
        <w:rPr>
          <w:rFonts w:ascii="Times New Roman" w:hAnsi="Times New Roman" w:cs="Times New Roman"/>
          <w:bCs/>
          <w:sz w:val="24"/>
          <w:szCs w:val="24"/>
          <w:lang w:eastAsia="ar-SA"/>
        </w:rPr>
        <w:t xml:space="preserve">reduced </w:t>
      </w:r>
      <w:r w:rsidR="00802222" w:rsidRPr="00FF137E">
        <w:rPr>
          <w:rFonts w:ascii="Times New Roman" w:hAnsi="Times New Roman" w:cs="Times New Roman"/>
          <w:bCs/>
          <w:sz w:val="24"/>
          <w:szCs w:val="24"/>
          <w:lang w:eastAsia="ar-SA"/>
        </w:rPr>
        <w:t>patients’ depression</w:t>
      </w:r>
      <w:r w:rsidR="00DC56FE" w:rsidRPr="00FF137E">
        <w:rPr>
          <w:rFonts w:ascii="Times New Roman" w:hAnsi="Times New Roman" w:cs="Times New Roman"/>
          <w:bCs/>
          <w:sz w:val="24"/>
          <w:szCs w:val="24"/>
          <w:lang w:eastAsia="ar-SA"/>
        </w:rPr>
        <w:t>.</w:t>
      </w:r>
      <w:r w:rsidR="00B02728" w:rsidRPr="00FF137E">
        <w:rPr>
          <w:rFonts w:ascii="Times New Roman" w:hAnsi="Times New Roman" w:cs="Times New Roman"/>
          <w:bCs/>
          <w:sz w:val="24"/>
          <w:szCs w:val="24"/>
          <w:lang w:eastAsia="ar-SA"/>
        </w:rPr>
        <w:t xml:space="preserve"> </w:t>
      </w:r>
      <w:r w:rsidR="009C6ACD"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177/0193945911420174", "ISBN" : "0193-9459", "ISSN" : "01939459", "PMID" : "21911546", "abstract" : "Aerobic exercise is a promising behavioral therapy for Alzheimer's disease (AD), yet few studies have investigated the effect of aerobic exercise on cognition in AD. The purpose of this pilot study was to examine the effect of 6-month aerobic exercise on the change in executive function, global cognition, quality of life (QOL), and depression in community-dwelling older adults with mild to moderate AD. A single group, repeated measures design with outcomes measured at baseline, 3 months, and 6 months was used. Results show that there were no significant changes in any measures except for depression (p = .026). There was a trend toward improvement in executive function and QOL with moderate effect sizes (ESs) and a trend toward deterioration in global cognition with moderate to large ESs. Randomized controlled trials are needed to evaluate the therapeutic effect of aerobic exercise in older adults with AD.", "author" : [ { "dropping-particle" : "", "family" : "Yu", "given" : "Fang", "non-dropping-particle" : "", "parse-names" : false, "suffix" : "" }, { "dropping-particle" : "", "family" : "Nelson", "given" : "Nathaniel W.", "non-dropping-particle" : "", "parse-names" : false, "suffix" : "" }, { "dropping-particle" : "", "family" : "Savik", "given" : "Kay", "non-dropping-particle" : "", "parse-names" : false, "suffix" : "" }, { "dropping-particle" : "", "family" : "Wyman", "given" : "Jean F.", "non-dropping-particle" : "", "parse-names" : false, "suffix" : "" }, { "dropping-particle" : "", "family" : "Dysken", "given" : "Maurice", "non-dropping-particle" : "", "parse-names" : false, "suffix" : "" }, { "dropping-particle" : "", "family" : "Bronas", "given" : "Ulf G.", "non-dropping-particle" : "", "parse-names" : false, "suffix" : "" } ], "container-title" : "Western Journal of Nursing Research", "id" : "ITEM-1", "issue" : "1", "issued" : { "date-parts" : [ [ "2013" ] ] }, "page" : "24-38", "title" : "Affecting Cognition and Quality of Life via Aerobic Exercise in Alzheimer's Disease", "type" : "article-journal", "volume" : "35" }, "uris" : [ "http://www.mendeley.com/documents/?uuid=2bc755bd-98ab-4b88-9589-3117611ff573" ] } ], "mendeley" : { "formattedCitation" : "&lt;sup&gt;28&lt;/sup&gt;", "plainTextFormattedCitation" : "28", "previouslyFormattedCitation" : "&lt;sup&gt;28&lt;/sup&gt;" }, "properties" : {  }, "schema" : "https://github.com/citation-style-language/schema/raw/master/csl-citation.json" }</w:instrText>
      </w:r>
      <w:r w:rsidR="009C6ACD"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28</w:t>
      </w:r>
      <w:r w:rsidR="009C6ACD" w:rsidRPr="00FF137E">
        <w:rPr>
          <w:rFonts w:ascii="Times New Roman" w:hAnsi="Times New Roman" w:cs="Times New Roman"/>
          <w:bCs/>
          <w:sz w:val="24"/>
          <w:szCs w:val="24"/>
          <w:lang w:eastAsia="ar-SA"/>
        </w:rPr>
        <w:fldChar w:fldCharType="end"/>
      </w:r>
      <w:r w:rsidR="00027CB1" w:rsidRPr="00FF137E">
        <w:rPr>
          <w:rFonts w:ascii="Times New Roman" w:hAnsi="Times New Roman" w:cs="Times New Roman"/>
          <w:bCs/>
          <w:sz w:val="24"/>
          <w:szCs w:val="24"/>
          <w:lang w:eastAsia="ar-SA"/>
        </w:rPr>
        <w:t xml:space="preserve"> </w:t>
      </w:r>
      <w:r w:rsidR="003103A8" w:rsidRPr="00FF137E">
        <w:rPr>
          <w:rFonts w:ascii="Times New Roman" w:hAnsi="Times New Roman" w:cs="Times New Roman"/>
          <w:bCs/>
          <w:sz w:val="24"/>
          <w:szCs w:val="24"/>
          <w:lang w:eastAsia="ar-SA"/>
        </w:rPr>
        <w:t>A st</w:t>
      </w:r>
      <w:r w:rsidR="00442E05" w:rsidRPr="00FF137E">
        <w:rPr>
          <w:rFonts w:ascii="Times New Roman" w:hAnsi="Times New Roman" w:cs="Times New Roman"/>
          <w:bCs/>
          <w:sz w:val="24"/>
          <w:szCs w:val="24"/>
          <w:lang w:eastAsia="ar-SA"/>
        </w:rPr>
        <w:t>udy of S</w:t>
      </w:r>
      <w:r w:rsidR="00F07B55" w:rsidRPr="00FF137E">
        <w:rPr>
          <w:rFonts w:ascii="Times New Roman" w:hAnsi="Times New Roman" w:cs="Times New Roman"/>
          <w:bCs/>
          <w:sz w:val="24"/>
          <w:szCs w:val="24"/>
          <w:lang w:eastAsia="ar-SA"/>
        </w:rPr>
        <w:t>tella</w:t>
      </w:r>
      <w:r w:rsidR="00442E05" w:rsidRPr="00FF137E">
        <w:rPr>
          <w:rFonts w:ascii="Times New Roman" w:hAnsi="Times New Roman" w:cs="Times New Roman"/>
          <w:bCs/>
          <w:sz w:val="24"/>
          <w:szCs w:val="24"/>
          <w:lang w:eastAsia="ar-SA"/>
        </w:rPr>
        <w:t xml:space="preserve"> et al</w:t>
      </w:r>
      <w:r w:rsidR="00CB09FB" w:rsidRPr="00FF137E">
        <w:rPr>
          <w:rFonts w:ascii="Times New Roman" w:hAnsi="Times New Roman" w:cs="Times New Roman"/>
          <w:bCs/>
          <w:sz w:val="24"/>
          <w:szCs w:val="24"/>
          <w:lang w:eastAsia="ar-SA"/>
        </w:rPr>
        <w:t>.</w:t>
      </w:r>
      <w:r w:rsidR="00CB09FB" w:rsidRPr="00FF137E">
        <w:rPr>
          <w:rFonts w:ascii="Times New Roman" w:hAnsi="Times New Roman" w:cs="Times New Roman"/>
          <w:bCs/>
          <w:i/>
          <w:sz w:val="24"/>
          <w:szCs w:val="24"/>
          <w:lang w:eastAsia="ar-SA"/>
        </w:rPr>
        <w:t>,</w:t>
      </w:r>
      <w:r w:rsidR="00442E05" w:rsidRPr="00FF137E">
        <w:rPr>
          <w:rFonts w:ascii="Times New Roman" w:hAnsi="Times New Roman" w:cs="Times New Roman"/>
          <w:bCs/>
          <w:sz w:val="24"/>
          <w:szCs w:val="24"/>
          <w:lang w:eastAsia="ar-SA"/>
        </w:rPr>
        <w:t xml:space="preserve"> found</w:t>
      </w:r>
      <w:r w:rsidR="003103A8" w:rsidRPr="00FF137E">
        <w:rPr>
          <w:rFonts w:ascii="Times New Roman" w:hAnsi="Times New Roman" w:cs="Times New Roman"/>
          <w:bCs/>
          <w:sz w:val="24"/>
          <w:szCs w:val="24"/>
          <w:lang w:eastAsia="ar-SA"/>
        </w:rPr>
        <w:t xml:space="preserve"> </w:t>
      </w:r>
      <w:r w:rsidR="00442E05" w:rsidRPr="00FF137E">
        <w:rPr>
          <w:rFonts w:ascii="Times New Roman" w:hAnsi="Times New Roman" w:cs="Times New Roman"/>
          <w:bCs/>
          <w:sz w:val="24"/>
          <w:szCs w:val="24"/>
          <w:lang w:eastAsia="ar-SA"/>
        </w:rPr>
        <w:t xml:space="preserve">that </w:t>
      </w:r>
      <w:r w:rsidR="0041421B" w:rsidRPr="00FF137E">
        <w:rPr>
          <w:rFonts w:ascii="Times New Roman" w:hAnsi="Times New Roman" w:cs="Times New Roman"/>
          <w:bCs/>
          <w:sz w:val="24"/>
          <w:szCs w:val="24"/>
          <w:lang w:eastAsia="ar-SA"/>
        </w:rPr>
        <w:t>performing aerobic activity for 60 minutes</w:t>
      </w:r>
      <w:r w:rsidR="00222AF2" w:rsidRPr="00FF137E">
        <w:rPr>
          <w:rFonts w:ascii="Times New Roman" w:hAnsi="Times New Roman" w:cs="Times New Roman"/>
          <w:bCs/>
          <w:sz w:val="24"/>
          <w:szCs w:val="24"/>
          <w:lang w:eastAsia="ar-SA"/>
        </w:rPr>
        <w:t>,</w:t>
      </w:r>
      <w:r w:rsidR="00B813FD" w:rsidRPr="00FF137E">
        <w:rPr>
          <w:rFonts w:ascii="Times New Roman" w:hAnsi="Times New Roman" w:cs="Times New Roman"/>
          <w:bCs/>
          <w:sz w:val="24"/>
          <w:szCs w:val="24"/>
          <w:lang w:eastAsia="ar-SA"/>
        </w:rPr>
        <w:t xml:space="preserve"> as well as exercises to improve felxibility</w:t>
      </w:r>
      <w:r w:rsidR="0041421B" w:rsidRPr="00FF137E">
        <w:rPr>
          <w:rFonts w:ascii="Times New Roman" w:hAnsi="Times New Roman" w:cs="Times New Roman"/>
          <w:bCs/>
          <w:sz w:val="24"/>
          <w:szCs w:val="24"/>
          <w:lang w:eastAsia="ar-SA"/>
        </w:rPr>
        <w:t xml:space="preserve">, </w:t>
      </w:r>
      <w:r w:rsidR="00B813FD" w:rsidRPr="00FF137E">
        <w:rPr>
          <w:rFonts w:ascii="Times New Roman" w:hAnsi="Times New Roman" w:cs="Times New Roman"/>
          <w:bCs/>
          <w:sz w:val="24"/>
          <w:szCs w:val="24"/>
          <w:lang w:eastAsia="ar-SA"/>
        </w:rPr>
        <w:t>strength and functional balance</w:t>
      </w:r>
      <w:r w:rsidR="00222AF2" w:rsidRPr="00FF137E">
        <w:rPr>
          <w:rFonts w:ascii="Times New Roman" w:hAnsi="Times New Roman" w:cs="Times New Roman"/>
          <w:bCs/>
          <w:sz w:val="24"/>
          <w:szCs w:val="24"/>
          <w:lang w:eastAsia="ar-SA"/>
        </w:rPr>
        <w:t xml:space="preserve"> </w:t>
      </w:r>
      <w:r w:rsidR="0041421B" w:rsidRPr="00FF137E">
        <w:rPr>
          <w:rFonts w:ascii="Times New Roman" w:hAnsi="Times New Roman" w:cs="Times New Roman"/>
          <w:bCs/>
          <w:sz w:val="24"/>
          <w:szCs w:val="24"/>
          <w:lang w:eastAsia="ar-SA"/>
        </w:rPr>
        <w:t>over 6 months</w:t>
      </w:r>
      <w:r w:rsidR="00B813FD" w:rsidRPr="00FF137E">
        <w:rPr>
          <w:rFonts w:ascii="Times New Roman" w:hAnsi="Times New Roman" w:cs="Times New Roman"/>
          <w:bCs/>
          <w:sz w:val="24"/>
          <w:szCs w:val="24"/>
          <w:lang w:eastAsia="ar-SA"/>
        </w:rPr>
        <w:t xml:space="preserve"> </w:t>
      </w:r>
      <w:r w:rsidR="003103A8" w:rsidRPr="00FF137E">
        <w:rPr>
          <w:rFonts w:ascii="Times New Roman" w:hAnsi="Times New Roman" w:cs="Times New Roman"/>
          <w:bCs/>
          <w:sz w:val="24"/>
          <w:szCs w:val="24"/>
          <w:lang w:eastAsia="ar-SA"/>
        </w:rPr>
        <w:t>in home</w:t>
      </w:r>
      <w:r w:rsidR="00222AF2" w:rsidRPr="00FF137E">
        <w:rPr>
          <w:rFonts w:ascii="Times New Roman" w:hAnsi="Times New Roman" w:cs="Times New Roman"/>
          <w:bCs/>
          <w:sz w:val="24"/>
          <w:szCs w:val="24"/>
          <w:lang w:eastAsia="ar-SA"/>
        </w:rPr>
        <w:t>-</w:t>
      </w:r>
      <w:r w:rsidR="003103A8" w:rsidRPr="00FF137E">
        <w:rPr>
          <w:rFonts w:ascii="Times New Roman" w:hAnsi="Times New Roman" w:cs="Times New Roman"/>
          <w:bCs/>
          <w:sz w:val="24"/>
          <w:szCs w:val="24"/>
          <w:lang w:eastAsia="ar-SA"/>
        </w:rPr>
        <w:t xml:space="preserve">dwelling patients </w:t>
      </w:r>
      <w:r w:rsidR="00442E05" w:rsidRPr="00FF137E">
        <w:rPr>
          <w:rFonts w:ascii="Times New Roman" w:hAnsi="Times New Roman" w:cs="Times New Roman"/>
          <w:bCs/>
          <w:sz w:val="24"/>
          <w:szCs w:val="24"/>
          <w:lang w:eastAsia="ar-SA"/>
        </w:rPr>
        <w:t>led to</w:t>
      </w:r>
      <w:r w:rsidR="003103A8" w:rsidRPr="00FF137E">
        <w:rPr>
          <w:rFonts w:ascii="Times New Roman" w:hAnsi="Times New Roman" w:cs="Times New Roman"/>
          <w:bCs/>
          <w:sz w:val="24"/>
          <w:szCs w:val="24"/>
          <w:lang w:eastAsia="ar-SA"/>
        </w:rPr>
        <w:t xml:space="preserve"> a reduction in depression and caregiver burden.</w:t>
      </w:r>
      <w:r w:rsidR="00F07B55"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590/S1807-59322011000800008", "ISBN" : "1980-5322", "ISSN" : "1807-5932", "PMID" : "21915483", "abstract" : "OBJECTIVE: To analyze the effects of motor intervention on the neuropsychiatric symptoms of Alzheimer's disease and on the caregivers' burden.\\n\\nDESIGN: This is a controlled trial evaluating the effects of a motor intervention program on the neuropsychiatric symptoms.\\n\\nSETTING: The intervention was performed on community patients from two university centers specializing in physical exercise for the elderly.\\n\\nSUBJECTS: Patients with Alzheimer's disease were divided into two groups: sixteen received the motor intervention and sixteen controls (five controls were excluded because of clinical intercurrences).\\n\\nINTERVENTIONS: Aerobic exercises (flexibility, strength, and agility) and functional balance exercises were conducted over six months for 60 minutes three times per week.\\n\\nMAIN MEASURES: Psychopathological features of patients were evaluated with the Neuropsychiatric Inventory and Cornell Scale for Depression in Dementia. Caregivers were evaluated using the Neuropsychiatric Inventory-Distress and Burden Interview. A two-way analysis of variance (ANOVA) was applied to observe interactions (pre- vs. post-intervention; participants vs. controls).\\n\\nRESULTS: Patients from the intervention presented a significant reduction in neuropsychiatric conditions when compared to controls (Neuropsychiatric Inventory: F: 11.12; p = 0.01; Cornell Depression scale: F: 11.97; p = 0.01). The burden and stress of caregivers responsible for patients who participated in the intervention significantly decreased when compared to caregivers responsible for controls (Neuropsychiatric Inventory-Distress: F: 9.37; p = 0.01; Burden Interview: F: 11.28; p = 0.01).\\n\\nCONCLUSIONS: Aerobic exercise was associated with a reduction in the neuropsychiatric symptoms and contributed to attenuate the caregivers' burden. However, the researchers were not blinded to the patient's intervention status, which constitutes an important limitation of this study.", "author" : [ { "dropping-particle" : "", "family" : "Stella", "given" : "Florindo", "non-dropping-particle" : "", "parse-names" : false, "suffix" : "" }, { "dropping-particle" : "", "family" : "Canonici", "given" : "Ana Paula", "non-dropping-particle" : "", "parse-names" : false, "suffix" : "" }, { "dropping-particle" : "", "family" : "Gobbi", "given" : "Sebasti\u00e3o", "non-dropping-particle" : "", "parse-names" : false, "suffix" : "" }, { "dropping-particle" : "", "family" : "Galduroz", "given" : "Ruth Ferreira Santos", "non-dropping-particle" : "", "parse-names" : false, "suffix" : "" }, { "dropping-particle" : "", "family" : "Ca\u00e7\u00e3o", "given" : "Jo\u00e3o de Castilho", "non-dropping-particle" : "", "parse-names" : false, "suffix" : "" }, { "dropping-particle" : "", "family" : "Gobbi", "given" : "L\u00edlian Teresa Bucken", "non-dropping-particle" : "", "parse-names" : false, "suffix" : "" } ], "container-title" : "Clinics", "id" : "ITEM-1", "issue" : "8", "issued" : { "date-parts" : [ [ "2011" ] ] }, "page" : "1353-1360", "title" : "Attenuation of neuropsychiatric symptoms and caregiver burden in Alzheimer's disease by motor intervention: a controlled trial", "type" : "article-journal", "volume" : "66" }, "uris" : [ "http://www.mendeley.com/documents/?uuid=f85c8c20-e427-4160-9009-61683db8878e" ] } ], "mendeley" : { "formattedCitation" : "&lt;sup&gt;29&lt;/sup&gt;", "plainTextFormattedCitation" : "29", "previouslyFormattedCitation" : "&lt;sup&gt;29&lt;/sup&gt;" }, "properties" : {  }, "schema" : "https://github.com/citation-style-language/schema/raw/master/csl-citation.json" }</w:instrText>
      </w:r>
      <w:r w:rsidR="00F07B55"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29</w:t>
      </w:r>
      <w:r w:rsidR="00F07B55" w:rsidRPr="00FF137E">
        <w:rPr>
          <w:rFonts w:ascii="Times New Roman" w:hAnsi="Times New Roman" w:cs="Times New Roman"/>
          <w:bCs/>
          <w:sz w:val="24"/>
          <w:szCs w:val="24"/>
          <w:lang w:eastAsia="ar-SA"/>
        </w:rPr>
        <w:fldChar w:fldCharType="end"/>
      </w:r>
      <w:r w:rsidR="00AB18C2" w:rsidRPr="00FF137E">
        <w:rPr>
          <w:rFonts w:ascii="Times New Roman" w:hAnsi="Times New Roman" w:cs="Times New Roman"/>
          <w:bCs/>
          <w:sz w:val="24"/>
          <w:szCs w:val="24"/>
          <w:lang w:eastAsia="ar-SA"/>
        </w:rPr>
        <w:t xml:space="preserve"> </w:t>
      </w:r>
      <w:r w:rsidR="006F299F" w:rsidRPr="00FF137E">
        <w:rPr>
          <w:rFonts w:ascii="Times New Roman" w:hAnsi="Times New Roman" w:cs="Times New Roman"/>
          <w:bCs/>
          <w:sz w:val="24"/>
          <w:szCs w:val="24"/>
          <w:lang w:eastAsia="ar-SA"/>
        </w:rPr>
        <w:t>Another RCT published by Hoffman et al. revealed that moderate-to-high intensity aero</w:t>
      </w:r>
      <w:r w:rsidR="00175BA2" w:rsidRPr="00FF137E">
        <w:rPr>
          <w:rFonts w:ascii="Times New Roman" w:hAnsi="Times New Roman" w:cs="Times New Roman"/>
          <w:bCs/>
          <w:sz w:val="24"/>
          <w:szCs w:val="24"/>
          <w:lang w:eastAsia="ar-SA"/>
        </w:rPr>
        <w:t xml:space="preserve">bic exercise could decrease Neuropsychiatric Inventory (NPI) scores </w:t>
      </w:r>
      <w:r w:rsidR="006F299F" w:rsidRPr="00FF137E">
        <w:rPr>
          <w:rFonts w:ascii="Times New Roman" w:hAnsi="Times New Roman" w:cs="Times New Roman"/>
          <w:bCs/>
          <w:sz w:val="24"/>
          <w:szCs w:val="24"/>
          <w:lang w:eastAsia="ar-SA"/>
        </w:rPr>
        <w:t xml:space="preserve">in patients with mild AD. </w:t>
      </w:r>
      <w:r w:rsidR="006F299F"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3233/JAD-150817", "ISBN" : "1387-2877", "ISSN" : "1875-8908", "PMID" : "26682695", "abstract" : "Background: Studies of physical exercise in patients with Alzheimer's disease (AD) are few and results have been inconsistent. Objective: To assess the effects of a moderate-to-high intensity aerobic exercise program in patients with mild AD. Methods: In a randomized controlled trial, we recruited 200 patients with mild AD to a supervised exercise group (60-min sessions three times a week for 16 weeks) or to a control group. Primary outcome was changed from baseline in cognitive performance estimated by Symbol Digit Modalities Test (SDMT) in the intention-to-treat (ITT) group. Secondary outcomes included changes in quality of life, ability to perform activities of daily living, and in neuropsychiatric and depressive symptoms. Results: The ITT analysis showed no significant differences between intervention and control groups in change from baseline of SDMT, other cognitive tests, quality of life, or activities of daily living. The change from baseline in Neuropsychiatric Inventory differed significantly in favor of the intervention group (mean: -3.5, 95% confidence interval (CI) -5.8 to -1.3, p = 0.002). In subjects who adhered to the protocol, we found a significant effect on change from baseline in SDMT as compared with the control group (mean: 4.2, 95% CI 0.5 to 7.9, p = 0.028), suggesting a dose-response relationship between exercise and cognition. Conclusions: This is the first randomized controlled trial with supervised moderate-to-high intensity exercise in patients with mild AD. Exercise reduced neuropsychiatric symptoms in patients with mild AD, with possible additional benefits of preserved cognition in a subgroup of patients exercising with high attendance and intensity.", "author" : [ { "dropping-particle" : "", "family" : "Hoffmann", "given" : "Kristine", "non-dropping-particle" : "", "parse-names" : false, "suffix" : "" }, { "dropping-particle" : "", "family" : "Sobol", "given" : "Nanna A.", "non-dropping-particle" : "", "parse-names" : false, "suffix" : "" }, { "dropping-particle" : "", "family" : "Frederiksen", "given" : "Kristian S.", "non-dropping-particle" : "", "parse-names" : false, "suffix" : "" }, { "dropping-particle" : "", "family" : "Beyer", "given" : "Nina", "non-dropping-particle" : "", "parse-names" : false, "suffix" : "" }, { "dropping-particle" : "", "family" : "Vogel", "given" : "Asmus", "non-dropping-particle" : "", "parse-names" : false, "suffix" : "" }, { "dropping-particle" : "", "family" : "Vestergaard", "given" : "Karsten", "non-dropping-particle" : "", "parse-names" : false, "suffix" : "" }, { "dropping-particle" : "", "family" : "Br\u00e6ndgaard", "given" : "Hans", "non-dropping-particle" : "", "parse-names" : false, "suffix" : "" }, { "dropping-particle" : "", "family" : "Gottrup", "given" : "Hanne", "non-dropping-particle" : "", "parse-names" : false, "suffix" : "" }, { "dropping-particle" : "", "family" : "Lolk", "given" : "Annette", "non-dropping-particle" : "", "parse-names" : false, "suffix" : "" }, { "dropping-particle" : "", "family" : "Wermuth", "given" : "Lene", "non-dropping-particle" : "", "parse-names" : false, "suffix" : "" }, { "dropping-particle" : "", "family" : "Jacobsen", "given" : "S\u00f8ren", "non-dropping-particle" : "", "parse-names" : false, "suffix" : "" }, { "dropping-particle" : "", "family" : "Laugesen", "given" : "Lars P.", "non-dropping-particle" : "", "parse-names" : false, "suffix" : "" }, { "dropping-particle" : "", "family" : "Gergelyffy", "given" : "Robert G.", "non-dropping-particle" : "", "parse-names" : false, "suffix" : "" }, { "dropping-particle" : "", "family" : "Hogh", "given" : "P", "non-dropping-particle" : "", "parse-names" : false, "suffix" : "" }, { "dropping-particle" : "", "family" : "Bjerregaard", "given" : "Eva", "non-dropping-particle" : "", "parse-names" : false, "suffix" : "" }, { "dropping-particle" : "", "family" : "Andersen", "given" : "Birgitte B.", "non-dropping-particle" : "", "parse-names" : false, "suffix" : "" }, { "dropping-particle" : "", "family" : "Siersma", "given" : "Volkert", "non-dropping-particle" : "", "parse-names" : false, "suffix" : "" }, { "dropping-particle" : "", "family" : "Johannsen", "given" : "Peter", "non-dropping-particle" : "", "parse-names" : false, "suffix" : "" }, { "dropping-particle" : "", "family" : "Cotman", "given" : "Carl W.", "non-dropping-particle" : "", "parse-names" : false, "suffix" : "" }, { "dropping-particle" : "", "family" : "Waldemar", "given" : "Gunhild", "non-dropping-particle" : "", "parse-names" : false, "suffix" : "" }, { "dropping-particle" : "", "family" : "Hasselbalch", "given" : "Steen G.", "non-dropping-particle" : "", "parse-names" : false, "suffix" : "" }, { "dropping-particle" : "", "family" : "K", "given" : "Hoffmann", "non-dropping-particle" : "", "parse-names" : false, "suffix" : "" }, { "dropping-particle" : "", "family" : "NA", "given" : "Sobol", "non-dropping-particle" : "", "parse-names" : false, "suffix" : "" }, { "dropping-particle" : "", "family" : "KS", "given" : "Frederiksen", "non-dropping-particle" : "", "parse-names" : false, "suffix" : "" }, { "dropping-particle" : "", "family" : "N", "given" : "Beyer", "non-dropping-particle" : "", "parse-names" : false, "suffix" : "" }, { "dropping-particle" : "", "family" : "A", "given" : "Vogel", "non-dropping-particle" : "", "parse-names" : false, "suffix" : "" }, { "dropping-particle" : "", "family" : "K", "given" : "Vestergaard", "non-dropping-particle" : "", "parse-names" : false, "suffix" : "" }, { "dropping-particle" : "", "family" : "H", "given" : "Braendgaard", "non-dropping-particle" : "", "parse-names" : false, "suffix" : "" }, { "dropping-particle" : "", "family" : "H", "given" : "Gottrup", "non-dropping-particle" : "", "parse-names" : false, "suffix" : "" }, { "dropping-particle" : "", "family" : "A", "given" : "Lolk", "non-dropping-particle" : "", "parse-names" : false, "suffix" : "" }, { "dropping-particle" : "", "family" : "L", "given" : "Wermuth", "non-dropping-particle" : "", "parse-names" : false, "suffix" : "" }, { "dropping-particle" : "", "family" : "S", "given" : "Jacobsen", "non-dropping-particle" : "", "parse-names" : false, "suffix" : "" }, { "dropping-particle" : "", "family" : "LP", "given" : "Laugesen", "non-dropping-particle" : "", "parse-names" : false, "suffix" : "" }, { "dropping-particle" : "", "family" : "RG", "given" : "Gergelyffy", "non-dropping-particle" : "", "parse-names" : false, "suffix" : "" }, { "dropping-particle" : "", "family" : "P", "given" : "Hogh", "non-dropping-particle" : "", "parse-names" : false, "suffix" : "" }, { "dropping-particle" : "", "family" : "E", "given" : "Bjerregaard", "non-dropping-particle" : "", "parse-names" : false, "suffix" : "" }, { "dropping-particle" : "", "family" : "BB", "given" : "Andersen", "non-dropping-particle" : "", "parse-names" : false, "suffix" : "" }, { "dropping-particle" : "", "family" : "V", "given" : "Siersma", "non-dropping-particle" : "", "parse-names" : false, "suffix" : "" }, { "dropping-particle" : "", "family" : "P", "given" : "Johannsen", "non-dropping-particle" : "", "parse-names" : false, "suffix" : "" }, { "dropping-particle" : "", "family" : "CW", "given" : "Cotman", "non-dropping-particle" : "", "parse-names" : false, "suffix" : "" }, { "dropping-particle" : "", "family" : "G", "given" : "Waldemar", "non-dropping-particle" : "", "parse-names" : false, "suffix" : "" }, { "dropping-particle" : "", "family" : "SG", "given" : "Hasselbalch", "non-dropping-particle" : "", "parse-names" : false, "suffix" : "" } ], "container-title" : "Journal of Alzheimer's Disease", "id" : "ITEM-1", "issue" : "2", "issued" : { "date-parts" : [ [ "2015" ] ] }, "page" : "443-453", "title" : "Moderate-to-high intensity physical exercise in patients with Alzheimer's disease: A randomized controlled trial", "type" : "article-journal", "volume" : "50" }, "uris" : [ "http://www.mendeley.com/documents/?uuid=e305a3fb-4051-42e0-a899-2cdd7bf4fa78" ] } ], "mendeley" : { "formattedCitation" : "&lt;sup&gt;30&lt;/sup&gt;", "plainTextFormattedCitation" : "30", "previouslyFormattedCitation" : "&lt;sup&gt;30&lt;/sup&gt;" }, "properties" : {  }, "schema" : "https://github.com/citation-style-language/schema/raw/master/csl-citation.json" }</w:instrText>
      </w:r>
      <w:r w:rsidR="006F299F"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0</w:t>
      </w:r>
      <w:r w:rsidR="006F299F" w:rsidRPr="00FF137E">
        <w:rPr>
          <w:rFonts w:ascii="Times New Roman" w:hAnsi="Times New Roman" w:cs="Times New Roman"/>
          <w:bCs/>
          <w:sz w:val="24"/>
          <w:szCs w:val="24"/>
          <w:lang w:eastAsia="ar-SA"/>
        </w:rPr>
        <w:fldChar w:fldCharType="end"/>
      </w:r>
      <w:r w:rsidR="00175BA2" w:rsidRPr="00FF137E">
        <w:rPr>
          <w:rFonts w:ascii="Times New Roman" w:hAnsi="Times New Roman" w:cs="Times New Roman"/>
          <w:bCs/>
          <w:sz w:val="24"/>
          <w:szCs w:val="24"/>
          <w:lang w:eastAsia="ar-SA"/>
        </w:rPr>
        <w:t xml:space="preserve"> </w:t>
      </w:r>
    </w:p>
    <w:p w14:paraId="5C79023C" w14:textId="6E267285" w:rsidR="00457353" w:rsidRPr="00FF137E" w:rsidRDefault="00FD08F5" w:rsidP="00BC672F">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On the other hand, sever</w:t>
      </w:r>
      <w:r w:rsidR="00126B37" w:rsidRPr="00FF137E">
        <w:rPr>
          <w:rFonts w:ascii="Times New Roman" w:hAnsi="Times New Roman" w:cs="Times New Roman"/>
          <w:bCs/>
          <w:sz w:val="24"/>
          <w:szCs w:val="24"/>
          <w:lang w:eastAsia="ar-SA"/>
        </w:rPr>
        <w:t>al studies have inv</w:t>
      </w:r>
      <w:r w:rsidR="00747028" w:rsidRPr="00FF137E">
        <w:rPr>
          <w:rFonts w:ascii="Times New Roman" w:hAnsi="Times New Roman" w:cs="Times New Roman"/>
          <w:bCs/>
          <w:sz w:val="24"/>
          <w:szCs w:val="24"/>
          <w:lang w:eastAsia="ar-SA"/>
        </w:rPr>
        <w:t>e</w:t>
      </w:r>
      <w:r w:rsidR="00126B37" w:rsidRPr="00FF137E">
        <w:rPr>
          <w:rFonts w:ascii="Times New Roman" w:hAnsi="Times New Roman" w:cs="Times New Roman"/>
          <w:bCs/>
          <w:sz w:val="24"/>
          <w:szCs w:val="24"/>
          <w:lang w:eastAsia="ar-SA"/>
        </w:rPr>
        <w:t xml:space="preserve">stigated whether physical activity may have beneficial effects on sleep disturbances in patients with AD. </w:t>
      </w:r>
      <w:r w:rsidR="008C48D6" w:rsidRPr="00FF137E">
        <w:rPr>
          <w:rFonts w:ascii="Times New Roman" w:hAnsi="Times New Roman" w:cs="Times New Roman"/>
          <w:bCs/>
          <w:sz w:val="24"/>
          <w:szCs w:val="24"/>
          <w:lang w:eastAsia="ar-SA"/>
        </w:rPr>
        <w:t xml:space="preserve">In a RCT by </w:t>
      </w:r>
      <w:hyperlink r:id="rId10" w:history="1">
        <w:r w:rsidR="008C48D6" w:rsidRPr="00FF137E">
          <w:rPr>
            <w:rStyle w:val="Hyperlink"/>
            <w:rFonts w:ascii="Times New Roman" w:hAnsi="Times New Roman" w:cs="Times New Roman"/>
            <w:bCs/>
            <w:color w:val="auto"/>
            <w:sz w:val="24"/>
            <w:szCs w:val="24"/>
            <w:u w:val="none"/>
            <w:lang w:eastAsia="ar-SA"/>
          </w:rPr>
          <w:t>McCurry</w:t>
        </w:r>
      </w:hyperlink>
      <w:r w:rsidR="008C48D6" w:rsidRPr="00FF137E">
        <w:rPr>
          <w:rFonts w:ascii="Times New Roman" w:hAnsi="Times New Roman" w:cs="Times New Roman"/>
          <w:bCs/>
          <w:sz w:val="24"/>
          <w:szCs w:val="24"/>
          <w:lang w:eastAsia="ar-SA"/>
        </w:rPr>
        <w:t xml:space="preserve"> et al., </w:t>
      </w:r>
      <w:r w:rsidR="008C48D6" w:rsidRPr="00FF137E">
        <w:rPr>
          <w:rFonts w:ascii="Times New Roman" w:hAnsi="Times New Roman" w:cs="Times New Roman"/>
          <w:sz w:val="24"/>
          <w:szCs w:val="24"/>
          <w:shd w:val="clear" w:color="auto" w:fill="FFFFFF"/>
        </w:rPr>
        <w:t xml:space="preserve"> patients</w:t>
      </w:r>
      <w:r w:rsidR="008C48D6" w:rsidRPr="00FF137E">
        <w:rPr>
          <w:rFonts w:ascii="Times New Roman" w:hAnsi="Times New Roman" w:cs="Times New Roman"/>
          <w:bCs/>
          <w:sz w:val="24"/>
          <w:szCs w:val="24"/>
          <w:lang w:eastAsia="ar-SA"/>
        </w:rPr>
        <w:t xml:space="preserve"> with better adherence </w:t>
      </w:r>
      <w:r w:rsidR="00FF7494" w:rsidRPr="00FF137E">
        <w:rPr>
          <w:rFonts w:ascii="Times New Roman" w:hAnsi="Times New Roman" w:cs="Times New Roman"/>
          <w:bCs/>
          <w:sz w:val="24"/>
          <w:szCs w:val="24"/>
          <w:lang w:eastAsia="ar-SA"/>
        </w:rPr>
        <w:t xml:space="preserve">to walking </w:t>
      </w:r>
      <w:r w:rsidR="008C48D6" w:rsidRPr="00FF137E">
        <w:rPr>
          <w:rFonts w:ascii="Times New Roman" w:hAnsi="Times New Roman" w:cs="Times New Roman"/>
          <w:bCs/>
          <w:sz w:val="24"/>
          <w:szCs w:val="24"/>
          <w:lang w:eastAsia="ar-SA"/>
        </w:rPr>
        <w:t xml:space="preserve">(≥4 d/wk) </w:t>
      </w:r>
      <w:r w:rsidR="00FF7494" w:rsidRPr="00FF137E">
        <w:rPr>
          <w:rFonts w:ascii="Times New Roman" w:hAnsi="Times New Roman" w:cs="Times New Roman"/>
          <w:bCs/>
          <w:sz w:val="24"/>
          <w:szCs w:val="24"/>
          <w:lang w:eastAsia="ar-SA"/>
        </w:rPr>
        <w:t>had</w:t>
      </w:r>
      <w:r w:rsidR="008C48D6" w:rsidRPr="00FF137E">
        <w:rPr>
          <w:rFonts w:ascii="Times New Roman" w:hAnsi="Times New Roman" w:cs="Times New Roman"/>
          <w:bCs/>
          <w:sz w:val="24"/>
          <w:szCs w:val="24"/>
          <w:lang w:eastAsia="ar-SA"/>
        </w:rPr>
        <w:t xml:space="preserve"> significantly less total wake time and better sleep efficiency. </w:t>
      </w:r>
      <w:r w:rsidR="008C48D6"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111/j.1532-5415.2011.03519.x", "ISBN" : "1532-5415 (Electronic)\\n0002-8614 (Linking)", "ISSN" : "00028614", "PMID" : "21797835", "abstract" : "OBJECTIVES: To test the effects of walking, light exposure, and a combination intervention (walking, light, and sleep education) on the sleep of persons with Alzheimer's disease (AD). DESIGN: Randomized, controlled trial with blinded assessors. SETTING: Independent community living. PARTICIPANTS: One hundred thirty-two people with AD and their in-home caregivers. INTERVENTIONS: Participants were randomly assigned to one of three active treatments (walking, light, combination treatment) or contact control and received three or six in-home visits. MEASUREMENTS: Primary outcomes were participant total wake time based on wrist actigraphy and caregiver ratings of participant sleep quality on the Sleep Disorders Inventory (SDI). Secondary sleep outcomes included additional actigraphic measurements of sleep percentage, number of awakenings, and total sleep time. RESULTS: Participants in walking (P=.05), light (P=.04), and combination treatment (P=.01) had significantly greater improvements in total wake time at posttest (effect size 0.51-0.63) than controls but no significant improvement on the SDI. Moderate effect size improvements in actigraphic sleep percentage were also observed in active treatment participants. There were no significant differences between the active treatment groups and no group differences for any sleep outcomes at 6 months. Participants with better adherence (4 d/wk) to walking and light exposure recommendations had significantly less total wake time (P=.006) and better sleep efficiency (P=.005) at posttest than those with poorer adherence. CONCLUSION: Walking, light exposure, and their combination are potentially effective treatments for improving sleep in community-dwelling persons with AD, but consistent adherence to treatment recommendations is required.", "author" : [ { "dropping-particle" : "", "family" : "McCurry", "given" : "Susan M.", "non-dropping-particle" : "", "parse-names" : false, "suffix" : "" }, { "dropping-particle" : "", "family" : "Pike", "given" : "Kenneth C.", "non-dropping-particle" : "", "parse-names" : false, "suffix" : "" }, { "dropping-particle" : "V.", "family" : "Vitiello", "given" : "Michael", "non-dropping-particle" : "", "parse-names" : false, "suffix" : "" }, { "dropping-particle" : "", "family" : "Logsdon", "given" : "Rebecca G.", "non-dropping-particle" : "", "parse-names" : false, "suffix" : "" }, { "dropping-particle" : "", "family" : "Larson", "given" : "Eric B.", "non-dropping-particle" : "", "parse-names" : false, "suffix" : "" }, { "dropping-particle" : "", "family" : "Teri", "given" : "Linda", "non-dropping-particle" : "", "parse-names" : false, "suffix" : "" } ], "container-title" : "Journal of the American Geriatrics Society", "id" : "ITEM-1", "issue" : "8", "issued" : { "date-parts" : [ [ "2011" ] ] }, "page" : "1393-1402", "title" : "Increasing walking and bright light exposure to improve sleep in community-dwelling persons with Alzheimer's disease: Results of a randomized, controlled trial", "type" : "article-journal", "volume" : "59" }, "uris" : [ "http://www.mendeley.com/documents/?uuid=2155d44d-d567-4e50-a2a1-bdcc8b720391" ] } ], "mendeley" : { "formattedCitation" : "&lt;sup&gt;31&lt;/sup&gt;", "plainTextFormattedCitation" : "31", "previouslyFormattedCitation" : "&lt;sup&gt;31&lt;/sup&gt;" }, "properties" : {  }, "schema" : "https://github.com/citation-style-language/schema/raw/master/csl-citation.json" }</w:instrText>
      </w:r>
      <w:r w:rsidR="008C48D6"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1</w:t>
      </w:r>
      <w:r w:rsidR="008C48D6" w:rsidRPr="00FF137E">
        <w:rPr>
          <w:rFonts w:ascii="Times New Roman" w:hAnsi="Times New Roman" w:cs="Times New Roman"/>
          <w:bCs/>
          <w:sz w:val="24"/>
          <w:szCs w:val="24"/>
          <w:lang w:eastAsia="ar-SA"/>
        </w:rPr>
        <w:fldChar w:fldCharType="end"/>
      </w:r>
      <w:r w:rsidR="008C48D6" w:rsidRPr="00FF137E">
        <w:rPr>
          <w:rFonts w:ascii="Times New Roman" w:hAnsi="Times New Roman" w:cs="Times New Roman"/>
          <w:bCs/>
          <w:sz w:val="24"/>
          <w:szCs w:val="24"/>
          <w:lang w:eastAsia="ar-SA"/>
        </w:rPr>
        <w:t xml:space="preserve"> Similarly,  </w:t>
      </w:r>
      <w:hyperlink r:id="rId11" w:history="1">
        <w:r w:rsidR="008C48D6" w:rsidRPr="00FF137E">
          <w:rPr>
            <w:rStyle w:val="Hyperlink"/>
            <w:rFonts w:ascii="Times New Roman" w:hAnsi="Times New Roman" w:cs="Times New Roman"/>
            <w:bCs/>
            <w:color w:val="auto"/>
            <w:sz w:val="24"/>
            <w:szCs w:val="24"/>
            <w:u w:val="none"/>
            <w:lang w:eastAsia="ar-SA"/>
          </w:rPr>
          <w:t>Shih</w:t>
        </w:r>
      </w:hyperlink>
      <w:r w:rsidR="008C48D6" w:rsidRPr="00FF137E">
        <w:rPr>
          <w:rFonts w:ascii="Times New Roman" w:hAnsi="Times New Roman" w:cs="Times New Roman"/>
          <w:bCs/>
          <w:sz w:val="24"/>
          <w:szCs w:val="24"/>
          <w:lang w:eastAsia="ar-SA"/>
        </w:rPr>
        <w:t xml:space="preserve"> et al. also demonstrated that the longer the weekly duration of walking is linked to better the sleep quality, and less sundown syndrome</w:t>
      </w:r>
      <w:r w:rsidR="003B50CC" w:rsidRPr="00FF137E">
        <w:rPr>
          <w:rFonts w:ascii="Times New Roman" w:hAnsi="Times New Roman" w:cs="Times New Roman"/>
          <w:bCs/>
          <w:sz w:val="24"/>
          <w:szCs w:val="24"/>
          <w:lang w:eastAsia="ar-SA"/>
        </w:rPr>
        <w:t>.</w:t>
      </w:r>
      <w:r w:rsidR="003B50CC"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16/j.jamda.2016.10.016", "ISBN" : "1525-8610", "ISSN" : "15389375", "PMID" : "28057424", "abstract" : "Purposes Sundown syndrome and sleep disturbances cause people with Alzheimer disease (PAD) and caregivers suffering. Studies have indicated that physical exercise could have a positive impact on sundown syndrome, yet no research has ever explored the relationship between walking and sundown syndrome. The aims of this study were to examine the relationship between sundown syndrome and sleep quality, and determine whether the severity of dementia, sleep quality, and weekly duration of walking influenced sundown syndrome, and to assess differences in sundown syndrome and sleep quality in relation to the accompanying walker and weekly duration of walking among people with Alzheimer disease living in the community. Design A cross-sectional observation study was conducted. Methods A total 184 participants were recruited from dementia outpatient clinics of several hospitals and long-term care resource management centers in southern Taiwan. The Chinese version of the Cohen-Mansfield Agitation Inventory, Community form was used to assess sundown syndrome, and the Chinese version of the Pittsburgh Sleep Quality Index was used to measure sleep quality. Pearson correlation, multiple regression, and 1-way analysis of variance were performed for data analysis. Results The results indicated that sundown syndrome was significantly correlated with sleep quality (r\u00a0=\u00a00.374), whereas severity of dementia, sleep quality, and weekly duration of walking were influencing factors of sundown syndrome and accounted for a total of 24.8% of the variance (adjusted R2\u00a0=\u00a00.222, F6,177\u00a0=\u00a09.709). In addition, PAD who walked with relatives showed less sundown syndrome (F3,180\u00a0=\u00a04.435, P\u00a0=\u00a0.005) and better sleep quality (F3,180\u00a0=\u00a03.565, P\u00a0=\u00a0.015) compared with those walking with nonrelatives. Also, longer walking time led to less sundown syndrome (F4,179\u00a0=\u00a04.351, P\u00a0=\u00a0.002) and better sleep quality (F4,179\u00a0=\u00a03.592, P\u00a0=\u00a0.008). Conclusions Advanced dementia, poor sleep quality, and shorter weekly duration of walking were the influencing factors of sundown syndrome. Walking with relatives and regular longer walking time could improve sleep quality and alleviate sundown syndrome. It is suggested that a well-designed walking intervention considering these factors could be an appropriate strategy to manage sundown syndrome and sleep quality for PAD and their caregivers.", "author" : [ { "dropping-particle" : "", "family" : "Shih", "given" : "Yen Hua", "non-dropping-particle" : "", "parse-names" : false, "suffix" : "" }, { "dropping-particle" : "", "family" : "Wang", "given" : "Jing Jy", "non-dropping-particle" : "", "parse-names" : false, "suffix" : "" }, { "dropping-particle" : "", "family" : "Shih", "given" : "Yen Hua", "non-dropping-particle" : "", "parse-names" : false, "suffix" : "" }, { "dropping-particle" : "", "family" : "Pai", "given" : "Ming Chyi", "non-dropping-particle" : "", "parse-names" : false, "suffix" : "" }, { "dropping-particle" : "", "family" : "Huang", "given" : "Ying Che", "non-dropping-particle" : "", "parse-names" : false, "suffix" : "" } ], "container-title" : "Journal of the American Medical Directors Association", "id" : "ITEM-1", "issue" : "5", "issued" : { "date-parts" : [ [ "2017" ] ] }, "page" : "396-401", "title" : "Sundown Syndrome, Sleep Quality, and Walking Among Community-Dwelling People With Alzheimer Disease", "type" : "article-journal", "volume" : "18" }, "uris" : [ "http://www.mendeley.com/documents/?uuid=0194c714-09f7-4994-8364-6081c1d602bd" ] } ], "mendeley" : { "formattedCitation" : "&lt;sup&gt;32&lt;/sup&gt;", "plainTextFormattedCitation" : "32", "previouslyFormattedCitation" : "&lt;sup&gt;32&lt;/sup&gt;" }, "properties" : {  }, "schema" : "https://github.com/citation-style-language/schema/raw/master/csl-citation.json" }</w:instrText>
      </w:r>
      <w:r w:rsidR="003B50CC"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2</w:t>
      </w:r>
      <w:r w:rsidR="003B50CC" w:rsidRPr="00FF137E">
        <w:rPr>
          <w:rFonts w:ascii="Times New Roman" w:hAnsi="Times New Roman" w:cs="Times New Roman"/>
          <w:bCs/>
          <w:sz w:val="24"/>
          <w:szCs w:val="24"/>
          <w:lang w:eastAsia="ar-SA"/>
        </w:rPr>
        <w:fldChar w:fldCharType="end"/>
      </w:r>
      <w:r w:rsidR="003B50CC" w:rsidRPr="00FF137E">
        <w:rPr>
          <w:rFonts w:ascii="Times New Roman" w:hAnsi="Times New Roman" w:cs="Times New Roman"/>
          <w:bCs/>
          <w:sz w:val="24"/>
          <w:szCs w:val="24"/>
          <w:lang w:eastAsia="ar-SA"/>
        </w:rPr>
        <w:t xml:space="preserve"> </w:t>
      </w:r>
      <w:hyperlink r:id="rId12" w:history="1">
        <w:r w:rsidR="003B50CC" w:rsidRPr="00FF137E">
          <w:rPr>
            <w:rStyle w:val="Hyperlink"/>
            <w:rFonts w:ascii="Times New Roman" w:hAnsi="Times New Roman" w:cs="Times New Roman"/>
            <w:bCs/>
            <w:color w:val="auto"/>
            <w:sz w:val="24"/>
            <w:szCs w:val="24"/>
            <w:u w:val="none"/>
            <w:lang w:eastAsia="ar-SA"/>
          </w:rPr>
          <w:t>Nascimento</w:t>
        </w:r>
      </w:hyperlink>
      <w:r w:rsidR="003B50CC" w:rsidRPr="00FF137E">
        <w:rPr>
          <w:rFonts w:ascii="Times New Roman" w:hAnsi="Times New Roman" w:cs="Times New Roman"/>
          <w:bCs/>
          <w:sz w:val="24"/>
          <w:szCs w:val="24"/>
          <w:lang w:eastAsia="ar-SA"/>
        </w:rPr>
        <w:t xml:space="preserve"> et al</w:t>
      </w:r>
      <w:r w:rsidR="00FF7494" w:rsidRPr="00FF137E">
        <w:rPr>
          <w:rFonts w:ascii="Times New Roman" w:hAnsi="Times New Roman" w:cs="Times New Roman"/>
          <w:bCs/>
          <w:sz w:val="24"/>
          <w:szCs w:val="24"/>
          <w:lang w:eastAsia="ar-SA"/>
        </w:rPr>
        <w:t xml:space="preserve">. found that </w:t>
      </w:r>
      <w:r w:rsidR="003B50CC" w:rsidRPr="00FF137E">
        <w:rPr>
          <w:rFonts w:ascii="Times New Roman" w:hAnsi="Times New Roman" w:cs="Times New Roman"/>
          <w:bCs/>
          <w:sz w:val="24"/>
          <w:szCs w:val="24"/>
          <w:lang w:eastAsia="ar-SA"/>
        </w:rPr>
        <w:t xml:space="preserve">three </w:t>
      </w:r>
      <w:r w:rsidR="00FF7494" w:rsidRPr="00FF137E">
        <w:rPr>
          <w:rFonts w:ascii="Times New Roman" w:hAnsi="Times New Roman" w:cs="Times New Roman"/>
          <w:bCs/>
          <w:sz w:val="24"/>
          <w:szCs w:val="24"/>
          <w:lang w:eastAsia="ar-SA"/>
        </w:rPr>
        <w:t>one</w:t>
      </w:r>
      <w:r w:rsidR="003B50CC" w:rsidRPr="00FF137E">
        <w:rPr>
          <w:rFonts w:ascii="Times New Roman" w:hAnsi="Times New Roman" w:cs="Times New Roman"/>
          <w:bCs/>
          <w:sz w:val="24"/>
          <w:szCs w:val="24"/>
          <w:lang w:eastAsia="ar-SA"/>
        </w:rPr>
        <w:t>-hour sessions per week of a multimodal exercise</w:t>
      </w:r>
      <w:r w:rsidR="00FF7494" w:rsidRPr="00FF137E">
        <w:rPr>
          <w:rFonts w:ascii="Times New Roman" w:hAnsi="Times New Roman" w:cs="Times New Roman"/>
          <w:bCs/>
          <w:sz w:val="24"/>
          <w:szCs w:val="24"/>
          <w:lang w:eastAsia="ar-SA"/>
        </w:rPr>
        <w:t xml:space="preserve"> </w:t>
      </w:r>
      <w:r w:rsidR="003B50CC" w:rsidRPr="00FF137E">
        <w:rPr>
          <w:rFonts w:ascii="Times New Roman" w:hAnsi="Times New Roman" w:cs="Times New Roman"/>
          <w:bCs/>
          <w:sz w:val="24"/>
          <w:szCs w:val="24"/>
          <w:lang w:eastAsia="ar-SA"/>
        </w:rPr>
        <w:t xml:space="preserve">program for 6 months </w:t>
      </w:r>
      <w:r w:rsidR="00FF7494" w:rsidRPr="00FF137E">
        <w:rPr>
          <w:rFonts w:ascii="Times New Roman" w:hAnsi="Times New Roman" w:cs="Times New Roman"/>
          <w:bCs/>
          <w:sz w:val="24"/>
          <w:szCs w:val="24"/>
          <w:lang w:eastAsia="ar-SA"/>
        </w:rPr>
        <w:t>improved</w:t>
      </w:r>
      <w:r w:rsidR="003B50CC" w:rsidRPr="00FF137E">
        <w:rPr>
          <w:rFonts w:ascii="Times New Roman" w:hAnsi="Times New Roman" w:cs="Times New Roman"/>
          <w:bCs/>
          <w:sz w:val="24"/>
          <w:szCs w:val="24"/>
          <w:lang w:eastAsia="ar-SA"/>
        </w:rPr>
        <w:t xml:space="preserve"> sleep disturbances in exercise group,  </w:t>
      </w:r>
      <w:r w:rsidR="00FF7494" w:rsidRPr="00FF137E">
        <w:rPr>
          <w:rFonts w:ascii="Times New Roman" w:hAnsi="Times New Roman" w:cs="Times New Roman"/>
          <w:bCs/>
          <w:sz w:val="24"/>
          <w:szCs w:val="24"/>
          <w:lang w:eastAsia="ar-SA"/>
        </w:rPr>
        <w:t>compared to a control group</w:t>
      </w:r>
      <w:r w:rsidR="003B50CC" w:rsidRPr="00FF137E">
        <w:rPr>
          <w:rFonts w:ascii="Times New Roman" w:hAnsi="Times New Roman" w:cs="Times New Roman"/>
          <w:bCs/>
          <w:sz w:val="24"/>
          <w:szCs w:val="24"/>
          <w:lang w:eastAsia="ar-SA"/>
        </w:rPr>
        <w:t>.</w:t>
      </w:r>
      <w:r w:rsidR="003B50CC"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111/ggi.12082", "ISBN" : "1447-0594 (Electronic)\\r1447-0594 (Linking)", "ISSN" : "14470594", "PMID" : "23647635", "abstract" : "AIM: To assess the contribution of a multimodal exercise program on the sleep disturbances (SD) and on the performance of instrumental activities daily living (IADL) in patients with clinical diagnosis of Alzheimer's disease (AD) and Parkinson's disease patients (PD). METHODS: A total of 42 consecutive patients (23 training group, 19 control group) with PD and 35 demented patients with AD (19 trained group, 16 control group) were recruited. Participants in both training groups carried out three 1-h sessions per week of a multimodal exercise program for 6 months. The Pfeffer Questionnaire for Instrumental Activities and the Mini-Sleep Questionnaire were used to assess the effects of the program on IADL and SD respectively. RESULTS: Two-way ancova showed interactions in IADL and SD. Significant improvements were observed for these variables in both intervention groups, and maintenance or worsening was observed in control groups. The analysis of effect size showed these improvements. CONCLUSION: The present study results show that a mild to moderate intensity of multimodal physical exercises carried out on a regular basis over 6 months can contribute to reducing IADL deficits and attenuating SD. Geriatr Gerontol Int 2013; \u25cf\u25cf: \u25cf\u25cf-\u25cf\u25cf.", "author" : [ { "dropping-particle" : "", "family" : "Nascimento", "given" : "Carla Manuela Crispim", "non-dropping-particle" : "", "parse-names" : false, "suffix" : "" }, { "dropping-particle" : "", "family" : "Ayan", "given" : "Carlos", "non-dropping-particle" : "", "parse-names" : false, "suffix" : "" }, { "dropping-particle" : "", "family" : "Cancela", "given" : "Jose Maria", "non-dropping-particle" : "", "parse-names" : false, "suffix" : "" }, { "dropping-particle" : "", "family" : "Gobbi", "given" : "Lilian Teresa Bucken", "non-dropping-particle" : "", "parse-names" : false, "suffix" : "" }, { "dropping-particle" : "", "family" : "Gobbi", "given" : "Sebasti\u00e3o", "non-dropping-particle" : "", "parse-names" : false, "suffix" : "" }, { "dropping-particle" : "", "family" : "Stella", "given" : "Florindo", "non-dropping-particle" : "", "parse-names" : false, "suffix" : "" } ], "container-title" : "Geriatrics and Gerontology International", "id" : "ITEM-1", "issue" : "2", "issued" : { "date-parts" : [ [ "2014" ] ] }, "page" : "259-266", "title" : "Effect of a multimodal exercise program on sleep disturbances and instrumental activities of daily living performance on Parkinson's and Alzheimer's disease patients", "type" : "article-journal", "volume" : "14" }, "uris" : [ "http://www.mendeley.com/documents/?uuid=b0c92032-b731-4445-8272-98569306d145" ] } ], "mendeley" : { "formattedCitation" : "&lt;sup&gt;33&lt;/sup&gt;", "plainTextFormattedCitation" : "33", "previouslyFormattedCitation" : "&lt;sup&gt;33&lt;/sup&gt;" }, "properties" : {  }, "schema" : "https://github.com/citation-style-language/schema/raw/master/csl-citation.json" }</w:instrText>
      </w:r>
      <w:r w:rsidR="003B50CC"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3</w:t>
      </w:r>
      <w:r w:rsidR="003B50CC" w:rsidRPr="00FF137E">
        <w:rPr>
          <w:rFonts w:ascii="Times New Roman" w:hAnsi="Times New Roman" w:cs="Times New Roman"/>
          <w:bCs/>
          <w:sz w:val="24"/>
          <w:szCs w:val="24"/>
          <w:lang w:eastAsia="ar-SA"/>
        </w:rPr>
        <w:fldChar w:fldCharType="end"/>
      </w:r>
      <w:r w:rsidR="003B50CC" w:rsidRPr="00FF137E">
        <w:rPr>
          <w:rFonts w:ascii="Times New Roman" w:hAnsi="Times New Roman" w:cs="Times New Roman"/>
          <w:bCs/>
          <w:sz w:val="24"/>
          <w:szCs w:val="24"/>
          <w:lang w:eastAsia="ar-SA"/>
        </w:rPr>
        <w:t xml:space="preserve"> </w:t>
      </w:r>
    </w:p>
    <w:p w14:paraId="3DDBEAE5" w14:textId="0C7A21AA" w:rsidR="00586FE5" w:rsidRPr="00FF137E" w:rsidRDefault="00BC672F" w:rsidP="00A36CC9">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lastRenderedPageBreak/>
        <w:t xml:space="preserve">Lastly, in a study by </w:t>
      </w:r>
      <w:hyperlink r:id="rId13" w:history="1">
        <w:r w:rsidR="003B50CC" w:rsidRPr="00FF137E">
          <w:rPr>
            <w:rFonts w:ascii="Times New Roman" w:hAnsi="Times New Roman" w:cs="Times New Roman"/>
            <w:sz w:val="24"/>
            <w:szCs w:val="24"/>
            <w:lang w:eastAsia="ar-SA"/>
          </w:rPr>
          <w:t>Venturelli </w:t>
        </w:r>
      </w:hyperlink>
      <w:r w:rsidR="003B50CC" w:rsidRPr="00FF137E">
        <w:rPr>
          <w:rFonts w:ascii="Times New Roman" w:hAnsi="Times New Roman" w:cs="Times New Roman"/>
          <w:bCs/>
          <w:sz w:val="24"/>
          <w:szCs w:val="24"/>
          <w:lang w:eastAsia="ar-SA"/>
        </w:rPr>
        <w:t xml:space="preserve">et al., </w:t>
      </w:r>
      <w:r w:rsidRPr="00FF137E">
        <w:rPr>
          <w:rFonts w:ascii="Times New Roman" w:hAnsi="Times New Roman" w:cs="Times New Roman"/>
          <w:bCs/>
          <w:sz w:val="24"/>
          <w:szCs w:val="24"/>
          <w:lang w:eastAsia="ar-SA"/>
        </w:rPr>
        <w:t xml:space="preserve">walking at moderate intensity could </w:t>
      </w:r>
      <w:r w:rsidR="00FF7494" w:rsidRPr="00FF137E">
        <w:rPr>
          <w:rFonts w:ascii="Times New Roman" w:hAnsi="Times New Roman" w:cs="Times New Roman"/>
          <w:bCs/>
          <w:sz w:val="24"/>
          <w:szCs w:val="24"/>
          <w:lang w:eastAsia="ar-SA"/>
        </w:rPr>
        <w:t>reduce</w:t>
      </w:r>
      <w:r w:rsidRPr="00FF137E">
        <w:rPr>
          <w:rFonts w:ascii="Times New Roman" w:hAnsi="Times New Roman" w:cs="Times New Roman"/>
          <w:bCs/>
          <w:sz w:val="24"/>
          <w:szCs w:val="24"/>
          <w:lang w:eastAsia="ar-SA"/>
        </w:rPr>
        <w:t xml:space="preserve"> agitation as well as sundowning syndrome symptoms</w:t>
      </w:r>
      <w:r w:rsidR="00FF7494" w:rsidRPr="00FF137E">
        <w:rPr>
          <w:rFonts w:ascii="Times New Roman" w:hAnsi="Times New Roman" w:cs="Times New Roman"/>
          <w:bCs/>
          <w:sz w:val="24"/>
          <w:szCs w:val="24"/>
          <w:lang w:eastAsia="ar-SA"/>
        </w:rPr>
        <w:t xml:space="preserve"> in </w:t>
      </w:r>
      <w:r w:rsidR="00586FE5" w:rsidRPr="00FF137E">
        <w:rPr>
          <w:rFonts w:ascii="Times New Roman" w:hAnsi="Times New Roman" w:cs="Times New Roman"/>
          <w:bCs/>
          <w:sz w:val="24"/>
          <w:szCs w:val="24"/>
          <w:lang w:eastAsia="ar-SA"/>
        </w:rPr>
        <w:t xml:space="preserve">patients with </w:t>
      </w:r>
      <w:r w:rsidR="00FF7494" w:rsidRPr="00FF137E">
        <w:rPr>
          <w:rFonts w:ascii="Times New Roman" w:hAnsi="Times New Roman" w:cs="Times New Roman"/>
          <w:bCs/>
          <w:sz w:val="24"/>
          <w:szCs w:val="24"/>
          <w:lang w:eastAsia="ar-SA"/>
        </w:rPr>
        <w:t>AD</w:t>
      </w:r>
      <w:r w:rsidRPr="00FF137E">
        <w:rPr>
          <w:rFonts w:ascii="Times New Roman" w:hAnsi="Times New Roman" w:cs="Times New Roman"/>
          <w:bCs/>
          <w:sz w:val="24"/>
          <w:szCs w:val="24"/>
          <w:lang w:eastAsia="ar-SA"/>
        </w:rPr>
        <w:t xml:space="preserve">. </w:t>
      </w:r>
      <w:r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3233/JAD-160392", "ISBN" : "1387-2877", "ISSN" : "1875-8908", "PMID" : "27540967", "abstract" : "Sundowning syndrome (SDS) in patients with Alzheimer's disease (AD) is characterized by the intensification of behavioral disorders at sunset. Despite SDS etiology being unclear, a strong relationship between high cortisol levels and SDS has been reported. Aerobic exercise (AE) and cognitive training (CT) can reduce cortisol levels. However, whether SDS would benefit from AE and CT is still unknown. Therefore, the aim of this study was to investigate whether AE and CT treatments are effective in reducing SDS via downregulation of cortisol levels. The possible additive effects of combined AE+CT were also assessed. Eighty AD patients were randomly assigned to AE (n\u200a=\u200a20), CT (n\u200a=\u200a20), AE+CT (n\u200a=\u200a20), and standard therapy (no treatment, NT; n\u200a=\u200a20). Treatments were administered for 3 months, 5 days/week, 1 hour before sunset. Before and after treatments, salivary cortisol levels were sampled at 7, 11, 15, at sunset, and 20 (time of day). Blind assessment of behavioral disorders (neuropsychiatric inventory, NPI) and agitation (agitated behavior scale, ABS) were also performed. After interventions, cortisol levels were reduced in AE and AE+CT by \u223c26%. In the same groups, NPI and ABS decreased by \u223c50%. By contrast, cortisol and behavioral disorders were similar to baseline in CT and NT. Changes in NPI and ABS were significantly correlated with the reduction in cortisol levels. AE or AE+CT effects on SDS and cortisol levels and the lack of effect of CT alone indicate the effectiveness of an exercise-based treatment on SDS, suggesting a possible hypothalamic-pituitary-adrenal axis dysregulation underpinning SDS.", "author" : [ { "dropping-particle" : "", "family" : "Venturelli", "given" : "Massimo", "non-dropping-particle" : "", "parse-names" : false, "suffix" : "" }, { "dropping-particle" : "", "family" : "Sollima", "given" : "Alessio", "non-dropping-particle" : "", "parse-names" : false, "suffix" : "" }, { "dropping-particle" : "", "family" : "C\u00e8", "given" : "Emiliano", "non-dropping-particle" : "", "parse-names" : false, "suffix" : "" }, { "dropping-particle" : "", "family" : "Limonta", "given" : "Eloisa", "non-dropping-particle" : "", "parse-names" : false, "suffix" : "" }, { "dropping-particle" : "V", "family" : "Bisconti", "given" : "Angela", "non-dropping-particle" : "", "parse-names" : false, "suffix" : "" }, { "dropping-particle" : "", "family" : "Brasioli", "given" : "Anna", "non-dropping-particle" : "", "parse-names" : false, "suffix" : "" }, { "dropping-particle" : "", "family" : "Muti", "given" : "Ettore", "non-dropping-particle" : "", "parse-names" : false, "suffix" : "" }, { "dropping-particle" : "", "family" : "Esposito", "given" : "Fabio", "non-dropping-particle" : "", "parse-names" : false, "suffix" : "" } ], "container-title" : "Journal of Alzheimer's disease : JAD", "id" : "ITEM-1", "issue" : "4", "issued" : { "date-parts" : [ [ "2016" ] ] }, "page" : "1631-40", "title" : "Effectiveness of Exercise- and Cognitive-Based Treatments on Salivary Cortisol Levels and Sundowning Syndrome Symptoms in Patients with Alzheimer's Disease.", "type" : "article-journal", "volume" : "53" }, "uris" : [ "http://www.mendeley.com/documents/?uuid=7f4b9516-10e0-4db0-a75c-6e3bbe3817c3" ] } ], "mendeley" : { "formattedCitation" : "&lt;sup&gt;34&lt;/sup&gt;", "plainTextFormattedCitation" : "34", "previouslyFormattedCitation" : "&lt;sup&gt;34&lt;/sup&gt;" }, "properties" : {  }, "schema" : "https://github.com/citation-style-language/schema/raw/master/csl-citation.json" }</w:instrText>
      </w:r>
      <w:r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4</w:t>
      </w:r>
      <w:r w:rsidRPr="00FF137E">
        <w:rPr>
          <w:rFonts w:ascii="Times New Roman" w:hAnsi="Times New Roman" w:cs="Times New Roman"/>
          <w:bCs/>
          <w:sz w:val="24"/>
          <w:szCs w:val="24"/>
          <w:lang w:eastAsia="ar-SA"/>
        </w:rPr>
        <w:fldChar w:fldCharType="end"/>
      </w:r>
    </w:p>
    <w:p w14:paraId="3541DCE5" w14:textId="05CF2E8B" w:rsidR="00F519AA" w:rsidRPr="00FF137E" w:rsidRDefault="00586FE5" w:rsidP="00A36CC9">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However, p</w:t>
      </w:r>
      <w:r w:rsidR="005C59D6" w:rsidRPr="00FF137E">
        <w:rPr>
          <w:rFonts w:ascii="Times New Roman" w:hAnsi="Times New Roman" w:cs="Times New Roman"/>
          <w:bCs/>
          <w:sz w:val="24"/>
          <w:szCs w:val="24"/>
          <w:lang w:eastAsia="ar-SA"/>
        </w:rPr>
        <w:t xml:space="preserve">ositive effects  of exercise were not consistently shown by all studies. </w:t>
      </w:r>
      <w:r w:rsidR="005C59D6"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02/gps.2175", "ISBN" : "0885-6230\\n1099-1166", "ISSN" : "08856230", "PMID" : "19089875", "abstract" : "Objective: To determine the feasibility and efficacy of a home-based exercise intervention program to improve the functional performance of patients with Alzheimer's Disease (AD). Methods: Twenty-seven home-dwelling patients with AD were randomized to either an exercise intervention program delivered by their caregivers or a home safety assessment control. Measures of functional performance (primary), cognition, neuropsychiatric symptoms, quality of life and caregiver burden (secondary) were obtained at baseline and at 6 and 12 weeks following randomization. For each outcome measure, intent-to-treat analyses using linear random effects models were performed. Feasibility and adverse events were also assessed. Results: Adherence to the exercise program was good. On the primary outcomes (functional performance) patients in the exercise group demonstrated a trend for improved performance on measures of hand function and lower extremity strength. On secondary outcome measures, trends toward worse depression and lower quality of life ratings were noted. Conclusions: The physical exercise intervention developed for the study, delivered by caregivers to home-dwelling patients with AD, was feasible and was associated with a trend for improved functional performance in this group of frail patients. Given the limited efficacy to date of pharmacotherapies for AD, further study of exercise intervention, in a variety of care setting, is warranted. Copyright \u00a9 2008 John Wiley &amp; Sons, Ltd.", "author" : [ { "dropping-particle" : "", "family" : "Steinberg", "given" : "Martin", "non-dropping-particle" : "", "parse-names" : false, "suffix" : "" }, { "dropping-particle" : "", "family" : "Sheppard Leoutsakos", "given" : "Jeannie Marie", "non-dropping-particle" : "", "parse-names" : false, "suffix" : "" }, { "dropping-particle" : "", "family" : "Podewills", "given" : "Laura Jean", "non-dropping-particle" : "", "parse-names" : false, "suffix" : "" }, { "dropping-particle" : "", "family" : "Lyketsos", "given" : "C. G.", "non-dropping-particle" : "", "parse-names" : false, "suffix" : "" } ], "container-title" : "International Journal of Geriatric Psychiatry", "id" : "ITEM-1", "issue" : "7", "issued" : { "date-parts" : [ [ "2009" ] ] }, "page" : "680-685", "title" : "Evaluation of a home-based exercise program in the treatment of Alzheimer's disease: The Maximizing Independence in Dementia (MIND) study", "type" : "article-journal", "volume" : "24" }, "uris" : [ "http://www.mendeley.com/documents/?uuid=89f6295f-9acf-4bb9-a952-2af71ae2d70c" ] } ], "mendeley" : { "formattedCitation" : "&lt;sup&gt;35&lt;/sup&gt;", "plainTextFormattedCitation" : "35", "previouslyFormattedCitation" : "&lt;sup&gt;35&lt;/sup&gt;" }, "properties" : {  }, "schema" : "https://github.com/citation-style-language/schema/raw/master/csl-citation.json" }</w:instrText>
      </w:r>
      <w:r w:rsidR="005C59D6"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5</w:t>
      </w:r>
      <w:r w:rsidR="005C59D6" w:rsidRPr="00FF137E">
        <w:rPr>
          <w:rFonts w:ascii="Times New Roman" w:hAnsi="Times New Roman" w:cs="Times New Roman"/>
          <w:bCs/>
          <w:sz w:val="24"/>
          <w:szCs w:val="24"/>
          <w:lang w:eastAsia="ar-SA"/>
        </w:rPr>
        <w:fldChar w:fldCharType="end"/>
      </w:r>
      <w:r w:rsidR="00C60653" w:rsidRPr="00FF137E">
        <w:rPr>
          <w:rFonts w:ascii="Times New Roman" w:hAnsi="Times New Roman" w:cs="Times New Roman"/>
          <w:bCs/>
          <w:sz w:val="24"/>
          <w:szCs w:val="24"/>
          <w:lang w:eastAsia="ar-SA"/>
        </w:rPr>
        <w:t xml:space="preserve"> </w:t>
      </w:r>
      <w:r w:rsidR="00812005" w:rsidRPr="00FF137E">
        <w:rPr>
          <w:rFonts w:ascii="Times New Roman" w:hAnsi="Times New Roman" w:cs="Times New Roman"/>
          <w:bCs/>
          <w:sz w:val="24"/>
          <w:szCs w:val="24"/>
          <w:lang w:eastAsia="ar-SA"/>
        </w:rPr>
        <w:t xml:space="preserve">In a study by Kurz </w:t>
      </w:r>
      <w:r w:rsidR="00812005" w:rsidRPr="00FF137E">
        <w:rPr>
          <w:rFonts w:ascii="Times New Roman" w:hAnsi="Times New Roman" w:cs="Times New Roman"/>
          <w:bCs/>
          <w:iCs/>
          <w:sz w:val="24"/>
          <w:szCs w:val="24"/>
          <w:lang w:eastAsia="ar-SA"/>
        </w:rPr>
        <w:t>et al</w:t>
      </w:r>
      <w:r w:rsidR="00812005" w:rsidRPr="00FF137E">
        <w:rPr>
          <w:rFonts w:ascii="Times New Roman" w:hAnsi="Times New Roman" w:cs="Times New Roman"/>
          <w:bCs/>
          <w:sz w:val="24"/>
          <w:szCs w:val="24"/>
          <w:lang w:eastAsia="ar-SA"/>
        </w:rPr>
        <w:t xml:space="preserve">., community dwelling adults with MCI or AD treated with cognitive rehabilitation programme including motor exercises 3 hours a week for 4 weeks, </w:t>
      </w:r>
      <w:r w:rsidR="0041421B" w:rsidRPr="00FF137E">
        <w:rPr>
          <w:rFonts w:ascii="Times New Roman" w:hAnsi="Times New Roman" w:cs="Times New Roman"/>
          <w:bCs/>
          <w:sz w:val="24"/>
          <w:szCs w:val="24"/>
          <w:lang w:eastAsia="ar-SA"/>
        </w:rPr>
        <w:t xml:space="preserve">experienced </w:t>
      </w:r>
      <w:r w:rsidR="00812005" w:rsidRPr="00FF137E">
        <w:rPr>
          <w:rFonts w:ascii="Times New Roman" w:hAnsi="Times New Roman" w:cs="Times New Roman"/>
          <w:bCs/>
          <w:sz w:val="24"/>
          <w:szCs w:val="24"/>
          <w:lang w:eastAsia="ar-SA"/>
        </w:rPr>
        <w:t>significant reduction in depression and improved activities of daily living in MCI pa</w:t>
      </w:r>
      <w:r w:rsidR="00D630EA" w:rsidRPr="00FF137E">
        <w:rPr>
          <w:rFonts w:ascii="Times New Roman" w:hAnsi="Times New Roman" w:cs="Times New Roman"/>
          <w:bCs/>
          <w:sz w:val="24"/>
          <w:szCs w:val="24"/>
          <w:lang w:eastAsia="ar-SA"/>
        </w:rPr>
        <w:t xml:space="preserve">tients, but not in AD patients. </w:t>
      </w:r>
      <w:r w:rsidR="00D630EA"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02/gps.2086", "ISBN" : "0885-6230", "ISSN" : "08856230", "PMID" : "19382138", "abstract" : "Although it is well known that recurrence of late-life depression is very common, little is known about the characteristics of older people who are vulnerable for recurrence. In order to identify characteristics of those who are at risk, the present study aimed to investigate the strength of the associations of the big five personality factors with recurrence in later life. Secondly, we studied whether there are gender and age differences in the strength of these associations.", "author" : [ { "dropping-particle" : "", "family" : "Kurz", "given" : "Alexander", "non-dropping-particle" : "", "parse-names" : false, "suffix" : "" }, { "dropping-particle" : "", "family" : "Pohl", "given" : "Corina", "non-dropping-particle" : "", "parse-names" : false, "suffix" : "" }, { "dropping-particle" : "", "family" : "Ramsenthaler", "given" : "Michaela", "non-dropping-particle" : "", "parse-names" : false, "suffix" : "" }, { "dropping-particle" : "", "family" : "Sorg", "given" : "Christian", "non-dropping-particle" : "", "parse-names" : false, "suffix" : "" } ], "container-title" : "International Journal of Geriatric Psychiatry", "id" : "ITEM-1", "issue" : "2", "issued" : { "date-parts" : [ [ "2009" ] ] }, "page" : "163-168", "title" : "Cognitive rehabilitation in patients with mild cognitive impairment", "type" : "article-journal", "volume" : "24" }, "uris" : [ "http://www.mendeley.com/documents/?uuid=e63c1bcf-a12a-4d6b-9df9-8535a647c4ed" ] } ], "mendeley" : { "formattedCitation" : "&lt;sup&gt;36&lt;/sup&gt;", "plainTextFormattedCitation" : "36", "previouslyFormattedCitation" : "&lt;sup&gt;36&lt;/sup&gt;" }, "properties" : {  }, "schema" : "https://github.com/citation-style-language/schema/raw/master/csl-citation.json" }</w:instrText>
      </w:r>
      <w:r w:rsidR="00D630EA"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6</w:t>
      </w:r>
      <w:r w:rsidR="00D630EA" w:rsidRPr="00FF137E">
        <w:rPr>
          <w:rFonts w:ascii="Times New Roman" w:hAnsi="Times New Roman" w:cs="Times New Roman"/>
          <w:bCs/>
          <w:sz w:val="24"/>
          <w:szCs w:val="24"/>
          <w:lang w:eastAsia="ar-SA"/>
        </w:rPr>
        <w:fldChar w:fldCharType="end"/>
      </w:r>
      <w:r w:rsidR="00D630EA" w:rsidRPr="00FF137E">
        <w:rPr>
          <w:rFonts w:ascii="Times New Roman" w:hAnsi="Times New Roman" w:cs="Times New Roman"/>
          <w:bCs/>
          <w:sz w:val="24"/>
          <w:szCs w:val="24"/>
          <w:lang w:eastAsia="ar-SA"/>
        </w:rPr>
        <w:t xml:space="preserve"> </w:t>
      </w:r>
      <w:r w:rsidR="0041421B" w:rsidRPr="00FF137E">
        <w:rPr>
          <w:rFonts w:ascii="Times New Roman" w:hAnsi="Times New Roman" w:cs="Times New Roman"/>
          <w:bCs/>
          <w:sz w:val="24"/>
          <w:szCs w:val="24"/>
          <w:lang w:eastAsia="ar-SA"/>
        </w:rPr>
        <w:t xml:space="preserve">The null </w:t>
      </w:r>
      <w:r w:rsidR="00D630EA" w:rsidRPr="00FF137E">
        <w:rPr>
          <w:rFonts w:ascii="Times New Roman" w:hAnsi="Times New Roman" w:cs="Times New Roman"/>
          <w:bCs/>
          <w:sz w:val="24"/>
          <w:szCs w:val="24"/>
          <w:lang w:eastAsia="ar-SA"/>
        </w:rPr>
        <w:t xml:space="preserve">effect in patients with AD was explained by difficulty in </w:t>
      </w:r>
      <w:r w:rsidR="0041421B" w:rsidRPr="00FF137E">
        <w:rPr>
          <w:rFonts w:ascii="Times New Roman" w:hAnsi="Times New Roman" w:cs="Times New Roman"/>
          <w:bCs/>
          <w:sz w:val="24"/>
          <w:szCs w:val="24"/>
          <w:lang w:eastAsia="ar-SA"/>
        </w:rPr>
        <w:t xml:space="preserve">performing </w:t>
      </w:r>
      <w:r w:rsidR="00D630EA" w:rsidRPr="00FF137E">
        <w:rPr>
          <w:rFonts w:ascii="Times New Roman" w:hAnsi="Times New Roman" w:cs="Times New Roman"/>
          <w:bCs/>
          <w:sz w:val="24"/>
          <w:szCs w:val="24"/>
          <w:lang w:eastAsia="ar-SA"/>
        </w:rPr>
        <w:t xml:space="preserve">some components of </w:t>
      </w:r>
      <w:r w:rsidR="0041421B" w:rsidRPr="00FF137E">
        <w:rPr>
          <w:rFonts w:ascii="Times New Roman" w:hAnsi="Times New Roman" w:cs="Times New Roman"/>
          <w:bCs/>
          <w:sz w:val="24"/>
          <w:szCs w:val="24"/>
          <w:lang w:eastAsia="ar-SA"/>
        </w:rPr>
        <w:t xml:space="preserve">the </w:t>
      </w:r>
      <w:r w:rsidR="00D630EA" w:rsidRPr="00FF137E">
        <w:rPr>
          <w:rFonts w:ascii="Times New Roman" w:hAnsi="Times New Roman" w:cs="Times New Roman"/>
          <w:bCs/>
          <w:sz w:val="24"/>
          <w:szCs w:val="24"/>
          <w:lang w:eastAsia="ar-SA"/>
        </w:rPr>
        <w:t>exercise</w:t>
      </w:r>
      <w:r w:rsidR="0082645C" w:rsidRPr="00FF137E">
        <w:rPr>
          <w:rFonts w:ascii="Times New Roman" w:hAnsi="Times New Roman" w:cs="Times New Roman"/>
          <w:bCs/>
          <w:sz w:val="24"/>
          <w:szCs w:val="24"/>
          <w:lang w:eastAsia="ar-SA"/>
        </w:rPr>
        <w:t xml:space="preserve"> program which </w:t>
      </w:r>
      <w:r w:rsidR="0041421B" w:rsidRPr="00FF137E">
        <w:rPr>
          <w:rFonts w:ascii="Times New Roman" w:hAnsi="Times New Roman" w:cs="Times New Roman"/>
          <w:bCs/>
          <w:sz w:val="24"/>
          <w:szCs w:val="24"/>
          <w:lang w:eastAsia="ar-SA"/>
        </w:rPr>
        <w:t>were</w:t>
      </w:r>
      <w:r w:rsidR="00D630EA" w:rsidRPr="00FF137E">
        <w:rPr>
          <w:rFonts w:ascii="Times New Roman" w:hAnsi="Times New Roman" w:cs="Times New Roman"/>
          <w:bCs/>
          <w:sz w:val="24"/>
          <w:szCs w:val="24"/>
          <w:lang w:eastAsia="ar-SA"/>
        </w:rPr>
        <w:t xml:space="preserve"> linked to </w:t>
      </w:r>
      <w:r w:rsidR="00796907" w:rsidRPr="00FF137E">
        <w:rPr>
          <w:rFonts w:ascii="Times New Roman" w:hAnsi="Times New Roman" w:cs="Times New Roman"/>
          <w:bCs/>
          <w:sz w:val="24"/>
          <w:szCs w:val="24"/>
          <w:lang w:eastAsia="ar-SA"/>
        </w:rPr>
        <w:t>the cognitive abilities of this group</w:t>
      </w:r>
      <w:r w:rsidR="0082645C" w:rsidRPr="00FF137E">
        <w:rPr>
          <w:rFonts w:ascii="Times New Roman" w:hAnsi="Times New Roman" w:cs="Times New Roman"/>
          <w:bCs/>
          <w:sz w:val="24"/>
          <w:szCs w:val="24"/>
          <w:lang w:eastAsia="ar-SA"/>
        </w:rPr>
        <w:t xml:space="preserve">. </w:t>
      </w:r>
      <w:r w:rsidR="002F4BB5" w:rsidRPr="00FF137E">
        <w:rPr>
          <w:rFonts w:ascii="Times New Roman" w:hAnsi="Times New Roman" w:cs="Times New Roman"/>
          <w:bCs/>
          <w:sz w:val="24"/>
          <w:szCs w:val="24"/>
          <w:lang w:eastAsia="ar-SA"/>
        </w:rPr>
        <w:t xml:space="preserve">Rolland </w:t>
      </w:r>
      <w:r w:rsidR="002F4BB5" w:rsidRPr="00FF137E">
        <w:rPr>
          <w:rFonts w:ascii="Times New Roman" w:hAnsi="Times New Roman" w:cs="Times New Roman"/>
          <w:bCs/>
          <w:i/>
          <w:sz w:val="24"/>
          <w:szCs w:val="24"/>
          <w:lang w:eastAsia="ar-SA"/>
        </w:rPr>
        <w:t>et al</w:t>
      </w:r>
      <w:r w:rsidR="002F4BB5" w:rsidRPr="00FF137E">
        <w:rPr>
          <w:rFonts w:ascii="Times New Roman" w:hAnsi="Times New Roman" w:cs="Times New Roman"/>
          <w:bCs/>
          <w:sz w:val="24"/>
          <w:szCs w:val="24"/>
          <w:lang w:eastAsia="ar-SA"/>
        </w:rPr>
        <w:t xml:space="preserve">., </w:t>
      </w:r>
      <w:r w:rsidR="0041421B" w:rsidRPr="00FF137E">
        <w:rPr>
          <w:rFonts w:ascii="Times New Roman" w:hAnsi="Times New Roman" w:cs="Times New Roman"/>
          <w:bCs/>
          <w:sz w:val="24"/>
          <w:szCs w:val="24"/>
          <w:lang w:eastAsia="ar-SA"/>
        </w:rPr>
        <w:t>carried out a study where e</w:t>
      </w:r>
      <w:r w:rsidR="002F4BB5" w:rsidRPr="00FF137E">
        <w:rPr>
          <w:rFonts w:ascii="Times New Roman" w:hAnsi="Times New Roman" w:cs="Times New Roman"/>
          <w:bCs/>
          <w:sz w:val="24"/>
          <w:szCs w:val="24"/>
          <w:lang w:eastAsia="ar-SA"/>
        </w:rPr>
        <w:t xml:space="preserve">xercise was performed </w:t>
      </w:r>
      <w:r w:rsidR="0041421B" w:rsidRPr="00FF137E">
        <w:rPr>
          <w:rFonts w:ascii="Times New Roman" w:hAnsi="Times New Roman" w:cs="Times New Roman"/>
          <w:bCs/>
          <w:sz w:val="24"/>
          <w:szCs w:val="24"/>
          <w:lang w:eastAsia="ar-SA"/>
        </w:rPr>
        <w:t>by</w:t>
      </w:r>
      <w:r w:rsidR="002F4BB5" w:rsidRPr="00FF137E">
        <w:rPr>
          <w:rFonts w:ascii="Times New Roman" w:hAnsi="Times New Roman" w:cs="Times New Roman"/>
          <w:bCs/>
          <w:sz w:val="24"/>
          <w:szCs w:val="24"/>
          <w:lang w:eastAsia="ar-SA"/>
        </w:rPr>
        <w:t xml:space="preserve"> 132 patients with mild to severe AD </w:t>
      </w:r>
      <w:r w:rsidR="003B7BF1" w:rsidRPr="00FF137E">
        <w:rPr>
          <w:rFonts w:ascii="Times New Roman" w:hAnsi="Times New Roman" w:cs="Times New Roman"/>
          <w:bCs/>
          <w:sz w:val="24"/>
          <w:szCs w:val="24"/>
          <w:lang w:eastAsia="ar-SA"/>
        </w:rPr>
        <w:t>one</w:t>
      </w:r>
      <w:r w:rsidR="002F4BB5" w:rsidRPr="00FF137E">
        <w:rPr>
          <w:rFonts w:ascii="Times New Roman" w:hAnsi="Times New Roman" w:cs="Times New Roman"/>
          <w:bCs/>
          <w:sz w:val="24"/>
          <w:szCs w:val="24"/>
          <w:lang w:eastAsia="ar-SA"/>
        </w:rPr>
        <w:t xml:space="preserve"> hour/twice weekly, </w:t>
      </w:r>
      <w:r w:rsidR="00877CE6" w:rsidRPr="00FF137E">
        <w:rPr>
          <w:rFonts w:ascii="Times New Roman" w:hAnsi="Times New Roman" w:cs="Times New Roman"/>
          <w:bCs/>
          <w:sz w:val="24"/>
          <w:szCs w:val="24"/>
          <w:lang w:eastAsia="ar-SA"/>
        </w:rPr>
        <w:t>there was</w:t>
      </w:r>
      <w:r w:rsidR="001C10BD" w:rsidRPr="00FF137E">
        <w:rPr>
          <w:rFonts w:ascii="Times New Roman" w:hAnsi="Times New Roman" w:cs="Times New Roman"/>
          <w:bCs/>
          <w:sz w:val="24"/>
          <w:szCs w:val="24"/>
          <w:lang w:eastAsia="ar-SA"/>
        </w:rPr>
        <w:t xml:space="preserve"> no significant effects on NPs and depression</w:t>
      </w:r>
      <w:r w:rsidR="00877CE6" w:rsidRPr="00FF137E">
        <w:rPr>
          <w:rFonts w:ascii="Times New Roman" w:hAnsi="Times New Roman" w:cs="Times New Roman"/>
          <w:bCs/>
          <w:sz w:val="24"/>
          <w:szCs w:val="24"/>
          <w:lang w:eastAsia="ar-SA"/>
        </w:rPr>
        <w:t>,</w:t>
      </w:r>
      <w:r w:rsidR="00751B3A" w:rsidRPr="00FF137E">
        <w:rPr>
          <w:rFonts w:ascii="Times New Roman" w:hAnsi="Times New Roman" w:cs="Times New Roman"/>
          <w:bCs/>
          <w:sz w:val="24"/>
          <w:szCs w:val="24"/>
          <w:lang w:eastAsia="ar-SA"/>
        </w:rPr>
        <w:t xml:space="preserve"> </w:t>
      </w:r>
      <w:r w:rsidR="0041421B" w:rsidRPr="00FF137E">
        <w:rPr>
          <w:rFonts w:ascii="Times New Roman" w:hAnsi="Times New Roman" w:cs="Times New Roman"/>
          <w:bCs/>
          <w:sz w:val="24"/>
          <w:szCs w:val="24"/>
          <w:lang w:eastAsia="ar-SA"/>
        </w:rPr>
        <w:t>likely owing to the low levels of activity performed</w:t>
      </w:r>
      <w:r w:rsidR="00877CE6" w:rsidRPr="00FF137E">
        <w:rPr>
          <w:rFonts w:ascii="Times New Roman" w:hAnsi="Times New Roman" w:cs="Times New Roman"/>
          <w:bCs/>
          <w:sz w:val="24"/>
          <w:szCs w:val="24"/>
          <w:lang w:eastAsia="ar-SA"/>
        </w:rPr>
        <w:t xml:space="preserve">. </w:t>
      </w:r>
      <w:r w:rsidR="00877CE6"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111/j.1532-5415.2007.01035.x", "ISBN" : "0002-8614\\r1532-5415", "ISSN" : "00028614", "PMID" : "17302650", "abstract" : "To investigate the effectiveness of an exercise program in improving ability to perform activities of daily living (ADLs), physical performance, and nutritional status and decreasing behavioral disturbance and depression in patients with Alzheimer's disease (AD).", "author" : [ { "dropping-particle" : "", "family" : "Rolland", "given" : "Yves", "non-dropping-particle" : "", "parse-names" : false, "suffix" : "" }, { "dropping-particle" : "", "family" : "Pillard", "given" : "Fabien", "non-dropping-particle" : "", "parse-names" : false, "suffix" : "" }, { "dropping-particle" : "", "family" : "Klapouszczak", "given" : "Adrian", "non-dropping-particle" : "", "parse-names" : false, "suffix" : "" }, { "dropping-particle" : "", "family" : "Reynish", "given" : "Emma", "non-dropping-particle" : "", "parse-names" : false, "suffix" : "" }, { "dropping-particle" : "", "family" : "Thomas", "given" : "David", "non-dropping-particle" : "", "parse-names" : false, "suffix" : "" }, { "dropping-particle" : "", "family" : "Andrieu", "given" : "Sandrine", "non-dropping-particle" : "", "parse-names" : false, "suffix" : "" }, { "dropping-particle" : "", "family" : "Rivi\u00e8re", "given" : "Daniel", "non-dropping-particle" : "", "parse-names" : false, "suffix" : "" }, { "dropping-particle" : "", "family" : "Vellas", "given" : "Bruno", "non-dropping-particle" : "", "parse-names" : false, "suffix" : "" } ], "container-title" : "Journal of the American Geriatrics Society", "id" : "ITEM-1", "issue" : "2", "issued" : { "date-parts" : [ [ "2007" ] ] }, "page" : "158-165", "title" : "Exercise program for nursing home residents with Alzheimer's disease: A 1-year randomized, controlled trial", "type" : "article-journal", "volume" : "55" }, "uris" : [ "http://www.mendeley.com/documents/?uuid=8c7c71b0-0dab-4968-97c4-3193a8082d4d" ] } ], "mendeley" : { "formattedCitation" : "&lt;sup&gt;37&lt;/sup&gt;", "plainTextFormattedCitation" : "37", "previouslyFormattedCitation" : "&lt;sup&gt;37&lt;/sup&gt;" }, "properties" : {  }, "schema" : "https://github.com/citation-style-language/schema/raw/master/csl-citation.json" }</w:instrText>
      </w:r>
      <w:r w:rsidR="00877CE6"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7</w:t>
      </w:r>
      <w:r w:rsidR="00877CE6" w:rsidRPr="00FF137E">
        <w:rPr>
          <w:rFonts w:ascii="Times New Roman" w:hAnsi="Times New Roman" w:cs="Times New Roman"/>
          <w:bCs/>
          <w:sz w:val="24"/>
          <w:szCs w:val="24"/>
          <w:lang w:eastAsia="ar-SA"/>
        </w:rPr>
        <w:fldChar w:fldCharType="end"/>
      </w:r>
      <w:r w:rsidR="009400EE" w:rsidRPr="00FF137E">
        <w:rPr>
          <w:rFonts w:ascii="Times New Roman" w:hAnsi="Times New Roman" w:cs="Times New Roman"/>
          <w:bCs/>
          <w:sz w:val="24"/>
          <w:szCs w:val="24"/>
          <w:lang w:eastAsia="ar-SA"/>
        </w:rPr>
        <w:t xml:space="preserve"> </w:t>
      </w:r>
      <w:r w:rsidR="00751B3A" w:rsidRPr="00FF137E">
        <w:rPr>
          <w:rFonts w:ascii="Times New Roman" w:hAnsi="Times New Roman" w:cs="Times New Roman"/>
          <w:bCs/>
          <w:sz w:val="24"/>
          <w:szCs w:val="24"/>
          <w:lang w:eastAsia="ar-SA"/>
        </w:rPr>
        <w:t>A</w:t>
      </w:r>
      <w:r w:rsidR="009400EE" w:rsidRPr="00FF137E">
        <w:rPr>
          <w:rFonts w:ascii="Times New Roman" w:hAnsi="Times New Roman" w:cs="Times New Roman"/>
          <w:bCs/>
          <w:sz w:val="24"/>
          <w:szCs w:val="24"/>
          <w:lang w:eastAsia="ar-SA"/>
        </w:rPr>
        <w:t xml:space="preserve">nother study by Yu </w:t>
      </w:r>
      <w:r w:rsidR="009400EE" w:rsidRPr="00FF137E">
        <w:rPr>
          <w:rFonts w:ascii="Times New Roman" w:hAnsi="Times New Roman" w:cs="Times New Roman"/>
          <w:bCs/>
          <w:i/>
          <w:sz w:val="24"/>
          <w:szCs w:val="24"/>
          <w:lang w:eastAsia="ar-SA"/>
        </w:rPr>
        <w:t>et al</w:t>
      </w:r>
      <w:r w:rsidR="009400EE" w:rsidRPr="00FF137E">
        <w:rPr>
          <w:rFonts w:ascii="Times New Roman" w:hAnsi="Times New Roman" w:cs="Times New Roman"/>
          <w:bCs/>
          <w:sz w:val="24"/>
          <w:szCs w:val="24"/>
          <w:lang w:eastAsia="ar-SA"/>
        </w:rPr>
        <w:t xml:space="preserve">., </w:t>
      </w:r>
      <w:r w:rsidR="00B813FD" w:rsidRPr="00FF137E">
        <w:rPr>
          <w:rFonts w:ascii="Times New Roman" w:hAnsi="Times New Roman" w:cs="Times New Roman"/>
          <w:bCs/>
          <w:sz w:val="24"/>
          <w:szCs w:val="24"/>
          <w:lang w:eastAsia="ar-SA"/>
        </w:rPr>
        <w:t xml:space="preserve">carried out </w:t>
      </w:r>
      <w:r w:rsidR="0041421B" w:rsidRPr="00FF137E">
        <w:rPr>
          <w:rFonts w:ascii="Times New Roman" w:hAnsi="Times New Roman" w:cs="Times New Roman"/>
          <w:bCs/>
          <w:sz w:val="24"/>
          <w:szCs w:val="24"/>
          <w:lang w:eastAsia="ar-SA"/>
        </w:rPr>
        <w:t xml:space="preserve">a </w:t>
      </w:r>
      <w:r w:rsidR="009400EE" w:rsidRPr="00FF137E">
        <w:rPr>
          <w:rFonts w:ascii="Times New Roman" w:hAnsi="Times New Roman" w:cs="Times New Roman"/>
          <w:bCs/>
          <w:sz w:val="24"/>
          <w:szCs w:val="24"/>
          <w:lang w:eastAsia="ar-SA"/>
        </w:rPr>
        <w:t>moderate intensity cycling intervention</w:t>
      </w:r>
      <w:r w:rsidR="00CD1D99" w:rsidRPr="00FF137E">
        <w:rPr>
          <w:rFonts w:ascii="Times New Roman" w:hAnsi="Times New Roman" w:cs="Times New Roman"/>
          <w:bCs/>
          <w:sz w:val="24"/>
          <w:szCs w:val="24"/>
          <w:lang w:eastAsia="ar-SA"/>
        </w:rPr>
        <w:t xml:space="preserve"> </w:t>
      </w:r>
      <w:r w:rsidR="00B813FD" w:rsidRPr="00FF137E">
        <w:rPr>
          <w:rFonts w:ascii="Times New Roman" w:hAnsi="Times New Roman" w:cs="Times New Roman"/>
          <w:bCs/>
          <w:sz w:val="24"/>
          <w:szCs w:val="24"/>
          <w:lang w:eastAsia="ar-SA"/>
        </w:rPr>
        <w:t xml:space="preserve">and found that it </w:t>
      </w:r>
      <w:r w:rsidR="00CD1D99" w:rsidRPr="00FF137E">
        <w:rPr>
          <w:rFonts w:ascii="Times New Roman" w:hAnsi="Times New Roman" w:cs="Times New Roman"/>
          <w:bCs/>
          <w:sz w:val="24"/>
          <w:szCs w:val="24"/>
          <w:lang w:eastAsia="ar-SA"/>
        </w:rPr>
        <w:t>did</w:t>
      </w:r>
      <w:r w:rsidR="0041421B" w:rsidRPr="00FF137E">
        <w:rPr>
          <w:rFonts w:ascii="Times New Roman" w:hAnsi="Times New Roman" w:cs="Times New Roman"/>
          <w:bCs/>
          <w:sz w:val="24"/>
          <w:szCs w:val="24"/>
          <w:lang w:eastAsia="ar-SA"/>
        </w:rPr>
        <w:t xml:space="preserve"> not</w:t>
      </w:r>
      <w:r w:rsidR="00CD1D99" w:rsidRPr="00FF137E">
        <w:rPr>
          <w:rFonts w:ascii="Times New Roman" w:hAnsi="Times New Roman" w:cs="Times New Roman"/>
          <w:bCs/>
          <w:sz w:val="24"/>
          <w:szCs w:val="24"/>
          <w:lang w:eastAsia="ar-SA"/>
        </w:rPr>
        <w:t xml:space="preserve"> change NPs severity, but </w:t>
      </w:r>
      <w:r w:rsidR="001A74B5" w:rsidRPr="00FF137E">
        <w:rPr>
          <w:rFonts w:ascii="Times New Roman" w:hAnsi="Times New Roman" w:cs="Times New Roman"/>
          <w:bCs/>
          <w:sz w:val="24"/>
          <w:szCs w:val="24"/>
          <w:lang w:eastAsia="ar-SA"/>
        </w:rPr>
        <w:t xml:space="preserve">there was </w:t>
      </w:r>
      <w:r w:rsidR="00CD1D99" w:rsidRPr="00FF137E">
        <w:rPr>
          <w:rFonts w:ascii="Times New Roman" w:hAnsi="Times New Roman" w:cs="Times New Roman"/>
          <w:bCs/>
          <w:sz w:val="24"/>
          <w:szCs w:val="24"/>
          <w:lang w:eastAsia="ar-SA"/>
        </w:rPr>
        <w:t>signitificant reduction in caregiver distress</w:t>
      </w:r>
      <w:r w:rsidR="001A74B5" w:rsidRPr="00FF137E">
        <w:rPr>
          <w:rFonts w:ascii="Times New Roman" w:hAnsi="Times New Roman" w:cs="Times New Roman"/>
          <w:bCs/>
          <w:sz w:val="24"/>
          <w:szCs w:val="24"/>
          <w:lang w:eastAsia="ar-SA"/>
        </w:rPr>
        <w:t xml:space="preserve">. </w:t>
      </w:r>
      <w:r w:rsidR="00200C6E"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177/0733464813512895", "ISBN" : "0733-4648", "ISSN" : "15524523", "PMID" : "24652914", "abstract" : "Little is known about how aerobic exercise affects Alzheimer's disease (AD). The purpose of this pilot study was to test the impact of 6-month cycling on AD symptoms in community-dwelling older adults with mild-to-moderate AD, using a single-group, repeated-measures design (n = 26). AD symptoms were measured with the AD Assessment Scale-Cognitive (ADAS-Cog), Disability in AD (DAD), and Neuropsychiatric Inventory-Caregiver (NPI-Q) scales at baseline, 3 and 6 months. Data were analyzed using mixed linear models. The ADAS-Cog, DAD, and NPI-Q severity scores remained unchanged over the 6-month period, while caregiver distress decreased 40% (p &lt; .05). We conclude that aerobic exercise may reduce AD symptoms and appears effective in decreasing caregiver distress. Further randomized controlled trials are needed to examine the effects of aerobic exercise in AD.", "author" : [ { "dropping-particle" : "", "family" : "Yu", "given" : "Fang", "non-dropping-particle" : "", "parse-names" : false, "suffix" : "" }, { "dropping-particle" : "", "family" : "Thomas", "given" : "William", "non-dropping-particle" : "", "parse-names" : false, "suffix" : "" }, { "dropping-particle" : "", "family" : "Nelson", "given" : "Nathaniel W.", "non-dropping-particle" : "", "parse-names" : false, "suffix" : "" }, { "dropping-particle" : "", "family" : "Bronas", "given" : "Ulf G.", "non-dropping-particle" : "", "parse-names" : false, "suffix" : "" }, { "dropping-particle" : "", "family" : "Dysken", "given" : "Maurice", "non-dropping-particle" : "", "parse-names" : false, "suffix" : "" }, { "dropping-particle" : "", "family" : "Wyman", "given" : "Jean F.", "non-dropping-particle" : "", "parse-names" : false, "suffix" : "" } ], "container-title" : "Journal of Applied Gerontology", "id" : "ITEM-1", "issue" : "4", "issued" : { "date-parts" : [ [ "2015" ] ] }, "page" : "484-500", "title" : "Impact of 6-month aerobic exercise on Alzheimer's symptoms", "type" : "article-journal", "volume" : "34" }, "uris" : [ "http://www.mendeley.com/documents/?uuid=84a87502-c49b-45ec-bc5e-bbc05836faa7" ] } ], "mendeley" : { "formattedCitation" : "&lt;sup&gt;38&lt;/sup&gt;", "plainTextFormattedCitation" : "38", "previouslyFormattedCitation" : "&lt;sup&gt;38&lt;/sup&gt;" }, "properties" : {  }, "schema" : "https://github.com/citation-style-language/schema/raw/master/csl-citation.json" }</w:instrText>
      </w:r>
      <w:r w:rsidR="00200C6E"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8</w:t>
      </w:r>
      <w:r w:rsidR="00200C6E" w:rsidRPr="00FF137E">
        <w:rPr>
          <w:rFonts w:ascii="Times New Roman" w:hAnsi="Times New Roman" w:cs="Times New Roman"/>
          <w:bCs/>
          <w:sz w:val="24"/>
          <w:szCs w:val="24"/>
          <w:lang w:eastAsia="ar-SA"/>
        </w:rPr>
        <w:fldChar w:fldCharType="end"/>
      </w:r>
      <w:r w:rsidR="00694743" w:rsidRPr="00FF137E">
        <w:rPr>
          <w:rFonts w:ascii="Times New Roman" w:hAnsi="Times New Roman" w:cs="Times New Roman"/>
          <w:bCs/>
          <w:sz w:val="24"/>
          <w:szCs w:val="24"/>
          <w:lang w:eastAsia="ar-SA"/>
        </w:rPr>
        <w:t xml:space="preserve"> </w:t>
      </w:r>
      <w:r w:rsidR="00E176FE" w:rsidRPr="00FF137E">
        <w:rPr>
          <w:rFonts w:ascii="Times New Roman" w:hAnsi="Times New Roman" w:cs="Times New Roman"/>
          <w:bCs/>
          <w:sz w:val="24"/>
          <w:szCs w:val="24"/>
          <w:lang w:eastAsia="ar-SA"/>
        </w:rPr>
        <w:t xml:space="preserve">Additionaly, Steinberg </w:t>
      </w:r>
      <w:r w:rsidR="00E176FE" w:rsidRPr="00FF137E">
        <w:rPr>
          <w:rFonts w:ascii="Times New Roman" w:hAnsi="Times New Roman" w:cs="Times New Roman"/>
          <w:bCs/>
          <w:i/>
          <w:sz w:val="24"/>
          <w:szCs w:val="24"/>
          <w:lang w:eastAsia="ar-SA"/>
        </w:rPr>
        <w:t>et al</w:t>
      </w:r>
      <w:r w:rsidR="0041421B" w:rsidRPr="00FF137E">
        <w:rPr>
          <w:rFonts w:ascii="Times New Roman" w:hAnsi="Times New Roman" w:cs="Times New Roman"/>
          <w:bCs/>
          <w:sz w:val="24"/>
          <w:szCs w:val="24"/>
          <w:lang w:eastAsia="ar-SA"/>
        </w:rPr>
        <w:t>.,</w:t>
      </w:r>
      <w:r w:rsidR="008D2789" w:rsidRPr="00FF137E">
        <w:rPr>
          <w:rFonts w:ascii="Times New Roman" w:hAnsi="Times New Roman" w:cs="Times New Roman"/>
          <w:bCs/>
          <w:sz w:val="24"/>
          <w:szCs w:val="24"/>
          <w:lang w:eastAsia="ar-SA"/>
        </w:rPr>
        <w:t xml:space="preserve"> divided 27 patients with AD into </w:t>
      </w:r>
      <w:r w:rsidR="0041421B" w:rsidRPr="00FF137E">
        <w:rPr>
          <w:rFonts w:ascii="Times New Roman" w:hAnsi="Times New Roman" w:cs="Times New Roman"/>
          <w:bCs/>
          <w:sz w:val="24"/>
          <w:szCs w:val="24"/>
          <w:lang w:eastAsia="ar-SA"/>
        </w:rPr>
        <w:t xml:space="preserve">an </w:t>
      </w:r>
      <w:r w:rsidR="008D2789" w:rsidRPr="00FF137E">
        <w:rPr>
          <w:rFonts w:ascii="Times New Roman" w:hAnsi="Times New Roman" w:cs="Times New Roman"/>
          <w:bCs/>
          <w:sz w:val="24"/>
          <w:szCs w:val="24"/>
          <w:lang w:eastAsia="ar-SA"/>
        </w:rPr>
        <w:t xml:space="preserve">intervention </w:t>
      </w:r>
      <w:r w:rsidR="00E26BE5" w:rsidRPr="00FF137E">
        <w:rPr>
          <w:rFonts w:ascii="Times New Roman" w:hAnsi="Times New Roman" w:cs="Times New Roman"/>
          <w:bCs/>
          <w:sz w:val="24"/>
          <w:szCs w:val="24"/>
          <w:lang w:eastAsia="ar-SA"/>
        </w:rPr>
        <w:t xml:space="preserve">(n=14) </w:t>
      </w:r>
      <w:r w:rsidR="008D2789" w:rsidRPr="00FF137E">
        <w:rPr>
          <w:rFonts w:ascii="Times New Roman" w:hAnsi="Times New Roman" w:cs="Times New Roman"/>
          <w:bCs/>
          <w:sz w:val="24"/>
          <w:szCs w:val="24"/>
          <w:lang w:eastAsia="ar-SA"/>
        </w:rPr>
        <w:t>and control group</w:t>
      </w:r>
      <w:r w:rsidR="00E26BE5" w:rsidRPr="00FF137E">
        <w:rPr>
          <w:rFonts w:ascii="Times New Roman" w:hAnsi="Times New Roman" w:cs="Times New Roman"/>
          <w:bCs/>
          <w:sz w:val="24"/>
          <w:szCs w:val="24"/>
          <w:lang w:eastAsia="ar-SA"/>
        </w:rPr>
        <w:t xml:space="preserve"> (n=13). </w:t>
      </w:r>
      <w:r w:rsidR="0041421B" w:rsidRPr="00FF137E">
        <w:rPr>
          <w:rFonts w:ascii="Times New Roman" w:hAnsi="Times New Roman" w:cs="Times New Roman"/>
          <w:bCs/>
          <w:sz w:val="24"/>
          <w:szCs w:val="24"/>
          <w:lang w:eastAsia="ar-SA"/>
        </w:rPr>
        <w:t>The intervention group received a d</w:t>
      </w:r>
      <w:r w:rsidR="00894ACA" w:rsidRPr="00FF137E">
        <w:rPr>
          <w:rFonts w:ascii="Times New Roman" w:hAnsi="Times New Roman" w:cs="Times New Roman"/>
          <w:bCs/>
          <w:sz w:val="24"/>
          <w:szCs w:val="24"/>
          <w:lang w:eastAsia="ar-SA"/>
        </w:rPr>
        <w:t>aily program of aerobic, balance and flexibility, and strength training</w:t>
      </w:r>
      <w:r w:rsidR="00F519AA" w:rsidRPr="00FF137E">
        <w:rPr>
          <w:rFonts w:ascii="Times New Roman" w:hAnsi="Times New Roman" w:cs="Times New Roman"/>
          <w:bCs/>
          <w:sz w:val="24"/>
          <w:szCs w:val="24"/>
          <w:lang w:eastAsia="ar-SA"/>
        </w:rPr>
        <w:t>, a trend towards increasing depression scores</w:t>
      </w:r>
      <w:r w:rsidR="00353973" w:rsidRPr="00FF137E">
        <w:rPr>
          <w:rFonts w:ascii="Times New Roman" w:hAnsi="Times New Roman" w:cs="Times New Roman"/>
          <w:bCs/>
          <w:sz w:val="24"/>
          <w:szCs w:val="24"/>
          <w:lang w:eastAsia="ar-SA"/>
        </w:rPr>
        <w:t xml:space="preserve"> was found</w:t>
      </w:r>
      <w:r w:rsidR="00F519AA" w:rsidRPr="00FF137E">
        <w:rPr>
          <w:rFonts w:ascii="Times New Roman" w:hAnsi="Times New Roman" w:cs="Times New Roman"/>
          <w:bCs/>
          <w:sz w:val="24"/>
          <w:szCs w:val="24"/>
          <w:lang w:eastAsia="ar-SA"/>
        </w:rPr>
        <w:t xml:space="preserve"> in the exercise group. </w:t>
      </w:r>
      <w:r w:rsidR="00581E1B"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02/gps.2175", "ISBN" : "0885-6230\\n1099-1166", "ISSN" : "08856230", "PMID" : "19089875", "abstract" : "Objective: To determine the feasibility and efficacy of a home-based exercise intervention program to improve the functional performance of patients with Alzheimer's Disease (AD). Methods: Twenty-seven home-dwelling patients with AD were randomized to either an exercise intervention program delivered by their caregivers or a home safety assessment control. Measures of functional performance (primary), cognition, neuropsychiatric symptoms, quality of life and caregiver burden (secondary) were obtained at baseline and at 6 and 12 weeks following randomization. For each outcome measure, intent-to-treat analyses using linear random effects models were performed. Feasibility and adverse events were also assessed. Results: Adherence to the exercise program was good. On the primary outcomes (functional performance) patients in the exercise group demonstrated a trend for improved performance on measures of hand function and lower extremity strength. On secondary outcome measures, trends toward worse depression and lower quality of life ratings were noted. Conclusions: The physical exercise intervention developed for the study, delivered by caregivers to home-dwelling patients with AD, was feasible and was associated with a trend for improved functional performance in this group of frail patients. Given the limited efficacy to date of pharmacotherapies for AD, further study of exercise intervention, in a variety of care setting, is warranted. Copyright \u00a9 2008 John Wiley &amp; Sons, Ltd.", "author" : [ { "dropping-particle" : "", "family" : "Steinberg", "given" : "Martin", "non-dropping-particle" : "", "parse-names" : false, "suffix" : "" }, { "dropping-particle" : "", "family" : "Sheppard Leoutsakos", "given" : "Jeannie Marie", "non-dropping-particle" : "", "parse-names" : false, "suffix" : "" }, { "dropping-particle" : "", "family" : "Podewills", "given" : "Laura Jean", "non-dropping-particle" : "", "parse-names" : false, "suffix" : "" }, { "dropping-particle" : "", "family" : "Lyketsos", "given" : "C. G.", "non-dropping-particle" : "", "parse-names" : false, "suffix" : "" } ], "container-title" : "International Journal of Geriatric Psychiatry", "id" : "ITEM-1", "issue" : "7", "issued" : { "date-parts" : [ [ "2009" ] ] }, "page" : "680-685", "title" : "Evaluation of a home-based exercise program in the treatment of Alzheimer's disease: The Maximizing Independence in Dementia (MIND) study", "type" : "article-journal", "volume" : "24" }, "uris" : [ "http://www.mendeley.com/documents/?uuid=ca985699-330b-4650-9092-153d2187b310" ] } ], "mendeley" : { "formattedCitation" : "&lt;sup&gt;35&lt;/sup&gt;", "plainTextFormattedCitation" : "35", "previouslyFormattedCitation" : "&lt;sup&gt;35&lt;/sup&gt;" }, "properties" : {  }, "schema" : "https://github.com/citation-style-language/schema/raw/master/csl-citation.json" }</w:instrText>
      </w:r>
      <w:r w:rsidR="00581E1B"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5</w:t>
      </w:r>
      <w:r w:rsidR="00581E1B" w:rsidRPr="00FF137E">
        <w:rPr>
          <w:rFonts w:ascii="Times New Roman" w:hAnsi="Times New Roman" w:cs="Times New Roman"/>
          <w:bCs/>
          <w:sz w:val="24"/>
          <w:szCs w:val="24"/>
          <w:lang w:eastAsia="ar-SA"/>
        </w:rPr>
        <w:fldChar w:fldCharType="end"/>
      </w:r>
      <w:r w:rsidR="00581E1B" w:rsidRPr="00FF137E">
        <w:rPr>
          <w:rFonts w:ascii="Times New Roman" w:hAnsi="Times New Roman" w:cs="Times New Roman"/>
          <w:bCs/>
          <w:sz w:val="24"/>
          <w:szCs w:val="24"/>
          <w:lang w:eastAsia="ar-SA"/>
        </w:rPr>
        <w:t xml:space="preserve"> </w:t>
      </w:r>
      <w:r w:rsidR="00F519AA" w:rsidRPr="00FF137E">
        <w:rPr>
          <w:rFonts w:ascii="Times New Roman" w:hAnsi="Times New Roman" w:cs="Times New Roman"/>
          <w:bCs/>
          <w:sz w:val="24"/>
          <w:szCs w:val="24"/>
          <w:lang w:eastAsia="ar-SA"/>
        </w:rPr>
        <w:t>Therefore, exercise in AD may be associated, at least in some pa</w:t>
      </w:r>
      <w:r w:rsidR="0024744C" w:rsidRPr="00FF137E">
        <w:rPr>
          <w:rFonts w:ascii="Times New Roman" w:hAnsi="Times New Roman" w:cs="Times New Roman"/>
          <w:bCs/>
          <w:sz w:val="24"/>
          <w:szCs w:val="24"/>
          <w:lang w:eastAsia="ar-SA"/>
        </w:rPr>
        <w:t xml:space="preserve">tients, with increased distress apart from its many beneficial effects. </w:t>
      </w:r>
    </w:p>
    <w:p w14:paraId="697E8E3C" w14:textId="77777777" w:rsidR="00586FE5" w:rsidRPr="00FF137E" w:rsidRDefault="00586FE5" w:rsidP="00C80EA3">
      <w:pPr>
        <w:spacing w:after="0" w:line="480" w:lineRule="auto"/>
        <w:jc w:val="both"/>
        <w:rPr>
          <w:rFonts w:ascii="Times New Roman" w:hAnsi="Times New Roman" w:cs="Times New Roman"/>
          <w:bCs/>
          <w:sz w:val="24"/>
          <w:szCs w:val="24"/>
          <w:lang w:eastAsia="ar-SA"/>
        </w:rPr>
      </w:pPr>
    </w:p>
    <w:p w14:paraId="51E89CE0" w14:textId="29181F25" w:rsidR="00F45A27" w:rsidRPr="00FF137E" w:rsidRDefault="00C80EA3" w:rsidP="00C80EA3">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 xml:space="preserve">The main reasons </w:t>
      </w:r>
      <w:r w:rsidR="00353973" w:rsidRPr="00FF137E">
        <w:rPr>
          <w:rFonts w:ascii="Times New Roman" w:hAnsi="Times New Roman" w:cs="Times New Roman"/>
          <w:bCs/>
          <w:sz w:val="24"/>
          <w:szCs w:val="24"/>
          <w:lang w:eastAsia="ar-SA"/>
        </w:rPr>
        <w:t>for</w:t>
      </w:r>
      <w:r w:rsidRPr="00FF137E">
        <w:rPr>
          <w:rFonts w:ascii="Times New Roman" w:hAnsi="Times New Roman" w:cs="Times New Roman"/>
          <w:bCs/>
          <w:sz w:val="24"/>
          <w:szCs w:val="24"/>
          <w:lang w:eastAsia="ar-SA"/>
        </w:rPr>
        <w:t xml:space="preserve"> the</w:t>
      </w:r>
      <w:r w:rsidR="00586FE5" w:rsidRPr="00FF137E">
        <w:rPr>
          <w:rFonts w:ascii="Times New Roman" w:hAnsi="Times New Roman" w:cs="Times New Roman"/>
          <w:bCs/>
          <w:sz w:val="24"/>
          <w:szCs w:val="24"/>
          <w:lang w:eastAsia="ar-SA"/>
        </w:rPr>
        <w:t>se</w:t>
      </w:r>
      <w:r w:rsidRPr="00FF137E">
        <w:rPr>
          <w:rFonts w:ascii="Times New Roman" w:hAnsi="Times New Roman" w:cs="Times New Roman"/>
          <w:bCs/>
          <w:sz w:val="24"/>
          <w:szCs w:val="24"/>
          <w:lang w:eastAsia="ar-SA"/>
        </w:rPr>
        <w:t xml:space="preserve"> different results may be </w:t>
      </w:r>
      <w:r w:rsidR="00353973" w:rsidRPr="00FF137E">
        <w:rPr>
          <w:rFonts w:ascii="Times New Roman" w:hAnsi="Times New Roman" w:cs="Times New Roman"/>
          <w:bCs/>
          <w:sz w:val="24"/>
          <w:szCs w:val="24"/>
          <w:lang w:eastAsia="ar-SA"/>
        </w:rPr>
        <w:t>owing to differences</w:t>
      </w:r>
      <w:r w:rsidRPr="00FF137E">
        <w:rPr>
          <w:rFonts w:ascii="Times New Roman" w:hAnsi="Times New Roman" w:cs="Times New Roman"/>
          <w:bCs/>
          <w:sz w:val="24"/>
          <w:szCs w:val="24"/>
          <w:lang w:eastAsia="ar-SA"/>
        </w:rPr>
        <w:t xml:space="preserve">  </w:t>
      </w:r>
      <w:r w:rsidR="00353973" w:rsidRPr="00FF137E">
        <w:rPr>
          <w:rFonts w:ascii="Times New Roman" w:hAnsi="Times New Roman" w:cs="Times New Roman"/>
          <w:bCs/>
          <w:sz w:val="24"/>
          <w:szCs w:val="24"/>
          <w:lang w:eastAsia="ar-SA"/>
        </w:rPr>
        <w:t>in intervention content between studies (</w:t>
      </w:r>
      <w:r w:rsidR="00796907" w:rsidRPr="00FF137E">
        <w:rPr>
          <w:rFonts w:ascii="Times New Roman" w:hAnsi="Times New Roman" w:cs="Times New Roman"/>
          <w:bCs/>
          <w:sz w:val="24"/>
          <w:szCs w:val="24"/>
          <w:lang w:eastAsia="ar-SA"/>
        </w:rPr>
        <w:t>Table 1</w:t>
      </w:r>
      <w:r w:rsidR="00353973" w:rsidRPr="00FF137E">
        <w:rPr>
          <w:rFonts w:ascii="Times New Roman" w:hAnsi="Times New Roman" w:cs="Times New Roman"/>
          <w:bCs/>
          <w:sz w:val="24"/>
          <w:szCs w:val="24"/>
          <w:lang w:eastAsia="ar-SA"/>
        </w:rPr>
        <w:t>)</w:t>
      </w:r>
      <w:r w:rsidRPr="00FF137E">
        <w:rPr>
          <w:rFonts w:ascii="Times New Roman" w:hAnsi="Times New Roman" w:cs="Times New Roman"/>
          <w:bCs/>
          <w:sz w:val="24"/>
          <w:szCs w:val="24"/>
          <w:lang w:eastAsia="ar-SA"/>
        </w:rPr>
        <w:t>. Firstly, type of exercise ranged from walking to more comprehensive programs, such as aerobics, resistance, endurance activities, strength training,</w:t>
      </w:r>
      <w:r w:rsidRPr="00FF137E">
        <w:rPr>
          <w:rFonts w:ascii="MinionPro-Regular" w:hAnsi="MinionPro-Regular" w:cs="MinionPro-Regular"/>
          <w:noProof w:val="0"/>
          <w:sz w:val="20"/>
          <w:szCs w:val="20"/>
        </w:rPr>
        <w:t xml:space="preserve"> </w:t>
      </w:r>
      <w:r w:rsidRPr="00FF137E">
        <w:rPr>
          <w:rFonts w:ascii="Times New Roman" w:hAnsi="Times New Roman" w:cs="Times New Roman"/>
          <w:bCs/>
          <w:sz w:val="24"/>
          <w:szCs w:val="24"/>
          <w:lang w:eastAsia="ar-SA"/>
        </w:rPr>
        <w:t xml:space="preserve">hydrotherapy, balance and flexibility training. </w:t>
      </w:r>
      <w:r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17/S1041610211002365", "ISBN" : "1741-203X\\r1041-6102", "ISSN" : "1041-6102", "PMID" : "22172121", "abstract" : "Background: Behavioral and psychological symptoms of dementia (BPSD) are common and are core symptoms of the condition. They cause considerable distress to the person with dementia and their carers and predict early institutionalization and death. Historically, these symptoms have been managed with anxiolytic and antipsychotic medication. Although potentially effective, such medication has been used too widely and is associated with serious adverse side-effects and increased mortality. Consequently, there is a need to evaluate non-pharmacological therapies for behavioral and psychological symptoms in this population. One such therapy is physical activity, which has widespread health benefits. The aim of this review is to summarize the current findings of the efficacy of physical activity on BPSD. Method: Published articles were identified using electronic and manual searches. Rather than systematically aggregating data, this review adopted a rapid critical interpretive approach to synthesize the literature. Results: Exercise appears to be beneficial in reducing some BPSD, especially depressed mood, agitation, and wandering, and may also improve night-time sleep. Evidence of the efficacy of exercise on improving other symptoms such as anxiety, apathy, and repetitive behaviors is currently weak or lacking. Conclusion: The beneficial effect of exercise type, its duration, and frequency is unclear although some studies suggest that walking for at least 30 minutes, several times a week, may enhance outcome. The methodological shortcomings of current work in this area are substantial. The research and clinical implications of current findings are discussed. \u00a9 2011 International Psychogeriatric Association.", "author" : [ { "dropping-particle" : "V.", "family" : "Thun\u00e9-Boyle", "given" : "I. C.", "non-dropping-particle" : "", "parse-names" : false, "suffix" : "" }, { "dropping-particle" : "", "family" : "Iliffe", "given" : "S.", "non-dropping-particle" : "", "parse-names" : false, "suffix" : "" }, { "dropping-particle" : "", "family" : "Cerga-Pashoja", "given" : "A.", "non-dropping-particle" : "", "parse-names" : false, "suffix" : "" }, { "dropping-particle" : "", "family" : "Lowery", "given" : "D.", "non-dropping-particle" : "", "parse-names" : false, "suffix" : "" }, { "dropping-particle" : "", "family" : "Warner", "given" : "J.", "non-dropping-particle" : "", "parse-names" : false, "suffix" : "" } ], "container-title" : "International Psychogeriatrics", "id" : "ITEM-1", "issue" : "07", "issued" : { "date-parts" : [ [ "2012" ] ] }, "page" : "1046-1057", "title" : "The effect of exercise on behavioral and psychological symptoms of dementia: towards a research agenda", "type" : "article-journal", "volume" : "24" }, "uris" : [ "http://www.mendeley.com/documents/?uuid=9f9737fd-b948-469f-a3f2-9ee20f1dcb8d" ] } ], "mendeley" : { "formattedCitation" : "&lt;sup&gt;39&lt;/sup&gt;", "plainTextFormattedCitation" : "39", "previouslyFormattedCitation" : "&lt;sup&gt;39&lt;/sup&gt;" }, "properties" : {  }, "schema" : "https://github.com/citation-style-language/schema/raw/master/csl-citation.json" }</w:instrText>
      </w:r>
      <w:r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9</w:t>
      </w:r>
      <w:r w:rsidRPr="00FF137E">
        <w:rPr>
          <w:rFonts w:ascii="Times New Roman" w:hAnsi="Times New Roman" w:cs="Times New Roman"/>
          <w:bCs/>
          <w:sz w:val="24"/>
          <w:szCs w:val="24"/>
          <w:lang w:eastAsia="ar-SA"/>
        </w:rPr>
        <w:fldChar w:fldCharType="end"/>
      </w:r>
      <w:r w:rsidRPr="00FF137E">
        <w:rPr>
          <w:rFonts w:ascii="Times New Roman" w:hAnsi="Times New Roman" w:cs="Times New Roman"/>
          <w:bCs/>
          <w:sz w:val="24"/>
          <w:szCs w:val="24"/>
          <w:lang w:eastAsia="ar-SA"/>
        </w:rPr>
        <w:t xml:space="preserve"> It seems that comprehensive, regular and long-term exercise is more effective to reduce NPs and caregiver burden. </w:t>
      </w:r>
      <w:r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80/13607860701529932", "ISBN" : "1360-7863", "ISSN" : "1360-7863", "PMID" : "18297481", "abstract" : "UNLABELLED: The purpose of this study was to compare the effects of 16 weeks of a comprehensive exercise routine to supervised walking and social conversation on depression in nursing home residents with Alzheimer's disease (AD).\\n\\nMETHOD: This study was a three-group, repeated-measures design with random assignment to treatment group. Forty-five nursing home residents with moderate to severe AD were randomly assigned to a 16-week programme of comprehensive exercise, supervised walking or social conversation. Raters were blinded to treatment group assignment. Major outcome variables were depression measured by the Cornell Scale for Depression in Dementia, mood measured by the Dementia Mood Assessment Scale and the Alzheimer's Mood Scale, and affect measured by the Observed Affect Scale. Depression was reduced in all three groups with some evidence of superior benefit from exercise. Depression is a common problem with serious and costly consequences for nursing home residents with AD. Exercise as a behavioural approach to treatment of depression in nursing home residents with severe AD evidenced a clear benefit to participants in this study. More research is needed to clarify the relative benefits of different types of exercise in conjunction with or without pharmacological intervention.", "author" : [ { "dropping-particle" : "", "family" : "Williams", "given" : "C. L.", "non-dropping-particle" : "", "parse-names" : false, "suffix" : "" }, { "dropping-particle" : "", "family" : "Tappen", "given" : "R. M.", "non-dropping-particle" : "", "parse-names" : false, "suffix" : "" } ], "container-title" : "Aging &amp; Mental Health", "id" : "ITEM-1", "issue" : "1", "issued" : { "date-parts" : [ [ "2008" ] ] }, "page" : "72-80", "title" : "Exercise training for depressed older adults with Alzheimer's disease", "type" : "article-journal", "volume" : "12" }, "uris" : [ "http://www.mendeley.com/documents/?uuid=b9ca8163-cd5a-41ae-9f69-5727757b1628" ] }, { "id" : "ITEM-2", "itemData" : { "DOI" : "10.1590/S1807-59322011000400015", "ISBN" : "1807-5932", "ISSN" : "1807-5932", "PMID" : "21655755", "abstract" : "INTRODUCTION: A significant benefit from physical activity has recently been described in some patients who suffer from neurodegenerative diseases.\\n\\nOBJECTIVE: To assess the effects of physical activity on neuropsychiatric disturbances in demented patients and on the mental burden of their caregivers.\\n\\nMETHODS: Assisted by a public geriatric psychiatry clinical unit, we studied 59 patients with dementia. Patients were divided into three groups according to their diagnosis and level of physical activity. Data were assessed through a semi-structured interview. Patients were evaluated with the Neuropsychiatric Inventory, the Mini-Sleep Questionnaire and the Baecke Questionnaire. The data were statistically analyzed using the Mann-Whitney U test and linear regression, with the level of significance set at 5%.\\n\\nRESULTS: Patients with Alzheimer's or vascular dementia who engaged in physical activity had fewer neuropsychiatric symptoms than those who did not. When compared to the control group, the caregivers of patients with vascular dementia who engaged in physical activity had a reduced burden.\\n\\nCONCLUSION: The regular practice of physical activity seems to contribute to a reduction in neuropsychiatric symptoms in dementia patients and to attenuate the burden of the caregivers of those patients.", "author" : [ { "dropping-particle" : "", "family" : "Christofoletti", "given" : "Gustavo", "non-dropping-particle" : "", "parse-names" : false, "suffix" : "" }, { "dropping-particle" : "", "family" : "Oliani", "given" : "Merlyn M\u00e9rcia", "non-dropping-particle" : "", "parse-names" : false, "suffix" : "" }, { "dropping-particle" : "", "family" : "Bucken-Gobbi", "given" : "Lilian Teresa", "non-dropping-particle" : "", "parse-names" : false, "suffix" : "" }, { "dropping-particle" : "", "family" : "Gobbi", "given" : "Sebasti\u00e3o", "non-dropping-particle" : "", "parse-names" : false, "suffix" : "" }, { "dropping-particle" : "", "family" : "Beinotti", "given" : "Fernanda", "non-dropping-particle" : "", "parse-names" : false, "suffix" : "" }, { "dropping-particle" : "", "family" : "Stella", "given" : "Florindo", "non-dropping-particle" : "", "parse-names" : false, "suffix" : "" } ], "container-title" : "Clinics", "id" : "ITEM-2", "issue" : "4", "issued" : { "date-parts" : [ [ "2011" ] ] }, "page" : "613-618", "title" : "Physical activity attenuates neuropsychiatric disturbances and caregiver burden in patients with dementia", "type" : "article-journal", "volume" : "66" }, "uris" : [ "http://www.mendeley.com/documents/?uuid=e2e3ce28-aeac-4d29-b0c5-279789fddb72" ] } ], "mendeley" : { "formattedCitation" : "&lt;sup&gt;40,41&lt;/sup&gt;", "plainTextFormattedCitation" : "40,41", "previouslyFormattedCitation" : "&lt;sup&gt;40,41&lt;/sup&gt;" }, "properties" : {  }, "schema" : "https://github.com/citation-style-language/schema/raw/master/csl-citation.json" }</w:instrText>
      </w:r>
      <w:r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40,41</w:t>
      </w:r>
      <w:r w:rsidRPr="00FF137E">
        <w:rPr>
          <w:rFonts w:ascii="Times New Roman" w:hAnsi="Times New Roman" w:cs="Times New Roman"/>
          <w:bCs/>
          <w:sz w:val="24"/>
          <w:szCs w:val="24"/>
          <w:lang w:eastAsia="ar-SA"/>
        </w:rPr>
        <w:fldChar w:fldCharType="end"/>
      </w:r>
      <w:r w:rsidRPr="00FF137E">
        <w:rPr>
          <w:rFonts w:ascii="Times New Roman" w:hAnsi="Times New Roman" w:cs="Times New Roman"/>
          <w:bCs/>
          <w:sz w:val="24"/>
          <w:szCs w:val="24"/>
          <w:lang w:eastAsia="ar-SA"/>
        </w:rPr>
        <w:t xml:space="preserve"> Secondly, frequency and duration of exercise varies from a daily program of exercise to 30 minutes three times a week and 30–45 </w:t>
      </w:r>
      <w:r w:rsidRPr="00FF137E">
        <w:rPr>
          <w:rFonts w:ascii="Times New Roman" w:hAnsi="Times New Roman" w:cs="Times New Roman"/>
          <w:bCs/>
          <w:sz w:val="24"/>
          <w:szCs w:val="24"/>
          <w:lang w:eastAsia="ar-SA"/>
        </w:rPr>
        <w:lastRenderedPageBreak/>
        <w:t xml:space="preserve">minutes once a week, but in general, higher frequency of exercise is related to lower NPs. </w:t>
      </w:r>
      <w:r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17/S1041610211002365", "ISBN" : "1741-203X\\r1041-6102", "ISSN" : "1041-6102", "PMID" : "22172121", "abstract" : "Background: Behavioral and psychological symptoms of dementia (BPSD) are common and are core symptoms of the condition. They cause considerable distress to the person with dementia and their carers and predict early institutionalization and death. Historically, these symptoms have been managed with anxiolytic and antipsychotic medication. Although potentially effective, such medication has been used too widely and is associated with serious adverse side-effects and increased mortality. Consequently, there is a need to evaluate non-pharmacological therapies for behavioral and psychological symptoms in this population. One such therapy is physical activity, which has widespread health benefits. The aim of this review is to summarize the current findings of the efficacy of physical activity on BPSD. Method: Published articles were identified using electronic and manual searches. Rather than systematically aggregating data, this review adopted a rapid critical interpretive approach to synthesize the literature. Results: Exercise appears to be beneficial in reducing some BPSD, especially depressed mood, agitation, and wandering, and may also improve night-time sleep. Evidence of the efficacy of exercise on improving other symptoms such as anxiety, apathy, and repetitive behaviors is currently weak or lacking. Conclusion: The beneficial effect of exercise type, its duration, and frequency is unclear although some studies suggest that walking for at least 30 minutes, several times a week, may enhance outcome. The methodological shortcomings of current work in this area are substantial. The research and clinical implications of current findings are discussed. \u00a9 2011 International Psychogeriatric Association.", "author" : [ { "dropping-particle" : "V.", "family" : "Thun\u00e9-Boyle", "given" : "I. C.", "non-dropping-particle" : "", "parse-names" : false, "suffix" : "" }, { "dropping-particle" : "", "family" : "Iliffe", "given" : "S.", "non-dropping-particle" : "", "parse-names" : false, "suffix" : "" }, { "dropping-particle" : "", "family" : "Cerga-Pashoja", "given" : "A.", "non-dropping-particle" : "", "parse-names" : false, "suffix" : "" }, { "dropping-particle" : "", "family" : "Lowery", "given" : "D.", "non-dropping-particle" : "", "parse-names" : false, "suffix" : "" }, { "dropping-particle" : "", "family" : "Warner", "given" : "J.", "non-dropping-particle" : "", "parse-names" : false, "suffix" : "" } ], "container-title" : "International Psychogeriatrics", "id" : "ITEM-1", "issue" : "07", "issued" : { "date-parts" : [ [ "2012" ] ] }, "page" : "1046-1057", "title" : "The effect of exercise on behavioral and psychological symptoms of dementia: towards a research agenda", "type" : "article-journal", "volume" : "24" }, "uris" : [ "http://www.mendeley.com/documents/?uuid=9f9737fd-b948-469f-a3f2-9ee20f1dcb8d" ] } ], "mendeley" : { "formattedCitation" : "&lt;sup&gt;39&lt;/sup&gt;", "plainTextFormattedCitation" : "39", "previouslyFormattedCitation" : "&lt;sup&gt;39&lt;/sup&gt;" }, "properties" : {  }, "schema" : "https://github.com/citation-style-language/schema/raw/master/csl-citation.json" }</w:instrText>
      </w:r>
      <w:r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9</w:t>
      </w:r>
      <w:r w:rsidRPr="00FF137E">
        <w:rPr>
          <w:rFonts w:ascii="Times New Roman" w:hAnsi="Times New Roman" w:cs="Times New Roman"/>
          <w:bCs/>
          <w:sz w:val="24"/>
          <w:szCs w:val="24"/>
          <w:lang w:eastAsia="ar-SA"/>
        </w:rPr>
        <w:fldChar w:fldCharType="end"/>
      </w:r>
      <w:r w:rsidRPr="00FF137E">
        <w:rPr>
          <w:rFonts w:ascii="Times New Roman" w:hAnsi="Times New Roman" w:cs="Times New Roman"/>
          <w:bCs/>
          <w:sz w:val="24"/>
          <w:szCs w:val="24"/>
          <w:lang w:eastAsia="ar-SA"/>
        </w:rPr>
        <w:t xml:space="preserve"> Thirdly, </w:t>
      </w:r>
      <w:r w:rsidR="00586FE5" w:rsidRPr="00FF137E">
        <w:rPr>
          <w:rFonts w:ascii="Times New Roman" w:hAnsi="Times New Roman" w:cs="Times New Roman"/>
          <w:bCs/>
          <w:sz w:val="24"/>
          <w:szCs w:val="24"/>
          <w:lang w:eastAsia="ar-SA"/>
        </w:rPr>
        <w:t>the setting in which the study was conducted can further affects our results, since the nature of the patients significantly changed between nursing home, hospital or their home</w:t>
      </w:r>
      <w:r w:rsidRPr="00FF137E">
        <w:rPr>
          <w:rFonts w:ascii="Times New Roman" w:hAnsi="Times New Roman" w:cs="Times New Roman"/>
          <w:bCs/>
          <w:sz w:val="24"/>
          <w:szCs w:val="24"/>
          <w:lang w:eastAsia="ar-SA"/>
        </w:rPr>
        <w:t xml:space="preserve">. </w:t>
      </w:r>
      <w:r w:rsidRPr="00FF137E">
        <w:rPr>
          <w:rFonts w:ascii="Times New Roman" w:hAnsi="Times New Roman" w:cs="Times New Roman"/>
          <w:bCs/>
          <w:sz w:val="24"/>
          <w:szCs w:val="24"/>
          <w:lang w:eastAsia="ar-SA"/>
        </w:rPr>
        <w:fldChar w:fldCharType="begin" w:fldLock="1"/>
      </w:r>
      <w:r w:rsidR="00507382" w:rsidRPr="00FF137E">
        <w:rPr>
          <w:rFonts w:ascii="Times New Roman" w:hAnsi="Times New Roman" w:cs="Times New Roman"/>
          <w:bCs/>
          <w:sz w:val="24"/>
          <w:szCs w:val="24"/>
          <w:lang w:eastAsia="ar-SA"/>
        </w:rPr>
        <w:instrText>ADDIN CSL_CITATION { "citationItems" : [ { "id" : "ITEM-1", "itemData" : { "DOI" : "10.1017/S1041610211002365", "ISBN" : "1741-203X\\r1041-6102", "ISSN" : "1041-6102", "PMID" : "22172121", "abstract" : "Background: Behavioral and psychological symptoms of dementia (BPSD) are common and are core symptoms of the condition. They cause considerable distress to the person with dementia and their carers and predict early institutionalization and death. Historically, these symptoms have been managed with anxiolytic and antipsychotic medication. Although potentially effective, such medication has been used too widely and is associated with serious adverse side-effects and increased mortality. Consequently, there is a need to evaluate non-pharmacological therapies for behavioral and psychological symptoms in this population. One such therapy is physical activity, which has widespread health benefits. The aim of this review is to summarize the current findings of the efficacy of physical activity on BPSD. Method: Published articles were identified using electronic and manual searches. Rather than systematically aggregating data, this review adopted a rapid critical interpretive approach to synthesize the literature. Results: Exercise appears to be beneficial in reducing some BPSD, especially depressed mood, agitation, and wandering, and may also improve night-time sleep. Evidence of the efficacy of exercise on improving other symptoms such as anxiety, apathy, and repetitive behaviors is currently weak or lacking. Conclusion: The beneficial effect of exercise type, its duration, and frequency is unclear although some studies suggest that walking for at least 30 minutes, several times a week, may enhance outcome. The methodological shortcomings of current work in this area are substantial. The research and clinical implications of current findings are discussed. \u00a9 2011 International Psychogeriatric Association.", "author" : [ { "dropping-particle" : "V.", "family" : "Thun\u00e9-Boyle", "given" : "I. C.", "non-dropping-particle" : "", "parse-names" : false, "suffix" : "" }, { "dropping-particle" : "", "family" : "Iliffe", "given" : "S.", "non-dropping-particle" : "", "parse-names" : false, "suffix" : "" }, { "dropping-particle" : "", "family" : "Cerga-Pashoja", "given" : "A.", "non-dropping-particle" : "", "parse-names" : false, "suffix" : "" }, { "dropping-particle" : "", "family" : "Lowery", "given" : "D.", "non-dropping-particle" : "", "parse-names" : false, "suffix" : "" }, { "dropping-particle" : "", "family" : "Warner", "given" : "J.", "non-dropping-particle" : "", "parse-names" : false, "suffix" : "" } ], "container-title" : "International Psychogeriatrics", "id" : "ITEM-1", "issue" : "07", "issued" : { "date-parts" : [ [ "2012" ] ] }, "page" : "1046-1057", "title" : "The effect of exercise on behavioral and psychological symptoms of dementia: towards a research agenda", "type" : "article-journal", "volume" : "24" }, "uris" : [ "http://www.mendeley.com/documents/?uuid=9f9737fd-b948-469f-a3f2-9ee20f1dcb8d" ] }, { "id" : "ITEM-2", "itemData" : { "DOI" : "10.1111/j.1532-5415.2007.01035.x", "ISBN" : "0002-8614\\r1532-5415", "ISSN" : "00028614", "PMID" : "17302650", "abstract" : "To investigate the effectiveness of an exercise program in improving ability to perform activities of daily living (ADLs), physical performance, and nutritional status and decreasing behavioral disturbance and depression in patients with Alzheimer's disease (AD).", "author" : [ { "dropping-particle" : "", "family" : "Rolland", "given" : "Yves", "non-dropping-particle" : "", "parse-names" : false, "suffix" : "" }, { "dropping-particle" : "", "family" : "Pillard", "given" : "Fabien", "non-dropping-particle" : "", "parse-names" : false, "suffix" : "" }, { "dropping-particle" : "", "family" : "Klapouszczak", "given" : "Adrian", "non-dropping-particle" : "", "parse-names" : false, "suffix" : "" }, { "dropping-particle" : "", "family" : "Reynish", "given" : "Emma", "non-dropping-particle" : "", "parse-names" : false, "suffix" : "" }, { "dropping-particle" : "", "family" : "Thomas", "given" : "David", "non-dropping-particle" : "", "parse-names" : false, "suffix" : "" }, { "dropping-particle" : "", "family" : "Andrieu", "given" : "Sandrine", "non-dropping-particle" : "", "parse-names" : false, "suffix" : "" }, { "dropping-particle" : "", "family" : "Rivi\u00e8re", "given" : "Daniel", "non-dropping-particle" : "", "parse-names" : false, "suffix" : "" }, { "dropping-particle" : "", "family" : "Vellas", "given" : "Bruno", "non-dropping-particle" : "", "parse-names" : false, "suffix" : "" } ], "container-title" : "Journal of the American Geriatrics Society", "id" : "ITEM-2", "issue" : "2", "issued" : { "date-parts" : [ [ "2007" ] ] }, "page" : "158-165", "title" : "Exercise program for nursing home residents with Alzheimer's disease: A 1-year randomized, controlled trial", "type" : "article-journal", "volume" : "55" }, "uris" : [ "http://www.mendeley.com/documents/?uuid=8c7c71b0-0dab-4968-97c4-3193a8082d4d" ] } ], "mendeley" : { "formattedCitation" : "&lt;sup&gt;37,39&lt;/sup&gt;", "plainTextFormattedCitation" : "37,39", "previouslyFormattedCitation" : "&lt;sup&gt;37,39&lt;/sup&gt;" }, "properties" : {  }, "schema" : "https://github.com/citation-style-language/schema/raw/master/csl-citation.json" }</w:instrText>
      </w:r>
      <w:r w:rsidRPr="00FF137E">
        <w:rPr>
          <w:rFonts w:ascii="Times New Roman" w:hAnsi="Times New Roman" w:cs="Times New Roman"/>
          <w:bCs/>
          <w:sz w:val="24"/>
          <w:szCs w:val="24"/>
          <w:lang w:eastAsia="ar-SA"/>
        </w:rPr>
        <w:fldChar w:fldCharType="separate"/>
      </w:r>
      <w:r w:rsidR="008868D4" w:rsidRPr="00FF137E">
        <w:rPr>
          <w:rFonts w:ascii="Times New Roman" w:hAnsi="Times New Roman" w:cs="Times New Roman"/>
          <w:bCs/>
          <w:sz w:val="24"/>
          <w:szCs w:val="24"/>
          <w:vertAlign w:val="superscript"/>
          <w:lang w:eastAsia="ar-SA"/>
        </w:rPr>
        <w:t>37,39</w:t>
      </w:r>
      <w:r w:rsidRPr="00FF137E">
        <w:rPr>
          <w:rFonts w:ascii="Times New Roman" w:hAnsi="Times New Roman" w:cs="Times New Roman"/>
          <w:bCs/>
          <w:sz w:val="24"/>
          <w:szCs w:val="24"/>
          <w:lang w:eastAsia="ar-SA"/>
        </w:rPr>
        <w:fldChar w:fldCharType="end"/>
      </w:r>
      <w:r w:rsidRPr="00FF137E">
        <w:rPr>
          <w:rFonts w:ascii="Times New Roman" w:hAnsi="Times New Roman" w:cs="Times New Roman"/>
          <w:bCs/>
          <w:sz w:val="24"/>
          <w:szCs w:val="24"/>
          <w:lang w:eastAsia="ar-SA"/>
        </w:rPr>
        <w:t xml:space="preserve"> However, there is no evidence which place of exersice is more suitable for patients with AD.  Therefore, the features of optimal exercise to improve NPs are not clear.</w:t>
      </w:r>
      <w:r w:rsidR="00F45A27" w:rsidRPr="00FF137E">
        <w:rPr>
          <w:rFonts w:ascii="Times New Roman" w:hAnsi="Times New Roman" w:cs="Times New Roman"/>
          <w:bCs/>
          <w:sz w:val="24"/>
          <w:szCs w:val="24"/>
          <w:lang w:eastAsia="ar-SA"/>
        </w:rPr>
        <w:t xml:space="preserve"> </w:t>
      </w:r>
    </w:p>
    <w:p w14:paraId="2D3C0A07" w14:textId="15593FDF" w:rsidR="00F45A27" w:rsidRPr="00FF137E" w:rsidRDefault="00F45A27" w:rsidP="00F45A27">
      <w:pPr>
        <w:spacing w:after="0" w:line="480" w:lineRule="auto"/>
        <w:jc w:val="both"/>
        <w:rPr>
          <w:rFonts w:ascii="Times New Roman" w:hAnsi="Times New Roman" w:cs="Times New Roman"/>
          <w:bCs/>
          <w:sz w:val="24"/>
          <w:szCs w:val="24"/>
          <w:lang w:eastAsia="ar-SA"/>
        </w:rPr>
      </w:pPr>
      <w:r w:rsidRPr="00FF137E">
        <w:rPr>
          <w:rFonts w:ascii="Times New Roman" w:hAnsi="Times New Roman" w:cs="Times New Roman"/>
          <w:bCs/>
          <w:sz w:val="24"/>
          <w:szCs w:val="24"/>
          <w:lang w:eastAsia="ar-SA"/>
        </w:rPr>
        <w:t>On the other hand, another handicap ab</w:t>
      </w:r>
      <w:r w:rsidR="00982978" w:rsidRPr="00FF137E">
        <w:rPr>
          <w:rFonts w:ascii="Times New Roman" w:hAnsi="Times New Roman" w:cs="Times New Roman"/>
          <w:bCs/>
          <w:sz w:val="24"/>
          <w:szCs w:val="24"/>
          <w:lang w:eastAsia="ar-SA"/>
        </w:rPr>
        <w:t>out this topic is that</w:t>
      </w:r>
      <w:r w:rsidRPr="00FF137E">
        <w:rPr>
          <w:rFonts w:ascii="Times New Roman" w:hAnsi="Times New Roman" w:cs="Times New Roman"/>
          <w:bCs/>
          <w:sz w:val="24"/>
          <w:szCs w:val="24"/>
          <w:lang w:eastAsia="ar-SA"/>
        </w:rPr>
        <w:t xml:space="preserve"> most of the studies have tried to show how physical activity affect</w:t>
      </w:r>
      <w:r w:rsidR="00751B3A" w:rsidRPr="00FF137E">
        <w:rPr>
          <w:rFonts w:ascii="Times New Roman" w:hAnsi="Times New Roman" w:cs="Times New Roman"/>
          <w:bCs/>
          <w:sz w:val="24"/>
          <w:szCs w:val="24"/>
          <w:lang w:eastAsia="ar-SA"/>
        </w:rPr>
        <w:t>s</w:t>
      </w:r>
      <w:r w:rsidRPr="00FF137E">
        <w:rPr>
          <w:rFonts w:ascii="Times New Roman" w:hAnsi="Times New Roman" w:cs="Times New Roman"/>
          <w:bCs/>
          <w:sz w:val="24"/>
          <w:szCs w:val="24"/>
          <w:lang w:eastAsia="ar-SA"/>
        </w:rPr>
        <w:t xml:space="preserve"> </w:t>
      </w:r>
      <w:r w:rsidR="00982978" w:rsidRPr="00FF137E">
        <w:rPr>
          <w:rFonts w:ascii="Times New Roman" w:hAnsi="Times New Roman" w:cs="Times New Roman"/>
          <w:bCs/>
          <w:sz w:val="24"/>
          <w:szCs w:val="24"/>
          <w:lang w:eastAsia="ar-SA"/>
        </w:rPr>
        <w:t xml:space="preserve">depression and sleep disturbances, but there is </w:t>
      </w:r>
      <w:r w:rsidR="003D61DF" w:rsidRPr="00FF137E">
        <w:rPr>
          <w:rFonts w:ascii="Times New Roman" w:hAnsi="Times New Roman" w:cs="Times New Roman"/>
          <w:bCs/>
          <w:sz w:val="24"/>
          <w:szCs w:val="24"/>
          <w:lang w:eastAsia="ar-SA"/>
        </w:rPr>
        <w:t>a limited</w:t>
      </w:r>
      <w:r w:rsidR="00982978" w:rsidRPr="00FF137E">
        <w:rPr>
          <w:rFonts w:ascii="Times New Roman" w:hAnsi="Times New Roman" w:cs="Times New Roman"/>
          <w:bCs/>
          <w:sz w:val="24"/>
          <w:szCs w:val="24"/>
          <w:lang w:eastAsia="ar-SA"/>
        </w:rPr>
        <w:t xml:space="preserve"> research to assess the other NPs such as disinhibition, apathy, hallucinations, anxiety. Therefore,</w:t>
      </w:r>
      <w:r w:rsidR="00FD08F5" w:rsidRPr="00FF137E">
        <w:rPr>
          <w:rFonts w:ascii="Times New Roman" w:hAnsi="Times New Roman" w:cs="Times New Roman"/>
          <w:bCs/>
          <w:sz w:val="24"/>
          <w:szCs w:val="24"/>
          <w:lang w:eastAsia="ar-SA"/>
        </w:rPr>
        <w:t xml:space="preserve"> </w:t>
      </w:r>
      <w:r w:rsidRPr="00FF137E">
        <w:rPr>
          <w:rFonts w:ascii="Times New Roman" w:hAnsi="Times New Roman" w:cs="Times New Roman"/>
          <w:bCs/>
          <w:sz w:val="24"/>
          <w:szCs w:val="24"/>
          <w:lang w:eastAsia="ar-SA"/>
        </w:rPr>
        <w:t>f</w:t>
      </w:r>
      <w:r w:rsidR="00982978" w:rsidRPr="00FF137E">
        <w:rPr>
          <w:rFonts w:ascii="Times New Roman" w:hAnsi="Times New Roman" w:cs="Times New Roman"/>
          <w:bCs/>
          <w:sz w:val="24"/>
          <w:szCs w:val="24"/>
          <w:lang w:eastAsia="ar-SA"/>
        </w:rPr>
        <w:t>urther studies are</w:t>
      </w:r>
      <w:r w:rsidRPr="00FF137E">
        <w:rPr>
          <w:rFonts w:ascii="Times New Roman" w:hAnsi="Times New Roman" w:cs="Times New Roman"/>
          <w:bCs/>
          <w:sz w:val="24"/>
          <w:szCs w:val="24"/>
          <w:lang w:eastAsia="ar-SA"/>
        </w:rPr>
        <w:t xml:space="preserve"> needed in order to focus on relationship between physical activity and each of NPs</w:t>
      </w:r>
      <w:r w:rsidR="00982978" w:rsidRPr="00FF137E">
        <w:rPr>
          <w:rFonts w:ascii="Times New Roman" w:hAnsi="Times New Roman" w:cs="Times New Roman"/>
          <w:bCs/>
          <w:sz w:val="24"/>
          <w:szCs w:val="24"/>
          <w:lang w:eastAsia="ar-SA"/>
        </w:rPr>
        <w:t>.</w:t>
      </w:r>
    </w:p>
    <w:p w14:paraId="19A595B8" w14:textId="77777777" w:rsidR="00F11BCF" w:rsidRPr="00FF137E" w:rsidRDefault="00F11BCF" w:rsidP="00C80EA3">
      <w:pPr>
        <w:spacing w:after="0" w:line="480" w:lineRule="auto"/>
        <w:jc w:val="both"/>
        <w:rPr>
          <w:rFonts w:ascii="Times New Roman" w:hAnsi="Times New Roman" w:cs="Times New Roman"/>
          <w:bCs/>
          <w:sz w:val="24"/>
          <w:szCs w:val="24"/>
          <w:lang w:eastAsia="ar-SA"/>
        </w:rPr>
      </w:pPr>
    </w:p>
    <w:p w14:paraId="0B782DB9" w14:textId="0A2A450B" w:rsidR="0092148B" w:rsidRPr="00FF137E" w:rsidRDefault="00390FC1" w:rsidP="00407DE9">
      <w:pPr>
        <w:spacing w:after="0" w:line="480" w:lineRule="auto"/>
        <w:jc w:val="both"/>
        <w:rPr>
          <w:rFonts w:ascii="Times New Roman" w:hAnsi="Times New Roman" w:cs="Times New Roman"/>
          <w:b/>
          <w:bCs/>
          <w:sz w:val="24"/>
          <w:szCs w:val="24"/>
          <w:lang w:eastAsia="ar-SA"/>
        </w:rPr>
      </w:pPr>
      <w:r w:rsidRPr="00FF137E">
        <w:rPr>
          <w:rFonts w:ascii="Times New Roman" w:hAnsi="Times New Roman" w:cs="Times New Roman"/>
          <w:b/>
          <w:bCs/>
          <w:sz w:val="24"/>
          <w:szCs w:val="24"/>
          <w:lang w:eastAsia="ar-SA"/>
        </w:rPr>
        <w:t xml:space="preserve">POTENTIAL MECHANISMS OF PHYSICAL </w:t>
      </w:r>
      <w:r w:rsidR="006D5682" w:rsidRPr="00FF137E">
        <w:rPr>
          <w:rFonts w:ascii="Times New Roman" w:hAnsi="Times New Roman" w:cs="Times New Roman"/>
          <w:b/>
          <w:bCs/>
          <w:sz w:val="24"/>
          <w:szCs w:val="24"/>
          <w:lang w:eastAsia="ar-SA"/>
        </w:rPr>
        <w:t xml:space="preserve">ACTIVITY </w:t>
      </w:r>
      <w:r w:rsidRPr="00FF137E">
        <w:rPr>
          <w:rFonts w:ascii="Times New Roman" w:hAnsi="Times New Roman" w:cs="Times New Roman"/>
          <w:b/>
          <w:bCs/>
          <w:sz w:val="24"/>
          <w:szCs w:val="24"/>
          <w:lang w:eastAsia="ar-SA"/>
        </w:rPr>
        <w:t>ON NP</w:t>
      </w:r>
      <w:r w:rsidR="008854B0" w:rsidRPr="00FF137E">
        <w:rPr>
          <w:rFonts w:ascii="Times New Roman" w:hAnsi="Times New Roman" w:cs="Times New Roman"/>
          <w:b/>
          <w:bCs/>
          <w:sz w:val="24"/>
          <w:szCs w:val="24"/>
          <w:lang w:eastAsia="ar-SA"/>
        </w:rPr>
        <w:t>s</w:t>
      </w:r>
    </w:p>
    <w:p w14:paraId="2B830A2E" w14:textId="77777777" w:rsidR="008854B0" w:rsidRPr="00FF137E" w:rsidRDefault="008854B0" w:rsidP="00407DE9">
      <w:pPr>
        <w:spacing w:after="0" w:line="480" w:lineRule="auto"/>
        <w:jc w:val="both"/>
        <w:rPr>
          <w:rFonts w:ascii="Times New Roman" w:hAnsi="Times New Roman" w:cs="Times New Roman"/>
          <w:b/>
          <w:bCs/>
          <w:sz w:val="24"/>
          <w:szCs w:val="24"/>
          <w:lang w:eastAsia="ar-SA"/>
        </w:rPr>
      </w:pPr>
    </w:p>
    <w:p w14:paraId="32132E26" w14:textId="00C5E097" w:rsidR="00F91811" w:rsidRPr="00FF137E" w:rsidRDefault="004E4743" w:rsidP="009B4E52">
      <w:pPr>
        <w:pStyle w:val="ListParagraph"/>
        <w:numPr>
          <w:ilvl w:val="0"/>
          <w:numId w:val="1"/>
        </w:numPr>
        <w:spacing w:after="0" w:line="480" w:lineRule="auto"/>
        <w:jc w:val="both"/>
        <w:rPr>
          <w:rFonts w:ascii="TimesNewRomanPS-BoldMT" w:hAnsi="TimesNewRomanPS-BoldMT" w:cs="TimesNewRomanPS-BoldMT"/>
          <w:b/>
          <w:bCs/>
        </w:rPr>
      </w:pPr>
      <w:r w:rsidRPr="00FF137E">
        <w:rPr>
          <w:rFonts w:ascii="TimesNewRomanPS-BoldMT" w:hAnsi="TimesNewRomanPS-BoldMT" w:cs="TimesNewRomanPS-BoldMT"/>
          <w:b/>
          <w:bCs/>
        </w:rPr>
        <w:t>Neuropathologic</w:t>
      </w:r>
      <w:r w:rsidR="00390FC1" w:rsidRPr="00FF137E">
        <w:rPr>
          <w:rFonts w:ascii="TimesNewRomanPS-BoldMT" w:hAnsi="TimesNewRomanPS-BoldMT" w:cs="TimesNewRomanPS-BoldMT"/>
          <w:b/>
          <w:bCs/>
        </w:rPr>
        <w:t xml:space="preserve"> </w:t>
      </w:r>
      <w:r w:rsidR="006F4D23" w:rsidRPr="00FF137E">
        <w:rPr>
          <w:rFonts w:ascii="TimesNewRomanPS-BoldMT" w:hAnsi="TimesNewRomanPS-BoldMT" w:cs="TimesNewRomanPS-BoldMT"/>
          <w:b/>
          <w:bCs/>
        </w:rPr>
        <w:t>m</w:t>
      </w:r>
      <w:r w:rsidR="00390FC1" w:rsidRPr="00FF137E">
        <w:rPr>
          <w:rFonts w:ascii="TimesNewRomanPS-BoldMT" w:hAnsi="TimesNewRomanPS-BoldMT" w:cs="TimesNewRomanPS-BoldMT"/>
          <w:b/>
          <w:bCs/>
        </w:rPr>
        <w:t xml:space="preserve">echanisms </w:t>
      </w:r>
    </w:p>
    <w:p w14:paraId="24DE416C" w14:textId="332D51C8" w:rsidR="003A2991" w:rsidRPr="00FF137E" w:rsidRDefault="009B4E52" w:rsidP="009B4E52">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There are multiple etiologies, such as genetic (receptor polymorphism), neurobiological (neurochemical, neuropathology), psychological (e.g., premorbid personality, response to stress), and social aspects (e.g., environmental change and caregiver factors) for the </w:t>
      </w:r>
      <w:r w:rsidR="00A964E8" w:rsidRPr="00FF137E">
        <w:rPr>
          <w:rFonts w:ascii="Times New Roman" w:eastAsia="Calibri" w:hAnsi="Times New Roman" w:cs="Times New Roman"/>
          <w:sz w:val="24"/>
          <w:szCs w:val="24"/>
        </w:rPr>
        <w:t>occurence</w:t>
      </w:r>
      <w:r w:rsidRPr="00FF137E">
        <w:rPr>
          <w:rFonts w:ascii="Times New Roman" w:eastAsia="Calibri" w:hAnsi="Times New Roman" w:cs="Times New Roman"/>
          <w:sz w:val="24"/>
          <w:szCs w:val="24"/>
        </w:rPr>
        <w:t xml:space="preserve"> of </w:t>
      </w:r>
      <w:r w:rsidR="004A5B48" w:rsidRPr="00FF137E">
        <w:rPr>
          <w:rFonts w:ascii="Times New Roman" w:eastAsia="Calibri" w:hAnsi="Times New Roman" w:cs="Times New Roman"/>
          <w:sz w:val="24"/>
          <w:szCs w:val="24"/>
        </w:rPr>
        <w:t>NPs.</w:t>
      </w:r>
      <w:r w:rsidR="00F35568"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jalz.2015.02.003", "ISBN" : "1552-5260", "ISSN" : "1552-5279", "PMID" : "25984581", "abstract" : "This report discusses the public health impact of Alzheimer\u2019s disease (AD), including incidence and prevalence, mortality rates, costs of care and the overall effect on caregivers and society. It also examines the challenges encountered by health care providers when disclosing an AD diagnosis to patients and caregivers. An estimated 5.3 million Americans have AD; 5.1 million are age 65 years, and approximately 200,000 are age &lt;65 years and have younger onset AD. By mid-century, the number of people living with AD in the United States is projected to grow by nearly 10 million, fueled in large part by the aging baby boom generation. Today, someone in the country develops AD every 67 seconds. By 2050, one new case of AD is expected to develop every 33 seconds, resulting in nearly 1 million new cases per year, and the estimated prevalence is expected to range from 11 million to 16 million. In 2013, official death certificates recorded 84,767 deaths from AD, making AD the sixth leading cause of death in the United States and the fifth leading cause of death in Americans age 65 years. Between 2000 and 2013, deaths resulting from heart disease, stroke and prostate cancer decreased 14%, 23% and 11%, respectively, whereas deaths from AD increased 71%. The actual number of deaths to which AD contributes (or deaths with AD) is likely much larger than the number of deaths from AD recorded on death certificates. In 2015, an estimated 700,000 Americans age 65 years will die with AD, and many of them will die from complications caused by AD. In 2014, more than 15 million family members and other unpaid caregivers provided an estimated 17.9 billion hours of care to people with AD and other dementias, a contribution valued at more than $217 billion. Average per-person Medicare payments for services to beneficiaries age 65 years with AD and other dementias are more than two and a half times as great as payments for all beneficiaries without these conditions, and Medicaid payments are 19 times as great. Total payments in 2015 for health care, long-term care and hospice services for people age 65 years with dementia are expected to be $226 billion. Among people with a diagnosis of AD or another dementia, fewer than half report having been told of the diagnosis by their health care provider. Though the benefits of a prompt, clear and accurate disclosure of an AD diagnosis are recognized by the medical profession, improvements to the disclosure process are needed. These impr\u2026", "author" : [ { "dropping-particle" : "", "family" : "Alzheimer's Association", "given" : "", "non-dropping-particle" : "", "parse-names" : false, "suffix" : "" } ], "container-title" : "Alzheimer's &amp; dementia : the journal of the Alzheimer's Association", "id" : "ITEM-1", "issue" : "3", "issued" : { "date-parts" : [ [ "2015" ] ] }, "page" : "332-84", "title" : "2015 Alzheimer's disease facts and figures.", "type" : "article-journal", "volume" : "11" }, "uris" : [ "http://www.mendeley.com/documents/?uuid=7b0e474c-fca9-4fb9-8bf5-72f6fff16285" ] }, { "id" : "ITEM-2", "itemData" : { "DOI" : "10.3389/fneur.2012.00073", "ISBN" : "16642295", "ISSN" : "16642295", "PMID" : "22586419", "abstract" : "Behavioral and psychological symptoms of dementia (BPSD), also known as neuropsychiatric symptoms, represent a heterogeneous group of non-cognitive symptoms and behaviors occurring in subjects with dementia. BPSD constitute a major component of the dementia syndrome irrespective of its subtype. They are as clinically relevant as cognitive symptoms as they strongly correlate with the degree of functional and cognitive impairment. BPSD include agitation, aberrant motor behavior, anxiety, elation, irritability, depression, apathy, disinhibition, delusions, hallucinations, and sleep or appetite changes. It is estimated that BPSD affect up to 90% of all dementia subjects over the course of their illness, and is independently associated with poor outcomes, including distress among patients and caregivers, long-term hospitalization, misuse of medication, and increased health care costs. Although these symptoms can be present individually it is more common that various psychopathological features co-occur simultaneously in the same patient. Thus, categorization of BPSD in clusters taking into account their natural course, prognosis, and treatment response may be useful in the clinical practice. The pathogenesis of BPSD has not been clearly delineated but it is probably the result of a complex interplay of psychological, social, and biological factors. Recent studies have emphasized the role of neurochemical, neuropathological, and genetic factors underlying the clinical manifestations of BPSD. A high degree of clinical expertise is crucial to appropriately recognize and manage the neuropsychiatric symptoms in a patient with dementia. Combination of non-pharmacological and careful use of pharmacological interventions is the recommended therapeutic for managing BPSD. Given the modest efficacy of current strategies, there is an urgent need to identify novel pharmacological targets and develop new non-pharmacological approaches to improve the adverse outcomes associated with BPSD.", "author" : [ { "dropping-particle" : "", "family" : "Cerejeira", "given" : "J.", "non-dropping-particle" : "", "parse-names" : false, "suffix" : "" }, { "dropping-particle" : "", "family" : "Lagarto", "given" : "L.", "non-dropping-particle" : "", "parse-names" : false, "suffix" : "" }, { "dropping-particle" : "", "family" : "Mukaetova-Ladinska", "given" : "E. B.", "non-dropping-particle" : "", "parse-names" : false, "suffix" : "" } ], "container-title" : "Frontiers in Neurology", "id" : "ITEM-2", "issued" : { "date-parts" : [ [ "2012" ] ] }, "title" : "Behavioral and psychological symptoms of dementia", "type" : "article-journal", "volume" : "MAY" }, "uris" : [ "http://www.mendeley.com/documents/?uuid=55f3a652-c230-4bdb-be8b-0631ab9eb8b3" ] } ], "mendeley" : { "formattedCitation" : "&lt;sup&gt;42,43&lt;/sup&gt;", "plainTextFormattedCitation" : "42,43", "previouslyFormattedCitation" : "&lt;sup&gt;42,43&lt;/sup&gt;" }, "properties" : {  }, "schema" : "https://github.com/citation-style-language/schema/raw/master/csl-citation.json" }</w:instrText>
      </w:r>
      <w:r w:rsidR="00F35568"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2,43</w:t>
      </w:r>
      <w:r w:rsidR="00F35568" w:rsidRPr="00FF137E">
        <w:rPr>
          <w:rFonts w:ascii="Times New Roman" w:eastAsia="Calibri" w:hAnsi="Times New Roman" w:cs="Times New Roman"/>
          <w:sz w:val="24"/>
          <w:szCs w:val="24"/>
        </w:rPr>
        <w:fldChar w:fldCharType="end"/>
      </w:r>
      <w:r w:rsidR="004A5B48" w:rsidRPr="00FF137E">
        <w:rPr>
          <w:rFonts w:ascii="Times New Roman" w:eastAsia="Calibri" w:hAnsi="Times New Roman" w:cs="Times New Roman"/>
          <w:sz w:val="24"/>
          <w:szCs w:val="24"/>
        </w:rPr>
        <w:t xml:space="preserve"> </w:t>
      </w:r>
      <w:r w:rsidRPr="00FF137E">
        <w:rPr>
          <w:rFonts w:ascii="Times New Roman" w:eastAsia="Calibri" w:hAnsi="Times New Roman" w:cs="Times New Roman"/>
          <w:sz w:val="24"/>
          <w:szCs w:val="24"/>
        </w:rPr>
        <w:t xml:space="preserve">It is known that it is a complex process, and it is difficult to explain it for one reason only. </w:t>
      </w:r>
      <w:r w:rsidR="00F265D4" w:rsidRPr="00FF137E">
        <w:rPr>
          <w:rFonts w:ascii="Times New Roman" w:eastAsia="Calibri" w:hAnsi="Times New Roman" w:cs="Times New Roman"/>
          <w:sz w:val="24"/>
          <w:szCs w:val="24"/>
        </w:rPr>
        <w:t xml:space="preserve">Little is known </w:t>
      </w:r>
      <w:r w:rsidR="00340589" w:rsidRPr="00FF137E">
        <w:rPr>
          <w:rFonts w:ascii="Times New Roman" w:eastAsia="Calibri" w:hAnsi="Times New Roman" w:cs="Times New Roman"/>
          <w:sz w:val="24"/>
          <w:szCs w:val="24"/>
        </w:rPr>
        <w:t xml:space="preserve">about the neurobiology of </w:t>
      </w:r>
      <w:r w:rsidR="00F265D4" w:rsidRPr="00FF137E">
        <w:rPr>
          <w:rFonts w:ascii="Times New Roman" w:eastAsia="Calibri" w:hAnsi="Times New Roman" w:cs="Times New Roman"/>
          <w:sz w:val="24"/>
          <w:szCs w:val="24"/>
        </w:rPr>
        <w:t xml:space="preserve">NPs. </w:t>
      </w:r>
      <w:r w:rsidRPr="00FF137E">
        <w:rPr>
          <w:rFonts w:ascii="Times New Roman" w:eastAsia="Calibri" w:hAnsi="Times New Roman" w:cs="Times New Roman"/>
          <w:sz w:val="24"/>
          <w:szCs w:val="24"/>
        </w:rPr>
        <w:t>Studies have indicated that different genetic factors may be associ</w:t>
      </w:r>
      <w:r w:rsidR="00D0188B" w:rsidRPr="00FF137E">
        <w:rPr>
          <w:rFonts w:ascii="Times New Roman" w:eastAsia="Calibri" w:hAnsi="Times New Roman" w:cs="Times New Roman"/>
          <w:sz w:val="24"/>
          <w:szCs w:val="24"/>
        </w:rPr>
        <w:t>ated with various NPs</w:t>
      </w:r>
      <w:r w:rsidRPr="00FF137E">
        <w:rPr>
          <w:rFonts w:ascii="Times New Roman" w:eastAsia="Calibri" w:hAnsi="Times New Roman" w:cs="Times New Roman"/>
          <w:sz w:val="24"/>
          <w:szCs w:val="24"/>
        </w:rPr>
        <w:t>.</w:t>
      </w:r>
      <w:r w:rsidR="00D0188B" w:rsidRPr="00FF137E">
        <w:rPr>
          <w:rFonts w:ascii="Times New Roman" w:eastAsia="Calibri" w:hAnsi="Times New Roman" w:cs="Times New Roman"/>
          <w:sz w:val="24"/>
          <w:szCs w:val="24"/>
        </w:rPr>
        <w:t xml:space="preserve"> </w:t>
      </w:r>
      <w:r w:rsidR="00D0188B"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2/ajmg.b.30515", "ISBN" : "1552-4841 (Print)\\n1552-4841 (Linking)", "ISSN" : "15524841", "PMID" : "17492769", "abstract" : "Psychotic symptoms are common in Alzheimer's disease (AD) and are associated with increased cognitive impairment and earlier institutionalization. One study has suggested that they are genetically modified and two genome screens have been performed to search for susceptibility loci for AD with psychosis (AD + P). The aim of this study was to further investigate the familial aggregation of AD + P and perform a genome screen for AD, conditioning on the presence or absence of psychotic symptoms. Samples from the UK and US were combined, providing data from 374 families in which at least two members met criteria for AD and had complete data regarding psychotic symptoms. Generalized estimating equations (GEE) were used to assess the relationship of psychotic symptoms between siblings. A total of 321 affected relative pairs (ARPs) were genotyped for linkage. There was a significant association between proband psychosis status and the occurrence of AD + P in siblings in the UK (OR = 4.17, P = 0.002) and US (OR = 3.2, P &lt; 0.001) samples. Chromosomewide and genomewide significant linkage peaks were observed on chromosomes 7 (LOD = 2.84) and 15 (LOD = 3.16), respectively, with the strongest evidence coming from pairs concordant for AD without psychosis. A LOD score of 2.98 was observed close to a previously reported AD + P linkage region on chromosome 6, however the increase in LOD attributable to psychosis was not significant. These findings support the hypothesis that psychotic symptoms in AD are genetically modified and that a gene/s implicated in their aetiology may be located on chromosome 7 and 15.", "author" : [ { "dropping-particle" : "", "family" : "Hollingworth", "given" : "P.", "non-dropping-particle" : "", "parse-names" : false, "suffix" : "" }, { "dropping-particle" : "", "family" : "Hamshere", "given" : "M. L.", "non-dropping-particle" : "", "parse-names" : false, "suffix" : "" }, { "dropping-particle" : "", "family" : "Holmans", "given" : "P. A.", "non-dropping-particle" : "", "parse-names" : false, "suffix" : "" }, { "dropping-particle" : "", "family" : "O'Donovan", "given" : "M. C.", "non-dropping-particle" : "", "parse-names" : false, "suffix" : "" }, { "dropping-particle" : "", "family" : "Sims", "given" : "Rebecca", "non-dropping-particle" : "", "parse-names" : false, "suffix" : "" }, { "dropping-particle" : "", "family" : "Powell", "given" : "J.", "non-dropping-particle" : "", "parse-names" : false, "suffix" : "" }, { "dropping-particle" : "", "family" : "Lovestone", "given" : "S.", "non-dropping-particle" : "", "parse-names" : false, "suffix" : "" }, { "dropping-particle" : "", "family" : "Myers", "given" : "A.", "non-dropping-particle" : "", "parse-names" : false, "suffix" : "" }, { "dropping-particle" : "", "family" : "DeVrieze", "given" : "F. W.", "non-dropping-particle" : "", "parse-names" : false, "suffix" : "" }, { "dropping-particle" : "", "family" : "Hardy", "given" : "J.", "non-dropping-particle" : "", "parse-names" : false, "suffix" : "" }, { "dropping-particle" : "", "family" : "Goate", "given" : "A.", "non-dropping-particle" : "", "parse-names" : false, "suffix" : "" }, { "dropping-particle" : "", "family" : "Owen", "given" : "M.", "non-dropping-particle" : "", "parse-names" : false, "suffix" : "" }, { "dropping-particle" : "", "family" : "Williams", "given" : "J.", "non-dropping-particle" : "", "parse-names" : false, "suffix" : "" } ], "container-title" : "American Journal of Medical Genetics, Part B: Neuropsychiatric Genetics", "id" : "ITEM-1", "issue" : "7", "issued" : { "date-parts" : [ [ "2007" ] ] }, "page" : "841-848", "title" : "Increased familial risk and genomewide significant linkage for Alzheimer's disease with psychosis", "type" : "article-journal", "volume" : "144" }, "uris" : [ "http://www.mendeley.com/documents/?uuid=9ff2f7b8-12ad-407a-b9d0-8419abffd8a0" ] }, { "id" : "ITEM-2", "itemData" : { "DOI" : "10.1136/jnnp.71.6.777", "ISBN" : "0022-3050", "ISSN" : "00223050", "PMID" : "11723200", "abstract" : "This study investigated possible associations between selected polymorphisms in the dopamine receptor genes DRD1 and DRD3 with the presence of psychotic phenomena or aggressive behaviour in a community based cohort of 134 patients with late onset Alzheimer's disease. An association was found between the presence of psychotic symptoms and aggressive behaviour and the DRD1 polymorphism and between the presence of psychosis, but not aggression, and the DRD3 polymorphism. Specifically, carriers of the DRD1 B2 allele were more likely to be aggressive or experience hallucinations whereas homozygous carriers of the DRD3 1 allele were more likely to experience delusions.", "author" : [ { "dropping-particle" : "", "family" : "Holmes", "given" : "C.", "non-dropping-particle" : "", "parse-names" : false, "suffix" : "" }, { "dropping-particle" : "", "family" : "Smith", "given" : "H.", "non-dropping-particle" : "", "parse-names" : false, "suffix" : "" }, { "dropping-particle" : "", "family" : "Ganderton", "given" : "R.", "non-dropping-particle" : "", "parse-names" : false, "suffix" : "" }, { "dropping-particle" : "", "family" : "Arranz", "given" : "M.", "non-dropping-particle" : "", "parse-names" : false, "suffix" : "" }, { "dropping-particle" : "", "family" : "Collier", "given" : "D.", "non-dropping-particle" : "", "parse-names" : false, "suffix" : "" }, { "dropping-particle" : "", "family" : "Powell", "given" : "J.", "non-dropping-particle" : "", "parse-names" : false, "suffix" : "" }, { "dropping-particle" : "", "family" : "Lovestone", "given" : "S.", "non-dropping-particle" : "", "parse-names" : false, "suffix" : "" } ], "container-title" : "Journal of Neurology Neurosurgery and Psychiatry", "id" : "ITEM-2", "issue" : "6", "issued" : { "date-parts" : [ [ "2001" ] ] }, "page" : "777-779", "title" : "Psychosis and aggression in Alzheimer's disease: The effect of dopamine receptor gene variation", "type" : "article-journal", "volume" : "71" }, "uris" : [ "http://www.mendeley.com/documents/?uuid=4de4f9c2-2ec2-407b-9d6f-9096faed48d7" ] }, { "id" : "ITEM-3", "itemData" : { "DOI" : "10.1016/j.neulet.2004.02.054", "ISBN" : "0304-3940 (Print)\\n0304-3940 (Linking)", "ISSN" : "03043940", "PMID" : "15182943", "abstract" : "The behavioural and psychological symptoms of dementia are common, distressing to carers, and directly linked to the requirement for institutional care. Symptoms of aggression and agitation are particularly difficult for carers to tolerate. The origin of these features is unclear although genetic and environmental modification of pre-frontal serotonergic circuitry which regulates the control of negative emotions is proposed. Following the suggestion that the A218C intronic polymorphism of the tryptophan hydroxylase gene influences aggression and anger in non-demented individuals, we tested the influence of A218C on symptoms of agitation/aggression in 396 Alzheimer's disease patients using the Neuropsychiatric Inventory. Overall, 50% of participants experienced agitation/aggression in the month prior to interview. It was observed that male patients with a history of agitation/aggression were more likely to possess C-containing genotypes (P=0.044, OR=1.65, CI=0.98-2.76). We conclude that aggression in male subjects with Alzheimer's disease may be genetically linked to polymorphic variation at the tryptophan hydroxylase gene. \u00a9 2004 Elsevier Ireland Ltd. All rights reserved.", "author" : [ { "dropping-particle" : "", "family" : "Craig", "given" : "David", "non-dropping-particle" : "", "parse-names" : false, "suffix" : "" }, { "dropping-particle" : "", "family" : "Hart", "given" : "Dominic J.", "non-dropping-particle" : "", "parse-names" : false, "suffix" : "" }, { "dropping-particle" : "", "family" : "Carson", "given" : "Robin", "non-dropping-particle" : "", "parse-names" : false, "suffix" : "" }, { "dropping-particle" : "", "family" : "McIlroy", "given" : "Stephen P.", "non-dropping-particle" : "", "parse-names" : false, "suffix" : "" }, { "dropping-particle" : "", "family" : "Passmore", "given" : "A. Peter", "non-dropping-particle" : "", "parse-names" : false, "suffix" : "" } ], "container-title" : "Neuroscience Letters", "id" : "ITEM-3", "issue" : "3", "issued" : { "date-parts" : [ [ "2004" ] ] }, "page" : "199-202", "title" : "Allelic variation at the A218C tryptophan hydroxylase polymorphism influences agitation and aggression in Alzheimer's disease", "type" : "article", "volume" : "363" }, "uris" : [ "http://www.mendeley.com/documents/?uuid=c1b6f1bb-52ea-4a23-a43d-89158b24d0ac" ] } ], "mendeley" : { "formattedCitation" : "&lt;sup&gt;44\u201346&lt;/sup&gt;", "plainTextFormattedCitation" : "44\u201346", "previouslyFormattedCitation" : "&lt;sup&gt;44\u201346&lt;/sup&gt;" }, "properties" : {  }, "schema" : "https://github.com/citation-style-language/schema/raw/master/csl-citation.json" }</w:instrText>
      </w:r>
      <w:r w:rsidR="00D0188B"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4–46</w:t>
      </w:r>
      <w:r w:rsidR="00D0188B" w:rsidRPr="00FF137E">
        <w:rPr>
          <w:rFonts w:ascii="Times New Roman" w:eastAsia="Calibri" w:hAnsi="Times New Roman" w:cs="Times New Roman"/>
          <w:sz w:val="24"/>
          <w:szCs w:val="24"/>
        </w:rPr>
        <w:fldChar w:fldCharType="end"/>
      </w:r>
      <w:r w:rsidR="00D0188B" w:rsidRPr="00FF137E">
        <w:rPr>
          <w:rFonts w:ascii="Times New Roman" w:eastAsia="Calibri" w:hAnsi="Times New Roman" w:cs="Times New Roman"/>
          <w:sz w:val="24"/>
          <w:szCs w:val="24"/>
        </w:rPr>
        <w:t xml:space="preserve"> </w:t>
      </w:r>
      <w:r w:rsidR="00FE24AC" w:rsidRPr="00FF137E">
        <w:rPr>
          <w:rFonts w:ascii="Times New Roman" w:eastAsia="Calibri" w:hAnsi="Times New Roman" w:cs="Times New Roman"/>
          <w:sz w:val="24"/>
          <w:szCs w:val="24"/>
        </w:rPr>
        <w:t>The relationship bet</w:t>
      </w:r>
      <w:r w:rsidRPr="00FF137E">
        <w:rPr>
          <w:rFonts w:ascii="Times New Roman" w:eastAsia="Calibri" w:hAnsi="Times New Roman" w:cs="Times New Roman"/>
          <w:sz w:val="24"/>
          <w:szCs w:val="24"/>
        </w:rPr>
        <w:t>ween serotonergic system genes or polymorphisms in dopamine receptors and psychotic symptoms</w:t>
      </w:r>
      <w:r w:rsidR="00D0188B" w:rsidRPr="00FF137E">
        <w:rPr>
          <w:rFonts w:ascii="Times New Roman" w:eastAsia="Calibri" w:hAnsi="Times New Roman" w:cs="Times New Roman"/>
          <w:sz w:val="24"/>
          <w:szCs w:val="24"/>
        </w:rPr>
        <w:t xml:space="preserve"> </w:t>
      </w:r>
      <w:r w:rsidR="00D0188B"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2/ajmg.b.30515", "ISBN" : "1552-4841 (Print)\\n1552-4841 (Linking)", "ISSN" : "15524841", "PMID" : "17492769", "abstract" : "Psychotic symptoms are common in Alzheimer's disease (AD) and are associated with increased cognitive impairment and earlier institutionalization. One study has suggested that they are genetically modified and two genome screens have been performed to search for susceptibility loci for AD with psychosis (AD + P). The aim of this study was to further investigate the familial aggregation of AD + P and perform a genome screen for AD, conditioning on the presence or absence of psychotic symptoms. Samples from the UK and US were combined, providing data from 374 families in which at least two members met criteria for AD and had complete data regarding psychotic symptoms. Generalized estimating equations (GEE) were used to assess the relationship of psychotic symptoms between siblings. A total of 321 affected relative pairs (ARPs) were genotyped for linkage. There was a significant association between proband psychosis status and the occurrence of AD + P in siblings in the UK (OR = 4.17, P = 0.002) and US (OR = 3.2, P &lt; 0.001) samples. Chromosomewide and genomewide significant linkage peaks were observed on chromosomes 7 (LOD = 2.84) and 15 (LOD = 3.16), respectively, with the strongest evidence coming from pairs concordant for AD without psychosis. A LOD score of 2.98 was observed close to a previously reported AD + P linkage region on chromosome 6, however the increase in LOD attributable to psychosis was not significant. These findings support the hypothesis that psychotic symptoms in AD are genetically modified and that a gene/s implicated in their aetiology may be located on chromosome 7 and 15.", "author" : [ { "dropping-particle" : "", "family" : "Hollingworth", "given" : "P.", "non-dropping-particle" : "", "parse-names" : false, "suffix" : "" }, { "dropping-particle" : "", "family" : "Hamshere", "given" : "M. L.", "non-dropping-particle" : "", "parse-names" : false, "suffix" : "" }, { "dropping-particle" : "", "family" : "Holmans", "given" : "P. A.", "non-dropping-particle" : "", "parse-names" : false, "suffix" : "" }, { "dropping-particle" : "", "family" : "O'Donovan", "given" : "M. C.", "non-dropping-particle" : "", "parse-names" : false, "suffix" : "" }, { "dropping-particle" : "", "family" : "Sims", "given" : "Rebecca", "non-dropping-particle" : "", "parse-names" : false, "suffix" : "" }, { "dropping-particle" : "", "family" : "Powell", "given" : "J.", "non-dropping-particle" : "", "parse-names" : false, "suffix" : "" }, { "dropping-particle" : "", "family" : "Lovestone", "given" : "S.", "non-dropping-particle" : "", "parse-names" : false, "suffix" : "" }, { "dropping-particle" : "", "family" : "Myers", "given" : "A.", "non-dropping-particle" : "", "parse-names" : false, "suffix" : "" }, { "dropping-particle" : "", "family" : "DeVrieze", "given" : "F. W.", "non-dropping-particle" : "", "parse-names" : false, "suffix" : "" }, { "dropping-particle" : "", "family" : "Hardy", "given" : "J.", "non-dropping-particle" : "", "parse-names" : false, "suffix" : "" }, { "dropping-particle" : "", "family" : "Goate", "given" : "A.", "non-dropping-particle" : "", "parse-names" : false, "suffix" : "" }, { "dropping-particle" : "", "family" : "Owen", "given" : "M.", "non-dropping-particle" : "", "parse-names" : false, "suffix" : "" }, { "dropping-particle" : "", "family" : "Williams", "given" : "J.", "non-dropping-particle" : "", "parse-names" : false, "suffix" : "" } ], "container-title" : "American Journal of Medical Genetics, Part B: Neuropsychiatric Genetics", "id" : "ITEM-1", "issue" : "7", "issued" : { "date-parts" : [ [ "2007" ] ] }, "page" : "841-848", "title" : "Increased familial risk and genomewide significant linkage for Alzheimer's disease with psychosis", "type" : "article-journal", "volume" : "144" }, "uris" : [ "http://www.mendeley.com/documents/?uuid=9ff2f7b8-12ad-407a-b9d0-8419abffd8a0" ] }, { "id" : "ITEM-2", "itemData" : { "DOI" : "10.1136/jnnp.71.6.777", "ISBN" : "0022-3050", "ISSN" : "00223050", "PMID" : "11723200", "abstract" : "This study investigated possible associations between selected polymorphisms in the dopamine receptor genes DRD1 and DRD3 with the presence of psychotic phenomena or aggressive behaviour in a community based cohort of 134 patients with late onset Alzheimer's disease. An association was found between the presence of psychotic symptoms and aggressive behaviour and the DRD1 polymorphism and between the presence of psychosis, but not aggression, and the DRD3 polymorphism. Specifically, carriers of the DRD1 B2 allele were more likely to be aggressive or experience hallucinations whereas homozygous carriers of the DRD3 1 allele were more likely to experience delusions.", "author" : [ { "dropping-particle" : "", "family" : "Holmes", "given" : "C.", "non-dropping-particle" : "", "parse-names" : false, "suffix" : "" }, { "dropping-particle" : "", "family" : "Smith", "given" : "H.", "non-dropping-particle" : "", "parse-names" : false, "suffix" : "" }, { "dropping-particle" : "", "family" : "Ganderton", "given" : "R.", "non-dropping-particle" : "", "parse-names" : false, "suffix" : "" }, { "dropping-particle" : "", "family" : "Arranz", "given" : "M.", "non-dropping-particle" : "", "parse-names" : false, "suffix" : "" }, { "dropping-particle" : "", "family" : "Collier", "given" : "D.", "non-dropping-particle" : "", "parse-names" : false, "suffix" : "" }, { "dropping-particle" : "", "family" : "Powell", "given" : "J.", "non-dropping-particle" : "", "parse-names" : false, "suffix" : "" }, { "dropping-particle" : "", "family" : "Lovestone", "given" : "S.", "non-dropping-particle" : "", "parse-names" : false, "suffix" : "" } ], "container-title" : "Journal of Neurology Neurosurgery and Psychiatry", "id" : "ITEM-2", "issue" : "6", "issued" : { "date-parts" : [ [ "2001" ] ] }, "page" : "777-779", "title" : "Psychosis and aggression in Alzheimer's disease: The effect of dopamine receptor gene variation", "type" : "article-journal", "volume" : "71" }, "uris" : [ "http://www.mendeley.com/documents/?uuid=4de4f9c2-2ec2-407b-9d6f-9096faed48d7" ] } ], "mendeley" : { "formattedCitation" : "&lt;sup&gt;44,45&lt;/sup&gt;", "plainTextFormattedCitation" : "44,45", "previouslyFormattedCitation" : "&lt;sup&gt;44,45&lt;/sup&gt;" }, "properties" : {  }, "schema" : "https://github.com/citation-style-language/schema/raw/master/csl-citation.json" }</w:instrText>
      </w:r>
      <w:r w:rsidR="00D0188B"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4,45</w:t>
      </w:r>
      <w:r w:rsidR="00D0188B"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polymorphic variation at the tryptophan gene and aggression</w:t>
      </w:r>
      <w:r w:rsidR="00D0188B" w:rsidRPr="00FF137E">
        <w:rPr>
          <w:rFonts w:ascii="Times New Roman" w:eastAsia="Calibri" w:hAnsi="Times New Roman" w:cs="Times New Roman"/>
          <w:sz w:val="24"/>
          <w:szCs w:val="24"/>
        </w:rPr>
        <w:t xml:space="preserve"> </w:t>
      </w:r>
      <w:r w:rsidR="00D0188B"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neulet.2004.02.054", "ISBN" : "0304-3940 (Print)\\n0304-3940 (Linking)", "ISSN" : "03043940", "PMID" : "15182943", "abstract" : "The behavioural and psychological symptoms of dementia are common, distressing to carers, and directly linked to the requirement for institutional care. Symptoms of aggression and agitation are particularly difficult for carers to tolerate. The origin of these features is unclear although genetic and environmental modification of pre-frontal serotonergic circuitry which regulates the control of negative emotions is proposed. Following the suggestion that the A218C intronic polymorphism of the tryptophan hydroxylase gene influences aggression and anger in non-demented individuals, we tested the influence of A218C on symptoms of agitation/aggression in 396 Alzheimer's disease patients using the Neuropsychiatric Inventory. Overall, 50% of participants experienced agitation/aggression in the month prior to interview. It was observed that male patients with a history of agitation/aggression were more likely to possess C-containing genotypes (P=0.044, OR=1.65, CI=0.98-2.76). We conclude that aggression in male subjects with Alzheimer's disease may be genetically linked to polymorphic variation at the tryptophan hydroxylase gene. \u00a9 2004 Elsevier Ireland Ltd. All rights reserved.", "author" : [ { "dropping-particle" : "", "family" : "Craig", "given" : "David", "non-dropping-particle" : "", "parse-names" : false, "suffix" : "" }, { "dropping-particle" : "", "family" : "Hart", "given" : "Dominic J.", "non-dropping-particle" : "", "parse-names" : false, "suffix" : "" }, { "dropping-particle" : "", "family" : "Carson", "given" : "Robin", "non-dropping-particle" : "", "parse-names" : false, "suffix" : "" }, { "dropping-particle" : "", "family" : "McIlroy", "given" : "Stephen P.", "non-dropping-particle" : "", "parse-names" : false, "suffix" : "" }, { "dropping-particle" : "", "family" : "Passmore", "given" : "A. Peter", "non-dropping-particle" : "", "parse-names" : false, "suffix" : "" } ], "container-title" : "Neuroscience Letters", "id" : "ITEM-1", "issue" : "3", "issued" : { "date-parts" : [ [ "2004" ] ] }, "page" : "199-202", "title" : "Allelic variation at the A218C tryptophan hydroxylase polymorphism influences agitation and aggression in Alzheimer's disease", "type" : "article", "volume" : "363" }, "uris" : [ "http://www.mendeley.com/documents/?uuid=c1b6f1bb-52ea-4a23-a43d-89158b24d0ac" ] } ], "mendeley" : { "formattedCitation" : "&lt;sup&gt;46&lt;/sup&gt;", "plainTextFormattedCitation" : "46", "previouslyFormattedCitation" : "&lt;sup&gt;46&lt;/sup&gt;" }, "properties" : {  }, "schema" : "https://github.com/citation-style-language/schema/raw/master/csl-citation.json" }</w:instrText>
      </w:r>
      <w:r w:rsidR="00D0188B"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6</w:t>
      </w:r>
      <w:r w:rsidR="00D0188B"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polymorphisms of serotonin gene or the interleukin-1 gene promoter and depression </w:t>
      </w:r>
      <w:r w:rsidR="00D0188B"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233/JAD-2007-12306", "ISBN" : "1387-2877", "ISSN" : "13872877", "abstract" : "The purpose of the present study was to confirm an association of functional polymorphism within the serotonin transporter (5-HTT) gene with Alzheimer's disease (AD) and behavioral and psychological symptoms of dementia (BPSD) in mild AD. Apolipoprotein E (ApoE) gene polymorphism and 2 types of functional polymorphism in the 5-HTT gene, 5-HTT-linked polymorphic region (5-HTTLPR) and a 5-HTT variable number of tandem repeats sequence (5-HTTVNTR) were analyzed longitudinally in outpatients with mild AD to find out whether there was a relation between any such polymorphisms and the occurrence of BPSD. No significant differences in genotype distribution or allele frequencies were identified for 5-HTTLPR or 5-HTTVNTR between AD patients and age-and sex-matched non-demented controls regardless of ApoE \u03b54 allele. No significant differences were noted in 5-HTTLPR genotype or allele distributions between AD patients with or without BPSD. However, significant associations were observed between presence of 5-HTTVNTR allele 10 and BPSD or aggressiveness. This difference was independent of the presence of the ApoE \u03b54 allele. As a result, 5-HTT polymorphisms are unlikely to play any substantial role in susceptibility to AD. Conversely, 5-HTTVNTR influences the risk of developing BPSD or aggressiveness and genetic variations in the 5-HTT gene may be involved in the development of symptomatology for mild AD.", "author" : [ { "dropping-particle" : "", "family" : "Ueki", "given" : "Akinori", "non-dropping-particle" : "", "parse-names" : false, "suffix" : "" }, { "dropping-particle" : "", "family" : "Ueno", "given" : "Hideo", "non-dropping-particle" : "", "parse-names" : false, "suffix" : "" }, { "dropping-particle" : "", "family" : "Sato", "given" : "Noriko", "non-dropping-particle" : "", "parse-names" : false, "suffix" : "" }, { "dropping-particle" : "", "family" : "Shinjo", "given" : "Hidetaka", "non-dropping-particle" : "", "parse-names" : false, "suffix" : "" }, { "dropping-particle" : "", "family" : "Morita", "given" : "Yoshio", "non-dropping-particle" : "", "parse-names" : false, "suffix" : "" } ], "container-title" : "Journal of Alzheimer's Disease", "id" : "ITEM-1", "issue" : "3", "issued" : { "date-parts" : [ [ "2007" ] ] }, "page" : "245-253", "title" : "Serotonin transporter gene polymorphism and BPSD in mild Alzheimer's disease", "type" : "article-journal", "volume" : "12" }, "uris" : [ "http://www.mendeley.com/documents/?uuid=e5cf96d1-a9b3-4368-bfa1-36f0a595a645" ] } ], "mendeley" : { "formattedCitation" : "&lt;sup&gt;47&lt;/sup&gt;", "plainTextFormattedCitation" : "47", "previouslyFormattedCitation" : "&lt;sup&gt;47&lt;/sup&gt;" }, "properties" : {  }, "schema" : "https://github.com/citation-style-language/schema/raw/master/csl-citation.json" }</w:instrText>
      </w:r>
      <w:r w:rsidR="00D0188B"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7</w:t>
      </w:r>
      <w:r w:rsidR="00D0188B"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were found in patients with AD. Neurotransmitter changes in dementia may cause </w:t>
      </w:r>
      <w:r w:rsidR="004A5B48" w:rsidRPr="00FF137E">
        <w:rPr>
          <w:rFonts w:ascii="Times New Roman" w:eastAsia="Calibri" w:hAnsi="Times New Roman" w:cs="Times New Roman"/>
          <w:sz w:val="24"/>
          <w:szCs w:val="24"/>
        </w:rPr>
        <w:t>NPs</w:t>
      </w:r>
      <w:r w:rsidRPr="00FF137E">
        <w:rPr>
          <w:rFonts w:ascii="Times New Roman" w:eastAsia="Calibri" w:hAnsi="Times New Roman" w:cs="Times New Roman"/>
          <w:sz w:val="24"/>
          <w:szCs w:val="24"/>
        </w:rPr>
        <w:t>. It was reported that in AD patients with</w:t>
      </w:r>
      <w:r w:rsidR="00740821" w:rsidRPr="00FF137E">
        <w:rPr>
          <w:rFonts w:ascii="Times New Roman" w:eastAsia="Calibri" w:hAnsi="Times New Roman" w:cs="Times New Roman"/>
          <w:sz w:val="24"/>
          <w:szCs w:val="24"/>
        </w:rPr>
        <w:t xml:space="preserve"> </w:t>
      </w:r>
      <w:r w:rsidR="00E616FE" w:rsidRPr="00FF137E">
        <w:rPr>
          <w:rFonts w:ascii="Times New Roman" w:eastAsia="Calibri" w:hAnsi="Times New Roman" w:cs="Times New Roman"/>
          <w:sz w:val="24"/>
          <w:szCs w:val="24"/>
        </w:rPr>
        <w:t xml:space="preserve">aggressive behaviour, </w:t>
      </w:r>
      <w:r w:rsidRPr="00FF137E">
        <w:rPr>
          <w:rFonts w:ascii="Times New Roman" w:eastAsia="Calibri" w:hAnsi="Times New Roman" w:cs="Times New Roman"/>
          <w:sz w:val="24"/>
          <w:szCs w:val="24"/>
        </w:rPr>
        <w:t xml:space="preserve">ratios of choline acetyltransferase activity to dopamine D1 receptor </w:t>
      </w:r>
      <w:r w:rsidRPr="00FF137E">
        <w:rPr>
          <w:rFonts w:ascii="Times New Roman" w:eastAsia="Calibri" w:hAnsi="Times New Roman" w:cs="Times New Roman"/>
          <w:sz w:val="24"/>
          <w:szCs w:val="24"/>
        </w:rPr>
        <w:lastRenderedPageBreak/>
        <w:t>binding and dopamine concentration in t</w:t>
      </w:r>
      <w:r w:rsidR="005C2BBB" w:rsidRPr="00FF137E">
        <w:rPr>
          <w:rFonts w:ascii="Times New Roman" w:eastAsia="Calibri" w:hAnsi="Times New Roman" w:cs="Times New Roman"/>
          <w:sz w:val="24"/>
          <w:szCs w:val="24"/>
        </w:rPr>
        <w:t xml:space="preserve">he temporal cortex were </w:t>
      </w:r>
      <w:r w:rsidRPr="00FF137E">
        <w:rPr>
          <w:rFonts w:ascii="Times New Roman" w:eastAsia="Calibri" w:hAnsi="Times New Roman" w:cs="Times New Roman"/>
          <w:sz w:val="24"/>
          <w:szCs w:val="24"/>
        </w:rPr>
        <w:t xml:space="preserve">reduced </w:t>
      </w:r>
      <w:r w:rsidR="00DC7805"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212/WNL.55.10.1460", "ISBN" : "0028-3878", "ISSN" : "00283878", "PMID" : "11094098", "abstract" : "Noncognitive behavioral changes such as depression, aggressive behavior, psychosis, and overactivity occur frequently in patients with dementia, in addition to cognitive impairment, and often determine the need for institutionalization. The biochemical basis of such changes is poorly understood. Clinical trial data indicate that cholinomimetics improve noncognitive behaviors. This study investigated the relationship between markers of the cholinergic and dopaminergic neurotransmitter systems and noncognitive behavioral symptoms assessed during the course of dementing illness.", "author" : [ { "dropping-particle" : "", "family" : "Minger", "given" : "S. L.", "non-dropping-particle" : "", "parse-names" : false, "suffix" : "" }, { "dropping-particle" : "", "family" : "Esiri", "given" : "M. M.", "non-dropping-particle" : "", "parse-names" : false, "suffix" : "" }, { "dropping-particle" : "", "family" : "McDonald", "given" : "B.", "non-dropping-particle" : "", "parse-names" : false, "suffix" : "" }, { "dropping-particle" : "", "family" : "Keene", "given" : "J.", "non-dropping-particle" : "", "parse-names" : false, "suffix" : "" }, { "dropping-particle" : "", "family" : "Carter", "given" : "J.", "non-dropping-particle" : "", "parse-names" : false, "suffix" : "" }, { "dropping-particle" : "", "family" : "Hope", "given" : "T.", "non-dropping-particle" : "", "parse-names" : false, "suffix" : "" }, { "dropping-particle" : "", "family" : "Francis", "given" : "Paul T.", "non-dropping-particle" : "", "parse-names" : false, "suffix" : "" } ], "container-title" : "Neurology", "id" : "ITEM-1", "issue" : "10", "issued" : { "date-parts" : [ [ "2000" ] ] }, "page" : "1460-1467", "title" : "Cholinergic deficits contribute to behavioral disturbance in patients with dementia", "type" : "article-journal", "volume" : "55" }, "uris" : [ "http://www.mendeley.com/documents/?uuid=af659363-87b8-42e6-a5a7-38db2809f48f" ] } ], "mendeley" : { "formattedCitation" : "&lt;sup&gt;48&lt;/sup&gt;", "plainTextFormattedCitation" : "48", "previouslyFormattedCitation" : "&lt;sup&gt;48&lt;/sup&gt;" }, "properties" : {  }, "schema" : "https://github.com/citation-style-language/schema/raw/master/csl-citation.json" }</w:instrText>
      </w:r>
      <w:r w:rsidR="00DC7805"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8</w:t>
      </w:r>
      <w:r w:rsidR="00DC7805" w:rsidRPr="00FF137E">
        <w:rPr>
          <w:rFonts w:ascii="Times New Roman" w:eastAsia="Calibri" w:hAnsi="Times New Roman" w:cs="Times New Roman"/>
          <w:sz w:val="24"/>
          <w:szCs w:val="24"/>
        </w:rPr>
        <w:fldChar w:fldCharType="end"/>
      </w:r>
      <w:r w:rsidR="00DC7805" w:rsidRPr="00FF137E">
        <w:rPr>
          <w:rFonts w:ascii="Times New Roman" w:eastAsia="Calibri" w:hAnsi="Times New Roman" w:cs="Times New Roman"/>
          <w:sz w:val="24"/>
          <w:szCs w:val="24"/>
        </w:rPr>
        <w:t xml:space="preserve"> </w:t>
      </w:r>
      <w:r w:rsidR="007C71FF" w:rsidRPr="00FF137E">
        <w:rPr>
          <w:rFonts w:ascii="Times New Roman" w:eastAsia="Calibri" w:hAnsi="Times New Roman" w:cs="Times New Roman"/>
          <w:sz w:val="24"/>
          <w:szCs w:val="24"/>
        </w:rPr>
        <w:t xml:space="preserve">and </w:t>
      </w:r>
      <w:r w:rsidR="0049769D" w:rsidRPr="00FF137E">
        <w:rPr>
          <w:rFonts w:ascii="Times New Roman" w:eastAsia="Calibri" w:hAnsi="Times New Roman" w:cs="Times New Roman"/>
          <w:sz w:val="24"/>
          <w:szCs w:val="24"/>
        </w:rPr>
        <w:t xml:space="preserve">that </w:t>
      </w:r>
      <w:r w:rsidRPr="00FF137E">
        <w:rPr>
          <w:rFonts w:ascii="Times New Roman" w:eastAsia="Calibri" w:hAnsi="Times New Roman" w:cs="Times New Roman"/>
          <w:sz w:val="24"/>
          <w:szCs w:val="24"/>
        </w:rPr>
        <w:t>aggress</w:t>
      </w:r>
      <w:r w:rsidR="00DD5433" w:rsidRPr="00FF137E">
        <w:rPr>
          <w:rFonts w:ascii="Times New Roman" w:eastAsia="Calibri" w:hAnsi="Times New Roman" w:cs="Times New Roman"/>
          <w:sz w:val="24"/>
          <w:szCs w:val="24"/>
        </w:rPr>
        <w:t>ion and agitation may be caused</w:t>
      </w:r>
      <w:r w:rsidRPr="00FF137E">
        <w:rPr>
          <w:rFonts w:ascii="Times New Roman" w:eastAsia="Calibri" w:hAnsi="Times New Roman" w:cs="Times New Roman"/>
          <w:sz w:val="24"/>
          <w:szCs w:val="24"/>
        </w:rPr>
        <w:t xml:space="preserve"> by increased dopamine system activity and altered serotonergic modulation of dopamine neurotransmission</w:t>
      </w:r>
      <w:r w:rsidR="00DC7805" w:rsidRPr="00FF137E">
        <w:rPr>
          <w:rFonts w:ascii="Times New Roman" w:eastAsia="Calibri" w:hAnsi="Times New Roman" w:cs="Times New Roman"/>
          <w:sz w:val="24"/>
          <w:szCs w:val="24"/>
        </w:rPr>
        <w:t>.</w:t>
      </w:r>
      <w:r w:rsidR="00DC7805"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neuint.2007.10.018", "ISBN" : "0197-0186 (Print)\\n0197-0186 (Linking)", "ISSN" : "01970186", "PMID" : "18093695", "abstract" : "To identify neurochemical correlates of behavioral and psychological signs and symptoms of dementia (BPSD), we set up a prospective study. Patients with probable Alzheimer's disease (AD) (n = 181), mixed dementia (MXD) (n = 28), frontotemporal dementia (FTD) (n = 25) and dementia with Lewy bodies (DLB) (n = 24) were included. At inclusion, all patients underwent lumbar puncture, neuropsychological examination and behavioral assessment (battery of behavioral assessment scales). Cerebrospinal fluid (CSF) levels of norepinephrine and of (nor)epinephrine (MHPG), serotonin (5HIAA) and dopamine (DOPAC, HVA) metabolites were determined by HPLC and electrochemical detection. Spearman Rank-Order followed by Bonferroni correction was used for calculating correlations. In FTD patients, CSF norepinephrine levels were positively correlated with dementia severity (r = 0.539; p = 0.021). CSF DOPAC levels were correlated with BPSD in general (r = 0.537; p = 0.007), associated caregiver burden (r = 0.567; p = 0.004) and agitated and aggressive behavior (r = 0.568; p = 0.004). In a subgroup of FTD patients who did not receive psychotropic pharmacological treatment, a strong correlation between CSF HVA/5HIAA ratios (reflecting serotonergic modulation of dopaminergic neurotransmission) and aggressive behavior (r = 0.758; p = 0.009) was found. In MXD patients, (verbally) agitated behavior was positively associated with the turnover of norepinephrine (r = 0.633; p = 0.002). No significant correlations were found in AD and DLB groups. In FTD, increased activity of dopaminergic neurotransmission and altered serotonergic modulation of dopaminergic neurotransmission is associated with agitated and aggressive behavior respectively. This study demonstrated that neurochemical mechanisms underlying the pathophysiology of BPSD are both BPSD-specific and disease-specific which might have implications for future development of new and more selective pharmacological treatments of BPSD. \u00a9 2007 Elsevier Ltd. All rights reserved.", "author" : [ { "dropping-particle" : "", "family" : "Engelborghs", "given" : "Sebastiaan", "non-dropping-particle" : "", "parse-names" : false, "suffix" : "" }, { "dropping-particle" : "", "family" : "Vloeberghs", "given" : "Ellen", "non-dropping-particle" : "", "parse-names" : false, "suffix" : "" }, { "dropping-particle" : "", "family" : "Bastard", "given" : "Nathalie", "non-dropping-particle" : "Le", "parse-names" : false, "suffix" : "" }, { "dropping-particle" : "", "family" : "Buggenhout", "given" : "Michael", "non-dropping-particle" : "Van", "parse-names" : false, "suffix" : "" }, { "dropping-particle" : "", "family" : "Mari\u00ebn", "given" : "Peter", "non-dropping-particle" : "", "parse-names" : false, "suffix" : "" }, { "dropping-particle" : "", "family" : "Somers", "given" : "Nore", "non-dropping-particle" : "", "parse-names" : false, "suffix" : "" }, { "dropping-particle" : "", "family" : "Nagels", "given" : "Guy", "non-dropping-particle" : "", "parse-names" : false, "suffix" : "" }, { "dropping-particle" : "", "family" : "Pickut", "given" : "Barbara A.", "non-dropping-particle" : "", "parse-names" : false, "suffix" : "" }, { "dropping-particle" : "", "family" : "Deyn", "given" : "Peter P.", "non-dropping-particle" : "De", "parse-names" : false, "suffix" : "" } ], "container-title" : "Neurochemistry International", "id" : "ITEM-1", "issue" : "6", "issued" : { "date-parts" : [ [ "2008" ] ] }, "page" : "1052-1060", "title" : "The dopaminergic neurotransmitter system is associated with aggression and agitation in frontotemporal dementia", "type" : "article-journal", "volume" : "52" }, "uris" : [ "http://www.mendeley.com/documents/?uuid=b8490af3-808c-4bd8-afe3-e17c276bfd98" ] } ], "mendeley" : { "formattedCitation" : "&lt;sup&gt;49&lt;/sup&gt;", "plainTextFormattedCitation" : "49", "previouslyFormattedCitation" : "&lt;sup&gt;49&lt;/sup&gt;" }, "properties" : {  }, "schema" : "https://github.com/citation-style-language/schema/raw/master/csl-citation.json" }</w:instrText>
      </w:r>
      <w:r w:rsidR="00DC7805"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49</w:t>
      </w:r>
      <w:r w:rsidR="00DC7805"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In addition, lower norepinephrine </w:t>
      </w:r>
      <w:r w:rsidR="0049769D" w:rsidRPr="00FF137E">
        <w:rPr>
          <w:rFonts w:ascii="Times New Roman" w:eastAsia="Calibri" w:hAnsi="Times New Roman" w:cs="Times New Roman"/>
          <w:sz w:val="24"/>
          <w:szCs w:val="24"/>
        </w:rPr>
        <w:t xml:space="preserve">levels </w:t>
      </w:r>
      <w:r w:rsidRPr="00FF137E">
        <w:rPr>
          <w:rFonts w:ascii="Times New Roman" w:eastAsia="Calibri" w:hAnsi="Times New Roman" w:cs="Times New Roman"/>
          <w:sz w:val="24"/>
          <w:szCs w:val="24"/>
        </w:rPr>
        <w:t xml:space="preserve">are associated with </w:t>
      </w:r>
      <w:r w:rsidR="00F60D3D" w:rsidRPr="00FF137E">
        <w:rPr>
          <w:rFonts w:ascii="Times New Roman" w:eastAsia="Calibri" w:hAnsi="Times New Roman" w:cs="Times New Roman"/>
          <w:sz w:val="24"/>
          <w:szCs w:val="24"/>
        </w:rPr>
        <w:t xml:space="preserve">higher </w:t>
      </w:r>
      <w:r w:rsidR="00F46231" w:rsidRPr="00FF137E">
        <w:rPr>
          <w:rFonts w:ascii="Times New Roman" w:eastAsia="Calibri" w:hAnsi="Times New Roman" w:cs="Times New Roman"/>
          <w:sz w:val="24"/>
          <w:szCs w:val="24"/>
        </w:rPr>
        <w:t xml:space="preserve">depressive </w:t>
      </w:r>
      <w:r w:rsidRPr="00FF137E">
        <w:rPr>
          <w:rFonts w:ascii="Times New Roman" w:eastAsia="Calibri" w:hAnsi="Times New Roman" w:cs="Times New Roman"/>
          <w:sz w:val="24"/>
          <w:szCs w:val="24"/>
        </w:rPr>
        <w:t>symptoms in patients with AD, whereas higher norepinephrine</w:t>
      </w:r>
      <w:r w:rsidR="0049769D" w:rsidRPr="00FF137E">
        <w:rPr>
          <w:rFonts w:ascii="Times New Roman" w:eastAsia="Calibri" w:hAnsi="Times New Roman" w:cs="Times New Roman"/>
          <w:sz w:val="24"/>
          <w:szCs w:val="24"/>
        </w:rPr>
        <w:t xml:space="preserve"> levels</w:t>
      </w:r>
      <w:r w:rsidRPr="00FF137E">
        <w:rPr>
          <w:rFonts w:ascii="Times New Roman" w:eastAsia="Calibri" w:hAnsi="Times New Roman" w:cs="Times New Roman"/>
          <w:sz w:val="24"/>
          <w:szCs w:val="24"/>
        </w:rPr>
        <w:t xml:space="preserve"> have been found in th</w:t>
      </w:r>
      <w:r w:rsidR="00C017E2" w:rsidRPr="00FF137E">
        <w:rPr>
          <w:rFonts w:ascii="Times New Roman" w:eastAsia="Calibri" w:hAnsi="Times New Roman" w:cs="Times New Roman"/>
          <w:sz w:val="24"/>
          <w:szCs w:val="24"/>
        </w:rPr>
        <w:t xml:space="preserve">e substantia nigra of patients </w:t>
      </w:r>
      <w:r w:rsidRPr="00FF137E">
        <w:rPr>
          <w:rFonts w:ascii="Times New Roman" w:eastAsia="Calibri" w:hAnsi="Times New Roman" w:cs="Times New Roman"/>
          <w:sz w:val="24"/>
          <w:szCs w:val="24"/>
        </w:rPr>
        <w:t xml:space="preserve">with </w:t>
      </w:r>
      <w:r w:rsidR="004839D4" w:rsidRPr="00FF137E">
        <w:rPr>
          <w:rFonts w:ascii="Times New Roman" w:eastAsia="Calibri" w:hAnsi="Times New Roman" w:cs="Times New Roman"/>
          <w:sz w:val="24"/>
          <w:szCs w:val="24"/>
        </w:rPr>
        <w:t>psychosis</w:t>
      </w:r>
      <w:r w:rsidRPr="00FF137E">
        <w:rPr>
          <w:rFonts w:ascii="Times New Roman" w:eastAsia="Calibri" w:hAnsi="Times New Roman" w:cs="Times New Roman"/>
          <w:sz w:val="24"/>
          <w:szCs w:val="24"/>
        </w:rPr>
        <w:t>.</w:t>
      </w:r>
      <w:r w:rsidR="004839D4" w:rsidRPr="00FF137E">
        <w:rPr>
          <w:rFonts w:ascii="Times New Roman" w:eastAsia="Calibri" w:hAnsi="Times New Roman" w:cs="Times New Roman"/>
          <w:sz w:val="24"/>
          <w:szCs w:val="24"/>
        </w:rPr>
        <w:t xml:space="preserve"> </w:t>
      </w:r>
      <w:r w:rsidR="004839D4"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1/archneur.1991.00530180075020", "ISBN" : "0003-9942", "ISSN" : "15383687", "PMID" : "1710105", "abstract" : "Neuropathologic and neurochemical correlates of psychosis were determined using brain tissue from 27 autopsy-confirmed cases of Alzheimer's disease. The densities of senile plaques and neurofibrillary tangles were determined in the middle frontal and superior temporal cortex, the prosubiculum, and the entorhinal cortex of the hippocampus. The concentrations of norepinephrine, dopamine, and serotonin, the metabolites of these biogenic amines, and the specific activity of choline acetyltransferase were also determined in these four cortical regions as well as in the substantia nigra, thalamus, amygdala, and caudate nucleus. Psychosis was associated with significantly increased densities of senile plaques and neurofibrillary tangles in the prosubiculum and middle frontal cortex, respectively, with trends toward increased densities of these lesions in the other areas examined. This finding is consistent with the increased rate of cognitive decline that accompanies this behavioral disorder. Psychosis was also associated with the relative preservation of norepinephrine in the substantia nigra, with trends in this direction for five of the remaining seven brain regions examined, and a significant reduction of serotonin in the prosubiculum that was accompanied by trends toward reduced levels of serotonin and 5 hydroxyindoleacetic acid in the remaining regions. The profile of neuropathologic and neurochemical changes associated with psychosis is distinct from that previously reported for major depression in the context of primary dementia.", "author" : [ { "dropping-particle" : "", "family" : "Zubenko", "given" : "George S.", "non-dropping-particle" : "", "parse-names" : false, "suffix" : "" }, { "dropping-particle" : "", "family" : "Moossy", "given" : "John", "non-dropping-particle" : "", "parse-names" : false, "suffix" : "" }, { "dropping-particle" : "", "family" : "Martinez", "given" : "A. Julio", "non-dropping-particle" : "", "parse-names" : false, "suffix" : "" }, { "dropping-particle" : "", "family" : "Rao", "given" : "Gutti", "non-dropping-particle" : "", "parse-names" : false, "suffix" : "" }, { "dropping-particle" : "", "family" : "Claassen", "given" : "Diana", "non-dropping-particle" : "", "parse-names" : false, "suffix" : "" }, { "dropping-particle" : "", "family" : "Rosen", "given" : "Jules", "non-dropping-particle" : "", "parse-names" : false, "suffix" : "" }, { "dropping-particle" : "", "family" : "Kopp", "given" : "Ursula", "non-dropping-particle" : "", "parse-names" : false, "suffix" : "" } ], "container-title" : "Archives of Neurology", "id" : "ITEM-1", "issue" : "6", "issued" : { "date-parts" : [ [ "1991" ] ] }, "page" : "619-624", "title" : "Neuropathologic and Neurochemical Correlates of Psychosis in Primary Dementia", "type" : "article-journal", "volume" : "48" }, "uris" : [ "http://www.mendeley.com/documents/?uuid=de5206a7-fd18-43e1-a0a3-0b383fae231c" ] } ], "mendeley" : { "formattedCitation" : "&lt;sup&gt;50&lt;/sup&gt;", "plainTextFormattedCitation" : "50", "previouslyFormattedCitation" : "&lt;sup&gt;50&lt;/sup&gt;" }, "properties" : {  }, "schema" : "https://github.com/citation-style-language/schema/raw/master/csl-citation.json" }</w:instrText>
      </w:r>
      <w:r w:rsidR="004839D4"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0</w:t>
      </w:r>
      <w:r w:rsidR="004839D4"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According to some researchers, the increased concentrations of somatostatin, vasopressin, neuropeptide Y, and </w:t>
      </w:r>
      <w:r w:rsidR="00E220A7" w:rsidRPr="00FF137E">
        <w:rPr>
          <w:rFonts w:ascii="Times New Roman" w:eastAsia="Calibri" w:hAnsi="Times New Roman" w:cs="Times New Roman"/>
          <w:sz w:val="24"/>
          <w:szCs w:val="24"/>
        </w:rPr>
        <w:t>hypothalamic–pituitary–adrenal (</w:t>
      </w:r>
      <w:r w:rsidR="00D2475C" w:rsidRPr="00FF137E">
        <w:rPr>
          <w:rFonts w:ascii="Times New Roman" w:eastAsia="Calibri" w:hAnsi="Times New Roman" w:cs="Times New Roman"/>
          <w:sz w:val="24"/>
          <w:szCs w:val="24"/>
        </w:rPr>
        <w:t>HPA</w:t>
      </w:r>
      <w:r w:rsidR="00E220A7" w:rsidRPr="00FF137E">
        <w:rPr>
          <w:rFonts w:ascii="Times New Roman" w:eastAsia="Calibri" w:hAnsi="Times New Roman" w:cs="Times New Roman"/>
          <w:sz w:val="24"/>
          <w:szCs w:val="24"/>
        </w:rPr>
        <w:t>)</w:t>
      </w:r>
      <w:r w:rsidR="00D2475C" w:rsidRPr="00FF137E">
        <w:rPr>
          <w:rFonts w:ascii="Times New Roman" w:eastAsia="Calibri" w:hAnsi="Times New Roman" w:cs="Times New Roman"/>
          <w:sz w:val="24"/>
          <w:szCs w:val="24"/>
        </w:rPr>
        <w:t xml:space="preserve"> axis dysregulation may </w:t>
      </w:r>
      <w:r w:rsidRPr="00FF137E">
        <w:rPr>
          <w:rFonts w:ascii="Times New Roman" w:eastAsia="Calibri" w:hAnsi="Times New Roman" w:cs="Times New Roman"/>
          <w:sz w:val="24"/>
          <w:szCs w:val="24"/>
        </w:rPr>
        <w:t>lead to lose the inhibitory effect of the hypothalamus in demented patients, and</w:t>
      </w:r>
      <w:r w:rsidR="00C6027E" w:rsidRPr="00FF137E">
        <w:rPr>
          <w:rFonts w:ascii="Times New Roman" w:eastAsia="Calibri" w:hAnsi="Times New Roman" w:cs="Times New Roman"/>
          <w:sz w:val="24"/>
          <w:szCs w:val="24"/>
        </w:rPr>
        <w:t xml:space="preserve"> causing</w:t>
      </w:r>
      <w:r w:rsidRPr="00FF137E">
        <w:rPr>
          <w:rFonts w:ascii="Times New Roman" w:eastAsia="Calibri" w:hAnsi="Times New Roman" w:cs="Times New Roman"/>
          <w:sz w:val="24"/>
          <w:szCs w:val="24"/>
        </w:rPr>
        <w:t xml:space="preserve"> stress-related symptoms, such as agitation, sleep disturbance</w:t>
      </w:r>
      <w:r w:rsidR="004839D4" w:rsidRPr="00FF137E">
        <w:rPr>
          <w:rFonts w:ascii="Times New Roman" w:eastAsia="Calibri" w:hAnsi="Times New Roman" w:cs="Times New Roman"/>
          <w:sz w:val="24"/>
          <w:szCs w:val="24"/>
        </w:rPr>
        <w:t>, restlessness</w:t>
      </w:r>
      <w:r w:rsidRPr="00FF137E">
        <w:rPr>
          <w:rFonts w:ascii="Times New Roman" w:eastAsia="Calibri" w:hAnsi="Times New Roman" w:cs="Times New Roman"/>
          <w:sz w:val="24"/>
          <w:szCs w:val="24"/>
        </w:rPr>
        <w:t xml:space="preserve">. </w:t>
      </w:r>
      <w:r w:rsidR="004839D4"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233/JAD-2010-100663", "ISBN" : "1875-8908 (Electronic)\\r1387-2877 (Linking)", "ISSN" : "13872877", "PMID" : "20858975", "abstract" : "The present work investigated the involvement of cortisol and its receptors, glucocorticoid receptor (GR) and mineralo-corticoid receptor (MR), in Alzheimer's disease (AD). Cortisol was measured in cerebrospinal fluid (CSF) samples from controls, mild cognitive impairment (MCI), progressive MCI evolving to AD, and AD. CSF cortisol levels do not seem to have a prognostic value, as increases in cortisol levels were found only in AD patients. GR expression was decreased while MR expression was increased in the frontal cortex of AD. When considering degeneration (ratio to synaptophysin and the post-synaptic marker PSD95), GR expression was similar between controls and AD, suggesting that GR loss was due to synaptic degeneration in AD. Increases in cortisol levels and MR expression were associated to an apolipoprotein E4 genotype. Cognitive status was negatively associated to CSF cortisol. In apolipoprotein E4 carriers, MR but not GR expression, negatively correlated to Mini-Mental Status Examination score and positively correlated to frontal cortex amyloid-\u03b2 levels. It is concluded that there is a dysregulation of the hypothalamus-pituitary-adrenal axis in AD that seems to be consequence rather than cause of AD.", "author" : [ { "dropping-particle" : "", "family" : "Gil-Bea", "given" : "Francisco J.", "non-dropping-particle" : "", "parse-names" : false, "suffix" : "" }, { "dropping-particle" : "", "family" : "Aisa", "given" : "Barbara", "non-dropping-particle" : "", "parse-names" : false, "suffix" : "" }, { "dropping-particle" : "", "family" : "Solomon", "given" : "Alina", "non-dropping-particle" : "", "parse-names" : false, "suffix" : "" }, { "dropping-particle" : "", "family" : "Solas", "given" : "Maite", "non-dropping-particle" : "", "parse-names" : false, "suffix" : "" }, { "dropping-particle" : "", "family" : "Carmen Mugueta", "given" : "Maria", "non-dropping-particle" : "Del", "parse-names" : false, "suffix" : "" }, { "dropping-particle" : "", "family" : "Winblad", "given" : "Bengt", "non-dropping-particle" : "", "parse-names" : false, "suffix" : "" }, { "dropping-particle" : "", "family" : "Kivipelto", "given" : "Miia", "non-dropping-particle" : "", "parse-names" : false, "suffix" : "" }, { "dropping-particle" : "", "family" : "Cedazo-M\u00ednguez", "given" : "Angel", "non-dropping-particle" : "", "parse-names" : false, "suffix" : "" }, { "dropping-particle" : "", "family" : "Ram\u00edrez", "given" : "Mar\u00eda J.", "non-dropping-particle" : "", "parse-names" : false, "suffix" : "" } ], "container-title" : "Journal of Alzheimer's Disease", "id" : "ITEM-1", "issue" : "3", "issued" : { "date-parts" : [ [ "2010" ] ] }, "page" : "829-838", "title" : "HPA axis dysregulation associated to apolipoprotein E4 genotype in Alzheimer's disease", "type" : "article-journal", "volume" : "22" }, "uris" : [ "http://www.mendeley.com/documents/?uuid=1a50a957-5573-42f1-a15d-bd10df9c61ad" ] }, { "id" : "ITEM-2",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2",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85d6744d-5c47-4643-b736-f02c21fe2c4d" ] } ], "mendeley" : { "formattedCitation" : "&lt;sup&gt;10,51&lt;/sup&gt;", "plainTextFormattedCitation" : "10,51", "previouslyFormattedCitation" : "&lt;sup&gt;10,51&lt;/sup&gt;" }, "properties" : {  }, "schema" : "https://github.com/citation-style-language/schema/raw/master/csl-citation.json" }</w:instrText>
      </w:r>
      <w:r w:rsidR="004839D4"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10,51</w:t>
      </w:r>
      <w:r w:rsidR="004839D4" w:rsidRPr="00FF137E">
        <w:rPr>
          <w:rFonts w:ascii="Times New Roman" w:eastAsia="Calibri" w:hAnsi="Times New Roman" w:cs="Times New Roman"/>
          <w:sz w:val="24"/>
          <w:szCs w:val="24"/>
        </w:rPr>
        <w:fldChar w:fldCharType="end"/>
      </w:r>
      <w:r w:rsidR="004839D4" w:rsidRPr="00FF137E">
        <w:rPr>
          <w:rFonts w:ascii="Times New Roman" w:eastAsia="Calibri" w:hAnsi="Times New Roman" w:cs="Times New Roman"/>
          <w:sz w:val="24"/>
          <w:szCs w:val="24"/>
        </w:rPr>
        <w:t xml:space="preserve"> </w:t>
      </w:r>
      <w:r w:rsidR="00DC5B05" w:rsidRPr="00FF137E">
        <w:rPr>
          <w:rFonts w:ascii="Times New Roman" w:eastAsia="Calibri" w:hAnsi="Times New Roman" w:cs="Times New Roman"/>
          <w:sz w:val="24"/>
          <w:szCs w:val="24"/>
        </w:rPr>
        <w:t>Similar to</w:t>
      </w:r>
      <w:r w:rsidR="00DC5B05" w:rsidRPr="00FF137E">
        <w:t xml:space="preserve"> </w:t>
      </w:r>
      <w:r w:rsidR="00DC5B05" w:rsidRPr="00FF137E">
        <w:rPr>
          <w:rFonts w:ascii="Times New Roman" w:eastAsia="Calibri" w:hAnsi="Times New Roman" w:cs="Times New Roman"/>
          <w:sz w:val="24"/>
          <w:szCs w:val="24"/>
        </w:rPr>
        <w:t xml:space="preserve">Cushing’s patients, </w:t>
      </w:r>
      <w:r w:rsidR="00D03ED8" w:rsidRPr="00FF137E">
        <w:rPr>
          <w:rFonts w:ascii="Times New Roman" w:eastAsia="Calibri" w:hAnsi="Times New Roman" w:cs="Times New Roman"/>
          <w:sz w:val="24"/>
          <w:szCs w:val="24"/>
        </w:rPr>
        <w:t>c</w:t>
      </w:r>
      <w:r w:rsidR="007F390B" w:rsidRPr="00FF137E">
        <w:rPr>
          <w:rFonts w:ascii="Times New Roman" w:eastAsia="Calibri" w:hAnsi="Times New Roman" w:cs="Times New Roman"/>
          <w:sz w:val="24"/>
          <w:szCs w:val="24"/>
        </w:rPr>
        <w:t>hronic stressors and long term elevation of stress hormones</w:t>
      </w:r>
      <w:r w:rsidR="00D03ED8" w:rsidRPr="00FF137E">
        <w:rPr>
          <w:rFonts w:ascii="Times New Roman" w:eastAsia="Calibri" w:hAnsi="Times New Roman" w:cs="Times New Roman"/>
          <w:sz w:val="24"/>
          <w:szCs w:val="24"/>
        </w:rPr>
        <w:t xml:space="preserve"> </w:t>
      </w:r>
      <w:r w:rsidR="0049769D" w:rsidRPr="00FF137E">
        <w:rPr>
          <w:rFonts w:ascii="Times New Roman" w:eastAsia="Calibri" w:hAnsi="Times New Roman" w:cs="Times New Roman"/>
          <w:sz w:val="24"/>
          <w:szCs w:val="24"/>
        </w:rPr>
        <w:t>are associated</w:t>
      </w:r>
      <w:r w:rsidR="00D03ED8" w:rsidRPr="00FF137E">
        <w:rPr>
          <w:rFonts w:ascii="Times New Roman" w:eastAsia="Calibri" w:hAnsi="Times New Roman" w:cs="Times New Roman"/>
          <w:sz w:val="24"/>
          <w:szCs w:val="24"/>
        </w:rPr>
        <w:t xml:space="preserve"> with </w:t>
      </w:r>
      <w:r w:rsidR="0049769D" w:rsidRPr="00FF137E">
        <w:rPr>
          <w:rFonts w:ascii="Times New Roman" w:eastAsia="Calibri" w:hAnsi="Times New Roman" w:cs="Times New Roman"/>
          <w:sz w:val="24"/>
          <w:szCs w:val="24"/>
        </w:rPr>
        <w:t xml:space="preserve">an </w:t>
      </w:r>
      <w:r w:rsidR="0064173D" w:rsidRPr="00FF137E">
        <w:rPr>
          <w:rFonts w:ascii="Times New Roman" w:eastAsia="Calibri" w:hAnsi="Times New Roman" w:cs="Times New Roman"/>
          <w:sz w:val="24"/>
          <w:szCs w:val="24"/>
        </w:rPr>
        <w:t>accelereted cognitive impair</w:t>
      </w:r>
      <w:r w:rsidR="00DC5B05" w:rsidRPr="00FF137E">
        <w:rPr>
          <w:rFonts w:ascii="Times New Roman" w:eastAsia="Calibri" w:hAnsi="Times New Roman" w:cs="Times New Roman"/>
          <w:sz w:val="24"/>
          <w:szCs w:val="24"/>
        </w:rPr>
        <w:t>ment</w:t>
      </w:r>
      <w:r w:rsidR="00D03ED8" w:rsidRPr="00FF137E">
        <w:rPr>
          <w:rFonts w:ascii="Times New Roman" w:eastAsia="Calibri" w:hAnsi="Times New Roman" w:cs="Times New Roman"/>
          <w:sz w:val="24"/>
          <w:szCs w:val="24"/>
        </w:rPr>
        <w:t xml:space="preserve"> and</w:t>
      </w:r>
      <w:r w:rsidR="0049769D" w:rsidRPr="00FF137E">
        <w:rPr>
          <w:rFonts w:ascii="Times New Roman" w:eastAsia="Calibri" w:hAnsi="Times New Roman" w:cs="Times New Roman"/>
          <w:sz w:val="24"/>
          <w:szCs w:val="24"/>
        </w:rPr>
        <w:t xml:space="preserve"> also with</w:t>
      </w:r>
      <w:r w:rsidR="00D03ED8" w:rsidRPr="00FF137E">
        <w:rPr>
          <w:rFonts w:ascii="Times New Roman" w:eastAsia="Calibri" w:hAnsi="Times New Roman" w:cs="Times New Roman"/>
          <w:sz w:val="24"/>
          <w:szCs w:val="24"/>
        </w:rPr>
        <w:t xml:space="preserve"> depression, anxiety </w:t>
      </w:r>
      <w:r w:rsidR="00DC5B05" w:rsidRPr="00FF137E">
        <w:rPr>
          <w:rFonts w:ascii="Times New Roman" w:eastAsia="Calibri" w:hAnsi="Times New Roman" w:cs="Times New Roman"/>
          <w:sz w:val="24"/>
          <w:szCs w:val="24"/>
        </w:rPr>
        <w:t xml:space="preserve">in patients with AD. </w:t>
      </w:r>
      <w:r w:rsidR="00DC5B05"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mehy.2011.02.034", "ISBN" : "1532-2777 (Electronic)\\n0306-9877 (Linking)", "ISSN" : "03069877", "PMID" : "21398043", "abstract" : "Genetic factors are known to play a role in Alzheimer's disease (AD) vulnerability, yet less than 1% of incident AD cases are directly linked to genetic causes, suggesting that environmental variables likely play a role in the majority of cases. Several recent human and animal studies have examined the effects of behavioral factors, specifically psychological stress and exercise, on AD vulnerability. Numerous animal studies have found that, while stress exacerbates neuropathological changes associated with AD, exercise reduces these changes. Some human studies suggest that psychological stress can increase the risk of developing AD, while other studies suggest that exercise can significantly reduce AD risk. Most animal studies investigating the mechanisms responsible for the effects of these behavioral factors have focused on neuronal processes, including the effects of stress hormones and neurotrophic factors on the neuropathological hallmarks of AD, namely amyloid-beta (A\u03b2) deposition and tau-phosphorylation. However, cumulative evidence indicates that, in humans, AD is associated with the presence of cerebrovascular disease, and cardiovascular risk factors are associated with increased risk of developing AD. There is an extensive literature demonstrating that behavioral factors, particularly stress and exercise, can powerfully modulate the pathophysiology of vascular disease. Thus, the following model proposes that the influence of stress and exercise on AD risk may be partially due to the effects of these behavioral factors on vascular homeostasis and pathology. These effects are likely due to both indirect modification of AD risk through alterations in vascular risk factors, such as hypertension, diabetes, and aortic stiffening, as well as direct influence on the cerebrovasculature, including changes in cerebral blood flow, angiogenesis, and vascular disease. Future studies examining the effects of behavioral factors on AD risk should incorporate measures of both peripheral and cerebral vascular function to further our understanding of the mechanisms by which behavior can modify AD susceptibility. Greater knowledge of the molecular mechanisms behind these behavioral effects would further our understanding of the disease and lead to innovative treatment and preventive approaches. \u00a9 2011 Elsevier Ltd.", "author" : [ { "dropping-particle" : "", "family" : "Nation", "given" : "Daniel A.", "non-dropping-particle" : "", "parse-names" : false, "suffix" : "" }, { "dropping-particle" : "", "family" : "Hong", "given" : "Suzi", "non-dropping-particle" : "", "parse-names" : false, "suffix" : "" }, { "dropping-particle" : "", "family" : "Jak", "given" : "Amy J.", "non-dropping-particle" : "", "parse-names" : false, "suffix" : "" }, { "dropping-particle" : "", "family" : "Delano-Wood", "given" : "Lisa", "non-dropping-particle" : "", "parse-names" : false, "suffix" : "" }, { "dropping-particle" : "", "family" : "Mills", "given" : "Paul J.", "non-dropping-particle" : "", "parse-names" : false, "suffix" : "" }, { "dropping-particle" : "", "family" : "Bondi", "given" : "Mark W.", "non-dropping-particle" : "", "parse-names" : false, "suffix" : "" }, { "dropping-particle" : "", "family" : "Dimsdale", "given" : "Joel E.", "non-dropping-particle" : "", "parse-names" : false, "suffix" : "" } ], "container-title" : "Medical Hypotheses", "id" : "ITEM-1", "issue" : "6", "issued" : { "date-parts" : [ [ "2011" ] ] }, "page" : "847-854", "title" : "Stress, exercise, and Alzheimer's disease: A neurovascular pathway", "type" : "article-journal", "volume" : "76" }, "uris" : [ "http://www.mendeley.com/documents/?uuid=a70218bf-edbe-4ca5-a14c-6e9a43b5d6d4" ] }, { "id" : "ITEM-2", "itemData" : { "DOI" : "10.3389/fpsyt.2015.00032", "ISBN" : "1664-0640 (Electronic)\\r1664-0640 (Linking)", "ISSN" : "16640640", "PMID" : "25806005", "abstract" : "There is increasing evidence of prodromal manifestation of neuropsychiatric symptoms in a variety of neurodegenerative diseases such as Parkinson's disease (PD) and Huntington's disease (HD). These affective symptoms may be observed many years before the core diagnostic symptoms of the neurological condition. It is becoming more apparent that depression is a significant modifying factor of the trajectory of disease progression and even treatment outcomes. It is therefore crucial that we understand the potential pathophysiologies related to the primary condition, which could contribute to the development of depression. The hypothalamic-pituitary-adrenal (HPA)-axis is a key neuroendocrine signaling system involved in physiological homeostasis and stress response. Disturbances of this system lead to severe hormonal imbalances, and the majority of such patients also present with behavioral deficits and/or mood disorders. Dysregulation of the HPA-axis is also strongly implicated in the pathology of major depressive disorder. Consistent with this, antidepressant drugs, such as the selective serotonin reuptake inhibitors have been shown to alter HPA-axis activity. In this review, we will summarize the current state of knowledge regarding HPA-axis pathology in Alzheimer's, PD and HD, differentiating between prodromal and later stages of disease progression when evidence is available. Both clinical and preclinical evidence will be examined, but we highlight animal model studies as being particularly useful for uncovering novel mechanisms of pathology related to co-morbid mood disorders. Finally, we purpose utilizing the preclinical evidence to better inform prospective, intervention studies.", "author" : [ { "dropping-particle" : "", "family" : "Du", "given" : "Xin", "non-dropping-particle" : "", "parse-names" : false, "suffix" : "" }, { "dropping-particle" : "", "family" : "Pang", "given" : "Terence Y.", "non-dropping-particle" : "", "parse-names" : false, "suffix" : "" } ], "container-title" : "Frontiers in Psychiatry", "id" : "ITEM-2", "issue" : "MAR", "issued" : { "date-parts" : [ [ "2015" ] ] }, "title" : "Is dysregulation of the HPA-axis a core pathophysiology mediating co-morbid depression in neurodegenerative diseases?", "type" : "article", "volume" : "6" }, "uris" : [ "http://www.mendeley.com/documents/?uuid=dc93924c-fa00-44f4-b245-286a047aefae" ] } ], "mendeley" : { "formattedCitation" : "&lt;sup&gt;52,53&lt;/sup&gt;", "plainTextFormattedCitation" : "52,53", "previouslyFormattedCitation" : "&lt;sup&gt;52,53&lt;/sup&gt;" }, "properties" : {  }, "schema" : "https://github.com/citation-style-language/schema/raw/master/csl-citation.json" }</w:instrText>
      </w:r>
      <w:r w:rsidR="00DC5B05"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2,53</w:t>
      </w:r>
      <w:r w:rsidR="00DC5B05" w:rsidRPr="00FF137E">
        <w:rPr>
          <w:rFonts w:ascii="Times New Roman" w:eastAsia="Calibri" w:hAnsi="Times New Roman" w:cs="Times New Roman"/>
          <w:sz w:val="24"/>
          <w:szCs w:val="24"/>
        </w:rPr>
        <w:fldChar w:fldCharType="end"/>
      </w:r>
      <w:r w:rsidR="00DC5B05" w:rsidRPr="00FF137E">
        <w:rPr>
          <w:rFonts w:ascii="Times New Roman" w:eastAsia="Calibri" w:hAnsi="Times New Roman" w:cs="Times New Roman"/>
          <w:sz w:val="24"/>
          <w:szCs w:val="24"/>
        </w:rPr>
        <w:t xml:space="preserve"> </w:t>
      </w:r>
      <w:r w:rsidRPr="00FF137E">
        <w:rPr>
          <w:rFonts w:ascii="Times New Roman" w:eastAsia="Calibri" w:hAnsi="Times New Roman" w:cs="Times New Roman"/>
          <w:sz w:val="24"/>
          <w:szCs w:val="24"/>
        </w:rPr>
        <w:t>Anoth</w:t>
      </w:r>
      <w:r w:rsidR="0051057B" w:rsidRPr="00FF137E">
        <w:rPr>
          <w:rFonts w:ascii="Times New Roman" w:eastAsia="Calibri" w:hAnsi="Times New Roman" w:cs="Times New Roman"/>
          <w:sz w:val="24"/>
          <w:szCs w:val="24"/>
        </w:rPr>
        <w:t xml:space="preserve">er mechanism of the occurrence of </w:t>
      </w:r>
      <w:r w:rsidR="004A5B48" w:rsidRPr="00FF137E">
        <w:rPr>
          <w:rFonts w:ascii="Times New Roman" w:eastAsia="Calibri" w:hAnsi="Times New Roman" w:cs="Times New Roman"/>
          <w:sz w:val="24"/>
          <w:szCs w:val="24"/>
        </w:rPr>
        <w:t>NPs</w:t>
      </w:r>
      <w:r w:rsidRPr="00FF137E">
        <w:rPr>
          <w:rFonts w:ascii="Times New Roman" w:eastAsia="Calibri" w:hAnsi="Times New Roman" w:cs="Times New Roman"/>
          <w:sz w:val="24"/>
          <w:szCs w:val="24"/>
        </w:rPr>
        <w:t xml:space="preserve"> may be that the release of pro-inflammatory cytokines, including interleukin IL-1, IL-6, and tumor necrosis factor-α, and oxidative stress</w:t>
      </w:r>
      <w:r w:rsidR="009379BB" w:rsidRPr="00FF137E">
        <w:rPr>
          <w:rFonts w:ascii="Times New Roman" w:eastAsia="Calibri" w:hAnsi="Times New Roman" w:cs="Times New Roman"/>
          <w:sz w:val="24"/>
          <w:szCs w:val="24"/>
        </w:rPr>
        <w:t>,</w:t>
      </w:r>
      <w:r w:rsidRPr="00FF137E">
        <w:rPr>
          <w:rFonts w:ascii="Times New Roman" w:eastAsia="Calibri" w:hAnsi="Times New Roman" w:cs="Times New Roman"/>
          <w:sz w:val="24"/>
          <w:szCs w:val="24"/>
        </w:rPr>
        <w:t xml:space="preserve"> </w:t>
      </w:r>
      <w:r w:rsidR="005B22FF" w:rsidRPr="00FF137E">
        <w:rPr>
          <w:rFonts w:ascii="Times New Roman" w:eastAsia="Calibri" w:hAnsi="Times New Roman" w:cs="Times New Roman"/>
          <w:sz w:val="24"/>
          <w:szCs w:val="24"/>
        </w:rPr>
        <w:t>contribute</w:t>
      </w:r>
      <w:r w:rsidRPr="00FF137E">
        <w:rPr>
          <w:rFonts w:ascii="Times New Roman" w:eastAsia="Calibri" w:hAnsi="Times New Roman" w:cs="Times New Roman"/>
          <w:sz w:val="24"/>
          <w:szCs w:val="24"/>
        </w:rPr>
        <w:t xml:space="preserve"> to the pathogenesis of both </w:t>
      </w:r>
      <w:r w:rsidR="00A86C4E" w:rsidRPr="00FF137E">
        <w:rPr>
          <w:rFonts w:ascii="Times New Roman" w:eastAsia="Calibri" w:hAnsi="Times New Roman" w:cs="Times New Roman"/>
          <w:sz w:val="24"/>
          <w:szCs w:val="24"/>
        </w:rPr>
        <w:t>to neuroinflammation</w:t>
      </w:r>
      <w:r w:rsidRPr="00FF137E">
        <w:rPr>
          <w:rFonts w:ascii="Times New Roman" w:eastAsia="Calibri" w:hAnsi="Times New Roman" w:cs="Times New Roman"/>
          <w:sz w:val="24"/>
          <w:szCs w:val="24"/>
        </w:rPr>
        <w:t xml:space="preserve"> and </w:t>
      </w:r>
      <w:r w:rsidR="005B22FF" w:rsidRPr="00FF137E">
        <w:rPr>
          <w:rFonts w:ascii="Times New Roman" w:eastAsia="Calibri" w:hAnsi="Times New Roman" w:cs="Times New Roman"/>
          <w:sz w:val="24"/>
          <w:szCs w:val="24"/>
        </w:rPr>
        <w:t>behavioral</w:t>
      </w:r>
      <w:r w:rsidR="00267C82" w:rsidRPr="00FF137E">
        <w:rPr>
          <w:rFonts w:ascii="Times New Roman" w:eastAsia="Calibri" w:hAnsi="Times New Roman" w:cs="Times New Roman"/>
          <w:sz w:val="24"/>
          <w:szCs w:val="24"/>
        </w:rPr>
        <w:t xml:space="preserve"> symptoms</w:t>
      </w:r>
      <w:r w:rsidRPr="00FF137E">
        <w:rPr>
          <w:rFonts w:ascii="Times New Roman" w:eastAsia="Calibri" w:hAnsi="Times New Roman" w:cs="Times New Roman"/>
          <w:sz w:val="24"/>
          <w:szCs w:val="24"/>
        </w:rPr>
        <w:t>.</w:t>
      </w:r>
      <w:r w:rsidR="00267C82"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389/fnagi.2014.00171", "ISBN" : "1663-4365", "ISSN" : "1663-4365", "PMID" : "25120476", "abstract" : "The incidence of dementia is increasing at an alarming rate, and has become a major public health concern. Alzheimer disease (AD) is the most common form of dementia and is characterized by progressive cognitive impairment. In addition to classical neuropathological features such as amyloid plaques and neurofibrillary tangles (NFT), accumulation of activated immune cells has been documented in the AD brain, suggesting a contribution of neuroinflammation in the pathogenesis of AD. Besides cognitive deterioration, non-cognitive symptoms, such as agitation, aggression, depression and psychosis, are often observed in demented patients, including those with AD, and these neuropsychological symptoms place a heavy burden on caregivers. These symptoms often exhibit sudden onset and tend to fluctuate over time, and in many cases, they are triggered by an infection in peripheral organs, suggesting that inflammation plays an important role in the pathogenesis of these non-cognitive symptoms. However, there is no mechanistic explanation for the relationship between inflammation and neuropsychiatric symptoms. Observations from experimental mouse models indicate that alteration of brain blood vessels, especially blood-brain barrier (BBB) dysfunction, may contribute to the relationship. The current review summarizes the results from recent studies on the relationship between inflammation and AD, while focusing on cerebrovascular alterations, which might provide an insight into the pathogenesis of cognitive/non-cognitive symptoms in AD patients and suggest a basis for the development of new therapeutic treatments for these conditions.", "author" : [ { "dropping-particle" : "", "family" : "Takeda", "given" : "Shuko", "non-dropping-particle" : "", "parse-names" : false, "suffix" : "" }, { "dropping-particle" : "", "family" : "Sato", "given" : "Naoyuki", "non-dropping-particle" : "", "parse-names" : false, "suffix" : "" }, { "dropping-particle" : "", "family" : "Morishita", "given" : "Ryuichi", "non-dropping-particle" : "", "parse-names" : false, "suffix" : "" } ], "container-title" : "Frontiers in Aging Neuroscience", "id" : "ITEM-1", "issue" : "7", "issued" : { "date-parts" : [ [ "2014" ] ] }, "page" : "171", "title" : "Systemic inflammation, blood-brain barrier vulnerability and cognitive/non-cognitive symptoms in Alzheimer disease: relevance to pathogenesis and therapy", "type" : "article-journal", "volume" : "6" }, "uris" : [ "http://www.mendeley.com/documents/?uuid=cd892e07-51d9-4188-b5af-f92bb5c3cbf0" ] } ], "mendeley" : { "formattedCitation" : "&lt;sup&gt;54&lt;/sup&gt;", "plainTextFormattedCitation" : "54", "previouslyFormattedCitation" : "&lt;sup&gt;54&lt;/sup&gt;" }, "properties" : {  }, "schema" : "https://github.com/citation-style-language/schema/raw/master/csl-citation.json" }</w:instrText>
      </w:r>
      <w:r w:rsidR="00267C82"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4</w:t>
      </w:r>
      <w:r w:rsidR="00267C82" w:rsidRPr="00FF137E">
        <w:rPr>
          <w:rFonts w:ascii="Times New Roman" w:eastAsia="Calibri" w:hAnsi="Times New Roman" w:cs="Times New Roman"/>
          <w:sz w:val="24"/>
          <w:szCs w:val="24"/>
        </w:rPr>
        <w:fldChar w:fldCharType="end"/>
      </w:r>
      <w:r w:rsidR="009379BB" w:rsidRPr="00FF137E">
        <w:rPr>
          <w:rFonts w:ascii="Times New Roman" w:eastAsia="Calibri" w:hAnsi="Times New Roman" w:cs="Times New Roman"/>
          <w:sz w:val="24"/>
          <w:szCs w:val="24"/>
        </w:rPr>
        <w:t xml:space="preserve"> </w:t>
      </w:r>
      <w:r w:rsidR="00F602D4" w:rsidRPr="00FF137E">
        <w:rPr>
          <w:rFonts w:ascii="Times New Roman" w:eastAsia="Calibri" w:hAnsi="Times New Roman" w:cs="Times New Roman"/>
          <w:sz w:val="24"/>
          <w:szCs w:val="24"/>
        </w:rPr>
        <w:t>Last, i</w:t>
      </w:r>
      <w:r w:rsidR="009379BB" w:rsidRPr="00FF137E">
        <w:rPr>
          <w:rFonts w:ascii="Times New Roman" w:eastAsia="Calibri" w:hAnsi="Times New Roman" w:cs="Times New Roman"/>
          <w:sz w:val="24"/>
          <w:szCs w:val="24"/>
        </w:rPr>
        <w:t xml:space="preserve">n recent years, several </w:t>
      </w:r>
      <w:r w:rsidRPr="00FF137E">
        <w:rPr>
          <w:rFonts w:ascii="Times New Roman" w:eastAsia="Calibri" w:hAnsi="Times New Roman" w:cs="Times New Roman"/>
          <w:sz w:val="24"/>
          <w:szCs w:val="24"/>
        </w:rPr>
        <w:t xml:space="preserve">studies showed that some of the </w:t>
      </w:r>
      <w:r w:rsidR="004A5B48" w:rsidRPr="00FF137E">
        <w:rPr>
          <w:rFonts w:ascii="Times New Roman" w:eastAsia="Calibri" w:hAnsi="Times New Roman" w:cs="Times New Roman"/>
          <w:sz w:val="24"/>
          <w:szCs w:val="24"/>
        </w:rPr>
        <w:t xml:space="preserve">NPs </w:t>
      </w:r>
      <w:r w:rsidRPr="00FF137E">
        <w:rPr>
          <w:rFonts w:ascii="Times New Roman" w:eastAsia="Calibri" w:hAnsi="Times New Roman" w:cs="Times New Roman"/>
          <w:sz w:val="24"/>
          <w:szCs w:val="24"/>
        </w:rPr>
        <w:t xml:space="preserve">are associated with </w:t>
      </w:r>
      <w:r w:rsidR="005B22FF" w:rsidRPr="00FF137E">
        <w:rPr>
          <w:rFonts w:ascii="Times New Roman" w:eastAsia="Calibri" w:hAnsi="Times New Roman" w:cs="Times New Roman"/>
          <w:sz w:val="24"/>
          <w:szCs w:val="24"/>
        </w:rPr>
        <w:t>hypoperfusion</w:t>
      </w:r>
      <w:r w:rsidRPr="00FF137E">
        <w:rPr>
          <w:rFonts w:ascii="Times New Roman" w:eastAsia="Calibri" w:hAnsi="Times New Roman" w:cs="Times New Roman"/>
          <w:sz w:val="24"/>
          <w:szCs w:val="24"/>
        </w:rPr>
        <w:t xml:space="preserve"> in specific brain regions.</w:t>
      </w:r>
      <w:r w:rsidR="00B07386"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59/000295115", "ISBN" : "1421-9824", "ISSN" : "14208008", "PMID" : "20375510", "abstract" : "BACKGROUND: The aim of this study was to identify the brain regions associated with the severity of delusions in individuals with Alzheimer's disease (AD) using single-photon emission computed tomography.\\n\\nMETHODS: Thirty-five AD patients participated in this study. Multiple regression analysis was performed to identify a linear correlation between the delusion subscale score of the Neuropsychiatric Inventory (NPI) and regional cerebral blood flow (rCBF) in AD patients with delusions (n = 14). In addition, rCBF in patients with (n = 14) and without delusions (n = 21) was compared using a 2-sample t test.\\n\\nRESULTS: The delusion subscale score of the NPI was negatively correlated with rCBF in the right anterior insula (uncorrected p &lt; 0.01 at the voxel level and corrected p &lt; 0.05 at the cluster level). Compared to patients without delusions, however, rCBF in the right anterior insula was not significantly decreased in patients with delusions.\\n\\nCONCLUSION: We suggest that right anterior insular dysfunction may exacerbate delusions, although it is not responsible for the onset of delusions.", "author" : [ { "dropping-particle" : "", "family" : "Matsuoka", "given" : "Teruyuki", "non-dropping-particle" : "", "parse-names" : false, "suffix" : "" }, { "dropping-particle" : "", "family" : "Narumoto", "given" : "Jin", "non-dropping-particle" : "", "parse-names" : false, "suffix" : "" }, { "dropping-particle" : "", "family" : "Shibata", "given" : "Keisuke", "non-dropping-particle" : "", "parse-names" : false, "suffix" : "" }, { "dropping-particle" : "", "family" : "Okamura", "given" : "Aiko", "non-dropping-particle" : "", "parse-names" : false, "suffix" : "" }, { "dropping-particle" : "", "family" : "Nakamura", "given" : "Kaeko", "non-dropping-particle" : "", "parse-names" : false, "suffix" : "" }, { "dropping-particle" : "", "family" : "Okuyama", "given" : "Chio", "non-dropping-particle" : "", "parse-names" : false, "suffix" : "" }, { "dropping-particle" : "", "family" : "Nishimura", "given" : "Tsunehiko", "non-dropping-particle" : "", "parse-names" : false, "suffix" : "" }, { "dropping-particle" : "", "family" : "Fukui", "given" : "Kenji", "non-dropping-particle" : "", "parse-names" : false, "suffix" : "" } ], "container-title" : "Dementia and Geriatric Cognitive Disorders", "id" : "ITEM-1", "issue" : "4", "issued" : { "date-parts" : [ [ "2010" ] ] }, "page" : "287-293", "title" : "Insular hypoperfusion correlates with the severity of delusions in individuals with alzheimer's disease", "type" : "article-journal", "volume" : "29" }, "uris" : [ "http://www.mendeley.com/documents/?uuid=0657cef9-7f0f-4e38-8efb-754087856248" ] }, { "id" : "ITEM-2", "itemData" : { "DOI" : "10.1002/gps.1163", "ISBN" : "0885-6230 (Print)\\r0885-6230 (Linking)", "ISSN" : "08856230", "PMID" : "15352144", "abstract" : "BACKGROUND: Apathy is defined as a lack of motivation in behavior, cognition and affect. This syndrome is frequent in various neuropsychiatric diseases but little is known about its pathophysiology. OBJECTIVES: The aim of this study was to investigate the metabolic correlates of the behavioral, cognitive and emotional, aspects of apathy in Alzheimer's disease (AD). METHOD: Thirty AD patients were included. Lack of initiative, lack of interest and of emotional blunting were assessed with the Apathy Inventory (IA), a tool designed to provide a separate assessment of the behavioral, cognitive and emotional, aspects of apathy. Brain perfusion was measured by (99m)Tc-labeled bicisate (ECD) single photon emission tomography. RESULTS: The Statistical Parametric Mapping software provides negative correlation between IA total score and brain perfusion in left and right superior orbito-frontal gyrus, and to a lesser extent in left middle frontal gyrus (BA10). Lack of initiative score was negatively correlated with perfusion in right anterior cingulate cortex. Lack of interest score was negatively correlated with perfusion in right middle orbitofrontal gyrus). Emotional blunting score correlated negatively with in left superior dorsolateral prefrontal cortex activity. CONCLUSION: These results underline that the cognitive, behavioral and affective components of motivation are mediated by different fronto-sub-cortical circuits and are differently lateralized. In particular, left prefrontal hypoperfusion is involved in emotional blunting, as it was often demonstrated in depressive disorders. These distinct components of apathy may be targeted by different therapeutic means, in which dopaminergic enhancement might play a major role.", "author" : [ { "dropping-particle" : "", "family" : "Benoit", "given" : "M.", "non-dropping-particle" : "", "parse-names" : false, "suffix" : "" }, { "dropping-particle" : "", "family" : "Clairet", "given" : "S.", "non-dropping-particle" : "", "parse-names" : false, "suffix" : "" }, { "dropping-particle" : "", "family" : "Koulibaly", "given" : "P. M.", "non-dropping-particle" : "", "parse-names" : false, "suffix" : "" }, { "dropping-particle" : "", "family" : "Darcourt", "given" : "J.", "non-dropping-particle" : "", "parse-names" : false, "suffix" : "" }, { "dropping-particle" : "", "family" : "Robert", "given" : "P. H.", "non-dropping-particle" : "", "parse-names" : false, "suffix" : "" } ], "container-title" : "International Journal of Geriatric Psychiatry", "id" : "ITEM-2", "issue" : "9", "issued" : { "date-parts" : [ [ "2004" ] ] }, "page" : "864-869", "title" : "Brain perfusion correlates of the Apathy Inventory dimensions of Alzheimer's disease", "type" : "article-journal", "volume" : "19" }, "uris" : [ "http://www.mendeley.com/documents/?uuid=24e43f6b-3325-4872-ad7c-54e64db7634b" ] } ], "mendeley" : { "formattedCitation" : "&lt;sup&gt;55,56&lt;/sup&gt;", "plainTextFormattedCitation" : "55,56", "previouslyFormattedCitation" : "&lt;sup&gt;55,56&lt;/sup&gt;" }, "properties" : {  }, "schema" : "https://github.com/citation-style-language/schema/raw/master/csl-citation.json" }</w:instrText>
      </w:r>
      <w:r w:rsidR="00B07386"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5,56</w:t>
      </w:r>
      <w:r w:rsidR="00B07386"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For example, hypoperfusion in </w:t>
      </w:r>
      <w:r w:rsidR="005B22FF" w:rsidRPr="00FF137E">
        <w:rPr>
          <w:rFonts w:ascii="Times New Roman" w:eastAsia="Calibri" w:hAnsi="Times New Roman" w:cs="Times New Roman"/>
          <w:sz w:val="24"/>
          <w:szCs w:val="24"/>
        </w:rPr>
        <w:t>frontosubcortical</w:t>
      </w:r>
      <w:r w:rsidRPr="00FF137E">
        <w:rPr>
          <w:rFonts w:ascii="Times New Roman" w:eastAsia="Calibri" w:hAnsi="Times New Roman" w:cs="Times New Roman"/>
          <w:sz w:val="24"/>
          <w:szCs w:val="24"/>
        </w:rPr>
        <w:t xml:space="preserve"> structures, temporal cortex, frontal cortex, and right middle frontal gyrus may  </w:t>
      </w:r>
      <w:r w:rsidR="00E616FE" w:rsidRPr="00FF137E">
        <w:rPr>
          <w:rFonts w:ascii="Times New Roman" w:eastAsia="Calibri" w:hAnsi="Times New Roman" w:cs="Times New Roman"/>
          <w:sz w:val="24"/>
          <w:szCs w:val="24"/>
        </w:rPr>
        <w:t xml:space="preserve">trigger </w:t>
      </w:r>
      <w:r w:rsidRPr="00FF137E">
        <w:rPr>
          <w:rFonts w:ascii="Times New Roman" w:eastAsia="Calibri" w:hAnsi="Times New Roman" w:cs="Times New Roman"/>
          <w:sz w:val="24"/>
          <w:szCs w:val="24"/>
        </w:rPr>
        <w:t>apathy, aggression, depression and sleep loss respectively.</w:t>
      </w:r>
      <w:r w:rsidR="005E6CA4" w:rsidRPr="00FF137E">
        <w:rPr>
          <w:rFonts w:ascii="Times New Roman" w:eastAsia="Calibri" w:hAnsi="Times New Roman" w:cs="Times New Roman"/>
          <w:sz w:val="24"/>
          <w:szCs w:val="24"/>
        </w:rPr>
        <w:t xml:space="preserve"> </w:t>
      </w:r>
      <w:r w:rsidR="002A28BD"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59/000295115", "ISBN" : "1421-9824", "ISSN" : "14208008", "PMID" : "20375510", "abstract" : "BACKGROUND: The aim of this study was to identify the brain regions associated with the severity of delusions in individuals with Alzheimer's disease (AD) using single-photon emission computed tomography.\\n\\nMETHODS: Thirty-five AD patients participated in this study. Multiple regression analysis was performed to identify a linear correlation between the delusion subscale score of the Neuropsychiatric Inventory (NPI) and regional cerebral blood flow (rCBF) in AD patients with delusions (n = 14). In addition, rCBF in patients with (n = 14) and without delusions (n = 21) was compared using a 2-sample t test.\\n\\nRESULTS: The delusion subscale score of the NPI was negatively correlated with rCBF in the right anterior insula (uncorrected p &lt; 0.01 at the voxel level and corrected p &lt; 0.05 at the cluster level). Compared to patients without delusions, however, rCBF in the right anterior insula was not significantly decreased in patients with delusions.\\n\\nCONCLUSION: We suggest that right anterior insular dysfunction may exacerbate delusions, although it is not responsible for the onset of delusions.", "author" : [ { "dropping-particle" : "", "family" : "Matsuoka", "given" : "Teruyuki", "non-dropping-particle" : "", "parse-names" : false, "suffix" : "" }, { "dropping-particle" : "", "family" : "Narumoto", "given" : "Jin", "non-dropping-particle" : "", "parse-names" : false, "suffix" : "" }, { "dropping-particle" : "", "family" : "Shibata", "given" : "Keisuke", "non-dropping-particle" : "", "parse-names" : false, "suffix" : "" }, { "dropping-particle" : "", "family" : "Okamura", "given" : "Aiko", "non-dropping-particle" : "", "parse-names" : false, "suffix" : "" }, { "dropping-particle" : "", "family" : "Nakamura", "given" : "Kaeko", "non-dropping-particle" : "", "parse-names" : false, "suffix" : "" }, { "dropping-particle" : "", "family" : "Okuyama", "given" : "Chio", "non-dropping-particle" : "", "parse-names" : false, "suffix" : "" }, { "dropping-particle" : "", "family" : "Nishimura", "given" : "Tsunehiko", "non-dropping-particle" : "", "parse-names" : false, "suffix" : "" }, { "dropping-particle" : "", "family" : "Fukui", "given" : "Kenji", "non-dropping-particle" : "", "parse-names" : false, "suffix" : "" } ], "container-title" : "Dementia and Geriatric Cognitive Disorders", "id" : "ITEM-1", "issue" : "4", "issued" : { "date-parts" : [ [ "2010" ] ] }, "page" : "287-293", "title" : "Insular hypoperfusion correlates with the severity of delusions in individuals with alzheimer's disease", "type" : "article-journal", "volume" : "29" }, "uris" : [ "http://www.mendeley.com/documents/?uuid=0657cef9-7f0f-4e38-8efb-754087856248" ] }, { "id" : "ITEM-2", "itemData" : { "DOI" : "10.1002/gps.1163", "ISBN" : "0885-6230 (Print)\\r0885-6230 (Linking)", "ISSN" : "08856230", "PMID" : "15352144", "abstract" : "BACKGROUND: Apathy is defined as a lack of motivation in behavior, cognition and affect. This syndrome is frequent in various neuropsychiatric diseases but little is known about its pathophysiology. OBJECTIVES: The aim of this study was to investigate the metabolic correlates of the behavioral, cognitive and emotional, aspects of apathy in Alzheimer's disease (AD). METHOD: Thirty AD patients were included. Lack of initiative, lack of interest and of emotional blunting were assessed with the Apathy Inventory (IA), a tool designed to provide a separate assessment of the behavioral, cognitive and emotional, aspects of apathy. Brain perfusion was measured by (99m)Tc-labeled bicisate (ECD) single photon emission tomography. RESULTS: The Statistical Parametric Mapping software provides negative correlation between IA total score and brain perfusion in left and right superior orbito-frontal gyrus, and to a lesser extent in left middle frontal gyrus (BA10). Lack of initiative score was negatively correlated with perfusion in right anterior cingulate cortex. Lack of interest score was negatively correlated with perfusion in right middle orbitofrontal gyrus). Emotional blunting score correlated negatively with in left superior dorsolateral prefrontal cortex activity. CONCLUSION: These results underline that the cognitive, behavioral and affective components of motivation are mediated by different fronto-sub-cortical circuits and are differently lateralized. In particular, left prefrontal hypoperfusion is involved in emotional blunting, as it was often demonstrated in depressive disorders. These distinct components of apathy may be targeted by different therapeutic means, in which dopaminergic enhancement might play a major role.", "author" : [ { "dropping-particle" : "", "family" : "Benoit", "given" : "M.", "non-dropping-particle" : "", "parse-names" : false, "suffix" : "" }, { "dropping-particle" : "", "family" : "Clairet", "given" : "S.", "non-dropping-particle" : "", "parse-names" : false, "suffix" : "" }, { "dropping-particle" : "", "family" : "Koulibaly", "given" : "P. M.", "non-dropping-particle" : "", "parse-names" : false, "suffix" : "" }, { "dropping-particle" : "", "family" : "Darcourt", "given" : "J.", "non-dropping-particle" : "", "parse-names" : false, "suffix" : "" }, { "dropping-particle" : "", "family" : "Robert", "given" : "P. H.", "non-dropping-particle" : "", "parse-names" : false, "suffix" : "" } ], "container-title" : "International Journal of Geriatric Psychiatry", "id" : "ITEM-2", "issue" : "9", "issued" : { "date-parts" : [ [ "2004" ] ] }, "page" : "864-869", "title" : "Brain perfusion correlates of the Apathy Inventory dimensions of Alzheimer's disease", "type" : "article-journal", "volume" : "19" }, "uris" : [ "http://www.mendeley.com/documents/?uuid=24e43f6b-3325-4872-ad7c-54e64db7634b" ] } ], "mendeley" : { "formattedCitation" : "&lt;sup&gt;55,56&lt;/sup&gt;", "plainTextFormattedCitation" : "55,56", "previouslyFormattedCitation" : "&lt;sup&gt;55,56&lt;/sup&gt;" }, "properties" : {  }, "schema" : "https://github.com/citation-style-language/schema/raw/master/csl-citation.json" }</w:instrText>
      </w:r>
      <w:r w:rsidR="002A28BD"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5,56</w:t>
      </w:r>
      <w:r w:rsidR="002A28BD" w:rsidRPr="00FF137E">
        <w:rPr>
          <w:rFonts w:ascii="Times New Roman" w:eastAsia="Calibri" w:hAnsi="Times New Roman" w:cs="Times New Roman"/>
          <w:sz w:val="24"/>
          <w:szCs w:val="24"/>
        </w:rPr>
        <w:fldChar w:fldCharType="end"/>
      </w:r>
    </w:p>
    <w:p w14:paraId="7D8088FF" w14:textId="77777777" w:rsidR="00F46231" w:rsidRPr="00FF137E" w:rsidRDefault="00F46231" w:rsidP="009B4E52">
      <w:pPr>
        <w:spacing w:after="0" w:line="480" w:lineRule="auto"/>
        <w:jc w:val="both"/>
        <w:rPr>
          <w:rFonts w:ascii="Times New Roman" w:eastAsia="Calibri" w:hAnsi="Times New Roman" w:cs="Times New Roman"/>
          <w:sz w:val="24"/>
          <w:szCs w:val="24"/>
        </w:rPr>
      </w:pPr>
    </w:p>
    <w:p w14:paraId="7EE77B5C" w14:textId="2AF98251" w:rsidR="00F46231" w:rsidRPr="00FF137E" w:rsidRDefault="00F46231" w:rsidP="009B4E52">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Given the</w:t>
      </w:r>
      <w:r w:rsidR="009026E6" w:rsidRPr="00FF137E">
        <w:rPr>
          <w:rFonts w:ascii="Times New Roman" w:eastAsia="Calibri" w:hAnsi="Times New Roman" w:cs="Times New Roman"/>
          <w:sz w:val="24"/>
          <w:szCs w:val="24"/>
        </w:rPr>
        <w:t xml:space="preserve"> well-known adverse effects of drugs to control NPs</w:t>
      </w:r>
      <w:r w:rsidRPr="00FF137E">
        <w:rPr>
          <w:rFonts w:ascii="Times New Roman" w:eastAsia="Calibri" w:hAnsi="Times New Roman" w:cs="Times New Roman"/>
          <w:sz w:val="24"/>
          <w:szCs w:val="24"/>
        </w:rPr>
        <w:t xml:space="preserve">, non-pharmacological interventions have gained increasing attention in recent years. </w:t>
      </w:r>
      <w:r w:rsidR="00575031" w:rsidRPr="00FF137E">
        <w:rPr>
          <w:rFonts w:ascii="Times New Roman" w:eastAsia="Calibri" w:hAnsi="Times New Roman" w:cs="Times New Roman"/>
          <w:sz w:val="24"/>
          <w:szCs w:val="24"/>
        </w:rPr>
        <w:t>Although there is currently</w:t>
      </w:r>
      <w:r w:rsidRPr="00FF137E">
        <w:rPr>
          <w:rFonts w:ascii="Times New Roman" w:eastAsia="Calibri" w:hAnsi="Times New Roman" w:cs="Times New Roman"/>
          <w:sz w:val="24"/>
          <w:szCs w:val="24"/>
        </w:rPr>
        <w:t xml:space="preserve"> </w:t>
      </w:r>
      <w:r w:rsidR="002C2A6F" w:rsidRPr="00FF137E">
        <w:rPr>
          <w:rFonts w:ascii="Times New Roman" w:eastAsia="Calibri" w:hAnsi="Times New Roman" w:cs="Times New Roman"/>
          <w:sz w:val="24"/>
          <w:szCs w:val="24"/>
        </w:rPr>
        <w:t xml:space="preserve">contradictory results of the </w:t>
      </w:r>
      <w:r w:rsidRPr="00FF137E">
        <w:rPr>
          <w:rFonts w:ascii="Times New Roman" w:eastAsia="Calibri" w:hAnsi="Times New Roman" w:cs="Times New Roman"/>
          <w:sz w:val="24"/>
          <w:szCs w:val="24"/>
        </w:rPr>
        <w:t xml:space="preserve">studies to show the impact of </w:t>
      </w:r>
      <w:r w:rsidR="002C2A6F" w:rsidRPr="00FF137E">
        <w:rPr>
          <w:rFonts w:ascii="Times New Roman" w:eastAsia="Calibri" w:hAnsi="Times New Roman" w:cs="Times New Roman"/>
          <w:sz w:val="24"/>
          <w:szCs w:val="24"/>
        </w:rPr>
        <w:t>physical activity on NPs</w:t>
      </w:r>
      <w:r w:rsidRPr="00FF137E">
        <w:rPr>
          <w:rFonts w:ascii="Times New Roman" w:eastAsia="Calibri" w:hAnsi="Times New Roman" w:cs="Times New Roman"/>
          <w:sz w:val="24"/>
          <w:szCs w:val="24"/>
        </w:rPr>
        <w:t>, it could be explained by several hypotheses through aforementioned mechanisms.</w:t>
      </w:r>
      <w:r w:rsidR="00794CA4"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jtherbio.2017.11.003", "ISSN" : "18790992", "abstract" : "Thermoeffector responses and core body temperature (Tcore) homeostasis during exercise are affected by both ambient temperature and exercise intensity. We have previously reported that Tcore, heat loss responses, and catecholamine release in the preoptic area and anterior hypothalamus (PO/AH) increased during incremental treadmill running. However, no previous study has examined whether changes in the thermoregulatory responses at warm ambient temperature are related to catecholamine responses during moderate intensity exercise in rats. Therefore, the aim of the present study was to investigate the responsiveness of neurotransmission in the PO/AH to moderate intensity exercise at different ambient temperatures, and to relate this to changes in thermoregulation. We measured the monoamine levels in the PO/AH and the thermoregulatory responses in exercising rats simultaneously using a combination of methods, including in vivo microdialysis, biotelemetry, and animal O2/CO2metabolism measuring system. On the day of experiments, rats ran for 60 min at a speed of 18 m min\u22121on a treadmill at a 5% gradient, in an ambient temperature of 23 \u00b0C or 30 \u00b0C. Tcore, tail skin temperature (Ttail; an index of heat loss), and oxygen consumption (V\u0307O2: an index of heat production) were monitored. Dopamine (DA), noradrenaline (NA), and serotonin (5-HT) levels were measured by high performance liquid chromatography (HPLC) with electrochemical detection. Exercise significantly increased the Tcore, Ttail, and V\u0307O2values, as well as DA and NA release in the PO/AH at both temperatures, and the increases were more pronounced at the warm ambient temperature. The results suggest that the increase in the Tcore, heat production, and heat loss responses even during moderate intensity running in a warm environment are likely associated with an increase in DA and NA release in the PO/AH region.", "author" : [ { "dropping-particle" : "", "family" : "Zheng", "given" : "Xinyan", "non-dropping-particle" : "", "parse-names" : false, "suffix" : "" }, { "dropping-particle" : "", "family" : "Takatsu", "given" : "Satomi", "non-dropping-particle" : "", "parse-names" : false, "suffix" : "" }, { "dropping-particle" : "", "family" : "Ishikawa", "given" : "Ryo", "non-dropping-particle" : "", "parse-names" : false, "suffix" : "" }, { "dropping-particle" : "", "family" : "Hasegawa", "given" : "Hiroshi", "non-dropping-particle" : "", "parse-names" : false, "suffix" : "" } ], "container-title" : "Journal of Thermal Biology", "id" : "ITEM-1", "issued" : { "date-parts" : [ [ "2018" ] ] }, "page" : "123-127", "title" : "Moderate intensity, exercise-induced catecholamine release in the preoptic area and anterior hypothalamus in rats is enhanced in a warm environment", "type" : "article-journal", "volume" : "71" }, "uris" : [ "http://www.mendeley.com/documents/?uuid=94e729ef-b2f4-4452-95cc-bc24dc7575b3" ] } ], "mendeley" : { "formattedCitation" : "&lt;sup&gt;57&lt;/sup&gt;", "plainTextFormattedCitation" : "57", "previouslyFormattedCitation" : "&lt;sup&gt;57&lt;/sup&gt;" }, "properties" : {  }, "schema" : "https://github.com/citation-style-language/schema/raw/master/csl-citation.json" }</w:instrText>
      </w:r>
      <w:r w:rsidR="00794CA4"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7</w:t>
      </w:r>
      <w:r w:rsidR="00794CA4" w:rsidRPr="00FF137E">
        <w:rPr>
          <w:rFonts w:ascii="Times New Roman" w:eastAsia="Calibri" w:hAnsi="Times New Roman" w:cs="Times New Roman"/>
          <w:sz w:val="24"/>
          <w:szCs w:val="24"/>
        </w:rPr>
        <w:fldChar w:fldCharType="end"/>
      </w:r>
      <w:r w:rsidR="00C40F52" w:rsidRPr="00FF137E">
        <w:rPr>
          <w:rFonts w:ascii="Times New Roman" w:eastAsia="Calibri" w:hAnsi="Times New Roman" w:cs="Times New Roman"/>
          <w:sz w:val="24"/>
          <w:szCs w:val="24"/>
        </w:rPr>
        <w:t xml:space="preserve"> </w:t>
      </w:r>
      <w:r w:rsidRPr="00FF137E">
        <w:rPr>
          <w:rFonts w:ascii="Times New Roman" w:eastAsia="Calibri" w:hAnsi="Times New Roman" w:cs="Times New Roman"/>
          <w:sz w:val="24"/>
          <w:szCs w:val="24"/>
        </w:rPr>
        <w:t xml:space="preserve">Firstly, many experimental studies demonstrated that </w:t>
      </w:r>
      <w:r w:rsidR="00575031" w:rsidRPr="00FF137E">
        <w:rPr>
          <w:rFonts w:ascii="Times New Roman" w:eastAsia="Calibri" w:hAnsi="Times New Roman" w:cs="Times New Roman"/>
          <w:sz w:val="24"/>
          <w:szCs w:val="24"/>
        </w:rPr>
        <w:t>exercise</w:t>
      </w:r>
      <w:r w:rsidRPr="00FF137E">
        <w:rPr>
          <w:rFonts w:ascii="Times New Roman" w:eastAsia="Calibri" w:hAnsi="Times New Roman" w:cs="Times New Roman"/>
          <w:sz w:val="24"/>
          <w:szCs w:val="24"/>
        </w:rPr>
        <w:t xml:space="preserve"> can modulate the production of neurotransmitters</w:t>
      </w:r>
      <w:r w:rsidR="006A43A5" w:rsidRPr="00FF137E">
        <w:rPr>
          <w:rFonts w:ascii="Times New Roman" w:eastAsia="Calibri" w:hAnsi="Times New Roman" w:cs="Times New Roman"/>
          <w:sz w:val="24"/>
          <w:szCs w:val="24"/>
        </w:rPr>
        <w:t xml:space="preserve"> </w:t>
      </w:r>
      <w:r w:rsidR="0049769D" w:rsidRPr="00FF137E">
        <w:rPr>
          <w:rFonts w:ascii="Times New Roman" w:eastAsia="Calibri" w:hAnsi="Times New Roman" w:cs="Times New Roman"/>
          <w:sz w:val="24"/>
          <w:szCs w:val="24"/>
        </w:rPr>
        <w:t>(</w:t>
      </w:r>
      <w:r w:rsidR="006A43A5" w:rsidRPr="00FF137E">
        <w:rPr>
          <w:rFonts w:ascii="Times New Roman" w:eastAsia="Calibri" w:hAnsi="Times New Roman" w:cs="Times New Roman"/>
          <w:sz w:val="24"/>
          <w:szCs w:val="24"/>
        </w:rPr>
        <w:t>including dopamine, noradrenaline, and serotonin</w:t>
      </w:r>
      <w:r w:rsidR="0049769D" w:rsidRPr="00FF137E">
        <w:rPr>
          <w:rFonts w:ascii="Times New Roman" w:eastAsia="Calibri" w:hAnsi="Times New Roman" w:cs="Times New Roman"/>
          <w:sz w:val="24"/>
          <w:szCs w:val="24"/>
        </w:rPr>
        <w:t>)</w:t>
      </w:r>
      <w:r w:rsidR="002708DA" w:rsidRPr="00FF137E">
        <w:rPr>
          <w:rFonts w:ascii="Times New Roman" w:eastAsia="Calibri" w:hAnsi="Times New Roman" w:cs="Times New Roman"/>
          <w:sz w:val="24"/>
          <w:szCs w:val="24"/>
        </w:rPr>
        <w:t xml:space="preserve"> and which</w:t>
      </w:r>
      <w:r w:rsidR="00BF1F21" w:rsidRPr="00FF137E">
        <w:rPr>
          <w:rFonts w:ascii="Times New Roman" w:eastAsia="Calibri" w:hAnsi="Times New Roman" w:cs="Times New Roman"/>
          <w:sz w:val="24"/>
          <w:szCs w:val="24"/>
        </w:rPr>
        <w:t>,</w:t>
      </w:r>
      <w:r w:rsidR="002708DA" w:rsidRPr="00FF137E">
        <w:rPr>
          <w:rFonts w:ascii="Times New Roman" w:eastAsia="Calibri" w:hAnsi="Times New Roman" w:cs="Times New Roman"/>
          <w:sz w:val="24"/>
          <w:szCs w:val="24"/>
        </w:rPr>
        <w:t xml:space="preserve"> in turn</w:t>
      </w:r>
      <w:r w:rsidR="00BF1F21" w:rsidRPr="00FF137E">
        <w:rPr>
          <w:rFonts w:ascii="Times New Roman" w:eastAsia="Calibri" w:hAnsi="Times New Roman" w:cs="Times New Roman"/>
          <w:sz w:val="24"/>
          <w:szCs w:val="24"/>
        </w:rPr>
        <w:t>,</w:t>
      </w:r>
      <w:r w:rsidRPr="00FF137E">
        <w:rPr>
          <w:rFonts w:ascii="Times New Roman" w:eastAsia="Calibri" w:hAnsi="Times New Roman" w:cs="Times New Roman"/>
          <w:sz w:val="24"/>
          <w:szCs w:val="24"/>
        </w:rPr>
        <w:t xml:space="preserve"> may </w:t>
      </w:r>
      <w:r w:rsidRPr="00FF137E">
        <w:rPr>
          <w:rFonts w:ascii="Times New Roman" w:eastAsia="Calibri" w:hAnsi="Times New Roman" w:cs="Times New Roman"/>
          <w:sz w:val="24"/>
          <w:szCs w:val="24"/>
        </w:rPr>
        <w:lastRenderedPageBreak/>
        <w:t>decrease aggressive or depressive behaviour</w:t>
      </w:r>
      <w:r w:rsidR="00794CA4" w:rsidRPr="00FF137E">
        <w:rPr>
          <w:rFonts w:ascii="Times New Roman" w:eastAsia="Calibri" w:hAnsi="Times New Roman" w:cs="Times New Roman"/>
          <w:sz w:val="24"/>
          <w:szCs w:val="24"/>
        </w:rPr>
        <w:t xml:space="preserve">. </w:t>
      </w:r>
      <w:r w:rsidR="00EB1CE7"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jtherbio.2017.11.003", "ISSN" : "18790992", "abstract" : "Thermoeffector responses and core body temperature (Tcore) homeostasis during exercise are affected by both ambient temperature and exercise intensity. We have previously reported that Tcore, heat loss responses, and catecholamine release in the preoptic area and anterior hypothalamus (PO/AH) increased during incremental treadmill running. However, no previous study has examined whether changes in the thermoregulatory responses at warm ambient temperature are related to catecholamine responses during moderate intensity exercise in rats. Therefore, the aim of the present study was to investigate the responsiveness of neurotransmission in the PO/AH to moderate intensity exercise at different ambient temperatures, and to relate this to changes in thermoregulation. We measured the monoamine levels in the PO/AH and the thermoregulatory responses in exercising rats simultaneously using a combination of methods, including in vivo microdialysis, biotelemetry, and animal O2/CO2metabolism measuring system. On the day of experiments, rats ran for 60 min at a speed of 18 m min\u22121on a treadmill at a 5% gradient, in an ambient temperature of 23 \u00b0C or 30 \u00b0C. Tcore, tail skin temperature (Ttail; an index of heat loss), and oxygen consumption (V\u0307O2: an index of heat production) were monitored. Dopamine (DA), noradrenaline (NA), and serotonin (5-HT) levels were measured by high performance liquid chromatography (HPLC) with electrochemical detection. Exercise significantly increased the Tcore, Ttail, and V\u0307O2values, as well as DA and NA release in the PO/AH at both temperatures, and the increases were more pronounced at the warm ambient temperature. The results suggest that the increase in the Tcore, heat production, and heat loss responses even during moderate intensity running in a warm environment are likely associated with an increase in DA and NA release in the PO/AH region.", "author" : [ { "dropping-particle" : "", "family" : "Zheng", "given" : "Xinyan", "non-dropping-particle" : "", "parse-names" : false, "suffix" : "" }, { "dropping-particle" : "", "family" : "Takatsu", "given" : "Satomi", "non-dropping-particle" : "", "parse-names" : false, "suffix" : "" }, { "dropping-particle" : "", "family" : "Ishikawa", "given" : "Ryo", "non-dropping-particle" : "", "parse-names" : false, "suffix" : "" }, { "dropping-particle" : "", "family" : "Hasegawa", "given" : "Hiroshi", "non-dropping-particle" : "", "parse-names" : false, "suffix" : "" } ], "container-title" : "Journal of Thermal Biology", "id" : "ITEM-1", "issued" : { "date-parts" : [ [ "2018" ] ] }, "page" : "123-127", "title" : "Moderate intensity, exercise-induced catecholamine release in the preoptic area and anterior hypothalamus in rats is enhanced in a warm environment", "type" : "article-journal", "volume" : "71" }, "uris" : [ "http://www.mendeley.com/documents/?uuid=94e729ef-b2f4-4452-95cc-bc24dc7575b3" ] }, { "id" : "ITEM-2", "itemData" : { "DOI" : "10.1016/S0306-4522(03)00192-1", "ISBN" : "0306-4522 (Print)\\r0306-4522 (Linking)", "ISSN" : "03064522", "PMID" : "12809693", "abstract" : "Previous studies have shown that hippocampal brain-derived neurotrophic factor (BDNF) mRNA levels are significantly increased in rats allowed free access to exercise wheels and/or administered antidepressant medications. Enhancement of BDNF may be crucial for the clinical effect of antidepressant interventions. Since increased function of the noradrenergic and/or serotonergic systems is thought to be an important initial mechanism of antidepressant medications, we sought to test the hypothesis that noradrenergic or serotonergic function is essential for the increased BDNF transcription occurring with exercise. In addition, individual transcript variants of BDNF were examined, as evidence exists they are differentially regulated by discrete interventions, and are expressed in distinct sub-regions of the hippocampus. The neurotransmitter system-specific neurotoxins p-chloroamphetamine (serotonergic) and N-(2-chloroethyl)-N-ethyl-2-bromobenzylamine (noradrenergic) were administered to rats prior to commencing voluntary wheel-running activity. In situ hybridization experiments revealed an absence of exercise-induced full-length BDNF mRNA elevations in the hippocampi of noradrenergic-lesioned rats. In addition, the striking elevation of the exon I transcript in the dentate gyrus was removed with this noradrenergic lesion. In contrast, other transcript variants (exons II and III) were elevated in several hippocampal regions as a result of this lesion. In serotonin-lesioned rats, the significant increases in full-length BDNF, exon I and exon II mRNA levels were sustained without alteration (with the exception of exon IV in the cornus ammonis subregion 4, CA4). Overall, these results indicate that an intact noradrenergic system may be crucial for the observed ability of exercise to enhance full-length and exon I hippocampal BDNF mRNA expression. In addition, these results suggest that the promoter linked to exon I may provide a major regulatory point for BDNF mRNA expression in the dentate gyrus. Elevations of other exons, such as II and III, may require the activation of separate neurotransmitter systems and intracellular pathways. \u00a9 2003 IBRO. Published by Elsevier Science Ltd. All rights reserved.", "author" : [ { "dropping-particle" : "", "family" : "Garcia", "given" : "C.", "non-dropping-particle" : "", "parse-names" : false, "suffix" : "" }, { "dropping-particle" : "", "family" : "Chen", "given" : "M. J.", "non-dropping-particle" : "", "parse-names" : false, "suffix" : "" }, { "dropping-particle" : "", "family" : "Garza", "given" : "A. A.", "non-dropping-particle" : "", "parse-names" : false, "suffix" : "" }, { "dropping-particle" : "", "family" : "Cotman", "given" : "C. W.", "non-dropping-particle" : "", "parse-names" : false, "suffix" : "" }, { "dropping-particle" : "", "family" : "Russo-Neustadt", "given" : "A.", "non-dropping-particle" : "", "parse-names" : false, "suffix" : "" } ], "container-title" : "Neuroscience", "id" : "ITEM-2", "issue" : "3", "issued" : { "date-parts" : [ [ "2003" ] ] }, "page" : "721-732", "title" : "The influence of specific noradrenergic and serotonergic lesions on the expression of hippocampal brain-derived neurotrophic factor transcripts following voluntary physical activity", "type" : "article-journal", "volume" : "119" }, "uris" : [ "http://www.mendeley.com/documents/?uuid=bd4b1117-32a2-44f1-82f6-b9558800b3a9" ] } ], "mendeley" : { "formattedCitation" : "&lt;sup&gt;57,58&lt;/sup&gt;", "plainTextFormattedCitation" : "57,58", "previouslyFormattedCitation" : "&lt;sup&gt;57,58&lt;/sup&gt;" }, "properties" : {  }, "schema" : "https://github.com/citation-style-language/schema/raw/master/csl-citation.json" }</w:instrText>
      </w:r>
      <w:r w:rsidR="00EB1CE7"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7,58</w:t>
      </w:r>
      <w:r w:rsidR="00EB1CE7" w:rsidRPr="00FF137E">
        <w:rPr>
          <w:rFonts w:ascii="Times New Roman" w:eastAsia="Calibri" w:hAnsi="Times New Roman" w:cs="Times New Roman"/>
          <w:sz w:val="24"/>
          <w:szCs w:val="24"/>
        </w:rPr>
        <w:fldChar w:fldCharType="end"/>
      </w:r>
      <w:r w:rsidRPr="00FF137E">
        <w:rPr>
          <w:rFonts w:ascii="Times New Roman" w:eastAsia="Calibri" w:hAnsi="Times New Roman" w:cs="Times New Roman"/>
          <w:sz w:val="24"/>
          <w:szCs w:val="24"/>
        </w:rPr>
        <w:t xml:space="preserve"> For example, </w:t>
      </w:r>
      <w:r w:rsidR="00D91EC0" w:rsidRPr="00FF137E">
        <w:rPr>
          <w:rFonts w:ascii="Times New Roman" w:eastAsia="Calibri" w:hAnsi="Times New Roman" w:cs="Times New Roman"/>
          <w:sz w:val="24"/>
          <w:szCs w:val="24"/>
        </w:rPr>
        <w:t xml:space="preserve">voluntary </w:t>
      </w:r>
      <w:r w:rsidR="00EB1CE7" w:rsidRPr="00FF137E">
        <w:rPr>
          <w:rFonts w:ascii="Times New Roman" w:eastAsia="Calibri" w:hAnsi="Times New Roman" w:cs="Times New Roman"/>
          <w:sz w:val="24"/>
          <w:szCs w:val="24"/>
        </w:rPr>
        <w:t xml:space="preserve">wheel-running activity increases noradrenaline in several brain regions, such as hippocampus, locus </w:t>
      </w:r>
      <w:r w:rsidR="0020515E" w:rsidRPr="00FF137E">
        <w:rPr>
          <w:rFonts w:ascii="Times New Roman" w:eastAsia="Calibri" w:hAnsi="Times New Roman" w:cs="Times New Roman"/>
          <w:sz w:val="24"/>
          <w:szCs w:val="24"/>
        </w:rPr>
        <w:t xml:space="preserve">coeruleus </w:t>
      </w:r>
      <w:r w:rsidR="00EB1CE7" w:rsidRPr="00FF137E">
        <w:rPr>
          <w:rFonts w:ascii="Times New Roman" w:eastAsia="Calibri" w:hAnsi="Times New Roman" w:cs="Times New Roman"/>
          <w:sz w:val="24"/>
          <w:szCs w:val="24"/>
        </w:rPr>
        <w:t>and amygdala</w:t>
      </w:r>
      <w:r w:rsidR="007852D6" w:rsidRPr="00FF137E">
        <w:rPr>
          <w:rFonts w:ascii="Times New Roman" w:eastAsia="Calibri" w:hAnsi="Times New Roman" w:cs="Times New Roman"/>
          <w:sz w:val="24"/>
          <w:szCs w:val="24"/>
        </w:rPr>
        <w:t xml:space="preserve">, which </w:t>
      </w:r>
      <w:r w:rsidR="00E61AE9" w:rsidRPr="00FF137E">
        <w:rPr>
          <w:rFonts w:ascii="Times New Roman" w:eastAsia="Calibri" w:hAnsi="Times New Roman" w:cs="Times New Roman"/>
          <w:sz w:val="24"/>
          <w:szCs w:val="24"/>
        </w:rPr>
        <w:t xml:space="preserve">play a role in </w:t>
      </w:r>
      <w:r w:rsidR="007937EC" w:rsidRPr="00FF137E">
        <w:rPr>
          <w:rFonts w:ascii="Times New Roman" w:eastAsia="Calibri" w:hAnsi="Times New Roman" w:cs="Times New Roman"/>
          <w:sz w:val="24"/>
          <w:szCs w:val="24"/>
        </w:rPr>
        <w:t>NP</w:t>
      </w:r>
      <w:r w:rsidR="00E61AE9" w:rsidRPr="00FF137E">
        <w:rPr>
          <w:rFonts w:ascii="Times New Roman" w:eastAsia="Calibri" w:hAnsi="Times New Roman" w:cs="Times New Roman"/>
          <w:sz w:val="24"/>
          <w:szCs w:val="24"/>
        </w:rPr>
        <w:t xml:space="preserve">s. </w:t>
      </w:r>
      <w:r w:rsidR="00E61AE9"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2264-008-0402-1", "ISBN" : "1673-7067 (Print)", "ISSN" : "16737067", "PMID" : "18668156", "abstract" : "This article reviewed the beneficial effects of moderate voluntary physical exercise on brain health according to the studies on humans and animals, which includes improving psychological status and cognitive function, enhancing psychological well-being, decreasing the risks of Alzheimer's disease (AD) and dementia, and promoting the effects of antidepressant and anxiolytic. The possible underlying neurobiological mechanisms are involved up-active and down-active pathways. The up-active pathway is associated with enhancements of several neurotransmitters systems afferent to hippocampus, including norepinephrine (NE), serotonin (5-Hydroxytryptamine, 5-HT), acetylcholine (ACh) and gamma-aminobutyric acid (GABA). The down-active pathway is mainly concerned with up-regulation of the brain-derived neurotrophic factor (BDNF) and neurogenesis. It is suggested that NE activation via beta-adrenergic receptors may be essential for exercise-induced BDNF up-regulation. The possible intracellular signaling pathways of NE-mediated BDNF up-expression may be involved in GPCR-MAPK-PI-3K crosstalk and positive feedback.", "author" : [ { "dropping-particle" : "", "family" : "Ma", "given" : "Qiang", "non-dropping-particle" : "", "parse-names" : false, "suffix" : "" } ], "container-title" : "Neuroscience Bulletin", "id" : "ITEM-1", "issue" : "4", "issued" : { "date-parts" : [ [ "2008" ] ] }, "page" : "265-270", "title" : "Beneficial effects of moderate voluntary physical exercise and its biological mechanisms on brain health", "type" : "article", "volume" : "24" }, "uris" : [ "http://www.mendeley.com/documents/?uuid=73fba07a-f9c3-49cd-905f-32b0c72fb6ec" ] } ], "mendeley" : { "formattedCitation" : "&lt;sup&gt;59&lt;/sup&gt;", "plainTextFormattedCitation" : "59", "previouslyFormattedCitation" : "&lt;sup&gt;59&lt;/sup&gt;" }, "properties" : {  }, "schema" : "https://github.com/citation-style-language/schema/raw/master/csl-citation.json" }</w:instrText>
      </w:r>
      <w:r w:rsidR="00E61AE9"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9</w:t>
      </w:r>
      <w:r w:rsidR="00E61AE9" w:rsidRPr="00FF137E">
        <w:rPr>
          <w:rFonts w:ascii="Times New Roman" w:eastAsia="Calibri" w:hAnsi="Times New Roman" w:cs="Times New Roman"/>
          <w:sz w:val="24"/>
          <w:szCs w:val="24"/>
        </w:rPr>
        <w:fldChar w:fldCharType="end"/>
      </w:r>
      <w:r w:rsidR="00E61AE9" w:rsidRPr="00FF137E">
        <w:rPr>
          <w:rFonts w:ascii="Times New Roman" w:eastAsia="Calibri" w:hAnsi="Times New Roman" w:cs="Times New Roman"/>
          <w:sz w:val="24"/>
          <w:szCs w:val="24"/>
        </w:rPr>
        <w:t xml:space="preserve"> </w:t>
      </w:r>
      <w:r w:rsidR="007B5B69" w:rsidRPr="00FF137E">
        <w:rPr>
          <w:rFonts w:ascii="Times New Roman" w:eastAsia="Calibri" w:hAnsi="Times New Roman" w:cs="Times New Roman"/>
          <w:sz w:val="24"/>
          <w:szCs w:val="24"/>
        </w:rPr>
        <w:t xml:space="preserve">Because AD is related to </w:t>
      </w:r>
      <w:r w:rsidR="002002C0" w:rsidRPr="00FF137E">
        <w:rPr>
          <w:rFonts w:ascii="Times New Roman" w:eastAsia="Calibri" w:hAnsi="Times New Roman" w:cs="Times New Roman"/>
          <w:sz w:val="24"/>
          <w:szCs w:val="24"/>
        </w:rPr>
        <w:t xml:space="preserve">serotonergic deficit that account for </w:t>
      </w:r>
      <w:r w:rsidR="007B5B69" w:rsidRPr="00FF137E">
        <w:rPr>
          <w:rFonts w:ascii="Times New Roman" w:eastAsia="Calibri" w:hAnsi="Times New Roman" w:cs="Times New Roman"/>
          <w:sz w:val="24"/>
          <w:szCs w:val="24"/>
        </w:rPr>
        <w:t xml:space="preserve">NPs in this disease, Selective-Serotonin-Reuptake-Inhibitors (SSRIs) have been used to treat agitation, depression, anxiety, aggressive behavior, and irritability successfully. </w:t>
      </w:r>
      <w:r w:rsidR="007B5B69"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pneurobio.2012.06.010", "ISBN" : "1873-5118 (Electronic)\\r0301-0082 (Linking)", "ISSN" : "03010082", "PMID" : "22766041", "abstract" : "Alzheimer's disease (AD) is one of the major neurodegenerative diseases that deteriorates cognitive functions and primarily affects associated brain regions involved in learning and memory, such as the neocortex and the hippocampus. Following the discovery and establishment of its role as a neurotransmitter, serotonin (5-HT), was found to be involved in a multitude of neurophysiological processes including mnesic function, through its dedicated pathways and interaction with cholinergic, glutamatergic, GABAergic and dopaminergic transmission systems. Abnormal 5-HT neurotransmission contributes to the deterioration of cognitive processes in ageing, AD and other neuropathologies, including schizophrenia, stress, mood disorders and depression. Numerous studies have confirmed the pathophysiological role of the 5-HT system in AD and that several drugs enhancing 5-HT neurotransmission are effective in treating the AD-related cognitive and behavioural deficits. Here we present a comprehensive overview of the role of serotonergic neurotransmission in brain development, maturation and ageing, discuss its role in higher brain function and provide an in depth account of pathological modifications of serotonergic transmission in neurological diseases and AD. \u00a9 2012 Elsevier Ltd.", "author" : [ { "dropping-particle" : "", "family" : "Rodr\u00edguez", "given" : "Jos\u00e9 Julio", "non-dropping-particle" : "", "parse-names" : false, "suffix" : "" }, { "dropping-particle" : "", "family" : "Noristani", "given" : "Harun N.", "non-dropping-particle" : "", "parse-names" : false, "suffix" : "" }, { "dropping-particle" : "", "family" : "Verkhratsky", "given" : "Alexei", "non-dropping-particle" : "", "parse-names" : false, "suffix" : "" } ], "container-title" : "Progress in Neurobiology", "id" : "ITEM-1", "issue" : "1", "issued" : { "date-parts" : [ [ "2012" ] ] }, "page" : "15-41", "title" : "The serotonergic system in ageing and Alzheimer's disease", "type" : "article", "volume" : "99" }, "uris" : [ "http://www.mendeley.com/documents/?uuid=bd0078eb-a172-4d74-9b47-0163fb722d42" ] }, { "id" : "ITEM-2",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2",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d9c4d703-09c5-4f9c-b9ef-ce8382c5e8bb" ] }, { "id" : "ITEM-3", "itemData" : { "DOI" : "10.4088/JCP.08m04828", "ISBN" : "0160-6689", "ISSN" : "1555-2101", "PMID" : "19422762", "abstract" : "OBJECTIVE: To ascertain the impact of treatment with citalopram on irritability, apathy, delusions, and hallucinations in nondepressed behaviorally disturbed Alzheimer's disease (AD) patients. METHOD: This was a retrospective analysis of data from the 36-week Clinical Antipsychotic Trials of Intervention Effectiveness in Alzheimer's Disease in which patients with probable AD (diagnosed according to criteria of the National Institute of Neurological and Communicative Disorders and Stroke and Alzheimer's Disease and Related Disorders Association [NINCDS/ADRDA]) were treated in a naturalistic manner. Scores were compared on the irritability, apathy, delusions, and hallucinations subscales of the Neuropsychiatric Inventory. The trial was conducted between April 2001 and November 2004. RESULTS: Of the 421 patients enrolled, 44 were started on placebo and were later randomly assigned to citalopram treatment. There were data available for 34 subjects who took placebo for at least 14 days. In this group, there was a 60% reduction in irritability and apathy scores, no effect on scores for delusions, and a clinically insignificant drop in scores for hallucinations. CONCLUSIONS: The use of citalopram was associated with greatly reduced irritability without sedation in a group of behaviorally disturbed patients with AD.", "author" : [ { "dropping-particle" : "", "family" : "Siddique", "given" : "H", "non-dropping-particle" : "", "parse-names" : false, "suffix" : "" }, { "dropping-particle" : "", "family" : "Hynan", "given" : "L S", "non-dropping-particle" : "", "parse-names" : false, "suffix" : "" }, { "dropping-particle" : "", "family" : "Weiner", "given" : "M F", "non-dropping-particle" : "", "parse-names" : false, "suffix" : "" } ], "container-title" : "J Clin Psychiatry", "id" : "ITEM-3", "issue" : "6", "issued" : { "date-parts" : [ [ "2009" ] ] }, "page" : "915-918", "title" : "Effect of a serotonin reuptake inhibitor on irritability, apathy, and psychotic symptoms in patients with Alzheimer's disease", "type" : "article-journal", "volume" : "70" }, "uris" : [ "http://www.mendeley.com/documents/?uuid=f8bfa3a5-5599-4576-be91-b19165830af7" ] } ], "mendeley" : { "formattedCitation" : "&lt;sup&gt;10,60,61&lt;/sup&gt;", "plainTextFormattedCitation" : "10,60,61", "previouslyFormattedCitation" : "&lt;sup&gt;10,60,61&lt;/sup&gt;" }, "properties" : {  }, "schema" : "https://github.com/citation-style-language/schema/raw/master/csl-citation.json" }</w:instrText>
      </w:r>
      <w:r w:rsidR="007B5B69"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10,60,61</w:t>
      </w:r>
      <w:r w:rsidR="007B5B69" w:rsidRPr="00FF137E">
        <w:rPr>
          <w:rFonts w:ascii="Times New Roman" w:eastAsia="Calibri" w:hAnsi="Times New Roman" w:cs="Times New Roman"/>
          <w:sz w:val="24"/>
          <w:szCs w:val="24"/>
        </w:rPr>
        <w:fldChar w:fldCharType="end"/>
      </w:r>
      <w:r w:rsidR="00367073" w:rsidRPr="00FF137E">
        <w:rPr>
          <w:rFonts w:ascii="Times New Roman" w:eastAsia="Calibri" w:hAnsi="Times New Roman" w:cs="Times New Roman"/>
          <w:sz w:val="24"/>
          <w:szCs w:val="24"/>
        </w:rPr>
        <w:t xml:space="preserve"> Similar</w:t>
      </w:r>
      <w:r w:rsidR="007B5B69" w:rsidRPr="00FF137E">
        <w:rPr>
          <w:rFonts w:ascii="Times New Roman" w:eastAsia="Calibri" w:hAnsi="Times New Roman" w:cs="Times New Roman"/>
          <w:sz w:val="24"/>
          <w:szCs w:val="24"/>
        </w:rPr>
        <w:t xml:space="preserve"> to SSRI, p</w:t>
      </w:r>
      <w:r w:rsidR="003A0D4C" w:rsidRPr="00FF137E">
        <w:rPr>
          <w:rFonts w:ascii="Times New Roman" w:eastAsia="Calibri" w:hAnsi="Times New Roman" w:cs="Times New Roman"/>
          <w:sz w:val="24"/>
          <w:szCs w:val="24"/>
        </w:rPr>
        <w:t xml:space="preserve">hysical activity </w:t>
      </w:r>
      <w:r w:rsidR="00367073" w:rsidRPr="00FF137E">
        <w:rPr>
          <w:rFonts w:ascii="Times New Roman" w:eastAsia="Calibri" w:hAnsi="Times New Roman" w:cs="Times New Roman"/>
          <w:sz w:val="24"/>
          <w:szCs w:val="24"/>
        </w:rPr>
        <w:t xml:space="preserve">can </w:t>
      </w:r>
      <w:r w:rsidR="00E61AE9" w:rsidRPr="00FF137E">
        <w:rPr>
          <w:rFonts w:ascii="Times New Roman" w:eastAsia="Calibri" w:hAnsi="Times New Roman" w:cs="Times New Roman"/>
          <w:sz w:val="24"/>
          <w:szCs w:val="24"/>
        </w:rPr>
        <w:t xml:space="preserve">also </w:t>
      </w:r>
      <w:r w:rsidR="003A0D4C" w:rsidRPr="00FF137E">
        <w:rPr>
          <w:rFonts w:ascii="Times New Roman" w:eastAsia="Calibri" w:hAnsi="Times New Roman" w:cs="Times New Roman"/>
          <w:sz w:val="24"/>
          <w:szCs w:val="24"/>
        </w:rPr>
        <w:t>lead to raise in tryptophan</w:t>
      </w:r>
      <w:r w:rsidR="00476129" w:rsidRPr="00FF137E">
        <w:rPr>
          <w:rFonts w:ascii="Times New Roman" w:eastAsia="Calibri" w:hAnsi="Times New Roman" w:cs="Times New Roman"/>
          <w:sz w:val="24"/>
          <w:szCs w:val="24"/>
        </w:rPr>
        <w:t>, is a precursor of serotonin,</w:t>
      </w:r>
      <w:r w:rsidR="003A0D4C" w:rsidRPr="00FF137E">
        <w:rPr>
          <w:rFonts w:ascii="Times New Roman" w:eastAsia="Calibri" w:hAnsi="Times New Roman" w:cs="Times New Roman"/>
          <w:sz w:val="24"/>
          <w:szCs w:val="24"/>
        </w:rPr>
        <w:t xml:space="preserve"> resulting in an increased serotonin </w:t>
      </w:r>
      <w:r w:rsidR="000E4318" w:rsidRPr="00FF137E">
        <w:rPr>
          <w:rFonts w:ascii="Times New Roman" w:eastAsia="Calibri" w:hAnsi="Times New Roman" w:cs="Times New Roman"/>
          <w:sz w:val="24"/>
          <w:szCs w:val="24"/>
        </w:rPr>
        <w:t>in the brain</w:t>
      </w:r>
      <w:r w:rsidR="0049769D" w:rsidRPr="00FF137E">
        <w:rPr>
          <w:rFonts w:ascii="Times New Roman" w:eastAsia="Calibri" w:hAnsi="Times New Roman" w:cs="Times New Roman"/>
          <w:sz w:val="24"/>
          <w:szCs w:val="24"/>
        </w:rPr>
        <w:t>.</w:t>
      </w:r>
      <w:r w:rsidR="000E4318" w:rsidRPr="00FF137E">
        <w:rPr>
          <w:rFonts w:ascii="Times New Roman" w:eastAsia="Calibri" w:hAnsi="Times New Roman" w:cs="Times New Roman"/>
          <w:sz w:val="24"/>
          <w:szCs w:val="24"/>
        </w:rPr>
        <w:t xml:space="preserve"> </w:t>
      </w:r>
      <w:r w:rsidR="0049769D" w:rsidRPr="00FF137E">
        <w:rPr>
          <w:rFonts w:ascii="Times New Roman" w:eastAsia="Calibri" w:hAnsi="Times New Roman" w:cs="Times New Roman"/>
          <w:sz w:val="24"/>
          <w:szCs w:val="24"/>
        </w:rPr>
        <w:t>T</w:t>
      </w:r>
      <w:r w:rsidR="000E4318" w:rsidRPr="00FF137E">
        <w:rPr>
          <w:rFonts w:ascii="Times New Roman" w:eastAsia="Calibri" w:hAnsi="Times New Roman" w:cs="Times New Roman"/>
          <w:sz w:val="24"/>
          <w:szCs w:val="24"/>
        </w:rPr>
        <w:t>hus</w:t>
      </w:r>
      <w:r w:rsidR="0049769D" w:rsidRPr="00FF137E">
        <w:rPr>
          <w:rFonts w:ascii="Times New Roman" w:eastAsia="Calibri" w:hAnsi="Times New Roman" w:cs="Times New Roman"/>
          <w:sz w:val="24"/>
          <w:szCs w:val="24"/>
        </w:rPr>
        <w:t>,</w:t>
      </w:r>
      <w:r w:rsidR="000E4318" w:rsidRPr="00FF137E">
        <w:rPr>
          <w:rFonts w:ascii="Times New Roman" w:eastAsia="Calibri" w:hAnsi="Times New Roman" w:cs="Times New Roman"/>
          <w:sz w:val="24"/>
          <w:szCs w:val="24"/>
        </w:rPr>
        <w:t xml:space="preserve"> </w:t>
      </w:r>
      <w:r w:rsidR="00367073" w:rsidRPr="00FF137E">
        <w:rPr>
          <w:rFonts w:ascii="Times New Roman" w:eastAsia="Calibri" w:hAnsi="Times New Roman" w:cs="Times New Roman"/>
          <w:sz w:val="24"/>
          <w:szCs w:val="24"/>
        </w:rPr>
        <w:t xml:space="preserve">it can </w:t>
      </w:r>
      <w:r w:rsidR="005125C0" w:rsidRPr="00FF137E">
        <w:rPr>
          <w:rFonts w:ascii="Times New Roman" w:eastAsia="Calibri" w:hAnsi="Times New Roman" w:cs="Times New Roman"/>
          <w:sz w:val="24"/>
          <w:szCs w:val="24"/>
        </w:rPr>
        <w:t>avoid disruption of serotoninergic signaling</w:t>
      </w:r>
      <w:r w:rsidR="00367073" w:rsidRPr="00FF137E">
        <w:rPr>
          <w:rFonts w:ascii="Times New Roman" w:eastAsia="Calibri" w:hAnsi="Times New Roman" w:cs="Times New Roman"/>
          <w:sz w:val="24"/>
          <w:szCs w:val="24"/>
        </w:rPr>
        <w:t xml:space="preserve"> and </w:t>
      </w:r>
      <w:r w:rsidR="005C6255" w:rsidRPr="00FF137E">
        <w:rPr>
          <w:rFonts w:ascii="Times New Roman" w:eastAsia="Calibri" w:hAnsi="Times New Roman" w:cs="Times New Roman"/>
          <w:sz w:val="24"/>
          <w:szCs w:val="24"/>
        </w:rPr>
        <w:t xml:space="preserve">may </w:t>
      </w:r>
      <w:r w:rsidR="00367073" w:rsidRPr="00FF137E">
        <w:rPr>
          <w:rFonts w:ascii="Times New Roman" w:eastAsia="Calibri" w:hAnsi="Times New Roman" w:cs="Times New Roman"/>
          <w:sz w:val="24"/>
          <w:szCs w:val="24"/>
        </w:rPr>
        <w:t xml:space="preserve">have anti-depression like effect on </w:t>
      </w:r>
      <w:r w:rsidR="00400805" w:rsidRPr="00FF137E">
        <w:rPr>
          <w:rFonts w:ascii="Times New Roman" w:eastAsia="Calibri" w:hAnsi="Times New Roman" w:cs="Times New Roman"/>
          <w:sz w:val="24"/>
          <w:szCs w:val="24"/>
        </w:rPr>
        <w:t>NPs</w:t>
      </w:r>
      <w:r w:rsidR="00FD00C3" w:rsidRPr="00FF137E">
        <w:rPr>
          <w:rFonts w:ascii="Times New Roman" w:eastAsia="Calibri" w:hAnsi="Times New Roman" w:cs="Times New Roman"/>
          <w:sz w:val="24"/>
          <w:szCs w:val="24"/>
        </w:rPr>
        <w:t>.</w:t>
      </w:r>
      <w:r w:rsidR="009B59EF" w:rsidRPr="00FF137E">
        <w:rPr>
          <w:rFonts w:ascii="Times New Roman" w:eastAsia="Calibri" w:hAnsi="Times New Roman" w:cs="Times New Roman"/>
          <w:sz w:val="24"/>
          <w:szCs w:val="24"/>
        </w:rPr>
        <w:t xml:space="preserve"> </w:t>
      </w:r>
      <w:r w:rsidR="00FD00C3"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109/10253890.2011.629323", "ISBN" : "1607-8888 (Electronic)\\r1025-3890 (Linking)", "ISSN" : "10253890", "PMID" : "22043986", "abstract" : "Lack of physical activity (PA) is a risk factor for Alzheimer's disease (AD), and PA interventions are believed to provide an effective non-pharmacological approach for attenuating the symptoms of this disease. However, the mechanism of action of these positive effects is currently unknown. It is possible that the benefits may be at least partially mediated by the effects on the neuroendocrine stress system. Chronic stress can lead to dysfunction of the hypothalamicpituitaryadrenal (HPA) axis, leading to aberrant basal and circadian patterns of cortisol secretion and a cascade of negative downstream events. These factors have been linked not only to reduced cognitive function but also increased levels of amyloid-\u03b2 plaques and protein tau \"tangles\" (the neuropathological hallmarks of AD) in the non-demented mouse models of this disease. However, there is evidence that PA can have restorative effects on the stress neuroendocrine system and related risk factors relevant to AD. We explore the possibility that PA can positively impact upon AD by restoring normative HPA axis function, with consequent downstream effects upon underlying neuropathology and associated cognitive function. We conclude with suggestions for future research to test this hypothesis in patients with AD. \u00a9 2012 Informa Healthcare USA, Inc.", "author" : [ { "dropping-particle" : "", "family" : "Tortosa-Mart\u00ednez", "given" : "J.", "non-dropping-particle" : "", "parse-names" : false, "suffix" : "" }, { "dropping-particle" : "", "family" : "Clow", "given" : "A.", "non-dropping-particle" : "", "parse-names" : false, "suffix" : "" } ], "container-title" : "Stress", "id" : "ITEM-1", "issue" : "3", "issued" : { "date-parts" : [ [ "2012" ] ] }, "page" : "243-261", "title" : "Does physical activity reduce risk for Alzheimer's disease through interaction with the stress neuroendocrine system?", "type" : "article", "volume" : "15" }, "uris" : [ "http://www.mendeley.com/documents/?uuid=bbc2f155-11c2-4fa6-b316-2be7dc73b69d" ] }, { "id" : "ITEM-2", "itemData" : { "DOI" : "10.1371/journal.pone.0187671", "ISSN" : "19326203", "PMID" : "29099859", "abstract" : "Several severe stressful situations, e.g., natural disaster, infectious disease out break, and mass casualty, are known to cause anxiety, depression and cognitive impairment, and preventive intervention for these stress complications is worth exploring. We have previously reported that the serotonin-norepinephrine-dopamine reuptake inhibitor, venlafaxine, as well as voluntary wheel running are effective in the treatment of anxiety- and depression-like behaviors in stressed rats. But whether they are able to prevent deleterious consequences of restraint stress in rats, such as anxiety/depression-like behaviors and memory impairment that occur afterward, was not known. Herein, male Wistar rats were pre-treated for 4 weeks with anti-anxiety/anti-depressive drugs, agomelatine and venlafaxine, or voluntary wheel running, followed by 4 weeks of restraint-induced stress. During the stress period, rats received neither drug nor exercise intervention. Our results showed that restraint stress induced mixed anxiety- and depression-like behaviors, and memory impairment as determined by elevated plus-maze, elevated T-maze, open field test (OFT), forced swimming test (FST), and Morris water maze (MWM). Both pharmacological pre-treatments and running successfully prevented the anxiety-like behavior, especially learned fear, in stressed rats. MWM test suggested that agomelatine, venlafaxine, and running could prevent stress-induced memory impairment, but only pharmacological treatments led to better novel object recognition behavior and positive outcome in FST. Moreover, western blot analysis demonstrated that venlafaxine and running exercise upregulated brain-derived neurotrophic factor (BDNF) expression in the hippocampus. In conclusion, agomelatine, venlafaxine as well as voluntary wheel running had beneficial effects, i.e., preventing the restraint stress-induced anxiety/depression-like behaviors and memory impairment.", "author" : [ { "dropping-particle" : "", "family" : "Lapmanee", "given" : "Sarawut", "non-dropping-particle" : "", "parse-names" : false, "suffix" : "" }, { "dropping-particle" : "", "family" : "Charoenphandhu", "given" : "Jantarima", "non-dropping-particle" : "", "parse-names" : false, "suffix" : "" }, { "dropping-particle" : "", "family" : "Teerapornpuntakit", "given" : "Jarinthorn", "non-dropping-particle" : "", "parse-names" : false, "suffix" : "" }, { "dropping-particle" : "", "family" : "Krishnamra", "given" : "Nateetip", "non-dropping-particle" : "", "parse-names" : false, "suffix" : "" }, { "dropping-particle" : "", "family" : "Charoenphandhu", "given" : "Narattaphol", "non-dropping-particle" : "", "parse-names" : false, "suffix" : "" } ], "container-title" : "PLoS ONE", "id" : "ITEM-2", "issue" : "11", "issued" : { "date-parts" : [ [ "2017" ] ] }, "title" : "Agomelatine, venlafaxine, and running exercise effectively prevent anxiety- and depression-like behaviors and memory impairment in restraint stressed rats", "type" : "article-journal", "volume" : "12" }, "uris" : [ "http://www.mendeley.com/documents/?uuid=18b969fe-f063-4e2d-ad7e-58f16210dc7c" ] } ], "mendeley" : { "formattedCitation" : "&lt;sup&gt;62,63&lt;/sup&gt;", "plainTextFormattedCitation" : "62,63", "previouslyFormattedCitation" : "&lt;sup&gt;62,63&lt;/sup&gt;" }, "properties" : {  }, "schema" : "https://github.com/citation-style-language/schema/raw/master/csl-citation.json" }</w:instrText>
      </w:r>
      <w:r w:rsidR="00FD00C3"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62,63</w:t>
      </w:r>
      <w:r w:rsidR="00FD00C3" w:rsidRPr="00FF137E">
        <w:rPr>
          <w:rFonts w:ascii="Times New Roman" w:eastAsia="Calibri" w:hAnsi="Times New Roman" w:cs="Times New Roman"/>
          <w:sz w:val="24"/>
          <w:szCs w:val="24"/>
        </w:rPr>
        <w:fldChar w:fldCharType="end"/>
      </w:r>
      <w:r w:rsidR="003D36D6" w:rsidRPr="00FF137E">
        <w:rPr>
          <w:rFonts w:ascii="Times New Roman" w:eastAsia="Calibri" w:hAnsi="Times New Roman" w:cs="Times New Roman"/>
          <w:sz w:val="24"/>
          <w:szCs w:val="24"/>
        </w:rPr>
        <w:t xml:space="preserve"> </w:t>
      </w:r>
      <w:r w:rsidR="00C130D6" w:rsidRPr="00FF137E">
        <w:rPr>
          <w:rFonts w:ascii="Times New Roman" w:eastAsia="Calibri" w:hAnsi="Times New Roman" w:cs="Times New Roman"/>
          <w:sz w:val="24"/>
          <w:szCs w:val="24"/>
        </w:rPr>
        <w:t xml:space="preserve">Both noradrenaline and serotonin stimulation are two important factors in enhanced </w:t>
      </w:r>
      <w:r w:rsidR="00354938" w:rsidRPr="00FF137E">
        <w:rPr>
          <w:rFonts w:ascii="Times New Roman" w:eastAsia="Calibri" w:hAnsi="Times New Roman" w:cs="Times New Roman"/>
          <w:sz w:val="24"/>
          <w:szCs w:val="24"/>
        </w:rPr>
        <w:t>brain-derived neurotrophic factor (</w:t>
      </w:r>
      <w:r w:rsidR="00C130D6" w:rsidRPr="00FF137E">
        <w:rPr>
          <w:rFonts w:ascii="Times New Roman" w:eastAsia="Calibri" w:hAnsi="Times New Roman" w:cs="Times New Roman"/>
          <w:sz w:val="24"/>
          <w:szCs w:val="24"/>
        </w:rPr>
        <w:t>BDNF</w:t>
      </w:r>
      <w:r w:rsidR="00354938" w:rsidRPr="00FF137E">
        <w:rPr>
          <w:rFonts w:ascii="Times New Roman" w:eastAsia="Calibri" w:hAnsi="Times New Roman" w:cs="Times New Roman"/>
          <w:sz w:val="24"/>
          <w:szCs w:val="24"/>
        </w:rPr>
        <w:t>)</w:t>
      </w:r>
      <w:r w:rsidR="00C130D6" w:rsidRPr="00FF137E">
        <w:rPr>
          <w:rFonts w:ascii="Times New Roman" w:eastAsia="Calibri" w:hAnsi="Times New Roman" w:cs="Times New Roman"/>
          <w:sz w:val="24"/>
          <w:szCs w:val="24"/>
        </w:rPr>
        <w:t xml:space="preserve"> transcription following physical exercise.</w:t>
      </w:r>
      <w:r w:rsidR="0046320E"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2264-008-0402-1", "ISBN" : "1673-7067 (Print)", "ISSN" : "16737067", "PMID" : "18668156", "abstract" : "This article reviewed the beneficial effects of moderate voluntary physical exercise on brain health according to the studies on humans and animals, which includes improving psychological status and cognitive function, enhancing psychological well-being, decreasing the risks of Alzheimer's disease (AD) and dementia, and promoting the effects of antidepressant and anxiolytic. The possible underlying neurobiological mechanisms are involved up-active and down-active pathways. The up-active pathway is associated with enhancements of several neurotransmitters systems afferent to hippocampus, including norepinephrine (NE), serotonin (5-Hydroxytryptamine, 5-HT), acetylcholine (ACh) and gamma-aminobutyric acid (GABA). The down-active pathway is mainly concerned with up-regulation of the brain-derived neurotrophic factor (BDNF) and neurogenesis. It is suggested that NE activation via beta-adrenergic receptors may be essential for exercise-induced BDNF up-regulation. The possible intracellular signaling pathways of NE-mediated BDNF up-expression may be involved in GPCR-MAPK-PI-3K crosstalk and positive feedback.", "author" : [ { "dropping-particle" : "", "family" : "Ma", "given" : "Qiang", "non-dropping-particle" : "", "parse-names" : false, "suffix" : "" } ], "container-title" : "Neuroscience Bulletin", "id" : "ITEM-1", "issue" : "4", "issued" : { "date-parts" : [ [ "2008" ] ] }, "page" : "265-270", "title" : "Beneficial effects of moderate voluntary physical exercise and its biological mechanisms on brain health", "type" : "article", "volume" : "24" }, "uris" : [ "http://www.mendeley.com/documents/?uuid=a8ef0fc6-3524-4d1e-8011-6af268fcc066" ] } ], "mendeley" : { "formattedCitation" : "&lt;sup&gt;59&lt;/sup&gt;", "plainTextFormattedCitation" : "59", "previouslyFormattedCitation" : "&lt;sup&gt;59&lt;/sup&gt;" }, "properties" : {  }, "schema" : "https://github.com/citation-style-language/schema/raw/master/csl-citation.json" }</w:instrText>
      </w:r>
      <w:r w:rsidR="0046320E"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9</w:t>
      </w:r>
      <w:r w:rsidR="0046320E" w:rsidRPr="00FF137E">
        <w:rPr>
          <w:rFonts w:ascii="Times New Roman" w:eastAsia="Calibri" w:hAnsi="Times New Roman" w:cs="Times New Roman"/>
          <w:sz w:val="24"/>
          <w:szCs w:val="24"/>
        </w:rPr>
        <w:fldChar w:fldCharType="end"/>
      </w:r>
      <w:r w:rsidR="0038301D" w:rsidRPr="00FF137E">
        <w:rPr>
          <w:rFonts w:ascii="Times New Roman" w:eastAsia="Calibri" w:hAnsi="Times New Roman" w:cs="Times New Roman"/>
          <w:sz w:val="24"/>
          <w:szCs w:val="24"/>
        </w:rPr>
        <w:t xml:space="preserve"> </w:t>
      </w:r>
      <w:r w:rsidR="004858C7" w:rsidRPr="00FF137E">
        <w:rPr>
          <w:rFonts w:ascii="Times New Roman" w:eastAsia="Calibri" w:hAnsi="Times New Roman" w:cs="Times New Roman"/>
          <w:sz w:val="24"/>
          <w:szCs w:val="24"/>
        </w:rPr>
        <w:t xml:space="preserve">It is well known that </w:t>
      </w:r>
      <w:r w:rsidR="0038301D" w:rsidRPr="00FF137E">
        <w:rPr>
          <w:rFonts w:ascii="Times New Roman" w:eastAsia="Calibri" w:hAnsi="Times New Roman" w:cs="Times New Roman"/>
          <w:sz w:val="24"/>
          <w:szCs w:val="24"/>
        </w:rPr>
        <w:t xml:space="preserve">BDNF </w:t>
      </w:r>
      <w:r w:rsidR="005136F1" w:rsidRPr="00FF137E">
        <w:rPr>
          <w:rFonts w:ascii="Times New Roman" w:eastAsia="Calibri" w:hAnsi="Times New Roman" w:cs="Times New Roman"/>
          <w:sz w:val="24"/>
          <w:szCs w:val="24"/>
        </w:rPr>
        <w:t xml:space="preserve">is </w:t>
      </w:r>
      <w:r w:rsidR="002C257B" w:rsidRPr="00FF137E">
        <w:rPr>
          <w:rFonts w:ascii="Times New Roman" w:eastAsia="Calibri" w:hAnsi="Times New Roman" w:cs="Times New Roman"/>
          <w:sz w:val="24"/>
          <w:szCs w:val="24"/>
        </w:rPr>
        <w:t xml:space="preserve">fundamental </w:t>
      </w:r>
      <w:r w:rsidR="005136F1" w:rsidRPr="00FF137E">
        <w:rPr>
          <w:rFonts w:ascii="Times New Roman" w:eastAsia="Calibri" w:hAnsi="Times New Roman" w:cs="Times New Roman"/>
          <w:sz w:val="24"/>
          <w:szCs w:val="24"/>
        </w:rPr>
        <w:t>mediator to regulate neuronal survival, synaptic plasticitya and neurogenesis in the brain, in particular in the hippocampus</w:t>
      </w:r>
      <w:r w:rsidR="004F5A51" w:rsidRPr="00FF137E">
        <w:rPr>
          <w:rFonts w:ascii="Times New Roman" w:eastAsia="Calibri" w:hAnsi="Times New Roman" w:cs="Times New Roman"/>
          <w:sz w:val="24"/>
          <w:szCs w:val="24"/>
        </w:rPr>
        <w:t>,</w:t>
      </w:r>
      <w:r w:rsidR="005136F1" w:rsidRPr="00FF137E">
        <w:rPr>
          <w:rFonts w:ascii="Times New Roman" w:eastAsia="Calibri" w:hAnsi="Times New Roman" w:cs="Times New Roman"/>
          <w:sz w:val="24"/>
          <w:szCs w:val="24"/>
        </w:rPr>
        <w:t xml:space="preserve"> which is  </w:t>
      </w:r>
      <w:r w:rsidR="00906811" w:rsidRPr="00FF137E">
        <w:rPr>
          <w:rFonts w:ascii="Times New Roman" w:eastAsia="Calibri" w:hAnsi="Times New Roman" w:cs="Times New Roman"/>
          <w:sz w:val="24"/>
          <w:szCs w:val="24"/>
        </w:rPr>
        <w:t xml:space="preserve">the cerebral area mainly involved </w:t>
      </w:r>
      <w:r w:rsidR="005136F1" w:rsidRPr="00FF137E">
        <w:rPr>
          <w:rFonts w:ascii="Times New Roman" w:eastAsia="Calibri" w:hAnsi="Times New Roman" w:cs="Times New Roman"/>
          <w:sz w:val="24"/>
          <w:szCs w:val="24"/>
        </w:rPr>
        <w:t>o</w:t>
      </w:r>
      <w:r w:rsidR="00906811" w:rsidRPr="00FF137E">
        <w:rPr>
          <w:rFonts w:ascii="Times New Roman" w:eastAsia="Calibri" w:hAnsi="Times New Roman" w:cs="Times New Roman"/>
          <w:sz w:val="24"/>
          <w:szCs w:val="24"/>
        </w:rPr>
        <w:t>n</w:t>
      </w:r>
      <w:r w:rsidR="005136F1" w:rsidRPr="00FF137E">
        <w:rPr>
          <w:rFonts w:ascii="Times New Roman" w:eastAsia="Calibri" w:hAnsi="Times New Roman" w:cs="Times New Roman"/>
          <w:sz w:val="24"/>
          <w:szCs w:val="24"/>
        </w:rPr>
        <w:t xml:space="preserve"> </w:t>
      </w:r>
      <w:r w:rsidR="0013001C" w:rsidRPr="00FF137E">
        <w:rPr>
          <w:rFonts w:ascii="Times New Roman" w:eastAsia="Calibri" w:hAnsi="Times New Roman" w:cs="Times New Roman"/>
          <w:sz w:val="24"/>
          <w:szCs w:val="24"/>
        </w:rPr>
        <w:t xml:space="preserve">memory </w:t>
      </w:r>
      <w:r w:rsidR="00906811" w:rsidRPr="00FF137E">
        <w:rPr>
          <w:rFonts w:ascii="Times New Roman" w:eastAsia="Calibri" w:hAnsi="Times New Roman" w:cs="Times New Roman"/>
          <w:sz w:val="24"/>
          <w:szCs w:val="24"/>
        </w:rPr>
        <w:t>and</w:t>
      </w:r>
      <w:r w:rsidR="0013001C" w:rsidRPr="00FF137E">
        <w:rPr>
          <w:rFonts w:ascii="Times New Roman" w:eastAsia="Calibri" w:hAnsi="Times New Roman" w:cs="Times New Roman"/>
          <w:sz w:val="24"/>
          <w:szCs w:val="24"/>
        </w:rPr>
        <w:t>behavior.</w:t>
      </w:r>
      <w:r w:rsidR="003766D0" w:rsidRPr="00FF137E">
        <w:rPr>
          <w:rFonts w:ascii="Times New Roman" w:eastAsia="Calibri" w:hAnsi="Times New Roman" w:cs="Times New Roman"/>
          <w:sz w:val="24"/>
          <w:szCs w:val="24"/>
        </w:rPr>
        <w:t xml:space="preserve"> </w:t>
      </w:r>
      <w:r w:rsidR="003766D0"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2264-008-0402-1", "ISBN" : "1673-7067 (Print)", "ISSN" : "16737067", "PMID" : "18668156", "abstract" : "This article reviewed the beneficial effects of moderate voluntary physical exercise on brain health according to the studies on humans and animals, which includes improving psychological status and cognitive function, enhancing psychological well-being, decreasing the risks of Alzheimer's disease (AD) and dementia, and promoting the effects of antidepressant and anxiolytic. The possible underlying neurobiological mechanisms are involved up-active and down-active pathways. The up-active pathway is associated with enhancements of several neurotransmitters systems afferent to hippocampus, including norepinephrine (NE), serotonin (5-Hydroxytryptamine, 5-HT), acetylcholine (ACh) and gamma-aminobutyric acid (GABA). The down-active pathway is mainly concerned with up-regulation of the brain-derived neurotrophic factor (BDNF) and neurogenesis. It is suggested that NE activation via beta-adrenergic receptors may be essential for exercise-induced BDNF up-regulation. The possible intracellular signaling pathways of NE-mediated BDNF up-expression may be involved in GPCR-MAPK-PI-3K crosstalk and positive feedback.", "author" : [ { "dropping-particle" : "", "family" : "Ma", "given" : "Qiang", "non-dropping-particle" : "", "parse-names" : false, "suffix" : "" } ], "container-title" : "Neuroscience Bulletin", "id" : "ITEM-1", "issue" : "4", "issued" : { "date-parts" : [ [ "2008" ] ] }, "page" : "265-270", "title" : "Beneficial effects of moderate voluntary physical exercise and its biological mechanisms on brain health", "type" : "article", "volume" : "24" }, "uris" : [ "http://www.mendeley.com/documents/?uuid=a8ef0fc6-3524-4d1e-8011-6af268fcc066" ] }, { "id" : "ITEM-2", "itemData" : { "DOI" : "10.1016/j.pbb.2003.10.020", "ISBN" : "0091-3057 (Print)\\r0091-3057 (Linking)", "ISSN" : "00913057", "PMID" : "14751447", "abstract" : "Principal mental disorders affecting the geriatric population include dementia and depression. A lack of trophic support is thought to contribute to the pathology of these disorders. Physical activity and antidepressant treatment increase the expression of brain-derived neurotrophic factor (BDNF) in the young rat hippocampus. Herein, we investigated the responsiveness of the aging rat hippocampus to antidepressant treatment and voluntary exercise. In situ hybridization revealed that, in young animals, exercise, antidepressant treatment, or their combination elevated BDNF mRNA levels in several hippocampal regions, most notably in the CA3, CA4, and dentate gyrus (DG). This effect was rapid (detectable at 2 days) and sustainable to 20 days. In aged (22-month-old) rats, hippocampal responsiveness to antidepressant treatment and exercise was also rapid and sustainable, but evident mostly in the CA1 and CA2. Daily swimming also revealed that small amounts of activity led to marked elevations in hippocampal BDNF mRNA. The differences in regional patterns of BDNF mRNA elevations between young and aged animals observed with running were maintained with this different exercise modality. Our results indicate that the aged brain is responsive to exercise and antidepressant treatment, and changes in regional response patterns may reflect shifts in hippocampal physiology during the lifespan. \u00a9 2003 Elsevier Inc. All rights reserved.", "author" : [ { "dropping-particle" : "", "family" : "Garza", "given" : "Antonio A.", "non-dropping-particle" : "", "parse-names" : false, "suffix" : "" }, { "dropping-particle" : "", "family" : "Ha", "given" : "Tony G.", "non-dropping-particle" : "", "parse-names" : false, "suffix" : "" }, { "dropping-particle" : "", "family" : "Garcia", "given" : "Celithelma", "non-dropping-particle" : "", "parse-names" : false, "suffix" : "" }, { "dropping-particle" : "", "family" : "Chen", "given" : "Michael J.", "non-dropping-particle" : "", "parse-names" : false, "suffix" : "" }, { "dropping-particle" : "", "family" : "Russo-Neustadt", "given" : "Amelia A.", "non-dropping-particle" : "", "parse-names" : false, "suffix" : "" } ], "container-title" : "Pharmacology Biochemistry and Behavior", "id" : "ITEM-2", "issue" : "2", "issued" : { "date-parts" : [ [ "2004" ] ] }, "page" : "209-220", "title" : "Exercise, antidepressant treatment, and BDNF mRNA expression in the aging brain", "type" : "article-journal", "volume" : "77" }, "uris" : [ "http://www.mendeley.com/documents/?uuid=f937f979-3ec6-4916-89f0-87491373893e" ] }, { "id" : "ITEM-3", "itemData" : { "DOI" : "10.1016/S0166-2236(02)02143-4", "ISBN" : "0166-2236 (Print)\\r0166-2236", "ISSN" : "01662236", "PMID" : "12086747", "abstract" : "Extensive research on humans suggests that exercise could have benefits for overall health and cognitive function, particularly in later life. Recent studies using animal models have been directed towards understanding the neurobiological bases of these benefits. It is now clear that voluntary exercise can increase levels of brain-derived neurotrophic factor (BDNF) and other growth factors, stimulate neurogenesis, increase resistance to brain insult and improve learning and mental performance. Recently, high-density oligonucleotide microarray analysis has demonstrated that, in addition to increasing levels of BDNF, exercise mobilizes gene expression profiles that would be predicted to benefit brain plasticity processes. Thus, exercise could provide a simple means to maintain brain function and promote brain plasticity.", "author" : [ { "dropping-particle" : "", "family" : "Cotman", "given" : "Carl W.", "non-dropping-particle" : "", "parse-names" : false, "suffix" : "" }, { "dropping-particle" : "", "family" : "Berchtold", "given" : "Nicole C.", "non-dropping-particle" : "", "parse-names" : false, "suffix" : "" } ], "container-title" : "Trends in Neurosciences", "id" : "ITEM-3", "issue" : "6", "issued" : { "date-parts" : [ [ "2002" ] ] }, "page" : "295-301", "title" : "Exercise: A behavioral intervention to enhance brain health and plasticity", "type" : "article", "volume" : "25" }, "uris" : [ "http://www.mendeley.com/documents/?uuid=a2803bea-04fb-43ac-b96c-c1e1cd263878" ] } ], "mendeley" : { "formattedCitation" : "&lt;sup&gt;59,64,65&lt;/sup&gt;", "plainTextFormattedCitation" : "59,64,65", "previouslyFormattedCitation" : "&lt;sup&gt;59,64,65&lt;/sup&gt;" }, "properties" : {  }, "schema" : "https://github.com/citation-style-language/schema/raw/master/csl-citation.json" }</w:instrText>
      </w:r>
      <w:r w:rsidR="003766D0"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9,64,65</w:t>
      </w:r>
      <w:r w:rsidR="003766D0" w:rsidRPr="00FF137E">
        <w:rPr>
          <w:rFonts w:ascii="Times New Roman" w:eastAsia="Calibri" w:hAnsi="Times New Roman" w:cs="Times New Roman"/>
          <w:sz w:val="24"/>
          <w:szCs w:val="24"/>
        </w:rPr>
        <w:fldChar w:fldCharType="end"/>
      </w:r>
      <w:r w:rsidR="0013001C" w:rsidRPr="00FF137E">
        <w:rPr>
          <w:rFonts w:ascii="Times New Roman" w:eastAsia="Calibri" w:hAnsi="Times New Roman" w:cs="Times New Roman"/>
          <w:sz w:val="24"/>
          <w:szCs w:val="24"/>
        </w:rPr>
        <w:t xml:space="preserve"> </w:t>
      </w:r>
      <w:r w:rsidR="004858C7" w:rsidRPr="00FF137E">
        <w:rPr>
          <w:rFonts w:ascii="Times New Roman" w:eastAsia="Calibri" w:hAnsi="Times New Roman" w:cs="Times New Roman"/>
          <w:sz w:val="24"/>
          <w:szCs w:val="24"/>
        </w:rPr>
        <w:t xml:space="preserve">Many studies prove that </w:t>
      </w:r>
      <w:r w:rsidR="00CF4E3B" w:rsidRPr="00FF137E">
        <w:rPr>
          <w:rFonts w:ascii="Times New Roman" w:eastAsia="Calibri" w:hAnsi="Times New Roman" w:cs="Times New Roman"/>
          <w:sz w:val="24"/>
          <w:szCs w:val="24"/>
        </w:rPr>
        <w:t xml:space="preserve">exercise </w:t>
      </w:r>
      <w:r w:rsidR="00A96CCC" w:rsidRPr="00FF137E">
        <w:rPr>
          <w:rFonts w:ascii="Times New Roman" w:eastAsia="Calibri" w:hAnsi="Times New Roman" w:cs="Times New Roman"/>
          <w:sz w:val="24"/>
          <w:szCs w:val="24"/>
        </w:rPr>
        <w:t>can increase</w:t>
      </w:r>
      <w:r w:rsidR="00CF4E3B" w:rsidRPr="00FF137E">
        <w:rPr>
          <w:rFonts w:ascii="Times New Roman" w:eastAsia="Calibri" w:hAnsi="Times New Roman" w:cs="Times New Roman"/>
          <w:sz w:val="24"/>
          <w:szCs w:val="24"/>
        </w:rPr>
        <w:t xml:space="preserve"> increased BDNF mRNA level</w:t>
      </w:r>
      <w:r w:rsidR="00A96CCC" w:rsidRPr="00FF137E">
        <w:rPr>
          <w:rFonts w:ascii="Times New Roman" w:eastAsia="Calibri" w:hAnsi="Times New Roman" w:cs="Times New Roman"/>
          <w:sz w:val="24"/>
          <w:szCs w:val="24"/>
        </w:rPr>
        <w:t xml:space="preserve">s and other growth factors in the hippocampus and </w:t>
      </w:r>
      <w:r w:rsidR="008131AB" w:rsidRPr="00FF137E">
        <w:rPr>
          <w:rFonts w:ascii="Times New Roman" w:eastAsia="Calibri" w:hAnsi="Times New Roman" w:cs="Times New Roman"/>
          <w:sz w:val="24"/>
          <w:szCs w:val="24"/>
        </w:rPr>
        <w:t>improve mental performance</w:t>
      </w:r>
      <w:r w:rsidR="0049769D" w:rsidRPr="00FF137E">
        <w:rPr>
          <w:rFonts w:ascii="Times New Roman" w:eastAsia="Calibri" w:hAnsi="Times New Roman" w:cs="Times New Roman"/>
          <w:sz w:val="24"/>
          <w:szCs w:val="24"/>
        </w:rPr>
        <w:t xml:space="preserve"> in experimental animals</w:t>
      </w:r>
      <w:r w:rsidR="008131AB" w:rsidRPr="00FF137E">
        <w:rPr>
          <w:rFonts w:ascii="Times New Roman" w:eastAsia="Calibri" w:hAnsi="Times New Roman" w:cs="Times New Roman"/>
          <w:sz w:val="24"/>
          <w:szCs w:val="24"/>
        </w:rPr>
        <w:t>.</w:t>
      </w:r>
      <w:r w:rsidR="00FB64CE"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2264-008-0402-1", "ISBN" : "1673-7067 (Print)", "ISSN" : "16737067", "PMID" : "18668156", "abstract" : "This article reviewed the beneficial effects of moderate voluntary physical exercise on brain health according to the studies on humans and animals, which includes improving psychological status and cognitive function, enhancing psychological well-being, decreasing the risks of Alzheimer's disease (AD) and dementia, and promoting the effects of antidepressant and anxiolytic. The possible underlying neurobiological mechanisms are involved up-active and down-active pathways. The up-active pathway is associated with enhancements of several neurotransmitters systems afferent to hippocampus, including norepinephrine (NE), serotonin (5-Hydroxytryptamine, 5-HT), acetylcholine (ACh) and gamma-aminobutyric acid (GABA). The down-active pathway is mainly concerned with up-regulation of the brain-derived neurotrophic factor (BDNF) and neurogenesis. It is suggested that NE activation via beta-adrenergic receptors may be essential for exercise-induced BDNF up-regulation. The possible intracellular signaling pathways of NE-mediated BDNF up-expression may be involved in GPCR-MAPK-PI-3K crosstalk and positive feedback.", "author" : [ { "dropping-particle" : "", "family" : "Ma", "given" : "Qiang", "non-dropping-particle" : "", "parse-names" : false, "suffix" : "" } ], "container-title" : "Neuroscience Bulletin", "id" : "ITEM-1", "issue" : "4", "issued" : { "date-parts" : [ [ "2008" ] ] }, "page" : "265-270", "title" : "Beneficial effects of moderate voluntary physical exercise and its biological mechanisms on brain health", "type" : "article", "volume" : "24" }, "uris" : [ "http://www.mendeley.com/documents/?uuid=a8ef0fc6-3524-4d1e-8011-6af268fcc066" ] }, { "id" : "ITEM-2", "itemData" : { "DOI" : "10.1016/j.pbb.2003.10.020", "ISBN" : "0091-3057 (Print)\\r0091-3057 (Linking)", "ISSN" : "00913057", "PMID" : "14751447", "abstract" : "Principal mental disorders affecting the geriatric population include dementia and depression. A lack of trophic support is thought to contribute to the pathology of these disorders. Physical activity and antidepressant treatment increase the expression of brain-derived neurotrophic factor (BDNF) in the young rat hippocampus. Herein, we investigated the responsiveness of the aging rat hippocampus to antidepressant treatment and voluntary exercise. In situ hybridization revealed that, in young animals, exercise, antidepressant treatment, or their combination elevated BDNF mRNA levels in several hippocampal regions, most notably in the CA3, CA4, and dentate gyrus (DG). This effect was rapid (detectable at 2 days) and sustainable to 20 days. In aged (22-month-old) rats, hippocampal responsiveness to antidepressant treatment and exercise was also rapid and sustainable, but evident mostly in the CA1 and CA2. Daily swimming also revealed that small amounts of activity led to marked elevations in hippocampal BDNF mRNA. The differences in regional patterns of BDNF mRNA elevations between young and aged animals observed with running were maintained with this different exercise modality. Our results indicate that the aged brain is responsive to exercise and antidepressant treatment, and changes in regional response patterns may reflect shifts in hippocampal physiology during the lifespan. \u00a9 2003 Elsevier Inc. All rights reserved.", "author" : [ { "dropping-particle" : "", "family" : "Garza", "given" : "Antonio A.", "non-dropping-particle" : "", "parse-names" : false, "suffix" : "" }, { "dropping-particle" : "", "family" : "Ha", "given" : "Tony G.", "non-dropping-particle" : "", "parse-names" : false, "suffix" : "" }, { "dropping-particle" : "", "family" : "Garcia", "given" : "Celithelma", "non-dropping-particle" : "", "parse-names" : false, "suffix" : "" }, { "dropping-particle" : "", "family" : "Chen", "given" : "Michael J.", "non-dropping-particle" : "", "parse-names" : false, "suffix" : "" }, { "dropping-particle" : "", "family" : "Russo-Neustadt", "given" : "Amelia A.", "non-dropping-particle" : "", "parse-names" : false, "suffix" : "" } ], "container-title" : "Pharmacology Biochemistry and Behavior", "id" : "ITEM-2", "issue" : "2", "issued" : { "date-parts" : [ [ "2004" ] ] }, "page" : "209-220", "title" : "Exercise, antidepressant treatment, and BDNF mRNA expression in the aging brain", "type" : "article-journal", "volume" : "77" }, "uris" : [ "http://www.mendeley.com/documents/?uuid=f937f979-3ec6-4916-89f0-87491373893e" ] }, { "id" : "ITEM-3", "itemData" : { "DOI" : "10.1016/S0166-2236(02)02143-4", "ISBN" : "0166-2236 (Print)\\r0166-2236", "ISSN" : "01662236", "PMID" : "12086747", "abstract" : "Extensive research on humans suggests that exercise could have benefits for overall health and cognitive function, particularly in later life. Recent studies using animal models have been directed towards understanding the neurobiological bases of these benefits. It is now clear that voluntary exercise can increase levels of brain-derived neurotrophic factor (BDNF) and other growth factors, stimulate neurogenesis, increase resistance to brain insult and improve learning and mental performance. Recently, high-density oligonucleotide microarray analysis has demonstrated that, in addition to increasing levels of BDNF, exercise mobilizes gene expression profiles that would be predicted to benefit brain plasticity processes. Thus, exercise could provide a simple means to maintain brain function and promote brain plasticity.", "author" : [ { "dropping-particle" : "", "family" : "Cotman", "given" : "Carl W.", "non-dropping-particle" : "", "parse-names" : false, "suffix" : "" }, { "dropping-particle" : "", "family" : "Berchtold", "given" : "Nicole C.", "non-dropping-particle" : "", "parse-names" : false, "suffix" : "" } ], "container-title" : "Trends in Neurosciences", "id" : "ITEM-3", "issue" : "6", "issued" : { "date-parts" : [ [ "2002" ] ] }, "page" : "295-301", "title" : "Exercise: A behavioral intervention to enhance brain health and plasticity", "type" : "article", "volume" : "25" }, "uris" : [ "http://www.mendeley.com/documents/?uuid=a2803bea-04fb-43ac-b96c-c1e1cd263878" ] }, { "id" : "ITEM-4", "itemData" : { "DOI" : "10.1016/j.psyneuen.2014.03.021", "ISBN" : "1873-3360", "ISSN" : "18733360", "PMID" : "24845186", "abstract" : "Postmenopausal women may be more vulnerable to cognitive loss and Alzheimer's disease (AD) than premenopausal women because of their deficiency in estrogens, in addition to their usually older age. Aerobic physical exercise has been proposed as a therapeutic approach for maintaining health and well-being in postmenopausal women, and for improving brain health and plasticity in populations at high risk for AD. To study the neuroprotective mechanisms of physical exercise in a postmenopausal animal model, we submitted previously ovariectomized, six-month old non-transgenic and 3xTg-AD mice to three months of voluntary exercise in a running wheel. At nine months of age, we observed lower grip strength and some exacerbation of the behavioral and psychological symptoms of dementia (BPSD)-like involving active exploratory activities. A similar major cognitive impairment was observed of ovariectomized 3xTg-AD mice in comparison with sham-operated 3xTg-AD mice. A reduction of bodily fitness and lack of retention of memory were observed in the ovariectomized non-transgenic mice. Physical exercise protected against all deleterious behaviors and normalized learning and memory. It also protected against body frailty, as expected. Analyses of hippocampal key markers of antioxidant and neuroplasticity signaling pathways, showed that ovariectomy impairs the activation of CREB through physical exercise. Furthermore, molecular and behavioral correlates suggested a central role of BDNF in the neuroprotection mediated by physical exercise therapy against apathy and memory loss induced by ovariectomy and the AD-genotype. \u00a9 2014 Elsevier Ltd.", "author" : [ { "dropping-particle" : "", "family" : "Garc\u00eda-Mesa", "given" : "Yoelvis", "non-dropping-particle" : "", "parse-names" : false, "suffix" : "" }, { "dropping-particle" : "", "family" : "Pareja-Galeano", "given" : "Helios", "non-dropping-particle" : "", "parse-names" : false, "suffix" : "" }, { "dropping-particle" : "", "family" : "Bonet-Costa", "given" : "Vicent", "non-dropping-particle" : "", "parse-names" : false, "suffix" : "" }, { "dropping-particle" : "", "family" : "Revilla", "given" : "Susana", "non-dropping-particle" : "", "parse-names" : false, "suffix" : "" }, { "dropping-particle" : "", "family" : "G\u00f3mez-Cabrera", "given" : "M. Carmen", "non-dropping-particle" : "", "parse-names" : false, "suffix" : "" }, { "dropping-particle" : "", "family" : "Gambini", "given" : "Juan", "non-dropping-particle" : "", "parse-names" : false, "suffix" : "" }, { "dropping-particle" : "", "family" : "Gim\u00e9nez-Llort", "given" : "Lydia", "non-dropping-particle" : "", "parse-names" : false, "suffix" : "" }, { "dropping-particle" : "", "family" : "Crist\u00f2fol", "given" : "Rosa", "non-dropping-particle" : "", "parse-names" : false, "suffix" : "" }, { "dropping-particle" : "", "family" : "Vi\u00f1a", "given" : "Jos\u00e9", "non-dropping-particle" : "", "parse-names" : false, "suffix" : "" }, { "dropping-particle" : "", "family" : "Sanfeliu", "given" : "Coral", "non-dropping-particle" : "", "parse-names" : false, "suffix" : "" } ], "container-title" : "Psychoneuroendocrinology", "id" : "ITEM-4", "issued" : { "date-parts" : [ [ "2014" ] ] }, "page" : "154-166", "title" : "Physical exercise neuroprotects ovariectomized 3xTg-AD mice through BDNF mechanisms", "type" : "article-journal", "volume" : "45" }, "uris" : [ "http://www.mendeley.com/documents/?uuid=8f7c0c1d-d930-41e0-b819-35b01aab50b3" ] } ], "mendeley" : { "formattedCitation" : "&lt;sup&gt;59,64\u201366&lt;/sup&gt;", "plainTextFormattedCitation" : "59,64\u201366", "previouslyFormattedCitation" : "&lt;sup&gt;59,64\u201366&lt;/sup&gt;" }, "properties" : {  }, "schema" : "https://github.com/citation-style-language/schema/raw/master/csl-citation.json" }</w:instrText>
      </w:r>
      <w:r w:rsidR="00FB64CE"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9,64–66</w:t>
      </w:r>
      <w:r w:rsidR="00FB64CE" w:rsidRPr="00FF137E">
        <w:rPr>
          <w:rFonts w:ascii="Times New Roman" w:eastAsia="Calibri" w:hAnsi="Times New Roman" w:cs="Times New Roman"/>
          <w:sz w:val="24"/>
          <w:szCs w:val="24"/>
        </w:rPr>
        <w:fldChar w:fldCharType="end"/>
      </w:r>
      <w:r w:rsidR="00137883" w:rsidRPr="00FF137E">
        <w:rPr>
          <w:rFonts w:ascii="Times New Roman" w:eastAsia="Calibri" w:hAnsi="Times New Roman" w:cs="Times New Roman"/>
          <w:sz w:val="24"/>
          <w:szCs w:val="24"/>
        </w:rPr>
        <w:t xml:space="preserve"> </w:t>
      </w:r>
      <w:r w:rsidR="003A1ECE" w:rsidRPr="00FF137E">
        <w:rPr>
          <w:rFonts w:ascii="Times New Roman" w:eastAsia="Calibri" w:hAnsi="Times New Roman" w:cs="Times New Roman"/>
          <w:sz w:val="24"/>
          <w:szCs w:val="24"/>
        </w:rPr>
        <w:t>Therefore, when all these findings are considered, it can be thought that noradrenaline and/or serotonin may participate in the up-regulation of BDNF in response to exercise</w:t>
      </w:r>
      <w:r w:rsidR="0066423E" w:rsidRPr="00FF137E">
        <w:rPr>
          <w:rFonts w:ascii="Times New Roman" w:eastAsia="Calibri" w:hAnsi="Times New Roman" w:cs="Times New Roman"/>
          <w:sz w:val="24"/>
          <w:szCs w:val="24"/>
        </w:rPr>
        <w:t>, and</w:t>
      </w:r>
      <w:r w:rsidR="00BC5DFC" w:rsidRPr="00FF137E">
        <w:rPr>
          <w:rFonts w:ascii="Times New Roman" w:eastAsia="Calibri" w:hAnsi="Times New Roman" w:cs="Times New Roman"/>
          <w:sz w:val="24"/>
          <w:szCs w:val="24"/>
        </w:rPr>
        <w:t>, which, in turn,</w:t>
      </w:r>
      <w:r w:rsidR="0066423E" w:rsidRPr="00FF137E">
        <w:rPr>
          <w:rFonts w:ascii="Times New Roman" w:eastAsia="Calibri" w:hAnsi="Times New Roman" w:cs="Times New Roman"/>
          <w:sz w:val="24"/>
          <w:szCs w:val="24"/>
        </w:rPr>
        <w:t xml:space="preserve"> they can reduce NPs in AD patients</w:t>
      </w:r>
      <w:r w:rsidR="00707B88" w:rsidRPr="00FF137E">
        <w:rPr>
          <w:rFonts w:ascii="Times New Roman" w:eastAsia="Calibri" w:hAnsi="Times New Roman" w:cs="Times New Roman"/>
          <w:sz w:val="24"/>
          <w:szCs w:val="24"/>
        </w:rPr>
        <w:t xml:space="preserve">. </w:t>
      </w:r>
      <w:r w:rsidR="00BA3F93" w:rsidRPr="00FF137E">
        <w:rPr>
          <w:rFonts w:ascii="Times New Roman" w:eastAsia="Calibri" w:hAnsi="Times New Roman" w:cs="Times New Roman"/>
          <w:sz w:val="24"/>
          <w:szCs w:val="24"/>
        </w:rPr>
        <w:t>In addition</w:t>
      </w:r>
      <w:r w:rsidR="0002049F" w:rsidRPr="00FF137E">
        <w:rPr>
          <w:rFonts w:ascii="Times New Roman" w:eastAsia="Calibri" w:hAnsi="Times New Roman" w:cs="Times New Roman"/>
          <w:sz w:val="24"/>
          <w:szCs w:val="24"/>
        </w:rPr>
        <w:t>,</w:t>
      </w:r>
      <w:r w:rsidR="00075AED" w:rsidRPr="00FF137E">
        <w:rPr>
          <w:rFonts w:ascii="Times New Roman" w:eastAsia="Calibri" w:hAnsi="Times New Roman" w:cs="Times New Roman"/>
          <w:sz w:val="24"/>
          <w:szCs w:val="24"/>
        </w:rPr>
        <w:t xml:space="preserve"> </w:t>
      </w:r>
      <w:r w:rsidR="00411D82" w:rsidRPr="00FF137E">
        <w:rPr>
          <w:rFonts w:ascii="Times New Roman" w:eastAsia="Calibri" w:hAnsi="Times New Roman" w:cs="Times New Roman"/>
          <w:sz w:val="24"/>
          <w:szCs w:val="24"/>
        </w:rPr>
        <w:t>calcium levels</w:t>
      </w:r>
      <w:r w:rsidR="00075AED" w:rsidRPr="00FF137E">
        <w:rPr>
          <w:rFonts w:ascii="Times New Roman" w:eastAsia="Calibri" w:hAnsi="Times New Roman" w:cs="Times New Roman"/>
          <w:sz w:val="24"/>
          <w:szCs w:val="24"/>
        </w:rPr>
        <w:t xml:space="preserve"> in </w:t>
      </w:r>
      <w:r w:rsidR="00411D82" w:rsidRPr="00FF137E">
        <w:rPr>
          <w:rFonts w:ascii="Times New Roman" w:eastAsia="Calibri" w:hAnsi="Times New Roman" w:cs="Times New Roman"/>
          <w:sz w:val="24"/>
          <w:szCs w:val="24"/>
        </w:rPr>
        <w:t xml:space="preserve">the brain </w:t>
      </w:r>
      <w:r w:rsidR="00075AED" w:rsidRPr="00FF137E">
        <w:rPr>
          <w:rFonts w:ascii="Times New Roman" w:eastAsia="Calibri" w:hAnsi="Times New Roman" w:cs="Times New Roman"/>
          <w:sz w:val="24"/>
          <w:szCs w:val="24"/>
        </w:rPr>
        <w:t>are increased, which</w:t>
      </w:r>
      <w:r w:rsidR="005E45A3" w:rsidRPr="00FF137E">
        <w:rPr>
          <w:rFonts w:ascii="Times New Roman" w:eastAsia="Calibri" w:hAnsi="Times New Roman" w:cs="Times New Roman"/>
          <w:sz w:val="24"/>
          <w:szCs w:val="24"/>
        </w:rPr>
        <w:t xml:space="preserve"> </w:t>
      </w:r>
      <w:r w:rsidR="00075AED" w:rsidRPr="00FF137E">
        <w:rPr>
          <w:rFonts w:ascii="Times New Roman" w:eastAsia="Calibri" w:hAnsi="Times New Roman" w:cs="Times New Roman"/>
          <w:sz w:val="24"/>
          <w:szCs w:val="24"/>
        </w:rPr>
        <w:t>simulates</w:t>
      </w:r>
      <w:r w:rsidR="00411D82" w:rsidRPr="00FF137E">
        <w:rPr>
          <w:rFonts w:ascii="Times New Roman" w:eastAsia="Calibri" w:hAnsi="Times New Roman" w:cs="Times New Roman"/>
          <w:sz w:val="24"/>
          <w:szCs w:val="24"/>
        </w:rPr>
        <w:t xml:space="preserve"> dopamin</w:t>
      </w:r>
      <w:r w:rsidR="003B0F0B" w:rsidRPr="00FF137E">
        <w:rPr>
          <w:rFonts w:ascii="Times New Roman" w:eastAsia="Calibri" w:hAnsi="Times New Roman" w:cs="Times New Roman"/>
          <w:sz w:val="24"/>
          <w:szCs w:val="24"/>
        </w:rPr>
        <w:t xml:space="preserve"> synthesis during physical exercise.</w:t>
      </w:r>
      <w:r w:rsidR="00411D82" w:rsidRPr="00FF137E">
        <w:rPr>
          <w:rFonts w:ascii="Times New Roman" w:eastAsia="Calibri" w:hAnsi="Times New Roman" w:cs="Times New Roman"/>
          <w:sz w:val="24"/>
          <w:szCs w:val="24"/>
        </w:rPr>
        <w:t xml:space="preserve"> </w:t>
      </w:r>
      <w:r w:rsidR="009831CA"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gerinurse.2007.12.002", "ISBN" : "0197-4572", "ISSN" : "01974572", "PMID" : "19064136", "abstract" : "The physical and mental benefits of exercise are widely known but seldom available to persons suffering from Alzheimer's disease (AD). This article presents information on the potential benefits of physical exercise for people with AD, discussing some of the metabolic and neuropathological changes regarded as underlying causes of AD, as well as some of the psychological and organic abnormalities that can be modified through exercise. The extent to which physical exercise programs can play a role in the treatment of AD is addressed in the second part of the article, describing the most relevant clinical studies in this field. Finally, the article provides information about how to prescribe physical exercise for AD patients, mainly by giving examples of structured physical programs designed for older adults with dementia. \u00a9 2008 Mosby, Inc. All rights reserved.", "author" : [ { "dropping-particle" : "", "family" : "P\u00e9rez", "given" : "Carlos Ay\u00e1n", "non-dropping-particle" : "", "parse-names" : false, "suffix" : "" }, { "dropping-particle" : "", "family" : "Cancela Carral", "given" : "J. M.", "non-dropping-particle" : "", "parse-names" : false, "suffix" : "" } ], "container-title" : "Geriatric Nursing", "id" : "ITEM-1", "issue" : "6", "issued" : { "date-parts" : [ [ "2008" ] ] }, "page" : "384-391", "title" : "Benefits of Physical Exercise for Older Adults With Alzheimer's Disease", "type" : "article-journal", "volume" : "29" }, "uris" : [ "http://www.mendeley.com/documents/?uuid=4edeb97b-dc40-4ca6-83f0-761ef38c3a8a" ] } ], "mendeley" : { "formattedCitation" : "&lt;sup&gt;67&lt;/sup&gt;", "plainTextFormattedCitation" : "67", "previouslyFormattedCitation" : "&lt;sup&gt;67&lt;/sup&gt;" }, "properties" : {  }, "schema" : "https://github.com/citation-style-language/schema/raw/master/csl-citation.json" }</w:instrText>
      </w:r>
      <w:r w:rsidR="009831CA"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67</w:t>
      </w:r>
      <w:r w:rsidR="009831CA" w:rsidRPr="00FF137E">
        <w:rPr>
          <w:rFonts w:ascii="Times New Roman" w:eastAsia="Calibri" w:hAnsi="Times New Roman" w:cs="Times New Roman"/>
          <w:sz w:val="24"/>
          <w:szCs w:val="24"/>
        </w:rPr>
        <w:fldChar w:fldCharType="end"/>
      </w:r>
      <w:r w:rsidR="00F265D4" w:rsidRPr="00FF137E">
        <w:rPr>
          <w:rFonts w:ascii="Times New Roman" w:eastAsia="Calibri" w:hAnsi="Times New Roman" w:cs="Times New Roman"/>
          <w:sz w:val="24"/>
          <w:szCs w:val="24"/>
        </w:rPr>
        <w:t xml:space="preserve"> </w:t>
      </w:r>
      <w:r w:rsidR="0002049F" w:rsidRPr="00FF137E">
        <w:rPr>
          <w:rFonts w:ascii="Times New Roman" w:eastAsia="Calibri" w:hAnsi="Times New Roman" w:cs="Times New Roman"/>
          <w:sz w:val="24"/>
          <w:szCs w:val="24"/>
        </w:rPr>
        <w:t>In patients with AD, t</w:t>
      </w:r>
      <w:r w:rsidR="00F265D4" w:rsidRPr="00FF137E">
        <w:rPr>
          <w:rFonts w:ascii="Times New Roman" w:eastAsia="Calibri" w:hAnsi="Times New Roman" w:cs="Times New Roman"/>
          <w:sz w:val="24"/>
          <w:szCs w:val="24"/>
        </w:rPr>
        <w:t xml:space="preserve">he </w:t>
      </w:r>
      <w:r w:rsidR="007937EC" w:rsidRPr="00FF137E">
        <w:rPr>
          <w:rFonts w:ascii="Times New Roman" w:eastAsia="Calibri" w:hAnsi="Times New Roman" w:cs="Times New Roman"/>
          <w:sz w:val="24"/>
          <w:szCs w:val="24"/>
        </w:rPr>
        <w:t xml:space="preserve">reduced dopaminergic functions have been reported </w:t>
      </w:r>
      <w:r w:rsidR="0002049F" w:rsidRPr="00FF137E">
        <w:rPr>
          <w:rFonts w:ascii="Times New Roman" w:eastAsia="Calibri" w:hAnsi="Times New Roman" w:cs="Times New Roman"/>
          <w:sz w:val="24"/>
          <w:szCs w:val="24"/>
        </w:rPr>
        <w:t xml:space="preserve">to </w:t>
      </w:r>
      <w:r w:rsidR="00E90463" w:rsidRPr="00FF137E">
        <w:rPr>
          <w:rFonts w:ascii="Times New Roman" w:eastAsia="Calibri" w:hAnsi="Times New Roman" w:cs="Times New Roman"/>
          <w:sz w:val="24"/>
          <w:szCs w:val="24"/>
        </w:rPr>
        <w:t xml:space="preserve">pave the way to </w:t>
      </w:r>
      <w:r w:rsidR="00747D02" w:rsidRPr="00FF137E">
        <w:rPr>
          <w:rFonts w:ascii="Furthermore, subcortical dysfun" w:eastAsia="Calibri" w:hAnsi="Furthermore, subcortical dysfun" w:cs="Times New Roman"/>
          <w:sz w:val="24"/>
          <w:szCs w:val="24"/>
        </w:rPr>
        <w:t xml:space="preserve">psychiatric symptoms </w:t>
      </w:r>
      <w:r w:rsidR="00A760EF" w:rsidRPr="00FF137E">
        <w:rPr>
          <w:rFonts w:ascii="Furthermore, subcortical dysfun" w:eastAsia="Calibri" w:hAnsi="Furthermore, subcortical dysfun" w:cs="Times New Roman"/>
          <w:sz w:val="24"/>
          <w:szCs w:val="24"/>
        </w:rPr>
        <w:t>(</w:t>
      </w:r>
      <w:r w:rsidR="00747D02" w:rsidRPr="00FF137E">
        <w:rPr>
          <w:rFonts w:ascii="Furthermore, subcortical dysfun" w:eastAsia="Calibri" w:hAnsi="Furthermore, subcortical dysfun" w:cs="Times New Roman"/>
          <w:sz w:val="24"/>
          <w:szCs w:val="24"/>
        </w:rPr>
        <w:t>like apathy and depression</w:t>
      </w:r>
      <w:r w:rsidR="00A760EF" w:rsidRPr="00FF137E">
        <w:rPr>
          <w:rFonts w:ascii="Furthermore, subcortical dysfun" w:eastAsia="Calibri" w:hAnsi="Furthermore, subcortical dysfun" w:cs="Times New Roman"/>
          <w:sz w:val="24"/>
          <w:szCs w:val="24"/>
        </w:rPr>
        <w:t>)</w:t>
      </w:r>
      <w:r w:rsidR="00747D02" w:rsidRPr="00FF137E">
        <w:rPr>
          <w:rFonts w:ascii="Furthermore, subcortical dysfun" w:eastAsia="Calibri" w:hAnsi="Furthermore, subcortical dysfun" w:cs="Times New Roman"/>
          <w:sz w:val="24"/>
          <w:szCs w:val="24"/>
        </w:rPr>
        <w:t xml:space="preserve"> due to the </w:t>
      </w:r>
      <w:r w:rsidR="00C72355" w:rsidRPr="00FF137E">
        <w:rPr>
          <w:rFonts w:ascii="Times New Roman" w:eastAsia="Calibri" w:hAnsi="Times New Roman" w:cs="Times New Roman"/>
          <w:sz w:val="24"/>
          <w:szCs w:val="24"/>
        </w:rPr>
        <w:t>deterioration</w:t>
      </w:r>
      <w:r w:rsidR="00183577" w:rsidRPr="00FF137E">
        <w:rPr>
          <w:rFonts w:ascii="Times New Roman" w:eastAsia="Calibri" w:hAnsi="Times New Roman" w:cs="Times New Roman"/>
          <w:sz w:val="24"/>
          <w:szCs w:val="24"/>
        </w:rPr>
        <w:t xml:space="preserve"> of </w:t>
      </w:r>
      <w:r w:rsidR="00F265D4" w:rsidRPr="00FF137E">
        <w:rPr>
          <w:rFonts w:ascii="Times New Roman" w:eastAsia="Calibri" w:hAnsi="Times New Roman" w:cs="Times New Roman"/>
          <w:sz w:val="24"/>
          <w:szCs w:val="24"/>
        </w:rPr>
        <w:t xml:space="preserve">memory, motivational </w:t>
      </w:r>
      <w:r w:rsidR="00527CFE" w:rsidRPr="00FF137E">
        <w:rPr>
          <w:rFonts w:ascii="Times New Roman" w:eastAsia="Calibri" w:hAnsi="Times New Roman" w:cs="Times New Roman"/>
          <w:sz w:val="24"/>
          <w:szCs w:val="24"/>
        </w:rPr>
        <w:t xml:space="preserve">process </w:t>
      </w:r>
      <w:r w:rsidR="00C72355" w:rsidRPr="00FF137E">
        <w:rPr>
          <w:rFonts w:ascii="Times New Roman" w:eastAsia="Calibri" w:hAnsi="Times New Roman" w:cs="Times New Roman"/>
          <w:sz w:val="24"/>
          <w:szCs w:val="24"/>
        </w:rPr>
        <w:t>and sleep-wake regulation</w:t>
      </w:r>
      <w:r w:rsidR="00747D02" w:rsidRPr="00FF137E">
        <w:rPr>
          <w:rFonts w:ascii="Times New Roman" w:eastAsia="Calibri" w:hAnsi="Times New Roman" w:cs="Times New Roman"/>
          <w:sz w:val="24"/>
          <w:szCs w:val="24"/>
        </w:rPr>
        <w:t xml:space="preserve">. </w:t>
      </w:r>
      <w:r w:rsidR="00A032CE"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phrs.2018.01.016", "ISSN" : "1096-1186 (Electronic)", "PMID" : "29391234", "abstract" : "Mammalian brain cortical functions, from executive and motor functioning to memory and emotional regulation, are strictly regulated by subcortical projections. These projections terminate in cortical areas that are continuously influenced by released neurotransmitters and neuromodulators. Among the subcortical structures, the dopaminergic midbrain plays a pivotal role in tuning cortical functions that commonly result altered in many neurological and psychiatric disorders. Incidentally, extensive neuropathological observations support a strong link between structural alterations of the dopaminergic midbrain and significant behavioural symptomatology observed in patients suffering from Alzheimer 's disease(AD). Here, we will review recent progress on the involvement of the dopaminergic system in the pathophysiology of AD as well as the current therapeutic strategies targeting this system.", "author" : [ { "dropping-particle" : "", "family" : "D'Amelio", "given" : "Marcello", "non-dropping-particle" : "", "parse-names" : false, "suffix" : "" }, { "dropping-particle" : "", "family" : "Puglisi-Allegra", "given" : "Stefano", "non-dropping-particle" : "", "parse-names" : false, "suffix" : "" }, { "dropping-particle" : "", "family" : "Mercuri", "given" : "Nicola", "non-dropping-particle" : "", "parse-names" : false, "suffix" : "" } ], "container-title" : "Pharmacological research", "id" : "ITEM-1", "issued" : { "date-parts" : [ [ "2018", "1" ] ] }, "language" : "eng", "publisher-place" : "Netherlands", "title" : "The role of dopaminergic midbrain in Alzheimer's disease: Translating basic science into clinical practice.", "type" : "article-journal" }, "uris" : [ "http://www.mendeley.com/documents/?uuid=b506c405-9039-4e4f-ac41-515f2ebd3398" ] } ], "mendeley" : { "formattedCitation" : "&lt;sup&gt;68&lt;/sup&gt;", "plainTextFormattedCitation" : "68", "previouslyFormattedCitation" : "&lt;sup&gt;68&lt;/sup&gt;" }, "properties" : {  }, "schema" : "https://github.com/citation-style-language/schema/raw/master/csl-citation.json" }</w:instrText>
      </w:r>
      <w:r w:rsidR="00A032CE"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68</w:t>
      </w:r>
      <w:r w:rsidR="00A032CE" w:rsidRPr="00FF137E">
        <w:rPr>
          <w:rFonts w:ascii="Times New Roman" w:eastAsia="Calibri" w:hAnsi="Times New Roman" w:cs="Times New Roman"/>
          <w:sz w:val="24"/>
          <w:szCs w:val="24"/>
        </w:rPr>
        <w:fldChar w:fldCharType="end"/>
      </w:r>
      <w:r w:rsidR="001C3FE0" w:rsidRPr="00FF137E">
        <w:rPr>
          <w:rFonts w:ascii="Times New Roman" w:eastAsia="Calibri" w:hAnsi="Times New Roman" w:cs="Times New Roman"/>
          <w:sz w:val="24"/>
          <w:szCs w:val="24"/>
        </w:rPr>
        <w:t xml:space="preserve"> Therefore,</w:t>
      </w:r>
      <w:r w:rsidR="004A6D17" w:rsidRPr="00FF137E">
        <w:rPr>
          <w:rFonts w:ascii="Times New Roman" w:eastAsia="Calibri" w:hAnsi="Times New Roman" w:cs="Times New Roman"/>
          <w:sz w:val="24"/>
          <w:szCs w:val="24"/>
        </w:rPr>
        <w:t xml:space="preserve"> </w:t>
      </w:r>
      <w:r w:rsidR="0048766C" w:rsidRPr="00FF137E">
        <w:rPr>
          <w:rFonts w:ascii="Times New Roman" w:eastAsia="Calibri" w:hAnsi="Times New Roman" w:cs="Times New Roman"/>
          <w:sz w:val="24"/>
          <w:szCs w:val="24"/>
        </w:rPr>
        <w:t xml:space="preserve">dopaminergic pathways have been targeted in treatment </w:t>
      </w:r>
      <w:r w:rsidR="002F691F" w:rsidRPr="00FF137E">
        <w:rPr>
          <w:rFonts w:ascii="Times New Roman" w:eastAsia="Calibri" w:hAnsi="Times New Roman" w:cs="Times New Roman"/>
          <w:sz w:val="24"/>
          <w:szCs w:val="24"/>
        </w:rPr>
        <w:t xml:space="preserve">eg. </w:t>
      </w:r>
      <w:r w:rsidR="00106BCF" w:rsidRPr="00FF137E">
        <w:rPr>
          <w:rFonts w:ascii="Times New Roman" w:eastAsia="Calibri" w:hAnsi="Times New Roman" w:cs="Times New Roman"/>
          <w:sz w:val="24"/>
          <w:szCs w:val="24"/>
        </w:rPr>
        <w:t xml:space="preserve">using </w:t>
      </w:r>
      <w:r w:rsidR="002F691F" w:rsidRPr="00FF137E">
        <w:rPr>
          <w:rFonts w:ascii="Times New Roman" w:eastAsia="Calibri" w:hAnsi="Times New Roman" w:cs="Times New Roman"/>
          <w:sz w:val="24"/>
          <w:szCs w:val="24"/>
        </w:rPr>
        <w:t xml:space="preserve">methylphenidate, with the resultant </w:t>
      </w:r>
      <w:r w:rsidR="0048766C" w:rsidRPr="00FF137E">
        <w:rPr>
          <w:rFonts w:ascii="Times New Roman" w:eastAsia="Calibri" w:hAnsi="Times New Roman" w:cs="Times New Roman"/>
          <w:sz w:val="24"/>
          <w:szCs w:val="24"/>
        </w:rPr>
        <w:t>reduction in apathy symptoms,</w:t>
      </w:r>
      <w:r w:rsidR="002F691F" w:rsidRPr="00FF137E">
        <w:rPr>
          <w:rFonts w:ascii="Times New Roman" w:eastAsia="Calibri" w:hAnsi="Times New Roman" w:cs="Times New Roman"/>
          <w:sz w:val="24"/>
          <w:szCs w:val="24"/>
        </w:rPr>
        <w:t xml:space="preserve"> and</w:t>
      </w:r>
      <w:r w:rsidR="0048766C" w:rsidRPr="00FF137E">
        <w:rPr>
          <w:rFonts w:ascii="Times New Roman" w:eastAsia="Calibri" w:hAnsi="Times New Roman" w:cs="Times New Roman"/>
          <w:sz w:val="24"/>
          <w:szCs w:val="24"/>
        </w:rPr>
        <w:t xml:space="preserve"> improvement in global cognition, but adverse events</w:t>
      </w:r>
      <w:r w:rsidR="007B07A9" w:rsidRPr="00FF137E">
        <w:rPr>
          <w:rFonts w:ascii="Times New Roman" w:eastAsia="Calibri" w:hAnsi="Times New Roman" w:cs="Times New Roman"/>
          <w:sz w:val="24"/>
          <w:szCs w:val="24"/>
        </w:rPr>
        <w:t>,</w:t>
      </w:r>
      <w:r w:rsidR="0048766C" w:rsidRPr="00FF137E">
        <w:rPr>
          <w:rFonts w:ascii="Times New Roman" w:eastAsia="Calibri" w:hAnsi="Times New Roman" w:cs="Times New Roman"/>
          <w:sz w:val="24"/>
          <w:szCs w:val="24"/>
        </w:rPr>
        <w:t xml:space="preserve"> including delusions, agitation, anger, irritability, and insomnia in patients with AD. </w:t>
      </w:r>
      <w:r w:rsidR="0048766C"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97/JCP.0b013e318172b479", "ISBN" : "0271-0749", "ISSN" : "02710749", "PMID" : "18480686", "abstract" : "Apathy is a common behavioral symptom of Alzheimer's disease (AD), being present in up to 70% of patients. Apathy in AD and non-AD populations has been associated with dysfunction in the dopaminergic brain reward system, suggesting that pharmacotherapeutic targeting of this system may be an effective treatment for apathy in AD. We therefore performed a randomized, double-blind, placebo-controlled crossover trial of methylphenidate in a sample of 13 apathetic AD patients (6 men, 7 women; age mean 77.9 years [SD, 7.8 years]; Mini Mental Status Examination score, 19.9 [SD, 4.7]). Patients were treated with methylphenidate (10 mg PO twice a day) or an identical placebo in two 2-week phases separated by a 1-week placebo washout. All patients participated in a dextroamphetamine challenge test (one 10-mg oral dose) before treatment with methylphenidate to gauge the functional integrity of the dopamine brain reward system. Overall, patients demonstrated greater improvement with methylphenidate compared with placebo according to Apathy Evaluation Scale total change scores (end of treatment - baseline: Wilcoxon Z = -2.00; P = 0.047). However, a significantly greater proportion of patients experienced at least 1 adverse event with methylphenidate compared with placebo (3 vs 1; chi = 4.33, P = 0.038). Two patients experienced serious adverse events with methylphenidate, consisting of delusions, agitation, anger, irritability, and insomnia, which resolved upon discontinuation of the medication. Response to methylphenidate was associated with increases in inattention on a continuous performance task after dextroamphetamine challenge. Psychostimulants may be effective in treating features of apathy in AD, and dopaminergic changes may predict response.", "author" : [ { "dropping-particle" : "", "family" : "Herrmann", "given" : "Nathan", "non-dropping-particle" : "", "parse-names" : false, "suffix" : "" }, { "dropping-particle" : "", "family" : "Rothenburg", "given" : "Lana S.", "non-dropping-particle" : "", "parse-names" : false, "suffix" : "" }, { "dropping-particle" : "", "family" : "Black", "given" : "Sandra E.", "non-dropping-particle" : "", "parse-names" : false, "suffix" : "" }, { "dropping-particle" : "", "family" : "Ryan", "given" : "Michelle", "non-dropping-particle" : "", "parse-names" : false, "suffix" : "" }, { "dropping-particle" : "", "family" : "Liu", "given" : "Barbara A.", "non-dropping-particle" : "", "parse-names" : false, "suffix" : "" }, { "dropping-particle" : "", "family" : "Busto", "given" : "Usoa E.", "non-dropping-particle" : "", "parse-names" : false, "suffix" : "" }, { "dropping-particle" : "", "family" : "Lanct\u00f4t", "given" : "Krista L.", "non-dropping-particle" : "", "parse-names" : false, "suffix" : "" } ], "container-title" : "Journal of Clinical Psychopharmacology", "id" : "ITEM-1", "issue" : "3", "issued" : { "date-parts" : [ [ "2008" ] ] }, "page" : "296-301", "title" : "Methylphenidate for the treatment of apathy in alzheimer disease: Prediction of response using dextroamphetamine challenge", "type" : "article-journal", "volume" : "28" }, "uris" : [ "http://www.mendeley.com/documents/?uuid=06d3d20c-fab7-470a-8968-e3c9e5f6a188" ] } ], "mendeley" : { "formattedCitation" : "&lt;sup&gt;69&lt;/sup&gt;", "plainTextFormattedCitation" : "69", "previouslyFormattedCitation" : "&lt;sup&gt;69&lt;/sup&gt;" }, "properties" : {  }, "schema" : "https://github.com/citation-style-language/schema/raw/master/csl-citation.json" }</w:instrText>
      </w:r>
      <w:r w:rsidR="0048766C"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69</w:t>
      </w:r>
      <w:r w:rsidR="0048766C" w:rsidRPr="00FF137E">
        <w:rPr>
          <w:rFonts w:ascii="Times New Roman" w:eastAsia="Calibri" w:hAnsi="Times New Roman" w:cs="Times New Roman"/>
          <w:sz w:val="24"/>
          <w:szCs w:val="24"/>
        </w:rPr>
        <w:fldChar w:fldCharType="end"/>
      </w:r>
      <w:r w:rsidR="0048766C" w:rsidRPr="00FF137E">
        <w:rPr>
          <w:rFonts w:ascii="Times New Roman" w:eastAsia="Calibri" w:hAnsi="Times New Roman" w:cs="Times New Roman"/>
          <w:sz w:val="24"/>
          <w:szCs w:val="24"/>
        </w:rPr>
        <w:t xml:space="preserve"> On the other hand, </w:t>
      </w:r>
      <w:r w:rsidR="004A6D17" w:rsidRPr="00FF137E">
        <w:rPr>
          <w:rFonts w:ascii="Times New Roman" w:eastAsia="Calibri" w:hAnsi="Times New Roman" w:cs="Times New Roman"/>
          <w:sz w:val="24"/>
          <w:szCs w:val="24"/>
        </w:rPr>
        <w:t>AD patients with</w:t>
      </w:r>
      <w:r w:rsidR="001C3FE0" w:rsidRPr="00FF137E">
        <w:rPr>
          <w:rFonts w:ascii="Times New Roman" w:eastAsia="Calibri" w:hAnsi="Times New Roman" w:cs="Times New Roman"/>
          <w:sz w:val="24"/>
          <w:szCs w:val="24"/>
        </w:rPr>
        <w:t xml:space="preserve"> </w:t>
      </w:r>
      <w:r w:rsidR="004A6D17" w:rsidRPr="00FF137E">
        <w:rPr>
          <w:rFonts w:ascii="Times New Roman" w:eastAsia="Calibri" w:hAnsi="Times New Roman" w:cs="Times New Roman"/>
          <w:sz w:val="24"/>
          <w:szCs w:val="24"/>
        </w:rPr>
        <w:t>aggression</w:t>
      </w:r>
      <w:r w:rsidR="00FF7B01" w:rsidRPr="00FF137E">
        <w:rPr>
          <w:rFonts w:ascii="Times New Roman" w:eastAsia="Calibri" w:hAnsi="Times New Roman" w:cs="Times New Roman"/>
          <w:sz w:val="24"/>
          <w:szCs w:val="24"/>
        </w:rPr>
        <w:t xml:space="preserve"> or agitation </w:t>
      </w:r>
      <w:r w:rsidR="0068428A" w:rsidRPr="00FF137E">
        <w:rPr>
          <w:rFonts w:ascii="Times New Roman" w:eastAsia="Calibri" w:hAnsi="Times New Roman" w:cs="Times New Roman"/>
          <w:sz w:val="24"/>
          <w:szCs w:val="24"/>
        </w:rPr>
        <w:t>are</w:t>
      </w:r>
      <w:r w:rsidR="00B05543" w:rsidRPr="00FF137E">
        <w:rPr>
          <w:rFonts w:ascii="Times New Roman" w:eastAsia="Calibri" w:hAnsi="Times New Roman" w:cs="Times New Roman"/>
          <w:sz w:val="24"/>
          <w:szCs w:val="24"/>
        </w:rPr>
        <w:t xml:space="preserve"> treated</w:t>
      </w:r>
      <w:r w:rsidR="00FF7B01" w:rsidRPr="00FF137E">
        <w:rPr>
          <w:rFonts w:ascii="Times New Roman" w:eastAsia="Calibri" w:hAnsi="Times New Roman" w:cs="Times New Roman"/>
          <w:sz w:val="24"/>
          <w:szCs w:val="24"/>
        </w:rPr>
        <w:t xml:space="preserve"> </w:t>
      </w:r>
      <w:r w:rsidR="0068428A" w:rsidRPr="00FF137E">
        <w:rPr>
          <w:rFonts w:ascii="Times New Roman" w:eastAsia="Calibri" w:hAnsi="Times New Roman" w:cs="Times New Roman"/>
          <w:sz w:val="24"/>
          <w:szCs w:val="24"/>
        </w:rPr>
        <w:t xml:space="preserve">by </w:t>
      </w:r>
      <w:r w:rsidR="001C3FE0" w:rsidRPr="00FF137E">
        <w:rPr>
          <w:rFonts w:ascii="Times New Roman" w:eastAsia="Calibri" w:hAnsi="Times New Roman" w:cs="Times New Roman"/>
          <w:sz w:val="24"/>
          <w:szCs w:val="24"/>
        </w:rPr>
        <w:t xml:space="preserve">dopamine-blocking </w:t>
      </w:r>
      <w:r w:rsidR="001C3FE0" w:rsidRPr="00FF137E">
        <w:rPr>
          <w:rFonts w:ascii="Times New Roman" w:eastAsia="Calibri" w:hAnsi="Times New Roman" w:cs="Times New Roman"/>
          <w:sz w:val="24"/>
          <w:szCs w:val="24"/>
        </w:rPr>
        <w:lastRenderedPageBreak/>
        <w:t>agents</w:t>
      </w:r>
      <w:r w:rsidR="0068428A" w:rsidRPr="00FF137E">
        <w:rPr>
          <w:rFonts w:ascii="Times New Roman" w:eastAsia="Calibri" w:hAnsi="Times New Roman" w:cs="Times New Roman"/>
          <w:sz w:val="24"/>
          <w:szCs w:val="24"/>
        </w:rPr>
        <w:t>,</w:t>
      </w:r>
      <w:r w:rsidR="001C3FE0" w:rsidRPr="00FF137E">
        <w:rPr>
          <w:rFonts w:ascii="Times New Roman" w:eastAsia="Calibri" w:hAnsi="Times New Roman" w:cs="Times New Roman"/>
          <w:sz w:val="24"/>
          <w:szCs w:val="24"/>
        </w:rPr>
        <w:t xml:space="preserve"> such as antipsychotics</w:t>
      </w:r>
      <w:r w:rsidR="0068428A" w:rsidRPr="00FF137E">
        <w:rPr>
          <w:rFonts w:ascii="Times New Roman" w:eastAsia="Calibri" w:hAnsi="Times New Roman" w:cs="Times New Roman"/>
          <w:sz w:val="24"/>
          <w:szCs w:val="24"/>
        </w:rPr>
        <w:t>,</w:t>
      </w:r>
      <w:r w:rsidR="00FF7B01" w:rsidRPr="00FF137E">
        <w:rPr>
          <w:rFonts w:ascii="Times New Roman" w:eastAsia="Calibri" w:hAnsi="Times New Roman" w:cs="Times New Roman"/>
          <w:sz w:val="24"/>
          <w:szCs w:val="24"/>
        </w:rPr>
        <w:t xml:space="preserve"> whose use in geriatric patients </w:t>
      </w:r>
      <w:r w:rsidR="0068428A" w:rsidRPr="00FF137E">
        <w:rPr>
          <w:rFonts w:ascii="Times New Roman" w:eastAsia="Calibri" w:hAnsi="Times New Roman" w:cs="Times New Roman"/>
          <w:sz w:val="24"/>
          <w:szCs w:val="24"/>
        </w:rPr>
        <w:t xml:space="preserve">may be likely to </w:t>
      </w:r>
      <w:r w:rsidR="00FF7B01" w:rsidRPr="00FF137E">
        <w:rPr>
          <w:rFonts w:ascii="Times New Roman" w:eastAsia="Calibri" w:hAnsi="Times New Roman" w:cs="Times New Roman"/>
          <w:sz w:val="24"/>
          <w:szCs w:val="24"/>
        </w:rPr>
        <w:t>increase risk of mortality as a result of cardiovascular or infectious events.</w:t>
      </w:r>
      <w:r w:rsidR="001C3FE0" w:rsidRPr="00FF137E">
        <w:rPr>
          <w:rFonts w:ascii="Times New Roman" w:eastAsia="Calibri" w:hAnsi="Times New Roman" w:cs="Times New Roman"/>
          <w:sz w:val="24"/>
          <w:szCs w:val="24"/>
        </w:rPr>
        <w:t xml:space="preserve"> </w:t>
      </w:r>
      <w:r w:rsidR="00FF7B01"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4140/TCP.n.2007.754", "ISBN" : "0888-5109", "ISSN" : "08885109", "PMID" : "18198970", "abstract" : "Objective: To review the literature for double-blind, placebo-controlled trials that examined the efficacy of cognitive enhancers in the psychopathology of Alzheimer's disease. Data Sources: Literature searches were conducted using MEDLINE and EMBASE databases and clinicaltrials.gov. Study Selection: Overall, 55 articles were reviewed for inclusion. Several open-label studies and case reports were found on this topic, but only those involving both tacrine and use of the Neuropsychiatric Inventory were included. Regarding other drugs, only double-blind, placebo-controlled trials were selected for inclusion. Data Synthesis: Limited data suggest that the anticholinesterase inhibitors and memantine offer an alternative or adjunct to the antipsychotics for the treatment of moderate-to-severe behaviors. The author reviewed the literature for pharmacological management of behavioral and psychological symptoms of dementia (BPSD) using these cognitive enhancers. Conclusion: The majority of patients with Alzheimer's disease will experience behavioral disturbances during the course of their disease. Atypical antipsychotics are used routinely in these situations to treat the psychotic features and agitation. However, atypicals now carry a \"black box\" warning issued by the Food and Drug Administration on the basis of evidence that their use in geriatric patients with dementia-related psychosis may put patients at increased risk of mortality as a result of cardiovascular or infectious events. An alternative to the atypicals may be the acetylcholinesterase inhibitors and memantine, which have been shown to stabilize cognitive as well as behavioral issues in patients, utilizing the \"gold standard\" for behavior, the Neuropsychiatric Inventory. Efficacy varies among agents, with the greatest positive effects seen with donepezil, which also has the greatest number of studies. Drug benefits were harder to demonstrate for mild-to-moderate BPSD compared with moderate-to-severe symptoms. \u00a9 2007, American Society of Consultant Pharmacists, Inc. All rights reserved.", "author" : [ { "dropping-particle" : "", "family" : "Miller", "given" : "Lisa J.", "non-dropping-particle" : "", "parse-names" : false, "suffix" : "" } ], "container-title" : "Consultant Pharmacist", "id" : "ITEM-1", "issue" : "9", "issued" : { "date-parts" : [ [ "2007" ] ] }, "page" : "754-762", "title" : "The use of cognitive enhancers in behavioral disturbances of Alzheimer's disease", "type" : "article", "volume" : "22" }, "uris" : [ "http://www.mendeley.com/documents/?uuid=2cc99c06-27af-4d91-ae49-38676c4066e6" ] } ], "mendeley" : { "formattedCitation" : "&lt;sup&gt;70&lt;/sup&gt;", "plainTextFormattedCitation" : "70", "previouslyFormattedCitation" : "&lt;sup&gt;70&lt;/sup&gt;" }, "properties" : {  }, "schema" : "https://github.com/citation-style-language/schema/raw/master/csl-citation.json" }</w:instrText>
      </w:r>
      <w:r w:rsidR="00FF7B01"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0</w:t>
      </w:r>
      <w:r w:rsidR="00FF7B01" w:rsidRPr="00FF137E">
        <w:rPr>
          <w:rFonts w:ascii="Times New Roman" w:eastAsia="Calibri" w:hAnsi="Times New Roman" w:cs="Times New Roman"/>
          <w:sz w:val="24"/>
          <w:szCs w:val="24"/>
        </w:rPr>
        <w:fldChar w:fldCharType="end"/>
      </w:r>
      <w:r w:rsidR="002C5AD8" w:rsidRPr="00FF137E">
        <w:rPr>
          <w:rFonts w:ascii="Times New Roman" w:eastAsia="Calibri" w:hAnsi="Times New Roman" w:cs="Times New Roman"/>
          <w:sz w:val="24"/>
          <w:szCs w:val="24"/>
        </w:rPr>
        <w:t xml:space="preserve"> </w:t>
      </w:r>
      <w:r w:rsidR="00152355" w:rsidRPr="00FF137E">
        <w:rPr>
          <w:rFonts w:ascii="Times New Roman" w:eastAsia="Calibri" w:hAnsi="Times New Roman" w:cs="Times New Roman"/>
          <w:sz w:val="24"/>
          <w:szCs w:val="24"/>
        </w:rPr>
        <w:t xml:space="preserve">The </w:t>
      </w:r>
      <w:r w:rsidR="00F8493A" w:rsidRPr="00FF137E">
        <w:rPr>
          <w:rFonts w:ascii="Times New Roman" w:eastAsia="Calibri" w:hAnsi="Times New Roman" w:cs="Times New Roman"/>
          <w:sz w:val="24"/>
          <w:szCs w:val="24"/>
        </w:rPr>
        <w:t>regulation of</w:t>
      </w:r>
      <w:r w:rsidR="00B11EE4" w:rsidRPr="00FF137E">
        <w:rPr>
          <w:rFonts w:ascii="Times New Roman" w:eastAsia="Calibri" w:hAnsi="Times New Roman" w:cs="Times New Roman"/>
          <w:sz w:val="24"/>
          <w:szCs w:val="24"/>
        </w:rPr>
        <w:t xml:space="preserve"> levels </w:t>
      </w:r>
      <w:r w:rsidR="00152355" w:rsidRPr="00FF137E">
        <w:rPr>
          <w:rFonts w:ascii="Times New Roman" w:eastAsia="Calibri" w:hAnsi="Times New Roman" w:cs="Times New Roman"/>
          <w:sz w:val="24"/>
          <w:szCs w:val="24"/>
        </w:rPr>
        <w:t xml:space="preserve">of dopamine </w:t>
      </w:r>
      <w:r w:rsidR="00331B2F" w:rsidRPr="00FF137E">
        <w:rPr>
          <w:rFonts w:ascii="Times New Roman" w:eastAsia="Calibri" w:hAnsi="Times New Roman" w:cs="Times New Roman"/>
          <w:sz w:val="24"/>
          <w:szCs w:val="24"/>
        </w:rPr>
        <w:t xml:space="preserve">in the brain </w:t>
      </w:r>
      <w:r w:rsidR="00152355" w:rsidRPr="00FF137E">
        <w:rPr>
          <w:rFonts w:ascii="Times New Roman" w:eastAsia="Calibri" w:hAnsi="Times New Roman" w:cs="Times New Roman"/>
          <w:sz w:val="24"/>
          <w:szCs w:val="24"/>
        </w:rPr>
        <w:t>following physical</w:t>
      </w:r>
      <w:r w:rsidR="00F85352" w:rsidRPr="00FF137E">
        <w:rPr>
          <w:rFonts w:ascii="Times New Roman" w:eastAsia="Calibri" w:hAnsi="Times New Roman" w:cs="Times New Roman"/>
          <w:sz w:val="24"/>
          <w:szCs w:val="24"/>
        </w:rPr>
        <w:t xml:space="preserve"> exercise</w:t>
      </w:r>
      <w:r w:rsidR="00E947DA" w:rsidRPr="00FF137E">
        <w:rPr>
          <w:rFonts w:ascii="Times New Roman" w:eastAsia="Calibri" w:hAnsi="Times New Roman" w:cs="Times New Roman"/>
          <w:sz w:val="24"/>
          <w:szCs w:val="24"/>
        </w:rPr>
        <w:t xml:space="preserve"> </w:t>
      </w:r>
      <w:r w:rsidR="003F2847" w:rsidRPr="00FF137E">
        <w:rPr>
          <w:rFonts w:ascii="Times New Roman" w:eastAsia="Calibri" w:hAnsi="Times New Roman" w:cs="Times New Roman"/>
          <w:sz w:val="24"/>
          <w:szCs w:val="24"/>
        </w:rPr>
        <w:t>may</w:t>
      </w:r>
      <w:r w:rsidR="00EC2583" w:rsidRPr="00FF137E">
        <w:rPr>
          <w:rFonts w:ascii="Times New Roman" w:eastAsia="Calibri" w:hAnsi="Times New Roman" w:cs="Times New Roman"/>
          <w:sz w:val="24"/>
          <w:szCs w:val="24"/>
        </w:rPr>
        <w:t xml:space="preserve"> ameliorate NPs without any serious adverse effects like drugs</w:t>
      </w:r>
      <w:r w:rsidR="00382423" w:rsidRPr="00FF137E">
        <w:rPr>
          <w:rFonts w:ascii="Times New Roman" w:eastAsia="Calibri" w:hAnsi="Times New Roman" w:cs="Times New Roman"/>
          <w:sz w:val="24"/>
          <w:szCs w:val="24"/>
        </w:rPr>
        <w:t xml:space="preserve"> affecting on dopaminergic patways.</w:t>
      </w:r>
      <w:r w:rsidR="00F602D4" w:rsidRPr="00FF137E">
        <w:rPr>
          <w:rFonts w:ascii="Times New Roman" w:eastAsia="Calibri" w:hAnsi="Times New Roman" w:cs="Times New Roman"/>
          <w:sz w:val="24"/>
          <w:szCs w:val="24"/>
        </w:rPr>
        <w:t xml:space="preserve"> </w:t>
      </w:r>
      <w:r w:rsidR="009B20CF" w:rsidRPr="00FF137E">
        <w:rPr>
          <w:rFonts w:ascii="Times New Roman" w:eastAsia="Calibri" w:hAnsi="Times New Roman" w:cs="Times New Roman"/>
          <w:sz w:val="24"/>
          <w:szCs w:val="24"/>
        </w:rPr>
        <w:t xml:space="preserve">Secondly, </w:t>
      </w:r>
      <w:r w:rsidR="00BF69F4" w:rsidRPr="00FF137E">
        <w:rPr>
          <w:rFonts w:ascii="Times New Roman" w:eastAsia="Calibri" w:hAnsi="Times New Roman" w:cs="Times New Roman"/>
          <w:sz w:val="24"/>
          <w:szCs w:val="24"/>
        </w:rPr>
        <w:t>it is possible that physical activity has many beneficial effects on the neuroendocrine stress system providing proper behaviour.</w:t>
      </w:r>
      <w:r w:rsidR="00B152B0" w:rsidRPr="00FF137E">
        <w:rPr>
          <w:rFonts w:ascii="Times New Roman" w:eastAsia="Calibri" w:hAnsi="Times New Roman" w:cs="Times New Roman"/>
          <w:sz w:val="24"/>
          <w:szCs w:val="24"/>
        </w:rPr>
        <w:t xml:space="preserve"> </w:t>
      </w:r>
      <w:r w:rsidR="00B4501A" w:rsidRPr="00FF137E">
        <w:rPr>
          <w:rFonts w:ascii="Times New Roman" w:eastAsia="Calibri" w:hAnsi="Times New Roman" w:cs="Times New Roman"/>
          <w:sz w:val="24"/>
          <w:szCs w:val="24"/>
        </w:rPr>
        <w:t xml:space="preserve">The previous experimental studies showed that long-term voluntary exercise, but not short time or long-term forced exercise, </w:t>
      </w:r>
      <w:r w:rsidR="000B603C" w:rsidRPr="00FF137E">
        <w:rPr>
          <w:rFonts w:ascii="Times New Roman" w:eastAsia="Calibri" w:hAnsi="Times New Roman" w:cs="Times New Roman"/>
          <w:sz w:val="24"/>
          <w:szCs w:val="24"/>
        </w:rPr>
        <w:t>may</w:t>
      </w:r>
      <w:r w:rsidR="00B4501A" w:rsidRPr="00FF137E">
        <w:rPr>
          <w:rFonts w:ascii="Times New Roman" w:eastAsia="Calibri" w:hAnsi="Times New Roman" w:cs="Times New Roman"/>
          <w:sz w:val="24"/>
          <w:szCs w:val="24"/>
        </w:rPr>
        <w:t xml:space="preserve"> impact HPA axis regulation</w:t>
      </w:r>
      <w:r w:rsidR="009844D1" w:rsidRPr="00FF137E">
        <w:rPr>
          <w:rFonts w:ascii="Times New Roman" w:eastAsia="Calibri" w:hAnsi="Times New Roman" w:cs="Times New Roman"/>
          <w:sz w:val="24"/>
          <w:szCs w:val="24"/>
        </w:rPr>
        <w:t xml:space="preserve">, </w:t>
      </w:r>
      <w:r w:rsidR="00B4501A" w:rsidRPr="00FF137E">
        <w:rPr>
          <w:rFonts w:ascii="Times New Roman" w:eastAsia="Calibri" w:hAnsi="Times New Roman" w:cs="Times New Roman"/>
          <w:sz w:val="24"/>
          <w:szCs w:val="24"/>
        </w:rPr>
        <w:t>contributing to a reversal of the</w:t>
      </w:r>
      <w:r w:rsidR="007D2F53" w:rsidRPr="00FF137E">
        <w:rPr>
          <w:rFonts w:ascii="Times New Roman" w:eastAsia="Calibri" w:hAnsi="Times New Roman" w:cs="Times New Roman"/>
          <w:sz w:val="24"/>
          <w:szCs w:val="24"/>
        </w:rPr>
        <w:t xml:space="preserve"> </w:t>
      </w:r>
      <w:r w:rsidR="009844D1" w:rsidRPr="00FF137E">
        <w:rPr>
          <w:rFonts w:ascii="Times New Roman" w:eastAsia="Calibri" w:hAnsi="Times New Roman" w:cs="Times New Roman"/>
          <w:sz w:val="24"/>
          <w:szCs w:val="24"/>
        </w:rPr>
        <w:t>effects of uncontrolled stress,</w:t>
      </w:r>
      <w:r w:rsidR="007D2F53" w:rsidRPr="00FF137E">
        <w:rPr>
          <w:rFonts w:ascii="Times New Roman" w:eastAsia="Calibri" w:hAnsi="Times New Roman" w:cs="Times New Roman"/>
          <w:sz w:val="24"/>
          <w:szCs w:val="24"/>
        </w:rPr>
        <w:t xml:space="preserve"> </w:t>
      </w:r>
      <w:r w:rsidR="00B4501A" w:rsidRPr="00FF137E">
        <w:rPr>
          <w:rFonts w:ascii="Times New Roman" w:eastAsia="Calibri" w:hAnsi="Times New Roman" w:cs="Times New Roman"/>
          <w:sz w:val="24"/>
          <w:szCs w:val="24"/>
        </w:rPr>
        <w:t xml:space="preserve">and </w:t>
      </w:r>
      <w:r w:rsidR="009844D1" w:rsidRPr="00FF137E">
        <w:rPr>
          <w:rFonts w:ascii="Times New Roman" w:eastAsia="Calibri" w:hAnsi="Times New Roman" w:cs="Times New Roman"/>
          <w:sz w:val="24"/>
          <w:szCs w:val="24"/>
        </w:rPr>
        <w:t xml:space="preserve">providing </w:t>
      </w:r>
      <w:r w:rsidR="00B4501A" w:rsidRPr="00FF137E">
        <w:rPr>
          <w:rFonts w:ascii="Times New Roman" w:eastAsia="Calibri" w:hAnsi="Times New Roman" w:cs="Times New Roman"/>
          <w:sz w:val="24"/>
          <w:szCs w:val="24"/>
        </w:rPr>
        <w:t xml:space="preserve">appropriate </w:t>
      </w:r>
      <w:r w:rsidR="00DC5B05" w:rsidRPr="00FF137E">
        <w:rPr>
          <w:rFonts w:ascii="Times New Roman" w:eastAsia="Calibri" w:hAnsi="Times New Roman" w:cs="Times New Roman"/>
          <w:sz w:val="24"/>
          <w:szCs w:val="24"/>
        </w:rPr>
        <w:t xml:space="preserve">cortisol </w:t>
      </w:r>
      <w:r w:rsidR="00B4501A" w:rsidRPr="00FF137E">
        <w:rPr>
          <w:rFonts w:ascii="Times New Roman" w:eastAsia="Calibri" w:hAnsi="Times New Roman" w:cs="Times New Roman"/>
          <w:sz w:val="24"/>
          <w:szCs w:val="24"/>
        </w:rPr>
        <w:t>responses</w:t>
      </w:r>
      <w:r w:rsidR="007D2F53" w:rsidRPr="00FF137E">
        <w:rPr>
          <w:rFonts w:ascii="Times New Roman" w:eastAsia="Calibri" w:hAnsi="Times New Roman" w:cs="Times New Roman"/>
          <w:sz w:val="24"/>
          <w:szCs w:val="24"/>
        </w:rPr>
        <w:t xml:space="preserve"> </w:t>
      </w:r>
      <w:r w:rsidR="00B4501A" w:rsidRPr="00FF137E">
        <w:rPr>
          <w:rFonts w:ascii="Times New Roman" w:eastAsia="Calibri" w:hAnsi="Times New Roman" w:cs="Times New Roman"/>
          <w:sz w:val="24"/>
          <w:szCs w:val="24"/>
        </w:rPr>
        <w:t>to stress</w:t>
      </w:r>
      <w:r w:rsidR="003D163A" w:rsidRPr="00FF137E">
        <w:rPr>
          <w:rFonts w:ascii="Times New Roman" w:eastAsia="Calibri" w:hAnsi="Times New Roman" w:cs="Times New Roman"/>
          <w:sz w:val="24"/>
          <w:szCs w:val="24"/>
        </w:rPr>
        <w:t xml:space="preserve"> </w:t>
      </w:r>
      <w:r w:rsidR="00FF440F"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389/fpsyt.2015.00032", "ISBN" : "1664-0640 (Electronic)\\r1664-0640 (Linking)", "ISSN" : "16640640", "PMID" : "25806005", "abstract" : "There is increasing evidence of prodromal manifestation of neuropsychiatric symptoms in a variety of neurodegenerative diseases such as Parkinson's disease (PD) and Huntington's disease (HD). These affective symptoms may be observed many years before the core diagnostic symptoms of the neurological condition. It is becoming more apparent that depression is a significant modifying factor of the trajectory of disease progression and even treatment outcomes. It is therefore crucial that we understand the potential pathophysiologies related to the primary condition, which could contribute to the development of depression. The hypothalamic-pituitary-adrenal (HPA)-axis is a key neuroendocrine signaling system involved in physiological homeostasis and stress response. Disturbances of this system lead to severe hormonal imbalances, and the majority of such patients also present with behavioral deficits and/or mood disorders. Dysregulation of the HPA-axis is also strongly implicated in the pathology of major depressive disorder. Consistent with this, antidepressant drugs, such as the selective serotonin reuptake inhibitors have been shown to alter HPA-axis activity. In this review, we will summarize the current state of knowledge regarding HPA-axis pathology in Alzheimer's, PD and HD, differentiating between prodromal and later stages of disease progression when evidence is available. Both clinical and preclinical evidence will be examined, but we highlight animal model studies as being particularly useful for uncovering novel mechanisms of pathology related to co-morbid mood disorders. Finally, we purpose utilizing the preclinical evidence to better inform prospective, intervention studies.", "author" : [ { "dropping-particle" : "", "family" : "Du", "given" : "Xin", "non-dropping-particle" : "", "parse-names" : false, "suffix" : "" }, { "dropping-particle" : "", "family" : "Pang", "given" : "Terence Y.", "non-dropping-particle" : "", "parse-names" : false, "suffix" : "" } ], "container-title" : "Frontiers in Psychiatry", "id" : "ITEM-1", "issue" : "MAR", "issued" : { "date-parts" : [ [ "2015" ] ] }, "title" : "Is dysregulation of the HPA-axis a core pathophysiology mediating co-morbid depression in neurodegenerative diseases?", "type" : "article", "volume" : "6" }, "uris" : [ "http://www.mendeley.com/documents/?uuid=dc93924c-fa00-44f4-b245-286a047aefae" ] } ], "mendeley" : { "formattedCitation" : "&lt;sup&gt;53&lt;/sup&gt;", "plainTextFormattedCitation" : "53", "previouslyFormattedCitation" : "&lt;sup&gt;53&lt;/sup&gt;" }, "properties" : {  }, "schema" : "https://github.com/citation-style-language/schema/raw/master/csl-citation.json" }</w:instrText>
      </w:r>
      <w:r w:rsidR="00FF440F"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3</w:t>
      </w:r>
      <w:r w:rsidR="00FF440F" w:rsidRPr="00FF137E">
        <w:rPr>
          <w:rFonts w:ascii="Times New Roman" w:eastAsia="Calibri" w:hAnsi="Times New Roman" w:cs="Times New Roman"/>
          <w:sz w:val="24"/>
          <w:szCs w:val="24"/>
        </w:rPr>
        <w:fldChar w:fldCharType="end"/>
      </w:r>
      <w:r w:rsidR="001D6C7A" w:rsidRPr="00FF137E">
        <w:rPr>
          <w:rFonts w:ascii="Times New Roman" w:eastAsia="Calibri" w:hAnsi="Times New Roman" w:cs="Times New Roman"/>
          <w:sz w:val="24"/>
          <w:szCs w:val="24"/>
        </w:rPr>
        <w:t>, which, in turn, may</w:t>
      </w:r>
      <w:r w:rsidR="00A11356" w:rsidRPr="00FF137E">
        <w:rPr>
          <w:rFonts w:ascii="Times New Roman" w:eastAsia="Calibri" w:hAnsi="Times New Roman" w:cs="Times New Roman"/>
          <w:sz w:val="24"/>
          <w:szCs w:val="24"/>
        </w:rPr>
        <w:t xml:space="preserve"> </w:t>
      </w:r>
      <w:r w:rsidR="003D163A" w:rsidRPr="00FF137E">
        <w:rPr>
          <w:rFonts w:ascii="Times New Roman" w:eastAsia="Calibri" w:hAnsi="Times New Roman" w:cs="Times New Roman"/>
          <w:sz w:val="24"/>
          <w:szCs w:val="24"/>
        </w:rPr>
        <w:t xml:space="preserve">prevent cognitive decline and </w:t>
      </w:r>
      <w:r w:rsidR="001D6C7A" w:rsidRPr="00FF137E">
        <w:rPr>
          <w:rFonts w:ascii="Times New Roman" w:eastAsia="Calibri" w:hAnsi="Times New Roman" w:cs="Times New Roman"/>
          <w:sz w:val="24"/>
          <w:szCs w:val="24"/>
        </w:rPr>
        <w:t>NPs.</w:t>
      </w:r>
      <w:r w:rsidR="00C134C7" w:rsidRPr="00FF137E">
        <w:rPr>
          <w:rFonts w:ascii="Times New Roman" w:eastAsia="Calibri" w:hAnsi="Times New Roman" w:cs="Times New Roman"/>
          <w:sz w:val="24"/>
          <w:szCs w:val="24"/>
        </w:rPr>
        <w:t xml:space="preserve"> Thirdly, </w:t>
      </w:r>
      <w:r w:rsidR="00A82AD1" w:rsidRPr="00FF137E">
        <w:rPr>
          <w:rFonts w:ascii="Times New Roman" w:eastAsia="Calibri" w:hAnsi="Times New Roman" w:cs="Times New Roman"/>
          <w:sz w:val="24"/>
          <w:szCs w:val="24"/>
        </w:rPr>
        <w:t>physical activity</w:t>
      </w:r>
      <w:r w:rsidR="009940C2" w:rsidRPr="00FF137E">
        <w:rPr>
          <w:rFonts w:ascii="Times New Roman" w:eastAsia="Calibri" w:hAnsi="Times New Roman" w:cs="Times New Roman"/>
          <w:sz w:val="24"/>
          <w:szCs w:val="24"/>
        </w:rPr>
        <w:t xml:space="preserve"> </w:t>
      </w:r>
      <w:r w:rsidR="00A82AD1" w:rsidRPr="00FF137E">
        <w:rPr>
          <w:rFonts w:ascii="Times New Roman" w:eastAsia="Calibri" w:hAnsi="Times New Roman" w:cs="Times New Roman"/>
          <w:sz w:val="24"/>
          <w:szCs w:val="24"/>
        </w:rPr>
        <w:t>may provide neuroprotection against reducing oxidative stress and inflammation</w:t>
      </w:r>
      <w:r w:rsidR="001E6DB6" w:rsidRPr="00FF137E">
        <w:rPr>
          <w:rFonts w:ascii="Times New Roman" w:eastAsia="Calibri" w:hAnsi="Times New Roman" w:cs="Times New Roman"/>
          <w:sz w:val="24"/>
          <w:szCs w:val="24"/>
        </w:rPr>
        <w:t xml:space="preserve">. </w:t>
      </w:r>
      <w:r w:rsidR="009D0A84" w:rsidRPr="00FF137E">
        <w:rPr>
          <w:rFonts w:ascii="Times New Roman" w:eastAsia="Calibri" w:hAnsi="Times New Roman" w:cs="Times New Roman"/>
          <w:sz w:val="24"/>
          <w:szCs w:val="24"/>
        </w:rPr>
        <w:t>Although exercise can lead to</w:t>
      </w:r>
      <w:r w:rsidR="00DD0553" w:rsidRPr="00FF137E">
        <w:rPr>
          <w:rFonts w:ascii="Times New Roman" w:eastAsia="Calibri" w:hAnsi="Times New Roman" w:cs="Times New Roman"/>
          <w:sz w:val="24"/>
          <w:szCs w:val="24"/>
        </w:rPr>
        <w:t xml:space="preserve"> </w:t>
      </w:r>
      <w:r w:rsidR="001E6DB6" w:rsidRPr="00FF137E">
        <w:rPr>
          <w:rFonts w:ascii="Times New Roman" w:eastAsia="Calibri" w:hAnsi="Times New Roman" w:cs="Times New Roman"/>
          <w:sz w:val="24"/>
          <w:szCs w:val="24"/>
        </w:rPr>
        <w:t xml:space="preserve">short-term inflammatory response, </w:t>
      </w:r>
      <w:r w:rsidR="009D0A84" w:rsidRPr="00FF137E">
        <w:rPr>
          <w:rFonts w:ascii="Times New Roman" w:eastAsia="Calibri" w:hAnsi="Times New Roman" w:cs="Times New Roman"/>
          <w:sz w:val="24"/>
          <w:szCs w:val="24"/>
        </w:rPr>
        <w:t xml:space="preserve">and production </w:t>
      </w:r>
      <w:r w:rsidR="00DD0553" w:rsidRPr="00FF137E">
        <w:rPr>
          <w:rFonts w:ascii="Times New Roman" w:eastAsia="Calibri" w:hAnsi="Times New Roman" w:cs="Times New Roman"/>
          <w:sz w:val="24"/>
          <w:szCs w:val="24"/>
        </w:rPr>
        <w:t>reactive oxygen species</w:t>
      </w:r>
      <w:r w:rsidR="009D0A84" w:rsidRPr="00FF137E">
        <w:rPr>
          <w:rFonts w:ascii="Times New Roman" w:eastAsia="Calibri" w:hAnsi="Times New Roman" w:cs="Times New Roman"/>
          <w:sz w:val="24"/>
          <w:szCs w:val="24"/>
        </w:rPr>
        <w:t xml:space="preserve"> (ROS), moderate-</w:t>
      </w:r>
      <w:r w:rsidR="001E6DB6" w:rsidRPr="00FF137E">
        <w:rPr>
          <w:rFonts w:ascii="Times New Roman" w:eastAsia="Calibri" w:hAnsi="Times New Roman" w:cs="Times New Roman"/>
          <w:sz w:val="24"/>
          <w:szCs w:val="24"/>
        </w:rPr>
        <w:t>regular</w:t>
      </w:r>
      <w:r w:rsidR="009D0A84" w:rsidRPr="00FF137E">
        <w:rPr>
          <w:rFonts w:ascii="Times New Roman" w:eastAsia="Calibri" w:hAnsi="Times New Roman" w:cs="Times New Roman"/>
          <w:sz w:val="24"/>
          <w:szCs w:val="24"/>
        </w:rPr>
        <w:t xml:space="preserve"> </w:t>
      </w:r>
      <w:r w:rsidR="001E6DB6" w:rsidRPr="00FF137E">
        <w:rPr>
          <w:rFonts w:ascii="Times New Roman" w:eastAsia="Calibri" w:hAnsi="Times New Roman" w:cs="Times New Roman"/>
          <w:sz w:val="24"/>
          <w:szCs w:val="24"/>
        </w:rPr>
        <w:t>exercise causes more sustained anti-inflammatory</w:t>
      </w:r>
      <w:r w:rsidR="009D0A84" w:rsidRPr="00FF137E">
        <w:rPr>
          <w:rFonts w:ascii="Times New Roman" w:eastAsia="Calibri" w:hAnsi="Times New Roman" w:cs="Times New Roman"/>
          <w:sz w:val="24"/>
          <w:szCs w:val="24"/>
        </w:rPr>
        <w:t xml:space="preserve"> </w:t>
      </w:r>
      <w:r w:rsidR="001E6DB6" w:rsidRPr="00FF137E">
        <w:rPr>
          <w:rFonts w:ascii="Times New Roman" w:eastAsia="Calibri" w:hAnsi="Times New Roman" w:cs="Times New Roman"/>
          <w:sz w:val="24"/>
          <w:szCs w:val="24"/>
        </w:rPr>
        <w:t>effec</w:t>
      </w:r>
      <w:r w:rsidR="009D0A84" w:rsidRPr="00FF137E">
        <w:rPr>
          <w:rFonts w:ascii="Times New Roman" w:eastAsia="Calibri" w:hAnsi="Times New Roman" w:cs="Times New Roman"/>
          <w:sz w:val="24"/>
          <w:szCs w:val="24"/>
        </w:rPr>
        <w:t>t and the resistance to oxidative stress</w:t>
      </w:r>
      <w:r w:rsidR="0059035A" w:rsidRPr="00FF137E">
        <w:rPr>
          <w:rFonts w:ascii="Times New Roman" w:eastAsia="Calibri" w:hAnsi="Times New Roman" w:cs="Times New Roman"/>
          <w:sz w:val="24"/>
          <w:szCs w:val="24"/>
        </w:rPr>
        <w:t xml:space="preserve"> by </w:t>
      </w:r>
      <w:r w:rsidR="009D0A84" w:rsidRPr="00FF137E">
        <w:rPr>
          <w:rFonts w:ascii="Times New Roman" w:eastAsia="Calibri" w:hAnsi="Times New Roman" w:cs="Times New Roman"/>
          <w:sz w:val="24"/>
          <w:szCs w:val="24"/>
        </w:rPr>
        <w:t>enhancing the antioxidant defense mechanisms.</w:t>
      </w:r>
      <w:r w:rsidR="00187FAF"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3109/10253890.2011.629323", "ISBN" : "1607-8888 (Electronic)\\r1025-3890 (Linking)", "ISSN" : "10253890", "PMID" : "22043986", "abstract" : "Lack of physical activity (PA) is a risk factor for Alzheimer's disease (AD), and PA interventions are believed to provide an effective non-pharmacological approach for attenuating the symptoms of this disease. However, the mechanism of action of these positive effects is currently unknown. It is possible that the benefits may be at least partially mediated by the effects on the neuroendocrine stress system. Chronic stress can lead to dysfunction of the hypothalamicpituitaryadrenal (HPA) axis, leading to aberrant basal and circadian patterns of cortisol secretion and a cascade of negative downstream events. These factors have been linked not only to reduced cognitive function but also increased levels of amyloid-\u03b2 plaques and protein tau \"tangles\" (the neuropathological hallmarks of AD) in the non-demented mouse models of this disease. However, there is evidence that PA can have restorative effects on the stress neuroendocrine system and related risk factors relevant to AD. We explore the possibility that PA can positively impact upon AD by restoring normative HPA axis function, with consequent downstream effects upon underlying neuropathology and associated cognitive function. We conclude with suggestions for future research to test this hypothesis in patients with AD. \u00a9 2012 Informa Healthcare USA, Inc.", "author" : [ { "dropping-particle" : "", "family" : "Tortosa-Mart\u00ednez", "given" : "J.", "non-dropping-particle" : "", "parse-names" : false, "suffix" : "" }, { "dropping-particle" : "", "family" : "Clow", "given" : "A.", "non-dropping-particle" : "", "parse-names" : false, "suffix" : "" } ], "container-title" : "Stress", "id" : "ITEM-1", "issue" : "3", "issued" : { "date-parts" : [ [ "2012" ] ] }, "page" : "243-261", "title" : "Does physical activity reduce risk for Alzheimer's disease through interaction with the stress neuroendocrine system?", "type" : "article", "volume" : "15" }, "uris" : [ "http://www.mendeley.com/documents/?uuid=bbc2f155-11c2-4fa6-b316-2be7dc73b69d" ] } ], "mendeley" : { "formattedCitation" : "&lt;sup&gt;62&lt;/sup&gt;", "plainTextFormattedCitation" : "62", "previouslyFormattedCitation" : "&lt;sup&gt;62&lt;/sup&gt;" }, "properties" : {  }, "schema" : "https://github.com/citation-style-language/schema/raw/master/csl-citation.json" }</w:instrText>
      </w:r>
      <w:r w:rsidR="00187FAF"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62</w:t>
      </w:r>
      <w:r w:rsidR="00187FAF" w:rsidRPr="00FF137E">
        <w:rPr>
          <w:rFonts w:ascii="Times New Roman" w:eastAsia="Calibri" w:hAnsi="Times New Roman" w:cs="Times New Roman"/>
          <w:sz w:val="24"/>
          <w:szCs w:val="24"/>
        </w:rPr>
        <w:fldChar w:fldCharType="end"/>
      </w:r>
      <w:r w:rsidR="00451BD4" w:rsidRPr="00FF137E">
        <w:rPr>
          <w:rFonts w:ascii="Times New Roman" w:eastAsia="Calibri" w:hAnsi="Times New Roman" w:cs="Times New Roman"/>
          <w:sz w:val="24"/>
          <w:szCs w:val="24"/>
        </w:rPr>
        <w:t xml:space="preserve"> For example, </w:t>
      </w:r>
      <w:hyperlink r:id="rId14" w:history="1">
        <w:r w:rsidR="00451BD4" w:rsidRPr="00FF137E">
          <w:rPr>
            <w:rFonts w:ascii="Times New Roman" w:eastAsia="Calibri" w:hAnsi="Times New Roman" w:cs="Times New Roman"/>
            <w:sz w:val="24"/>
            <w:szCs w:val="24"/>
          </w:rPr>
          <w:t>Reuben</w:t>
        </w:r>
      </w:hyperlink>
      <w:r w:rsidR="00451BD4" w:rsidRPr="00FF137E">
        <w:rPr>
          <w:rFonts w:ascii="Times New Roman" w:eastAsia="Calibri" w:hAnsi="Times New Roman" w:cs="Times New Roman"/>
          <w:sz w:val="24"/>
          <w:szCs w:val="24"/>
        </w:rPr>
        <w:t xml:space="preserve"> et al found that higher physical activity</w:t>
      </w:r>
      <w:r w:rsidR="00451BD4" w:rsidRPr="00FF137E">
        <w:rPr>
          <w:rFonts w:ascii="Times New Roman" w:eastAsia="Calibri" w:hAnsi="Times New Roman" w:cs="Times New Roman"/>
          <w:b/>
          <w:bCs/>
          <w:sz w:val="24"/>
          <w:szCs w:val="24"/>
        </w:rPr>
        <w:t xml:space="preserve"> </w:t>
      </w:r>
      <w:r w:rsidR="006C2259" w:rsidRPr="00FF137E">
        <w:rPr>
          <w:rFonts w:ascii="Times New Roman" w:eastAsia="Calibri" w:hAnsi="Times New Roman" w:cs="Times New Roman"/>
          <w:bCs/>
          <w:sz w:val="24"/>
          <w:szCs w:val="24"/>
        </w:rPr>
        <w:t xml:space="preserve">was assosiated with lower levels of the inflammatory markers IL-6 and CRP in </w:t>
      </w:r>
      <w:r w:rsidR="006C2259" w:rsidRPr="00FF137E">
        <w:rPr>
          <w:rFonts w:ascii="Times New Roman" w:eastAsia="Calibri" w:hAnsi="Times New Roman" w:cs="Times New Roman"/>
          <w:sz w:val="24"/>
          <w:szCs w:val="24"/>
        </w:rPr>
        <w:t xml:space="preserve">870 </w:t>
      </w:r>
      <w:r w:rsidR="002A75C2" w:rsidRPr="00FF137E">
        <w:rPr>
          <w:rFonts w:ascii="Times New Roman" w:eastAsia="Calibri" w:hAnsi="Times New Roman" w:cs="Times New Roman"/>
          <w:sz w:val="24"/>
          <w:szCs w:val="24"/>
        </w:rPr>
        <w:t>adults</w:t>
      </w:r>
      <w:r w:rsidR="006C2259" w:rsidRPr="00FF137E">
        <w:rPr>
          <w:rFonts w:ascii="Times New Roman" w:eastAsia="Calibri" w:hAnsi="Times New Roman" w:cs="Times New Roman"/>
          <w:sz w:val="24"/>
          <w:szCs w:val="24"/>
        </w:rPr>
        <w:t> aged 70 to 79.</w:t>
      </w:r>
      <w:r w:rsidR="0003468D" w:rsidRPr="00FF137E">
        <w:rPr>
          <w:rFonts w:ascii="Times New Roman" w:eastAsia="Calibri" w:hAnsi="Times New Roman" w:cs="Times New Roman"/>
          <w:sz w:val="24"/>
          <w:szCs w:val="24"/>
        </w:rPr>
        <w:t xml:space="preserve"> </w:t>
      </w:r>
      <w:r w:rsidR="006C4E4E"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46/j.1532-5415.2003.51380.x", "ISBN" : "0002-8614 (Print)\\r0002-8614 (Linking)", "ISSN" : "00028614", "PMID" : "12890077", "abstract" : "OBJECTIVES: To determine the relationships between recreational activity, house/yard work activity, work activity, and total physical activity and high levels of two peripheral blood markers of inflammation: interleukin-6 (IL-6) and C-reactive protein (CRP). DESIGN: Cross-sectional study. SETTING: Three communities (Durham, NC; New Haven, CT; and East Boston, MA). PARTICIPANTS: Eight hundred seventy persons aged 70 to 79 who were in the top third of community-dwelling older persons with respect to physical and cognitive functioning. MEASUREMENTS: Blood levels of IL-6 and CRP and self-reported recreational activity, house/yard work activity, work activity, and total physical activity. RESULTS: The adjusted odds ratios (AORs) for individuals with high levels of recreational activity to have values in the top tertiles of IL-6 and CRP were 0.65 (95% confidence interval (CI) = 0.48-0.87) and 0.70 (95% CI = 0.51-0.95), respectively. The AORs for those with a high level of house/yard work activity to have values in the top tertile of IL-6 and CRP were 0.90 (95% CI = 0.67-1.20) and 0.70 (95% CI = 0.50-0.96), respectively. High levels of house/yard work and recreational activity were independently associated with lower risk of high CRP. CONCLUSION: The association between high levels of recreational activity and lower levels of the inflammatory markers IL-6 and CRP suggests a mechanism for its protective effect and supports interventions that increase physical activity in older persons. Such potential benefits of increased physical activity on inflammatory markers will need to be confirmed in clinical trials.", "author" : [ { "dropping-particle" : "", "family" : "Reuben", "given" : "David B.", "non-dropping-particle" : "", "parse-names" : false, "suffix" : "" }, { "dropping-particle" : "", "family" : "Judd-Hamilton", "given" : "Leslie", "non-dropping-particle" : "", "parse-names" : false, "suffix" : "" }, { "dropping-particle" : "", "family" : "Harris", "given" : "Tamara B.", "non-dropping-particle" : "", "parse-names" : false, "suffix" : "" }, { "dropping-particle" : "", "family" : "Seeman", "given" : "Teresa E.", "non-dropping-particle" : "", "parse-names" : false, "suffix" : "" } ], "container-title" : "Journal of the American Geriatrics Society", "id" : "ITEM-1", "issue" : "8", "issued" : { "date-parts" : [ [ "2003" ] ] }, "page" : "1125-1130", "title" : "The associations between physical activity and inflammatory markers in high-functioning older persons: MacArthur studies of successful aging", "type" : "article-journal", "volume" : "51" }, "uris" : [ "http://www.mendeley.com/documents/?uuid=579fd698-146e-4c1d-943d-530831e652ee" ] } ], "mendeley" : { "formattedCitation" : "&lt;sup&gt;71&lt;/sup&gt;", "plainTextFormattedCitation" : "71", "previouslyFormattedCitation" : "&lt;sup&gt;71&lt;/sup&gt;" }, "properties" : {  }, "schema" : "https://github.com/citation-style-language/schema/raw/master/csl-citation.json" }</w:instrText>
      </w:r>
      <w:r w:rsidR="006C4E4E"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1</w:t>
      </w:r>
      <w:r w:rsidR="006C4E4E" w:rsidRPr="00FF137E">
        <w:rPr>
          <w:rFonts w:ascii="Times New Roman" w:eastAsia="Calibri" w:hAnsi="Times New Roman" w:cs="Times New Roman"/>
          <w:sz w:val="24"/>
          <w:szCs w:val="24"/>
        </w:rPr>
        <w:fldChar w:fldCharType="end"/>
      </w:r>
      <w:r w:rsidR="00476B12" w:rsidRPr="00FF137E">
        <w:rPr>
          <w:rFonts w:ascii="Times New Roman" w:eastAsia="Calibri" w:hAnsi="Times New Roman" w:cs="Times New Roman"/>
          <w:sz w:val="24"/>
          <w:szCs w:val="24"/>
        </w:rPr>
        <w:t xml:space="preserve"> </w:t>
      </w:r>
      <w:r w:rsidR="006C2259" w:rsidRPr="00FF137E">
        <w:rPr>
          <w:rFonts w:ascii="Times New Roman" w:eastAsia="Calibri" w:hAnsi="Times New Roman" w:cs="Times New Roman"/>
          <w:sz w:val="24"/>
          <w:szCs w:val="24"/>
        </w:rPr>
        <w:t> </w:t>
      </w:r>
      <w:r w:rsidR="008E4790" w:rsidRPr="00FF137E">
        <w:rPr>
          <w:rFonts w:ascii="Times New Roman" w:eastAsia="Calibri" w:hAnsi="Times New Roman" w:cs="Times New Roman"/>
          <w:sz w:val="24"/>
          <w:szCs w:val="24"/>
        </w:rPr>
        <w:t>Additionally, regular exercise has protective effect on accumulation of visceral fat, which is a source for inflammatory cytokines</w:t>
      </w:r>
      <w:r w:rsidR="00FA4E1D" w:rsidRPr="00FF137E">
        <w:rPr>
          <w:rFonts w:ascii="Times New Roman" w:eastAsia="Calibri" w:hAnsi="Times New Roman" w:cs="Times New Roman"/>
          <w:sz w:val="24"/>
          <w:szCs w:val="24"/>
        </w:rPr>
        <w:t>.</w:t>
      </w:r>
      <w:r w:rsidR="00FA4E1D"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13/jphysiol.2009.179515", "ISBN" : "1469-7793 (Electronic)\\r0022-3751 (Linking)", "ISSN" : "00223751", "PMID" : "19752112", "abstract" : "Type 2 diabetes, cardiovascular diseases, colon cancer, breast cancer, dementia and depression constitute a cluster of diseases, which defines 'a diseasome of physical inactivity'. Both physical inactivity and abdominal adiposity, reflecting accumulation of visceral fat mass, are associated with the occurrence of the diseases within the diseasome. Physical inactivity appears to be an independent and strong risk factor for accumulation of visceral fat, which again is a source of systemic inflammation. Chronic inflammation is involved in the pathogenesis of insulin resistance, atherosclerosis, neurodegeneration and tumour growth. Evidence suggests that the protective effect of exercise may to some extent be ascribed to the anti-inflammatory effect of regular exercise, which can be mediated via a reduction in visceral fat mass and/or by induction of an anti-inflammatory environment with each bout of exercise. The finding that muscles produce and release myokines provides a conceptual basis to understand the mechanisms whereby exercise influences metabolism and exerts anti-inflammatory effects. According to our theory, contracting skeletal muscles release myokines, which work in a hormone-like fashion, exerting specific endocrine effects on visceral fat. Other myokines work locally within the muscle via paracrine mechanisms, exerting their effects on signalling pathways involved in fat oxidation.", "author" : [ { "dropping-particle" : "", "family" : "Pedersen", "given" : "Bente K.", "non-dropping-particle" : "", "parse-names" : false, "suffix" : "" } ], "container-title" : "Journal of Physiology", "id" : "ITEM-1", "issue" : "23", "issued" : { "date-parts" : [ [ "2009" ] ] }, "page" : "5559-5568", "title" : "The diseasome of physical inactivity - and the role of myokines in muscle-fat cross talk", "type" : "article", "volume" : "587" }, "uris" : [ "http://www.mendeley.com/documents/?uuid=67c6434c-cfd8-4b19-aa0a-d98ef29470ed" ] } ], "mendeley" : { "formattedCitation" : "&lt;sup&gt;72&lt;/sup&gt;", "plainTextFormattedCitation" : "72", "previouslyFormattedCitation" : "&lt;sup&gt;72&lt;/sup&gt;" }, "properties" : {  }, "schema" : "https://github.com/citation-style-language/schema/raw/master/csl-citation.json" }</w:instrText>
      </w:r>
      <w:r w:rsidR="00FA4E1D"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2</w:t>
      </w:r>
      <w:r w:rsidR="00FA4E1D" w:rsidRPr="00FF137E">
        <w:rPr>
          <w:rFonts w:ascii="Times New Roman" w:eastAsia="Calibri" w:hAnsi="Times New Roman" w:cs="Times New Roman"/>
          <w:sz w:val="24"/>
          <w:szCs w:val="24"/>
        </w:rPr>
        <w:fldChar w:fldCharType="end"/>
      </w:r>
      <w:r w:rsidR="00FA4E1D" w:rsidRPr="00FF137E">
        <w:rPr>
          <w:rFonts w:ascii="Times New Roman" w:eastAsia="Calibri" w:hAnsi="Times New Roman" w:cs="Times New Roman"/>
          <w:sz w:val="24"/>
          <w:szCs w:val="24"/>
        </w:rPr>
        <w:t xml:space="preserve"> </w:t>
      </w:r>
      <w:r w:rsidR="00F35568" w:rsidRPr="00FF137E">
        <w:rPr>
          <w:rFonts w:ascii="Times New Roman" w:eastAsia="Calibri" w:hAnsi="Times New Roman" w:cs="Times New Roman"/>
          <w:sz w:val="24"/>
          <w:szCs w:val="24"/>
        </w:rPr>
        <w:t xml:space="preserve">Moreover, because inflammation and oxidative stress are also linked to frailty, which is a significant cause of </w:t>
      </w:r>
      <w:r w:rsidR="00880B1A" w:rsidRPr="00FF137E">
        <w:rPr>
          <w:rFonts w:ascii="Times New Roman" w:eastAsia="Calibri" w:hAnsi="Times New Roman" w:cs="Times New Roman"/>
          <w:sz w:val="24"/>
          <w:szCs w:val="24"/>
        </w:rPr>
        <w:t xml:space="preserve">cognitive and physical </w:t>
      </w:r>
      <w:r w:rsidR="00F35568" w:rsidRPr="00FF137E">
        <w:rPr>
          <w:rFonts w:ascii="Times New Roman" w:eastAsia="Calibri" w:hAnsi="Times New Roman" w:cs="Times New Roman"/>
          <w:sz w:val="24"/>
          <w:szCs w:val="24"/>
        </w:rPr>
        <w:t xml:space="preserve">disability in older adults, </w:t>
      </w:r>
      <w:r w:rsidR="00880B1A" w:rsidRPr="00FF137E">
        <w:rPr>
          <w:rFonts w:ascii="Times New Roman" w:eastAsia="Calibri" w:hAnsi="Times New Roman" w:cs="Times New Roman"/>
          <w:sz w:val="24"/>
          <w:szCs w:val="24"/>
        </w:rPr>
        <w:t>physical</w:t>
      </w:r>
      <w:r w:rsidR="00502D14" w:rsidRPr="00FF137E">
        <w:rPr>
          <w:rFonts w:ascii="Times New Roman" w:eastAsia="Calibri" w:hAnsi="Times New Roman" w:cs="Times New Roman"/>
          <w:sz w:val="24"/>
          <w:szCs w:val="24"/>
        </w:rPr>
        <w:t xml:space="preserve"> </w:t>
      </w:r>
      <w:r w:rsidR="00880B1A" w:rsidRPr="00FF137E">
        <w:rPr>
          <w:rFonts w:ascii="Times New Roman" w:eastAsia="Calibri" w:hAnsi="Times New Roman" w:cs="Times New Roman"/>
          <w:sz w:val="24"/>
          <w:szCs w:val="24"/>
        </w:rPr>
        <w:t>exercise may play a key role in maintaining functionality in pati</w:t>
      </w:r>
      <w:r w:rsidR="00502D14" w:rsidRPr="00FF137E">
        <w:rPr>
          <w:rFonts w:ascii="Times New Roman" w:eastAsia="Calibri" w:hAnsi="Times New Roman" w:cs="Times New Roman"/>
          <w:sz w:val="24"/>
          <w:szCs w:val="24"/>
        </w:rPr>
        <w:t xml:space="preserve">ents with dementia in long term indirectly. </w:t>
      </w:r>
      <w:r w:rsidR="00502D14"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arr.2016.08.006", "ISBN" : "1872-9649 (Electronic)\\r1568-1637 (Linking)", "ISSN" : "18729649", "PMID" : "27592340", "abstract" : "The pathogenesis of frailty and the role of inflammation is poorly understood. We examined the evidence considering the relationship between inflammation and frailty through a systematic review and meta-analysis. A systematic literature search of papers providing data on inflammatory biomarkers and frailty was carried out in major electronic databases from inception until May 2016. From 1856 initial hits, 35 studies (32 cross-sectional studies n\u00a0=\u00a03232 frail, n\u00a0=\u00a011,483 pre-frail and n\u00a0=\u00a08522 robust, and 563 pre-frail\u00a0+\u00a0robust; 3 longitudinal studies n\u00a0=\u00a03402 participants without frailty at baseline) were meta-analyzed. Cross-sectional studies reported that compared to 6757 robust participants, both 1698 frail (SMD\u00a0=\u00a01.00, 95%CI: 0.40\u20131.61) and 8568 pre-frail (SMD\u00a0=\u00a00.33, 95%CI: 0.04\u20130.62) participants had significantly higher levels of C-reactive protein (CRP). Frailty (n\u00a0=\u00a01057; SMD\u00a0=\u00a01.12, 95%CI: 0.27\u20132.13) and pre-frailty (n\u00a0=\u00a04467; SMD\u00a0=\u00a00.56, 95%CI: 0.00\u20131.11) were associated with higher serum levels of interleukin-6 compared to people who were robust (n\u00a0=\u00a02392). Frailty and pre-frailty were also significantly associated with elevated white blood cell and fibrinogen levels. In three longitudinal studies, higher serum CRP (OR\u00a0=\u00a01.06, 95%CI: 0.78\u20131.44,) and IL-6 (OR\u00a0=\u00a01.19, 95%CI: 0.87\u20131.62) were not associated with frailty. In conclusion, frailty and pre-frailty are associated with higher inflammatory parameters and in particular CRP and IL-6. Further longitudinal studies are needed.", "author" : [ { "dropping-particle" : "", "family" : "Soysal", "given" : "Pinar", "non-dropping-particle" : "", "parse-names" : false, "suffix" : "" }, { "dropping-particle" : "", "family" : "Stubbs", "given" : "Brendon", "non-dropping-particle" : "", "parse-names" : false, "suffix" : "" }, { "dropping-particle" : "", "family" : "Lucato", "given" : "Paola", "non-dropping-particle" : "", "parse-names" : false, "suffix" : "" }, { "dropping-particle" : "", "family" : "Luchini", "given" : "Claudio", "non-dropping-particle" : "", "parse-names" : false, "suffix" : "" }, { "dropping-particle" : "", "family" : "Solmi", "given" : "Marco", "non-dropping-particle" : "", "parse-names" : false, "suffix" : "" }, { "dropping-particle" : "", "family" : "Peluso", "given" : "Roberto", "non-dropping-particle" : "", "parse-names" : false, "suffix" : "" }, { "dropping-particle" : "", "family" : "Sergi", "given" : "Giuseppe", "non-dropping-particle" : "", "parse-names" : false, "suffix" : "" }, { "dropping-particle" : "", "family" : "Isik", "given" : "Ahmet Turan", "non-dropping-particle" : "", "parse-names" : false, "suffix" : "" }, { "dropping-particle" : "", "family" : "Manzato", "given" : "Enzo", "non-dropping-particle" : "", "parse-names" : false, "suffix" : "" }, { "dropping-particle" : "", "family" : "Maggi", "given" : "Stefania", "non-dropping-particle" : "", "parse-names" : false, "suffix" : "" }, { "dropping-particle" : "", "family" : "Maggio", "given" : "Marcello", "non-dropping-particle" : "", "parse-names" : false, "suffix" : "" }, { "dropping-particle" : "", "family" : "Prina", "given" : "A. Matthew", "non-dropping-particle" : "", "parse-names" : false, "suffix" : "" }, { "dropping-particle" : "", "family" : "Cosco", "given" : "Theodore D.", "non-dropping-particle" : "", "parse-names" : false, "suffix" : "" }, { "dropping-particle" : "", "family" : "Wu", "given" : "Yu Tzu", "non-dropping-particle" : "", "parse-names" : false, "suffix" : "" }, { "dropping-particle" : "", "family" : "Veronese", "given" : "Nicola", "non-dropping-particle" : "", "parse-names" : false, "suffix" : "" } ], "container-title" : "Ageing Research Reviews", "id" : "ITEM-1", "issued" : { "date-parts" : [ [ "2016" ] ] }, "page" : "1-8", "title" : "Inflammation and frailty in the elderly: A systematic review and meta-analysis", "type" : "article", "volume" : "31" }, "uris" : [ "http://www.mendeley.com/documents/?uuid=4c790044-0e11-4630-a9c2-7db75e240937" ] }, { "id" : "ITEM-2", "itemData" : { "DOI" : "10.1016/j.maturitas.2017.01.006", "ISSN" : "18734111", "PMID" : "28364871", "abstract" : "Objective Oxidative stress (OS) is associated with accelerated aging. Previous studies have suggested a possible relationship between OS and frailty but this association remains unclear. We conducted a systematic review to investigate potential interactions between OS and frailty. Methods A systematic literature search of original reports providing data on \u2018OS and antioxidant\u2019 parameters and frailty was carried out across major electronic databases from inception until May 2016. Cross-sectional/case control and longitudinal studies reporting data on the association between frailty and anti-oxidants-OS biomarkers were considered for inclusion. Results were summarized with a synthesis based on the best evidence. Results From 1856 hits, 8 studies (cross-sectional/case control) were included (N\u00a0=\u00a06349; mean age of 75\u00a0\u00b1\u00a012\u00a0years; 56.4% females). Overall, there were 588 (=9.3%) frail, 3036 pre-frail (=47.8%), 40 (=0.6%) pre-frail/robust, and 2685 (=42.3%) robust subjects. Six cross-sectional/case control studies demonstrated that frailty was associated with an increase in peripheral OS biomarkers, including lipoprotein phospholipase A2 (1 study), isoprostanes (2 studies), malonaldehyde (2 studies), 8-hydroxy-20-deoxyguanosine (2 studies), derivate of reactive oxygen metabolites (2 studies), oxidized glutathione/glutathione (1 study), 4-hydroxy-2,3-nonenal (1 study), and protein carbonylation levels (1 study). In addition, preliminary evidence points to lower anti-oxidant parameters (vitamin C, E, \u03b1-tocopherol, biological anti-oxidant potential, total thiol levels) in frailty. Conclusion Frailty and pre-frailty appear to be associated with higher OS and possibly lower anti-oxidant parameters. However, due to the cross-sectional design, it is not possible to disentangle the directionality of the relationships observed. Thus, future high-quality and in particular longitudinal research is required to confirm or refute these relationships and to further elucidate pathophysiological mechanisms.", "author" : [ { "dropping-particle" : "", "family" : "Soysal", "given" : "Pinar", "non-dropping-particle" : "", "parse-names" : false, "suffix" : "" }, { "dropping-particle" : "", "family" : "Isik", "given" : "Ahmet Turan", "non-dropping-particle" : "", "parse-names" : false, "suffix" : "" }, { "dropping-particle" : "", "family" : "Carvalho", "given" : "Andre F.", "non-dropping-particle" : "", "parse-names" : false, "suffix" : "" }, { "dropping-particle" : "", "family" : "Fernandes", "given" : "Brisa S.", "non-dropping-particle" : "", "parse-names" : false, "suffix" : "" }, { "dropping-particle" : "", "family" : "Solmi", "given" : "Marco", "non-dropping-particle" : "", "parse-names" : false, "suffix" : "" }, { "dropping-particle" : "", "family" : "Schofield", "given" : "Patricia", "non-dropping-particle" : "", "parse-names" : false, "suffix" : "" }, { "dropping-particle" : "", "family" : "Veronese", "given" : "Nicola", "non-dropping-particle" : "", "parse-names" : false, "suffix" : "" }, { "dropping-particle" : "", "family" : "Stubbs", "given" : "Brendon", "non-dropping-particle" : "", "parse-names" : false, "suffix" : "" } ], "container-title" : "Maturitas", "id" : "ITEM-2", "issued" : { "date-parts" : [ [ "2017" ] ] }, "page" : "66-72", "title" : "Oxidative stress and frailty: A systematic review and synthesis of the best evidence", "type" : "article", "volume" : "99" }, "uris" : [ "http://www.mendeley.com/documents/?uuid=5eb2a54c-685a-4f6e-8dc5-3abe9dc7c462" ] } ], "mendeley" : { "formattedCitation" : "&lt;sup&gt;73,74&lt;/sup&gt;", "plainTextFormattedCitation" : "73,74", "previouslyFormattedCitation" : "&lt;sup&gt;73,74&lt;/sup&gt;" }, "properties" : {  }, "schema" : "https://github.com/citation-style-language/schema/raw/master/csl-citation.json" }</w:instrText>
      </w:r>
      <w:r w:rsidR="00502D14"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3,74</w:t>
      </w:r>
      <w:r w:rsidR="00502D14" w:rsidRPr="00FF137E">
        <w:rPr>
          <w:rFonts w:ascii="Times New Roman" w:eastAsia="Calibri" w:hAnsi="Times New Roman" w:cs="Times New Roman"/>
          <w:sz w:val="24"/>
          <w:szCs w:val="24"/>
        </w:rPr>
        <w:fldChar w:fldCharType="end"/>
      </w:r>
      <w:r w:rsidR="00502D14" w:rsidRPr="00FF137E">
        <w:rPr>
          <w:rFonts w:ascii="Times New Roman" w:eastAsia="Calibri" w:hAnsi="Times New Roman" w:cs="Times New Roman"/>
          <w:sz w:val="24"/>
          <w:szCs w:val="24"/>
        </w:rPr>
        <w:t xml:space="preserve"> </w:t>
      </w:r>
      <w:r w:rsidR="009474FC" w:rsidRPr="00FF137E">
        <w:rPr>
          <w:rFonts w:ascii="Times New Roman" w:eastAsia="Calibri" w:hAnsi="Times New Roman" w:cs="Times New Roman"/>
          <w:sz w:val="24"/>
          <w:szCs w:val="24"/>
        </w:rPr>
        <w:t xml:space="preserve">Therefore, </w:t>
      </w:r>
      <w:r w:rsidR="0059035A" w:rsidRPr="00FF137E">
        <w:rPr>
          <w:rFonts w:ascii="Times New Roman" w:eastAsia="Calibri" w:hAnsi="Times New Roman" w:cs="Times New Roman"/>
          <w:sz w:val="24"/>
          <w:szCs w:val="24"/>
        </w:rPr>
        <w:t>physical activity</w:t>
      </w:r>
      <w:r w:rsidR="009474FC" w:rsidRPr="00FF137E">
        <w:rPr>
          <w:rFonts w:ascii="Times New Roman" w:eastAsia="Calibri" w:hAnsi="Times New Roman" w:cs="Times New Roman"/>
          <w:sz w:val="24"/>
          <w:szCs w:val="24"/>
        </w:rPr>
        <w:t xml:space="preserve"> can be a good</w:t>
      </w:r>
      <w:r w:rsidR="00B152B0" w:rsidRPr="00FF137E">
        <w:rPr>
          <w:rFonts w:ascii="Times New Roman" w:eastAsia="Calibri" w:hAnsi="Times New Roman" w:cs="Times New Roman"/>
          <w:sz w:val="24"/>
          <w:szCs w:val="24"/>
        </w:rPr>
        <w:t xml:space="preserve"> option for </w:t>
      </w:r>
      <w:r w:rsidR="0079309B" w:rsidRPr="00FF137E">
        <w:rPr>
          <w:rFonts w:ascii="Times New Roman" w:eastAsia="Calibri" w:hAnsi="Times New Roman" w:cs="Times New Roman"/>
          <w:sz w:val="24"/>
          <w:szCs w:val="24"/>
        </w:rPr>
        <w:t xml:space="preserve">improvement in NPs by </w:t>
      </w:r>
      <w:r w:rsidR="00B152B0" w:rsidRPr="00FF137E">
        <w:rPr>
          <w:rFonts w:ascii="Times New Roman" w:eastAsia="Calibri" w:hAnsi="Times New Roman" w:cs="Times New Roman"/>
          <w:sz w:val="24"/>
          <w:szCs w:val="24"/>
        </w:rPr>
        <w:t xml:space="preserve">reducing </w:t>
      </w:r>
      <w:r w:rsidR="00927346" w:rsidRPr="00FF137E">
        <w:rPr>
          <w:rFonts w:ascii="Times New Roman" w:eastAsia="Calibri" w:hAnsi="Times New Roman" w:cs="Times New Roman"/>
          <w:sz w:val="24"/>
          <w:szCs w:val="24"/>
        </w:rPr>
        <w:t xml:space="preserve">oxidative </w:t>
      </w:r>
      <w:r w:rsidR="00B152B0" w:rsidRPr="00FF137E">
        <w:rPr>
          <w:rFonts w:ascii="Times New Roman" w:eastAsia="Calibri" w:hAnsi="Times New Roman" w:cs="Times New Roman"/>
          <w:sz w:val="24"/>
          <w:szCs w:val="24"/>
        </w:rPr>
        <w:t>stress</w:t>
      </w:r>
      <w:r w:rsidR="009474FC" w:rsidRPr="00FF137E">
        <w:rPr>
          <w:rFonts w:ascii="Times New Roman" w:eastAsia="Calibri" w:hAnsi="Times New Roman" w:cs="Times New Roman"/>
          <w:sz w:val="24"/>
          <w:szCs w:val="24"/>
        </w:rPr>
        <w:t xml:space="preserve">, </w:t>
      </w:r>
      <w:r w:rsidR="0079309B" w:rsidRPr="00FF137E">
        <w:rPr>
          <w:rFonts w:ascii="Times New Roman" w:eastAsia="Calibri" w:hAnsi="Times New Roman" w:cs="Times New Roman"/>
          <w:sz w:val="24"/>
          <w:szCs w:val="24"/>
        </w:rPr>
        <w:t xml:space="preserve">and inflammation </w:t>
      </w:r>
      <w:r w:rsidR="00B152B0" w:rsidRPr="00FF137E">
        <w:rPr>
          <w:rFonts w:ascii="Times New Roman" w:eastAsia="Calibri" w:hAnsi="Times New Roman" w:cs="Times New Roman"/>
          <w:sz w:val="24"/>
          <w:szCs w:val="24"/>
        </w:rPr>
        <w:t xml:space="preserve">with </w:t>
      </w:r>
      <w:r w:rsidR="00A760EF" w:rsidRPr="00FF137E">
        <w:rPr>
          <w:rFonts w:ascii="Times New Roman" w:eastAsia="Calibri" w:hAnsi="Times New Roman" w:cs="Times New Roman"/>
          <w:sz w:val="24"/>
          <w:szCs w:val="24"/>
        </w:rPr>
        <w:t>limited</w:t>
      </w:r>
      <w:r w:rsidR="0079309B" w:rsidRPr="00FF137E">
        <w:rPr>
          <w:rFonts w:ascii="Times New Roman" w:eastAsia="Calibri" w:hAnsi="Times New Roman" w:cs="Times New Roman"/>
          <w:sz w:val="24"/>
          <w:szCs w:val="24"/>
        </w:rPr>
        <w:t xml:space="preserve"> side effects and </w:t>
      </w:r>
      <w:r w:rsidR="00B152B0" w:rsidRPr="00FF137E">
        <w:rPr>
          <w:rFonts w:ascii="Times New Roman" w:eastAsia="Calibri" w:hAnsi="Times New Roman" w:cs="Times New Roman"/>
          <w:sz w:val="24"/>
          <w:szCs w:val="24"/>
        </w:rPr>
        <w:t>many proven health benefits</w:t>
      </w:r>
      <w:r w:rsidR="0079309B" w:rsidRPr="00FF137E">
        <w:rPr>
          <w:rFonts w:ascii="Times New Roman" w:eastAsia="Calibri" w:hAnsi="Times New Roman" w:cs="Times New Roman"/>
          <w:sz w:val="24"/>
          <w:szCs w:val="24"/>
        </w:rPr>
        <w:t>.</w:t>
      </w:r>
      <w:r w:rsidR="00A20312" w:rsidRPr="00FF137E">
        <w:rPr>
          <w:rFonts w:ascii="Times New Roman" w:eastAsia="Calibri" w:hAnsi="Times New Roman" w:cs="Times New Roman"/>
          <w:sz w:val="24"/>
          <w:szCs w:val="24"/>
        </w:rPr>
        <w:t xml:space="preserve"> Lastly, </w:t>
      </w:r>
      <w:r w:rsidR="008651D7" w:rsidRPr="00FF137E">
        <w:rPr>
          <w:rFonts w:ascii="Times New Roman" w:eastAsia="Calibri" w:hAnsi="Times New Roman" w:cs="Times New Roman"/>
          <w:sz w:val="24"/>
          <w:szCs w:val="24"/>
        </w:rPr>
        <w:t>it was demonstrated that</w:t>
      </w:r>
      <w:r w:rsidR="00CB5689" w:rsidRPr="00FF137E">
        <w:rPr>
          <w:rFonts w:ascii="Times New Roman" w:eastAsia="Calibri" w:hAnsi="Times New Roman" w:cs="Times New Roman"/>
          <w:sz w:val="24"/>
          <w:szCs w:val="24"/>
        </w:rPr>
        <w:t xml:space="preserve"> moderate-intensity exercise resulted in both acute augmentation of blood flow to the brain, and higher resting cerebral blood flow </w:t>
      </w:r>
      <w:r w:rsidR="00F07CDE" w:rsidRPr="00FF137E">
        <w:rPr>
          <w:rFonts w:ascii="Times New Roman" w:eastAsia="Calibri" w:hAnsi="Times New Roman" w:cs="Times New Roman"/>
          <w:sz w:val="24"/>
          <w:szCs w:val="24"/>
        </w:rPr>
        <w:t xml:space="preserve">and brain metabolism by means of glucose uptake </w:t>
      </w:r>
      <w:r w:rsidR="00CB5689" w:rsidRPr="00FF137E">
        <w:rPr>
          <w:rFonts w:ascii="Times New Roman" w:eastAsia="Calibri" w:hAnsi="Times New Roman" w:cs="Times New Roman"/>
          <w:sz w:val="24"/>
          <w:szCs w:val="24"/>
        </w:rPr>
        <w:t>in the exercise group than sedentary adults.</w:t>
      </w:r>
      <w:r w:rsidR="00CB5689"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52/advan.00101.2014", "ISBN" : "1522-1229 (Electronic) 1043-4046 (Linking)", "ISSN" : "1043-4046", "PMID" : "26031719", "abstract" : "Increasing the lifespan of a population is often a marker of a country's success. With the percentage of the population over 65 yr of age expanding, managing the health and independence of this population is an ongoing concern. Advancing age is associated with a decrease in cognitive function that ultimately affects quality of life. Understanding potential adverse effects of aging on brain blood flow and cognition may help to determine effective strategies to mitigate these effects on the population. Exercise may be one strategy to prevent or delay cognitive decline. This review describes how aging is associated with cardiovascular disease risks, vascular dysfunction, and increasing Alzheimer's disease pathology. It will also discuss the possible effects of aging on cerebral vascular physiology, cerebral perfusion, and brain atrophy rates. Clinically, these changes will present as reduced cognitive function, neurodegeneration, and the onset of dementia. Regular exercise has been shown to improve cognitive function, and we hypothesize that this occurs through beneficial adaptations in vascular physiology and improved neurovascular coupling. This review highlights the potential interactions and ideas of how the age-associated variables may affect cognition and may be moderated by regular exercise.", "author" : [ { "dropping-particle" : "", "family" : "Barnes", "given" : "Jill N.", "non-dropping-particle" : "", "parse-names" : false, "suffix" : "" } ], "container-title" : "Advances in Physiology Education", "id" : "ITEM-1", "issue" : "2", "issued" : { "date-parts" : [ [ "2015" ] ] }, "page" : "55-62", "title" : "Exercise, cognitive function, and aging", "type" : "article-journal", "volume" : "39" }, "uris" : [ "http://www.mendeley.com/documents/?uuid=9ad3afd0-b081-4bac-9f23-774f191ce743" ] }, { "id" : "ITEM-2", "itemData" : { "DOI" : "10.3389/fnagi.2013.00075", "ISBN" : "1663-4365", "ISSN" : "16634365", "PMID" : "24282403", "abstract" : "Physical exercise, particularly aerobic exercise, is documented as providing a low cost regimen to counter well-documented cognitive declines including memory, executive function, visuospatial skills, and processing speed in normally aging adults. Prior aging studies focused largely on the effects of medium to long term (&gt;6 months) exercise training; however, the shorter term effects have not been studied. In the present study, we examined changes in brain blood flow, cognition, and fitness in 37 cognitively healthy sedentary adults (57-75 years of age) who were randomized into physical training or a wait-list control group. The physical training group received supervised aerobic exercise for 3 sessions per week 1 h each for 12 weeks. Participants' cognitive, cardiovascular fitness and resting cerebral blood flow (CBF) were assessed at baseline (T1), mid (T2), and post-training (T3). We found higher resting CBF in the anterior cingulate region in the physical training group as compared to the control group from T1 to T3. Cognitive gains were manifested in the exercise group's improved immediate and delayed memory performance from T1 to T3 which also showed a significant positive association with increases in both left and right hippocampal CBF identified earlier in the time course at T2. Additionally, the two cardiovascular parameters, VO2 max and rating of perceived exertion (RPE) showed gains, compared to the control group. These data suggest that even shorter term aerobic exercise can facilitate neuroplasticity to reduce both the biological and cognitive consequences of aging to benefit brain health in sedentary adults.", "author" : [ { "dropping-particle" : "", "family" : "Chapman", "given" : "Sandra B.", "non-dropping-particle" : "", "parse-names" : false, "suffix" : "" }, { "dropping-particle" : "", "family" : "Aslan", "given" : "Sina", "non-dropping-particle" : "", "parse-names" : false, "suffix" : "" }, { "dropping-particle" : "", "family" : "Spence", "given" : "Jeffrey S.", "non-dropping-particle" : "", "parse-names" : false, "suffix" : "" }, { "dropping-particle" : "", "family" : "DeFina", "given" : "Laura F.", "non-dropping-particle" : "", "parse-names" : false, "suffix" : "" }, { "dropping-particle" : "", "family" : "Keebler", "given" : "Molly W.", "non-dropping-particle" : "", "parse-names" : false, "suffix" : "" }, { "dropping-particle" : "", "family" : "Didehbani", "given" : "Nyaz", "non-dropping-particle" : "", "parse-names" : false, "suffix" : "" }, { "dropping-particle" : "", "family" : "Lu", "given" : "Hanzhang", "non-dropping-particle" : "", "parse-names" : false, "suffix" : "" } ], "container-title" : "Frontiers in Aging Neuroscience", "id" : "ITEM-2", "issue" : "NOV", "issued" : { "date-parts" : [ [ "2013" ] ] }, "title" : "Shorter term aerobic exercise improves brain, cognition, and cardiovascular fitness in aging", "type" : "article-journal", "volume" : "5" }, "uris" : [ "http://www.mendeley.com/documents/?uuid=ed24afd4-bc60-44ff-b730-3f7dbf828106" ] } ], "mendeley" : { "formattedCitation" : "&lt;sup&gt;75,76&lt;/sup&gt;", "plainTextFormattedCitation" : "75,76", "previouslyFormattedCitation" : "&lt;sup&gt;75,76&lt;/sup&gt;" }, "properties" : {  }, "schema" : "https://github.com/citation-style-language/schema/raw/master/csl-citation.json" }</w:instrText>
      </w:r>
      <w:r w:rsidR="00CB5689"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5,76</w:t>
      </w:r>
      <w:r w:rsidR="00CB5689" w:rsidRPr="00FF137E">
        <w:rPr>
          <w:rFonts w:ascii="Times New Roman" w:eastAsia="Calibri" w:hAnsi="Times New Roman" w:cs="Times New Roman"/>
          <w:sz w:val="24"/>
          <w:szCs w:val="24"/>
        </w:rPr>
        <w:fldChar w:fldCharType="end"/>
      </w:r>
      <w:r w:rsidR="001B2C0F" w:rsidRPr="00FF137E">
        <w:rPr>
          <w:rFonts w:ascii="Times New Roman" w:eastAsia="Calibri" w:hAnsi="Times New Roman" w:cs="Times New Roman"/>
          <w:sz w:val="24"/>
          <w:szCs w:val="24"/>
        </w:rPr>
        <w:t xml:space="preserve"> </w:t>
      </w:r>
      <w:r w:rsidRPr="00FF137E">
        <w:rPr>
          <w:rFonts w:ascii="Times New Roman" w:eastAsia="Calibri" w:hAnsi="Times New Roman" w:cs="Times New Roman"/>
          <w:sz w:val="24"/>
          <w:szCs w:val="24"/>
        </w:rPr>
        <w:t xml:space="preserve">This </w:t>
      </w:r>
      <w:r w:rsidRPr="00FF137E">
        <w:rPr>
          <w:rFonts w:ascii="Times New Roman" w:eastAsia="Calibri" w:hAnsi="Times New Roman" w:cs="Times New Roman"/>
          <w:sz w:val="24"/>
          <w:szCs w:val="24"/>
        </w:rPr>
        <w:lastRenderedPageBreak/>
        <w:t xml:space="preserve">effect may contribute </w:t>
      </w:r>
      <w:r w:rsidR="001B2C0F" w:rsidRPr="00FF137E">
        <w:rPr>
          <w:rFonts w:ascii="Times New Roman" w:eastAsia="Calibri" w:hAnsi="Times New Roman" w:cs="Times New Roman"/>
          <w:sz w:val="24"/>
          <w:szCs w:val="24"/>
        </w:rPr>
        <w:t>to improve the some of NPs</w:t>
      </w:r>
      <w:r w:rsidRPr="00FF137E">
        <w:rPr>
          <w:rFonts w:ascii="Times New Roman" w:eastAsia="Calibri" w:hAnsi="Times New Roman" w:cs="Times New Roman"/>
          <w:sz w:val="24"/>
          <w:szCs w:val="24"/>
        </w:rPr>
        <w:t xml:space="preserve"> resulting from hypoperfusion or hypometabolism. </w:t>
      </w:r>
    </w:p>
    <w:p w14:paraId="5FA3DC8C" w14:textId="77777777" w:rsidR="009940C2" w:rsidRPr="00FF137E" w:rsidRDefault="009940C2" w:rsidP="009B4E52">
      <w:pPr>
        <w:spacing w:after="0" w:line="480" w:lineRule="auto"/>
        <w:jc w:val="both"/>
        <w:rPr>
          <w:rFonts w:ascii="Times New Roman" w:eastAsia="Calibri" w:hAnsi="Times New Roman" w:cs="Times New Roman"/>
          <w:sz w:val="24"/>
          <w:szCs w:val="24"/>
        </w:rPr>
      </w:pPr>
    </w:p>
    <w:p w14:paraId="1174830B" w14:textId="77777777" w:rsidR="00BD59A5" w:rsidRPr="00FF137E" w:rsidRDefault="00BD59A5" w:rsidP="00BD59A5">
      <w:pPr>
        <w:pStyle w:val="ListParagraph"/>
        <w:numPr>
          <w:ilvl w:val="0"/>
          <w:numId w:val="1"/>
        </w:numPr>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b/>
          <w:sz w:val="24"/>
          <w:szCs w:val="24"/>
        </w:rPr>
        <w:t>Cognitive Enhancer</w:t>
      </w:r>
      <w:r w:rsidR="00AF3436" w:rsidRPr="00FF137E">
        <w:rPr>
          <w:rFonts w:ascii="Times New Roman" w:eastAsia="Calibri" w:hAnsi="Times New Roman" w:cs="Times New Roman"/>
          <w:b/>
          <w:sz w:val="24"/>
          <w:szCs w:val="24"/>
        </w:rPr>
        <w:t xml:space="preserve"> Effects</w:t>
      </w:r>
    </w:p>
    <w:p w14:paraId="3DD3F1F9" w14:textId="7A9A1291" w:rsidR="00897533" w:rsidRPr="00FF137E" w:rsidRDefault="000E43BA" w:rsidP="00D3682C">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Although </w:t>
      </w:r>
      <w:r w:rsidR="00464E3F" w:rsidRPr="00FF137E">
        <w:rPr>
          <w:rFonts w:ascii="Times New Roman" w:eastAsia="Calibri" w:hAnsi="Times New Roman" w:cs="Times New Roman"/>
          <w:sz w:val="24"/>
          <w:szCs w:val="24"/>
        </w:rPr>
        <w:t>N</w:t>
      </w:r>
      <w:r w:rsidRPr="00FF137E">
        <w:rPr>
          <w:rFonts w:ascii="Times New Roman" w:eastAsia="Calibri" w:hAnsi="Times New Roman" w:cs="Times New Roman"/>
          <w:sz w:val="24"/>
          <w:szCs w:val="24"/>
        </w:rPr>
        <w:t>Ps can occur during any stage of</w:t>
      </w:r>
      <w:r w:rsidR="00464E3F" w:rsidRPr="00FF137E">
        <w:rPr>
          <w:rFonts w:ascii="Times New Roman" w:eastAsia="Calibri" w:hAnsi="Times New Roman" w:cs="Times New Roman"/>
          <w:sz w:val="24"/>
          <w:szCs w:val="24"/>
        </w:rPr>
        <w:t xml:space="preserve"> AD, a recent study found </w:t>
      </w:r>
      <w:r w:rsidR="009814EB" w:rsidRPr="00FF137E">
        <w:rPr>
          <w:rFonts w:ascii="Times New Roman" w:eastAsia="Calibri" w:hAnsi="Times New Roman" w:cs="Times New Roman"/>
          <w:sz w:val="24"/>
          <w:szCs w:val="24"/>
        </w:rPr>
        <w:t xml:space="preserve">that </w:t>
      </w:r>
      <w:r w:rsidR="00734E19" w:rsidRPr="00FF137E">
        <w:rPr>
          <w:rFonts w:ascii="Times New Roman" w:eastAsia="Calibri" w:hAnsi="Times New Roman" w:cs="Times New Roman"/>
          <w:sz w:val="24"/>
          <w:szCs w:val="24"/>
        </w:rPr>
        <w:t xml:space="preserve">there was </w:t>
      </w:r>
      <w:r w:rsidR="00464E3F" w:rsidRPr="00FF137E">
        <w:rPr>
          <w:rFonts w:ascii="Times New Roman" w:eastAsia="Calibri" w:hAnsi="Times New Roman" w:cs="Times New Roman"/>
          <w:sz w:val="24"/>
          <w:szCs w:val="24"/>
        </w:rPr>
        <w:t xml:space="preserve">an association of </w:t>
      </w:r>
      <w:r w:rsidR="006600D5" w:rsidRPr="00FF137E">
        <w:rPr>
          <w:rFonts w:ascii="Times New Roman" w:eastAsia="Calibri" w:hAnsi="Times New Roman" w:cs="Times New Roman"/>
          <w:sz w:val="24"/>
          <w:szCs w:val="24"/>
        </w:rPr>
        <w:t xml:space="preserve">higher </w:t>
      </w:r>
      <w:r w:rsidR="00175BA2" w:rsidRPr="00FF137E">
        <w:rPr>
          <w:rFonts w:ascii="Times New Roman" w:eastAsia="Calibri" w:hAnsi="Times New Roman" w:cs="Times New Roman"/>
          <w:sz w:val="24"/>
          <w:szCs w:val="24"/>
        </w:rPr>
        <w:t xml:space="preserve">NPI </w:t>
      </w:r>
      <w:r w:rsidR="00464E3F" w:rsidRPr="00FF137E">
        <w:rPr>
          <w:rFonts w:ascii="Times New Roman" w:eastAsia="Calibri" w:hAnsi="Times New Roman" w:cs="Times New Roman"/>
          <w:sz w:val="24"/>
          <w:szCs w:val="24"/>
        </w:rPr>
        <w:t>scores with</w:t>
      </w:r>
      <w:r w:rsidR="00734E19" w:rsidRPr="00FF137E">
        <w:rPr>
          <w:rFonts w:ascii="Times New Roman" w:eastAsia="Calibri" w:hAnsi="Times New Roman" w:cs="Times New Roman"/>
          <w:sz w:val="24"/>
          <w:szCs w:val="24"/>
        </w:rPr>
        <w:t xml:space="preserve"> </w:t>
      </w:r>
      <w:r w:rsidR="006C1FBA" w:rsidRPr="00FF137E">
        <w:rPr>
          <w:rFonts w:ascii="Times New Roman" w:eastAsia="Calibri" w:hAnsi="Times New Roman" w:cs="Times New Roman"/>
          <w:sz w:val="24"/>
          <w:szCs w:val="24"/>
        </w:rPr>
        <w:t>severity and duration of the</w:t>
      </w:r>
      <w:r w:rsidR="00734E19" w:rsidRPr="00FF137E">
        <w:rPr>
          <w:rFonts w:ascii="Times New Roman" w:eastAsia="Calibri" w:hAnsi="Times New Roman" w:cs="Times New Roman"/>
          <w:sz w:val="24"/>
          <w:szCs w:val="24"/>
        </w:rPr>
        <w:t xml:space="preserve"> late onset AD </w:t>
      </w:r>
      <w:r w:rsidR="00A77D13" w:rsidRPr="00FF137E">
        <w:rPr>
          <w:rFonts w:ascii="Times New Roman" w:eastAsia="Calibri" w:hAnsi="Times New Roman" w:cs="Times New Roman"/>
          <w:sz w:val="24"/>
          <w:szCs w:val="24"/>
        </w:rPr>
        <w:t>rather than</w:t>
      </w:r>
      <w:r w:rsidR="00734E19" w:rsidRPr="00FF137E">
        <w:rPr>
          <w:rFonts w:ascii="Times New Roman" w:eastAsia="Calibri" w:hAnsi="Times New Roman" w:cs="Times New Roman"/>
          <w:sz w:val="24"/>
          <w:szCs w:val="24"/>
        </w:rPr>
        <w:t xml:space="preserve"> early onset AD. </w:t>
      </w:r>
      <w:r w:rsidR="00734E19"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77/1533317517744061", "ISBN" : "1533-3175", "ISSN" : "1533-3175", "PMID" : "29210282", "abstract" : "Background:The aim of this study was to investigate the frequency and severity of neuropsychiatric symptoms (NPS) in patients with early onset Alzheimer\u2019s disease (EAOD) and late onset AD (LOAD).Methods:Patients were selected from a specialized memory outpatient clinic. The Mini-Mental State Examination, the Neuropsychiatric Inventory (NPI), and the Global Deterioration Scale results were analyzed.Results:By comparing EOAD (n = 35) and LOAD (n = 35) patients, no significant differences were found in clinical or demographic variables, matched for sex, education, and disease severity. There were no differences between groups in total NPI frequency or severity scores. The most common NPS were irritability, apathy, anxiety, and depression. We found an association of NPI scores with disease severity and duration, which was more specific in patients with LOAD and was also associated with the presence of delusions and hallucinations.Conclusion:Despite subtle differences, NPS is considered important in the assess...", "author" : [ { "dropping-particle" : "", "family" : "Ferreira", "given" : "Maria do C\u00e9u", "non-dropping-particle" : "", "parse-names" : false, "suffix" : "" }, { "dropping-particle" : "", "family" : "Abreu", "given" : "Maria Jo\u00e3o", "non-dropping-particle" : "", "parse-names" : false, "suffix" : "" }, { "dropping-particle" : "", "family" : "Machado", "given" : "C\u00e9lia", "non-dropping-particle" : "", "parse-names" : false, "suffix" : "" }, { "dropping-particle" : "", "family" : "Santos", "given" : "Beatriz", "non-dropping-particle" : "", "parse-names" : false, "suffix" : "" }, { "dropping-particle" : "", "family" : "Machado", "given" : "\u00c1lvaro", "non-dropping-particle" : "", "parse-names" : false, "suffix" : "" }, { "dropping-particle" : "", "family" : "Costa", "given" : "Ana Sofia", "non-dropping-particle" : "", "parse-names" : false, "suffix" : "" } ], "container-title" : "American Journal of Alzheimer's Disease &amp; Other Dementiasr", "id" : "ITEM-1", "issued" : { "date-parts" : [ [ "2017" ] ] }, "page" : "153331751774406", "title" : "Neuropsychiatric Profile in Early Versus Late Onset Alzheimer\u2019s Disease", "type" : "article-journal" }, "uris" : [ "http://www.mendeley.com/documents/?uuid=6eafb355-c8c1-41b2-8e5e-fcba0126ad17" ] } ], "mendeley" : { "formattedCitation" : "&lt;sup&gt;77&lt;/sup&gt;", "plainTextFormattedCitation" : "77", "previouslyFormattedCitation" : "&lt;sup&gt;77&lt;/sup&gt;" }, "properties" : {  }, "schema" : "https://github.com/citation-style-language/schema/raw/master/csl-citation.json" }</w:instrText>
      </w:r>
      <w:r w:rsidR="00734E19"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7</w:t>
      </w:r>
      <w:r w:rsidR="00734E19" w:rsidRPr="00FF137E">
        <w:rPr>
          <w:rFonts w:ascii="Times New Roman" w:eastAsia="Calibri" w:hAnsi="Times New Roman" w:cs="Times New Roman"/>
          <w:sz w:val="24"/>
          <w:szCs w:val="24"/>
        </w:rPr>
        <w:fldChar w:fldCharType="end"/>
      </w:r>
      <w:r w:rsidR="00C64C81" w:rsidRPr="00FF137E">
        <w:rPr>
          <w:rFonts w:ascii="Times New Roman" w:eastAsia="Calibri" w:hAnsi="Times New Roman" w:cs="Times New Roman"/>
          <w:sz w:val="24"/>
          <w:szCs w:val="24"/>
        </w:rPr>
        <w:t xml:space="preserve"> </w:t>
      </w:r>
      <w:r w:rsidR="002A2417" w:rsidRPr="00FF137E">
        <w:rPr>
          <w:rFonts w:ascii="Times New Roman" w:eastAsia="Calibri" w:hAnsi="Times New Roman" w:cs="Times New Roman"/>
          <w:sz w:val="24"/>
          <w:szCs w:val="24"/>
        </w:rPr>
        <w:t xml:space="preserve">Therefore, any intervention, which can enhance cognitive function, may also </w:t>
      </w:r>
      <w:r w:rsidR="008021A3" w:rsidRPr="00FF137E">
        <w:rPr>
          <w:rFonts w:ascii="Times New Roman" w:eastAsia="Calibri" w:hAnsi="Times New Roman" w:cs="Times New Roman"/>
          <w:sz w:val="24"/>
          <w:szCs w:val="24"/>
        </w:rPr>
        <w:t>add</w:t>
      </w:r>
      <w:r w:rsidR="00BF21AF" w:rsidRPr="00FF137E">
        <w:rPr>
          <w:rFonts w:ascii="Times New Roman" w:eastAsia="Calibri" w:hAnsi="Times New Roman" w:cs="Times New Roman"/>
          <w:sz w:val="24"/>
          <w:szCs w:val="24"/>
        </w:rPr>
        <w:t xml:space="preserve"> to </w:t>
      </w:r>
      <w:r w:rsidR="00B86559" w:rsidRPr="00FF137E">
        <w:rPr>
          <w:rFonts w:ascii="Times New Roman" w:eastAsia="Calibri" w:hAnsi="Times New Roman" w:cs="Times New Roman"/>
          <w:sz w:val="24"/>
          <w:szCs w:val="24"/>
        </w:rPr>
        <w:t xml:space="preserve">reduce NPs. </w:t>
      </w:r>
      <w:r w:rsidR="00BF21AF" w:rsidRPr="00FF137E">
        <w:rPr>
          <w:rFonts w:ascii="Times New Roman" w:eastAsia="Calibri" w:hAnsi="Times New Roman" w:cs="Times New Roman"/>
          <w:sz w:val="24"/>
          <w:szCs w:val="24"/>
        </w:rPr>
        <w:t>Recent epidemiological studies demonstrated t</w:t>
      </w:r>
      <w:r w:rsidR="00420FC1" w:rsidRPr="00FF137E">
        <w:rPr>
          <w:rFonts w:ascii="Times New Roman" w:eastAsia="Calibri" w:hAnsi="Times New Roman" w:cs="Times New Roman"/>
          <w:sz w:val="24"/>
          <w:szCs w:val="24"/>
        </w:rPr>
        <w:t>hat</w:t>
      </w:r>
      <w:r w:rsidR="00E057BA" w:rsidRPr="00FF137E">
        <w:rPr>
          <w:rFonts w:ascii="Times New Roman" w:eastAsia="Calibri" w:hAnsi="Times New Roman" w:cs="Times New Roman"/>
          <w:sz w:val="24"/>
          <w:szCs w:val="24"/>
        </w:rPr>
        <w:t xml:space="preserve"> lifestyle changes</w:t>
      </w:r>
      <w:r w:rsidR="00BF21AF" w:rsidRPr="00FF137E">
        <w:rPr>
          <w:rFonts w:ascii="Times New Roman" w:eastAsia="Calibri" w:hAnsi="Times New Roman" w:cs="Times New Roman"/>
          <w:sz w:val="24"/>
          <w:szCs w:val="24"/>
        </w:rPr>
        <w:t>, such as</w:t>
      </w:r>
      <w:r w:rsidR="00E057BA" w:rsidRPr="00FF137E">
        <w:rPr>
          <w:rFonts w:ascii="Times New Roman" w:eastAsia="Calibri" w:hAnsi="Times New Roman" w:cs="Times New Roman"/>
          <w:sz w:val="24"/>
          <w:szCs w:val="24"/>
        </w:rPr>
        <w:t xml:space="preserve"> </w:t>
      </w:r>
      <w:r w:rsidR="00BF21AF" w:rsidRPr="00FF137E">
        <w:rPr>
          <w:rFonts w:ascii="Times New Roman" w:eastAsia="Calibri" w:hAnsi="Times New Roman" w:cs="Times New Roman"/>
          <w:sz w:val="24"/>
          <w:szCs w:val="24"/>
        </w:rPr>
        <w:t xml:space="preserve">physical exercise, </w:t>
      </w:r>
      <w:r w:rsidR="00E057BA" w:rsidRPr="00FF137E">
        <w:rPr>
          <w:rFonts w:ascii="Times New Roman" w:eastAsia="Calibri" w:hAnsi="Times New Roman" w:cs="Times New Roman"/>
          <w:sz w:val="24"/>
          <w:szCs w:val="24"/>
        </w:rPr>
        <w:t xml:space="preserve">may </w:t>
      </w:r>
      <w:r w:rsidR="000C629F" w:rsidRPr="00FF137E">
        <w:rPr>
          <w:rFonts w:ascii="Times New Roman" w:eastAsia="Calibri" w:hAnsi="Times New Roman" w:cs="Times New Roman"/>
          <w:sz w:val="24"/>
          <w:szCs w:val="24"/>
        </w:rPr>
        <w:t xml:space="preserve"> delay </w:t>
      </w:r>
      <w:r w:rsidR="00E057BA" w:rsidRPr="00FF137E">
        <w:rPr>
          <w:rFonts w:ascii="Times New Roman" w:eastAsia="Calibri" w:hAnsi="Times New Roman" w:cs="Times New Roman"/>
          <w:sz w:val="24"/>
          <w:szCs w:val="24"/>
        </w:rPr>
        <w:t xml:space="preserve">the onset </w:t>
      </w:r>
      <w:r w:rsidR="00BF21AF" w:rsidRPr="00FF137E">
        <w:rPr>
          <w:rFonts w:ascii="Times New Roman" w:eastAsia="Calibri" w:hAnsi="Times New Roman" w:cs="Times New Roman"/>
          <w:sz w:val="24"/>
          <w:szCs w:val="24"/>
        </w:rPr>
        <w:t>or</w:t>
      </w:r>
      <w:r w:rsidR="006600D5" w:rsidRPr="00FF137E">
        <w:rPr>
          <w:rFonts w:ascii="Times New Roman" w:eastAsia="Calibri" w:hAnsi="Times New Roman" w:cs="Times New Roman"/>
          <w:sz w:val="24"/>
          <w:szCs w:val="24"/>
        </w:rPr>
        <w:t xml:space="preserve"> </w:t>
      </w:r>
      <w:r w:rsidR="00BF21AF" w:rsidRPr="00FF137E">
        <w:rPr>
          <w:rFonts w:ascii="Times New Roman" w:eastAsia="Calibri" w:hAnsi="Times New Roman" w:cs="Times New Roman"/>
          <w:sz w:val="24"/>
          <w:szCs w:val="24"/>
        </w:rPr>
        <w:t>progression of AD.</w:t>
      </w:r>
      <w:r w:rsidR="00BF21AF"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2264-008-0402-1", "ISBN" : "1673-7067 (Print)", "ISSN" : "16737067", "PMID" : "18668156", "abstract" : "This article reviewed the beneficial effects of moderate voluntary physical exercise on brain health according to the studies on humans and animals, which includes improving psychological status and cognitive function, enhancing psychological well-being, decreasing the risks of Alzheimer's disease (AD) and dementia, and promoting the effects of antidepressant and anxiolytic. The possible underlying neurobiological mechanisms are involved up-active and down-active pathways. The up-active pathway is associated with enhancements of several neurotransmitters systems afferent to hippocampus, including norepinephrine (NE), serotonin (5-Hydroxytryptamine, 5-HT), acetylcholine (ACh) and gamma-aminobutyric acid (GABA). The down-active pathway is mainly concerned with up-regulation of the brain-derived neurotrophic factor (BDNF) and neurogenesis. It is suggested that NE activation via beta-adrenergic receptors may be essential for exercise-induced BDNF up-regulation. The possible intracellular signaling pathways of NE-mediated BDNF up-expression may be involved in GPCR-MAPK-PI-3K crosstalk and positive feedback.", "author" : [ { "dropping-particle" : "", "family" : "Ma", "given" : "Qiang", "non-dropping-particle" : "", "parse-names" : false, "suffix" : "" } ], "container-title" : "Neuroscience Bulletin", "id" : "ITEM-1", "issue" : "4", "issued" : { "date-parts" : [ [ "2008" ] ] }, "page" : "265-270", "title" : "Beneficial effects of moderate voluntary physical exercise and its biological mechanisms on brain health", "type" : "article", "volume" : "24" }, "uris" : [ "http://www.mendeley.com/documents/?uuid=a8ef0fc6-3524-4d1e-8011-6af268fcc066" ] } ], "mendeley" : { "formattedCitation" : "&lt;sup&gt;59&lt;/sup&gt;", "plainTextFormattedCitation" : "59", "previouslyFormattedCitation" : "&lt;sup&gt;59&lt;/sup&gt;" }, "properties" : {  }, "schema" : "https://github.com/citation-style-language/schema/raw/master/csl-citation.json" }</w:instrText>
      </w:r>
      <w:r w:rsidR="00BF21AF"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59</w:t>
      </w:r>
      <w:r w:rsidR="00BF21AF" w:rsidRPr="00FF137E">
        <w:rPr>
          <w:rFonts w:ascii="Times New Roman" w:eastAsia="Calibri" w:hAnsi="Times New Roman" w:cs="Times New Roman"/>
          <w:sz w:val="24"/>
          <w:szCs w:val="24"/>
        </w:rPr>
        <w:fldChar w:fldCharType="end"/>
      </w:r>
      <w:r w:rsidR="00BF21AF" w:rsidRPr="00FF137E">
        <w:rPr>
          <w:rFonts w:ascii="Times New Roman" w:eastAsia="Calibri" w:hAnsi="Times New Roman" w:cs="Times New Roman"/>
          <w:sz w:val="24"/>
          <w:szCs w:val="24"/>
        </w:rPr>
        <w:t xml:space="preserve"> The</w:t>
      </w:r>
      <w:r w:rsidR="00A84EE4" w:rsidRPr="00FF137E">
        <w:rPr>
          <w:rFonts w:ascii="Times New Roman" w:eastAsia="Calibri" w:hAnsi="Times New Roman" w:cs="Times New Roman"/>
          <w:sz w:val="24"/>
          <w:szCs w:val="24"/>
        </w:rPr>
        <w:t>se</w:t>
      </w:r>
      <w:r w:rsidR="00DC5CB4" w:rsidRPr="00FF137E">
        <w:rPr>
          <w:rFonts w:ascii="Times New Roman" w:eastAsia="Calibri" w:hAnsi="Times New Roman" w:cs="Times New Roman"/>
          <w:sz w:val="24"/>
          <w:szCs w:val="24"/>
        </w:rPr>
        <w:t xml:space="preserve"> </w:t>
      </w:r>
      <w:r w:rsidR="00BF21AF" w:rsidRPr="00FF137E">
        <w:rPr>
          <w:rFonts w:ascii="Times New Roman" w:eastAsia="Calibri" w:hAnsi="Times New Roman" w:cs="Times New Roman"/>
          <w:sz w:val="24"/>
          <w:szCs w:val="24"/>
        </w:rPr>
        <w:t>studies</w:t>
      </w:r>
      <w:r w:rsidR="00E057BA" w:rsidRPr="00FF137E">
        <w:rPr>
          <w:rFonts w:ascii="Times New Roman" w:eastAsia="Calibri" w:hAnsi="Times New Roman" w:cs="Times New Roman"/>
          <w:sz w:val="24"/>
          <w:szCs w:val="24"/>
        </w:rPr>
        <w:t xml:space="preserve"> </w:t>
      </w:r>
      <w:r w:rsidR="009258CE" w:rsidRPr="00FF137E">
        <w:rPr>
          <w:rFonts w:ascii="Times New Roman" w:eastAsia="Calibri" w:hAnsi="Times New Roman" w:cs="Times New Roman"/>
          <w:sz w:val="24"/>
          <w:szCs w:val="24"/>
        </w:rPr>
        <w:t xml:space="preserve">also </w:t>
      </w:r>
      <w:r w:rsidR="00E057BA" w:rsidRPr="00FF137E">
        <w:rPr>
          <w:rFonts w:ascii="Times New Roman" w:eastAsia="Calibri" w:hAnsi="Times New Roman" w:cs="Times New Roman"/>
          <w:sz w:val="24"/>
          <w:szCs w:val="24"/>
        </w:rPr>
        <w:t>reported that patients</w:t>
      </w:r>
      <w:r w:rsidR="00BF21AF" w:rsidRPr="00FF137E">
        <w:rPr>
          <w:rFonts w:ascii="Times New Roman" w:eastAsia="Calibri" w:hAnsi="Times New Roman" w:cs="Times New Roman"/>
          <w:sz w:val="24"/>
          <w:szCs w:val="24"/>
        </w:rPr>
        <w:t xml:space="preserve"> </w:t>
      </w:r>
      <w:r w:rsidR="00E057BA" w:rsidRPr="00FF137E">
        <w:rPr>
          <w:rFonts w:ascii="Times New Roman" w:eastAsia="Calibri" w:hAnsi="Times New Roman" w:cs="Times New Roman"/>
          <w:sz w:val="24"/>
          <w:szCs w:val="24"/>
        </w:rPr>
        <w:t>with AD were less active in midlife and that inactivity</w:t>
      </w:r>
      <w:r w:rsidR="00A84EE4" w:rsidRPr="00FF137E">
        <w:rPr>
          <w:rFonts w:ascii="Times New Roman" w:eastAsia="Calibri" w:hAnsi="Times New Roman" w:cs="Times New Roman"/>
          <w:sz w:val="24"/>
          <w:szCs w:val="24"/>
        </w:rPr>
        <w:t xml:space="preserve"> (defined as not meeting physical activity </w:t>
      </w:r>
      <w:r w:rsidR="006340A5" w:rsidRPr="00FF137E">
        <w:rPr>
          <w:rFonts w:ascii="Times New Roman" w:eastAsia="Calibri" w:hAnsi="Times New Roman" w:cs="Times New Roman"/>
          <w:sz w:val="24"/>
          <w:szCs w:val="24"/>
        </w:rPr>
        <w:t>guidelines)</w:t>
      </w:r>
      <w:r w:rsidR="00E057BA" w:rsidRPr="00FF137E">
        <w:rPr>
          <w:rFonts w:ascii="Times New Roman" w:eastAsia="Calibri" w:hAnsi="Times New Roman" w:cs="Times New Roman"/>
          <w:sz w:val="24"/>
          <w:szCs w:val="24"/>
        </w:rPr>
        <w:t xml:space="preserve"> was associated with a 250%</w:t>
      </w:r>
      <w:r w:rsidR="00BF21AF" w:rsidRPr="00FF137E">
        <w:rPr>
          <w:rFonts w:ascii="Times New Roman" w:eastAsia="Calibri" w:hAnsi="Times New Roman" w:cs="Times New Roman"/>
          <w:sz w:val="24"/>
          <w:szCs w:val="24"/>
        </w:rPr>
        <w:t xml:space="preserve"> </w:t>
      </w:r>
      <w:r w:rsidR="00E057BA" w:rsidRPr="00FF137E">
        <w:rPr>
          <w:rFonts w:ascii="Times New Roman" w:eastAsia="Calibri" w:hAnsi="Times New Roman" w:cs="Times New Roman"/>
          <w:sz w:val="24"/>
          <w:szCs w:val="24"/>
        </w:rPr>
        <w:t>increased risk of developing AD</w:t>
      </w:r>
      <w:r w:rsidR="009258CE" w:rsidRPr="00FF137E">
        <w:rPr>
          <w:rFonts w:ascii="Times New Roman" w:eastAsia="Calibri" w:hAnsi="Times New Roman" w:cs="Times New Roman"/>
          <w:sz w:val="24"/>
          <w:szCs w:val="24"/>
        </w:rPr>
        <w:t xml:space="preserve">, and that </w:t>
      </w:r>
      <w:r w:rsidR="001C5405" w:rsidRPr="00FF137E">
        <w:rPr>
          <w:rFonts w:ascii="Times New Roman" w:eastAsia="Calibri" w:hAnsi="Times New Roman" w:cs="Times New Roman"/>
          <w:sz w:val="24"/>
          <w:szCs w:val="24"/>
        </w:rPr>
        <w:t>high</w:t>
      </w:r>
      <w:r w:rsidR="00E057BA" w:rsidRPr="00FF137E">
        <w:rPr>
          <w:rFonts w:ascii="Times New Roman" w:eastAsia="Calibri" w:hAnsi="Times New Roman" w:cs="Times New Roman"/>
          <w:sz w:val="24"/>
          <w:szCs w:val="24"/>
        </w:rPr>
        <w:t xml:space="preserve"> activity </w:t>
      </w:r>
      <w:r w:rsidR="001C5405" w:rsidRPr="00FF137E">
        <w:rPr>
          <w:rFonts w:ascii="Times New Roman" w:eastAsia="Calibri" w:hAnsi="Times New Roman" w:cs="Times New Roman"/>
          <w:sz w:val="24"/>
          <w:szCs w:val="24"/>
        </w:rPr>
        <w:t xml:space="preserve">could </w:t>
      </w:r>
      <w:r w:rsidR="00DC5CB4" w:rsidRPr="00FF137E">
        <w:rPr>
          <w:rFonts w:ascii="Times New Roman" w:eastAsia="Calibri" w:hAnsi="Times New Roman" w:cs="Times New Roman"/>
          <w:sz w:val="24"/>
          <w:szCs w:val="24"/>
        </w:rPr>
        <w:t>contribute to</w:t>
      </w:r>
      <w:r w:rsidR="00E057BA" w:rsidRPr="00FF137E">
        <w:rPr>
          <w:rFonts w:ascii="Times New Roman" w:eastAsia="Calibri" w:hAnsi="Times New Roman" w:cs="Times New Roman"/>
          <w:sz w:val="24"/>
          <w:szCs w:val="24"/>
        </w:rPr>
        <w:t>a 60% decrease in the incidence of AD</w:t>
      </w:r>
      <w:r w:rsidR="001C5405" w:rsidRPr="00FF137E">
        <w:rPr>
          <w:rFonts w:ascii="Times New Roman" w:eastAsia="Calibri" w:hAnsi="Times New Roman" w:cs="Times New Roman"/>
          <w:sz w:val="24"/>
          <w:szCs w:val="24"/>
        </w:rPr>
        <w:t>.</w:t>
      </w:r>
      <w:r w:rsidR="00097DD8" w:rsidRPr="00FF137E">
        <w:rPr>
          <w:rFonts w:ascii="Times New Roman" w:eastAsia="Calibri" w:hAnsi="Times New Roman" w:cs="Times New Roman"/>
          <w:sz w:val="24"/>
          <w:szCs w:val="24"/>
        </w:rPr>
        <w:t xml:space="preserve"> </w:t>
      </w:r>
      <w:r w:rsidR="00097DD8"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73/pnas.061002998", "ISBN" : "0027-8424 (Print)\\r0027-8424 (Linking)", "ISSN" : "0027-8424", "PMID" : "11248097", "abstract" : "The development of Alzheimer's disease (AD) later in life may be reflective of environmental factors operating over the course of a lifetime. Educational and occupational attainments have been found to be protective against the development of the disease but participation in activities has received little attention. In a case-control study, we collected questionnaire data about 26 nonoccupational activities from ages 20 to 60. Participants included 193 people with probable or possible AD and 358 healthy control-group members. Activity patterns for intellectual, passive, and physical activities were classified by using an adaptation of a published scale in terms of \"diversity\" (total number of activities), \"intensity\" (hours per month), and \"percentage intensity\" (percentage of total activity hours devoted to each activity category). The control group was more active during midlife than the case group was for all three activity categories, even after controlling for age, gender, income adequacy, and education. The odds ratio for AD in those performing less than the mean value of activities was 3.85 (95% confidence interval: 2.65-5.58, P &lt; 0.001). The increase in time devoted to intellectual activities from early adulthood (20-39) to middle adulthood (40-60) was associated with a significant decrease in the probability of membership in the case group. We conclude that diversity of activities and intensity of intellectual activities were reduced in patients with AD as compared with the control group. These findings may be because inactivity is a risk factor for the disease or because inactivity is a reflection of very early subclinical effects of the disease, or both.", "author" : [ { "dropping-particle" : "", "family" : "Friedland", "given" : "R. P.", "non-dropping-particle" : "", "parse-names" : false, "suffix" : "" }, { "dropping-particle" : "", "family" : "Fritsch", "given" : "T.", "non-dropping-particle" : "", "parse-names" : false, "suffix" : "" }, { "dropping-particle" : "", "family" : "Smyth", "given" : "K. A.", "non-dropping-particle" : "", "parse-names" : false, "suffix" : "" }, { "dropping-particle" : "", "family" : "Koss", "given" : "E.", "non-dropping-particle" : "", "parse-names" : false, "suffix" : "" }, { "dropping-particle" : "", "family" : "Lerner", "given" : "A. J.", "non-dropping-particle" : "", "parse-names" : false, "suffix" : "" }, { "dropping-particle" : "", "family" : "Chen", "given" : "C. H.", "non-dropping-particle" : "", "parse-names" : false, "suffix" : "" }, { "dropping-particle" : "", "family" : "Petot", "given" : "G. J.", "non-dropping-particle" : "", "parse-names" : false, "suffix" : "" }, { "dropping-particle" : "", "family" : "Debanne", "given" : "S. M.", "non-dropping-particle" : "", "parse-names" : false, "suffix" : "" } ], "container-title" : "Proceedings of the National Academy of Sciences", "id" : "ITEM-1", "issue" : "6", "issued" : { "date-parts" : [ [ "2001" ] ] }, "page" : "3440-3445", "title" : "Patients with Alzheimer's disease have reduced activities in midlife compared with healthy control-group members", "type" : "article-journal", "volume" : "98" }, "uris" : [ "http://www.mendeley.com/documents/?uuid=3fea6e7f-3208-4148-ab3e-bc4c950636b5" ] }, { "id" : "ITEM-2", "itemData" : { "DOI" : "noc00302 [pii]", "ISBN" : "0003-9942", "ISSN" : "0003-9942", "PMID" : "11255456", "abstract" : "CONTEXT: Dementia is common, costly, and highly age related. Little attention has been paid to the identification of modifiable lifestyle habits for its prevention. OBJECTIVE: To explore the association between physical activity and the risk of cognitive impairment and dementia. DESIGN, SETTING, AND SUBJECTS: Data come from a community sample of 9008 randomly selected men and women 65 years or older, who were evaluated in the 1991-1992 Canadian Study of Health and Aging, a prospective cohort study of dementia. Of the 6434 eligible subjects who were cognitively normal at baseline, 4615 completed a 5-year follow-up. Screening and clinical evaluations were done at both waves of the study. In 1996-1997, 3894 remained without cognitive impairment, 436 were diagnosed as having cognitive impairment-no dementia, and 285 were diagnosed as having dementia. MAIN OUTCOME MEASURE: Incident cognitive impairment and dementia by levels of physical activity at baseline. RESULTS: Compared with no exercise, physical activity was associated with lower risks of cognitive impairment, Alzheimer disease, and dementia of any type. Significant trends for increased protection with greater physical activity were observed. High levels of physical activity were associated with reduced risks of cognitive impairment (age-, sex-, and education-adjusted odds ratio, 0.58; 95% confidence interval, 0.41-0.83), Alzheimer disease (odds ratio, 0.50; 95% confidence interval, 0.28-0.90), and dementia of any type (odds ratio, 0.63; 95% confidence interval, 0.40-0.98). CONCLUSION: Regular physical activity could represent an important and potent protective factor for cognitive decline and dementia in elderly persons.", "author" : [ { "dropping-particle" : "", "family" : "Laurin", "given" : "D", "non-dropping-particle" : "", "parse-names" : false, "suffix" : "" }, { "dropping-particle" : "", "family" : "Verreault", "given" : "R", "non-dropping-particle" : "", "parse-names" : false, "suffix" : "" }, { "dropping-particle" : "", "family" : "Lindsay", "given" : "J", "non-dropping-particle" : "", "parse-names" : false, "suffix" : "" }, { "dropping-particle" : "", "family" : "MacPherson", "given" : "K", "non-dropping-particle" : "", "parse-names" : false, "suffix" : "" }, { "dropping-particle" : "", "family" : "Rockwood", "given" : "K", "non-dropping-particle" : "", "parse-names" : false, "suffix" : "" } ], "container-title" : "Archives of neurology", "id" : "ITEM-2", "issue" : "3", "issued" : { "date-parts" : [ [ "2001" ] ] }, "page" : "498-504", "title" : "Physical activity and risk of cognitive impairment and dementia in elderly persons.", "type" : "article", "volume" : "58" }, "uris" : [ "http://www.mendeley.com/documents/?uuid=01a1806a-4e64-49cf-87dc-5522c71117c2" ] } ], "mendeley" : { "formattedCitation" : "&lt;sup&gt;78,79&lt;/sup&gt;", "plainTextFormattedCitation" : "78,79", "previouslyFormattedCitation" : "&lt;sup&gt;78,79&lt;/sup&gt;" }, "properties" : {  }, "schema" : "https://github.com/citation-style-language/schema/raw/master/csl-citation.json" }</w:instrText>
      </w:r>
      <w:r w:rsidR="00097DD8"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78,79</w:t>
      </w:r>
      <w:r w:rsidR="00097DD8" w:rsidRPr="00FF137E">
        <w:rPr>
          <w:rFonts w:ascii="Times New Roman" w:eastAsia="Calibri" w:hAnsi="Times New Roman" w:cs="Times New Roman"/>
          <w:sz w:val="24"/>
          <w:szCs w:val="24"/>
        </w:rPr>
        <w:fldChar w:fldCharType="end"/>
      </w:r>
      <w:r w:rsidR="00420FC1" w:rsidRPr="00FF137E">
        <w:rPr>
          <w:rFonts w:ascii="Times New Roman" w:eastAsia="Calibri" w:hAnsi="Times New Roman" w:cs="Times New Roman"/>
          <w:sz w:val="24"/>
          <w:szCs w:val="24"/>
        </w:rPr>
        <w:t xml:space="preserve"> </w:t>
      </w:r>
    </w:p>
    <w:p w14:paraId="06F6A10C" w14:textId="7F293013" w:rsidR="00A5782A" w:rsidRPr="00FF137E" w:rsidRDefault="00985BBC" w:rsidP="00D3682C">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For instance, </w:t>
      </w:r>
      <w:r w:rsidR="00A5782A" w:rsidRPr="00FF137E">
        <w:rPr>
          <w:rFonts w:ascii="Times New Roman" w:eastAsia="Calibri" w:hAnsi="Times New Roman" w:cs="Times New Roman"/>
          <w:sz w:val="24"/>
          <w:szCs w:val="24"/>
        </w:rPr>
        <w:t>Donovan et al</w:t>
      </w:r>
      <w:r w:rsidR="00017B1F" w:rsidRPr="00FF137E">
        <w:rPr>
          <w:rFonts w:ascii="Times New Roman" w:eastAsia="Calibri" w:hAnsi="Times New Roman" w:cs="Times New Roman"/>
          <w:sz w:val="24"/>
          <w:szCs w:val="24"/>
        </w:rPr>
        <w:t>.</w:t>
      </w:r>
      <w:r w:rsidR="00A5782A" w:rsidRPr="00FF137E">
        <w:rPr>
          <w:rFonts w:ascii="Times New Roman" w:eastAsia="Calibri" w:hAnsi="Times New Roman" w:cs="Times New Roman"/>
          <w:sz w:val="24"/>
          <w:szCs w:val="24"/>
        </w:rPr>
        <w:t xml:space="preserve"> found that higher amyloid-beta </w:t>
      </w:r>
      <w:r w:rsidR="00701AD9" w:rsidRPr="00FF137E">
        <w:rPr>
          <w:rFonts w:ascii="Times New Roman" w:eastAsia="Calibri" w:hAnsi="Times New Roman" w:cs="Times New Roman"/>
          <w:sz w:val="24"/>
          <w:szCs w:val="24"/>
        </w:rPr>
        <w:t>burden (position emission tomography</w:t>
      </w:r>
      <w:r w:rsidR="003F5EC5" w:rsidRPr="00FF137E">
        <w:rPr>
          <w:rFonts w:ascii="Times New Roman" w:eastAsia="Calibri" w:hAnsi="Times New Roman" w:cs="Times New Roman"/>
          <w:sz w:val="24"/>
          <w:szCs w:val="24"/>
        </w:rPr>
        <w:t xml:space="preserve"> measures of cortical aggregate amyloid beta) </w:t>
      </w:r>
      <w:r w:rsidR="00A5782A" w:rsidRPr="00FF137E">
        <w:rPr>
          <w:rFonts w:ascii="Times New Roman" w:eastAsia="Calibri" w:hAnsi="Times New Roman" w:cs="Times New Roman"/>
          <w:sz w:val="24"/>
          <w:szCs w:val="24"/>
        </w:rPr>
        <w:t>was related to</w:t>
      </w:r>
      <w:r w:rsidR="00CE736A" w:rsidRPr="00FF137E">
        <w:rPr>
          <w:rFonts w:ascii="Times New Roman" w:eastAsia="Calibri" w:hAnsi="Times New Roman" w:cs="Times New Roman"/>
          <w:sz w:val="24"/>
          <w:szCs w:val="24"/>
        </w:rPr>
        <w:t xml:space="preserve"> increased</w:t>
      </w:r>
      <w:r w:rsidR="00A5782A" w:rsidRPr="00FF137E">
        <w:rPr>
          <w:rFonts w:ascii="Times New Roman" w:eastAsia="Calibri" w:hAnsi="Times New Roman" w:cs="Times New Roman"/>
          <w:sz w:val="24"/>
          <w:szCs w:val="24"/>
        </w:rPr>
        <w:t xml:space="preserve"> anxious-depressive symptoms</w:t>
      </w:r>
      <w:r w:rsidR="00CE736A" w:rsidRPr="00FF137E">
        <w:rPr>
          <w:rFonts w:ascii="Times New Roman" w:eastAsia="Calibri" w:hAnsi="Times New Roman" w:cs="Times New Roman"/>
          <w:sz w:val="24"/>
          <w:szCs w:val="24"/>
        </w:rPr>
        <w:t>,</w:t>
      </w:r>
      <w:r w:rsidR="00A5782A" w:rsidRPr="00FF137E">
        <w:rPr>
          <w:rFonts w:ascii="Times New Roman" w:eastAsia="Calibri" w:hAnsi="Times New Roman" w:cs="Times New Roman"/>
          <w:sz w:val="24"/>
          <w:szCs w:val="24"/>
        </w:rPr>
        <w:t xml:space="preserve"> </w:t>
      </w:r>
      <w:r w:rsidR="00907CEC" w:rsidRPr="00FF137E">
        <w:rPr>
          <w:rFonts w:ascii="Times New Roman" w:eastAsia="Calibri" w:hAnsi="Times New Roman" w:cs="Times New Roman"/>
          <w:sz w:val="24"/>
          <w:szCs w:val="24"/>
        </w:rPr>
        <w:t xml:space="preserve">even in </w:t>
      </w:r>
      <w:r w:rsidR="00A5782A" w:rsidRPr="00FF137E">
        <w:rPr>
          <w:rFonts w:ascii="Times New Roman" w:eastAsia="Calibri" w:hAnsi="Times New Roman" w:cs="Times New Roman"/>
          <w:sz w:val="24"/>
          <w:szCs w:val="24"/>
        </w:rPr>
        <w:t xml:space="preserve">cognitively </w:t>
      </w:r>
      <w:r w:rsidR="00907CEC" w:rsidRPr="00FF137E">
        <w:rPr>
          <w:rFonts w:ascii="Times New Roman" w:eastAsia="Calibri" w:hAnsi="Times New Roman" w:cs="Times New Roman"/>
          <w:sz w:val="24"/>
          <w:szCs w:val="24"/>
        </w:rPr>
        <w:t xml:space="preserve">healthy </w:t>
      </w:r>
      <w:r w:rsidR="00A5782A" w:rsidRPr="00FF137E">
        <w:rPr>
          <w:rFonts w:ascii="Times New Roman" w:eastAsia="Calibri" w:hAnsi="Times New Roman" w:cs="Times New Roman"/>
          <w:sz w:val="24"/>
          <w:szCs w:val="24"/>
        </w:rPr>
        <w:t>older</w:t>
      </w:r>
      <w:r w:rsidR="00907CEC" w:rsidRPr="00FF137E">
        <w:rPr>
          <w:rFonts w:ascii="Times New Roman" w:eastAsia="Calibri" w:hAnsi="Times New Roman" w:cs="Times New Roman"/>
          <w:sz w:val="24"/>
          <w:szCs w:val="24"/>
        </w:rPr>
        <w:t xml:space="preserve"> people. </w:t>
      </w:r>
      <w:r w:rsidR="00907CEC"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176/appi.ajp.2017.17040442", "ISSN" : "0002-953X", "PMID" : "29325447", "abstract" : "Objective:\r\n\r\nTo understand the role of depressive symptoms in preclinical Alzheimer\u2019s disease, it is essential to define their temporal relationship to Alzheimer\u2019s proteinopathies in cognitively normal older adults. The study objective was to examine associations of brain amyloid beta and longitudinal measures of depression and depressive symptom clusters in a cognitively normal sample of older adults.\r\n\r\nMethod:\r\nA total of 270 community-dwelling, cognitively normal elderly individuals underwent baseline Pittsburgh compound B (PiB) positron emission tomography (PET) measures of cortical aggregate amyloid beta and annual assessments with the 30-item Geriatric Depression Scale (GDS). The authors evaluated continuous PiB binding as a predictor of GDS score or GDS cluster, calculated as total scores and mean scores for three GDS item clusters (apathy-anhedonia, dysphoria, and anxiety-concentration), across time (1\u20135 years; mean=3.8 years) in separate mixed-effects models with backward elimination. Initial predictors included PiB binding, age, sex, Hollingshead score, American National Adult Reading Test (AMNART) score, apolipoprotein E \u03b54 status, depression history, and their interactions with time.\r\n\r\nResults:\r\nHigher PiB binding predicted accelerated rates of increase in GDS score over time, adjusting for depression history. Higher PiB binding also predicted steeper rates of increase for anxiety-concentration scores, adjusting for depression history and the AMNART score-by-time interaction. In a post hoc model estimating anxiety scores without concentration disturbance items, the PiB binding-by-time interaction remained significant.\r\n\r\nConclusions:\r\nHigher amyloid beta burden was associated with increasing anxious-depressive symptoms over time in cognitively normal older individuals. Prior depression history was related to higher but not worsening symptom ratings. These results suggest a direct or indirect association of elevated amyloid beta levels with worsening anxious-depressive symptoms and support the hypothesis that emerging neuropsychiatric symptoms represent an early manifestation of preclinical Alzheimer\u2019s disease.", "author" : [ { "dropping-particle" : "", "family" : "Donovan", "given" : "Nancy J.", "non-dropping-particle" : "", "parse-names" : false, "suffix" : "" }, { "dropping-particle" : "", "family" : "Locascio", "given" : "Joseph J.", "non-dropping-particle" : "", "parse-names" : false, "suffix" : "" }, { "dropping-particle" : "", "family" : "Marshall", "given" : "Gad A.", "non-dropping-particle" : "", "parse-names" : false, "suffix" : "" }, { "dropping-particle" : "", "family" : "Gatchel", "given" : "Jennifer", "non-dropping-particle" : "", "parse-names" : false, "suffix" : "" }, { "dropping-particle" : "", "family" : "Hanseeuw", "given" : "Bernard J.", "non-dropping-particle" : "", "parse-names" : false, "suffix" : "" }, { "dropping-particle" : "", "family" : "Rentz", "given" : "Dorene M.", "non-dropping-particle" : "", "parse-names" : false, "suffix" : "" }, { "dropping-particle" : "", "family" : "Johnson", "given" : "Keith A.", "non-dropping-particle" : "", "parse-names" : false, "suffix" : "" }, { "dropping-particle" : "", "family" : "Sperling", "given" : "Reisa A.", "non-dropping-particle" : "", "parse-names" : false, "suffix" : "" } ], "container-title" : "American Journal of Psychiatry", "id" : "ITEM-1", "issued" : { "date-parts" : [ [ "2018" ] ] }, "page" : "appi.ajp.2017.1", "title" : "Longitudinal Association of Amyloid Beta and Anxious-Depressive Symptoms in Cognitively Normal Older Adults", "type" : "article-journal" }, "uris" : [ "http://www.mendeley.com/documents/?uuid=85de12d2-fecd-432b-82e6-9f0678d0c11b" ] } ], "mendeley" : { "formattedCitation" : "&lt;sup&gt;80&lt;/sup&gt;", "plainTextFormattedCitation" : "80", "previouslyFormattedCitation" : "&lt;sup&gt;80&lt;/sup&gt;" }, "properties" : {  }, "schema" : "https://github.com/citation-style-language/schema/raw/master/csl-citation.json" }</w:instrText>
      </w:r>
      <w:r w:rsidR="00907CEC"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80</w:t>
      </w:r>
      <w:r w:rsidR="00907CEC" w:rsidRPr="00FF137E">
        <w:rPr>
          <w:rFonts w:ascii="Times New Roman" w:eastAsia="Calibri" w:hAnsi="Times New Roman" w:cs="Times New Roman"/>
          <w:sz w:val="24"/>
          <w:szCs w:val="24"/>
        </w:rPr>
        <w:fldChar w:fldCharType="end"/>
      </w:r>
      <w:r w:rsidR="00017B1F" w:rsidRPr="00FF137E">
        <w:rPr>
          <w:rFonts w:ascii="Times New Roman" w:eastAsia="Calibri" w:hAnsi="Times New Roman" w:cs="Times New Roman"/>
          <w:sz w:val="24"/>
          <w:szCs w:val="24"/>
        </w:rPr>
        <w:t xml:space="preserve"> </w:t>
      </w:r>
      <w:r w:rsidR="00907CEC" w:rsidRPr="00FF137E">
        <w:rPr>
          <w:rFonts w:ascii="Times New Roman" w:eastAsia="Calibri" w:hAnsi="Times New Roman" w:cs="Times New Roman"/>
          <w:sz w:val="24"/>
          <w:szCs w:val="24"/>
        </w:rPr>
        <w:t xml:space="preserve">Another study showed that </w:t>
      </w:r>
      <w:r w:rsidR="00907CEC" w:rsidRPr="00FF137E">
        <w:rPr>
          <w:rFonts w:ascii="Times New Roman" w:eastAsia="Calibri" w:hAnsi="Times New Roman" w:cs="Times New Roman"/>
          <w:bCs/>
          <w:sz w:val="24"/>
          <w:szCs w:val="24"/>
        </w:rPr>
        <w:t>amyloid deposition strongly correlated with agitation in patients with AD and MCI</w:t>
      </w:r>
      <w:r w:rsidR="00907CEC" w:rsidRPr="00FF137E">
        <w:rPr>
          <w:rFonts w:ascii="Times New Roman" w:eastAsia="Calibri" w:hAnsi="Times New Roman" w:cs="Times New Roman"/>
          <w:b/>
          <w:bCs/>
          <w:sz w:val="24"/>
          <w:szCs w:val="24"/>
        </w:rPr>
        <w:t xml:space="preserve">. </w:t>
      </w:r>
      <w:r w:rsidR="00907CEC" w:rsidRPr="00FF137E">
        <w:rPr>
          <w:rFonts w:ascii="Times New Roman" w:eastAsia="Calibri" w:hAnsi="Times New Roman" w:cs="Times New Roman"/>
          <w:b/>
          <w:bCs/>
          <w:sz w:val="24"/>
          <w:szCs w:val="24"/>
        </w:rPr>
        <w:fldChar w:fldCharType="begin" w:fldLock="1"/>
      </w:r>
      <w:r w:rsidR="00507382" w:rsidRPr="00FF137E">
        <w:rPr>
          <w:rFonts w:ascii="Times New Roman" w:eastAsia="Calibri" w:hAnsi="Times New Roman" w:cs="Times New Roman"/>
          <w:b/>
          <w:bCs/>
          <w:sz w:val="24"/>
          <w:szCs w:val="24"/>
        </w:rPr>
        <w:instrText>ADDIN CSL_CITATION { "citationItems" : [ { "id" : "ITEM-1", "itemData" : { "DOI" : "10.3233/JAD-170383", "ISSN" : "1875-8908 (Electronic)", "PMID" : "28777752", "abstract" : "BACKGROUND: Expression of neuronal thread protein (NTP), which is considered to be related to neuritic sprouting and neuronal death, may be elevated in brain tissue, cerebrospinal fluid, and even urine in patients with Alzheimer's disease (AD). OBJECTIVE: In this study, we analyzed the correlation between urine AD-associated NTP (AD7c-NTP) level, and amyloid-beta (Abeta) deposition, and clinical symptoms in AD and mild cognitive impairment (MCI). METHODS: Twenty-two patients with mild to moderate AD and 8 subjects with MCI were recruited. Abeta deposition was measured with [11C]-labeled Pittsburgh compound B (PiB)-positron emission tomography (PET) in all participants. Urine AD7c-NTP levels were measured using enzyme-linked immunosorbent assay. Mini-Mental State Examination (MMSE) and Neuropsychiatric Inventory (NPI) were used to evaluate cognitive function and behavioral psychological symptoms, respectively. RESULTS: Fourteen (63.6%) of AD patients and 2 (25.0%) of MCI subjects were Abeta positive on PiB-PET. There was a significant difference in urine AD7c-NTP level between Abeta positive (2.27+/-2.22 ng/ml) and negative (0.55+/-0.60 ng/ml) subjects (p = 0.018). Using 1.46 ng/ml as a cut-off value, 68.8% of Abeta positive subjects showed elevated urine AD7c-NTP level, and 92.9% of Abeta negative subjects showed normal urine AD7c-NTP level. There were no relationships between urine AD7c-NTP level and MMSE and total NPI scores. However, AD7c-NTP level positively correlated with agitation score on NPI. CONCLUSIONS: Urine AD7c-NTP had high specificity and moderate sensitivity in predicting Abeta deposition among patients with cognitive impairment. Furthermore, urine AD7c-NTP level strongly correlated with the symptom of agitation.", "author" : [ { "dropping-particle" : "", "family" : "Zhang", "given" : "Nan", "non-dropping-particle" : "", "parse-names" : false, "suffix" : "" }, { "dropping-particle" : "", "family" : "Zhang", "given" : "Liling", "non-dropping-particle" : "", "parse-names" : false, "suffix" : "" }, { "dropping-particle" : "", "family" : "Li", "given" : "Yan", "non-dropping-particle" : "", "parse-names" : false, "suffix" : "" }, { "dropping-particle" : "", "family" : "Gordon", "given" : "Marc L", "non-dropping-particle" : "", "parse-names" : false, "suffix" : "" }, { "dropping-particle" : "", "family" : "Cai", "given" : "Li", "non-dropping-particle" : "", "parse-names" : false, "suffix" : "" }, { "dropping-particle" : "", "family" : "Wang", "given" : "Ying", "non-dropping-particle" : "", "parse-names" : false, "suffix" : "" }, { "dropping-particle" : "", "family" : "Xing", "given" : "Mengya", "non-dropping-particle" : "", "parse-names" : false, "suffix" : "" }, { "dropping-particle" : "", "family" : "Cheng", "given" : "Yan", "non-dropping-particle" : "", "parse-names" : false, "suffix" : "" } ], "container-title" : "Journal of Alzheimer's disease : JAD", "id" : "ITEM-1", "issue" : "1", "issued" : { "date-parts" : [ [ "2017" ] ] }, "language" : "eng", "page" : "87-95", "publisher-place" : "Netherlands", "title" : "Urine AD7c-NTP Predicts Amyloid Deposition and Symptom of Agitation in Patients with Alzheimer's Disease and Mild Cognitive Impairment.", "type" : "article-journal", "volume" : "60" }, "uris" : [ "http://www.mendeley.com/documents/?uuid=4cdff9ae-1401-4ad9-af1a-0bee9c4b118f" ] } ], "mendeley" : { "formattedCitation" : "&lt;sup&gt;81&lt;/sup&gt;", "plainTextFormattedCitation" : "81", "previouslyFormattedCitation" : "&lt;sup&gt;81&lt;/sup&gt;" }, "properties" : {  }, "schema" : "https://github.com/citation-style-language/schema/raw/master/csl-citation.json" }</w:instrText>
      </w:r>
      <w:r w:rsidR="00907CEC" w:rsidRPr="00FF137E">
        <w:rPr>
          <w:rFonts w:ascii="Times New Roman" w:eastAsia="Calibri" w:hAnsi="Times New Roman" w:cs="Times New Roman"/>
          <w:b/>
          <w:bCs/>
          <w:sz w:val="24"/>
          <w:szCs w:val="24"/>
        </w:rPr>
        <w:fldChar w:fldCharType="separate"/>
      </w:r>
      <w:r w:rsidR="008868D4" w:rsidRPr="00FF137E">
        <w:rPr>
          <w:rFonts w:ascii="Times New Roman" w:eastAsia="Calibri" w:hAnsi="Times New Roman" w:cs="Times New Roman"/>
          <w:bCs/>
          <w:sz w:val="24"/>
          <w:szCs w:val="24"/>
          <w:vertAlign w:val="superscript"/>
        </w:rPr>
        <w:t>81</w:t>
      </w:r>
      <w:r w:rsidR="00907CEC" w:rsidRPr="00FF137E">
        <w:rPr>
          <w:rFonts w:ascii="Times New Roman" w:eastAsia="Calibri" w:hAnsi="Times New Roman" w:cs="Times New Roman"/>
          <w:b/>
          <w:bCs/>
          <w:sz w:val="24"/>
          <w:szCs w:val="24"/>
        </w:rPr>
        <w:fldChar w:fldCharType="end"/>
      </w:r>
      <w:r w:rsidR="0067061F" w:rsidRPr="00FF137E">
        <w:rPr>
          <w:rFonts w:ascii="Times New Roman" w:eastAsia="Calibri" w:hAnsi="Times New Roman" w:cs="Times New Roman"/>
          <w:b/>
          <w:bCs/>
          <w:sz w:val="24"/>
          <w:szCs w:val="24"/>
        </w:rPr>
        <w:t xml:space="preserve"> </w:t>
      </w:r>
      <w:r w:rsidR="004A1507" w:rsidRPr="00FF137E">
        <w:rPr>
          <w:rFonts w:ascii="Times New Roman" w:eastAsia="Calibri" w:hAnsi="Times New Roman" w:cs="Times New Roman"/>
          <w:sz w:val="24"/>
          <w:szCs w:val="24"/>
        </w:rPr>
        <w:t>Experimental studies with AD</w:t>
      </w:r>
      <w:r w:rsidR="00CD4356" w:rsidRPr="00FF137E">
        <w:rPr>
          <w:rFonts w:ascii="Times New Roman" w:eastAsia="Calibri" w:hAnsi="Times New Roman" w:cs="Times New Roman"/>
          <w:sz w:val="24"/>
          <w:szCs w:val="24"/>
        </w:rPr>
        <w:t xml:space="preserve"> </w:t>
      </w:r>
      <w:r w:rsidR="00A32BEB" w:rsidRPr="00FF137E">
        <w:rPr>
          <w:rFonts w:ascii="Times New Roman" w:eastAsia="Calibri" w:hAnsi="Times New Roman" w:cs="Times New Roman"/>
          <w:sz w:val="24"/>
          <w:szCs w:val="24"/>
        </w:rPr>
        <w:t>demonstrated</w:t>
      </w:r>
      <w:r w:rsidR="004A1507" w:rsidRPr="00FF137E">
        <w:rPr>
          <w:rFonts w:ascii="Times New Roman" w:eastAsia="Calibri" w:hAnsi="Times New Roman" w:cs="Times New Roman"/>
          <w:sz w:val="24"/>
          <w:szCs w:val="24"/>
        </w:rPr>
        <w:t xml:space="preserve"> that physical exercise can decrease significantly amyloid-β</w:t>
      </w:r>
      <w:r w:rsidR="004A1507" w:rsidRPr="00FF137E">
        <w:rPr>
          <w:rFonts w:ascii="Times New Roman" w:eastAsia="Calibri" w:hAnsi="Times New Roman" w:cs="Times New Roman"/>
          <w:sz w:val="24"/>
          <w:szCs w:val="24"/>
          <w:vertAlign w:val="subscript"/>
        </w:rPr>
        <w:t xml:space="preserve">42 </w:t>
      </w:r>
      <w:r w:rsidR="004A1507" w:rsidRPr="00FF137E">
        <w:rPr>
          <w:rFonts w:ascii="Times New Roman" w:eastAsia="Calibri" w:hAnsi="Times New Roman" w:cs="Times New Roman"/>
          <w:sz w:val="24"/>
          <w:szCs w:val="24"/>
        </w:rPr>
        <w:t>protein in animal brain</w:t>
      </w:r>
      <w:r w:rsidR="00A32BEB" w:rsidRPr="00FF137E">
        <w:rPr>
          <w:rFonts w:ascii="Times New Roman" w:eastAsia="Calibri" w:hAnsi="Times New Roman" w:cs="Times New Roman"/>
          <w:sz w:val="24"/>
          <w:szCs w:val="24"/>
        </w:rPr>
        <w:t>s</w:t>
      </w:r>
      <w:r w:rsidR="004A1507" w:rsidRPr="00FF137E">
        <w:rPr>
          <w:rFonts w:ascii="Times New Roman" w:eastAsia="Calibri" w:hAnsi="Times New Roman" w:cs="Times New Roman"/>
          <w:sz w:val="24"/>
          <w:szCs w:val="24"/>
        </w:rPr>
        <w:t xml:space="preserve">. </w:t>
      </w:r>
      <w:r w:rsidR="00ED7FFA"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523/JNEUROSCI.0496-05.2005", "ISBN" : "1529-2401 (Electronic)\\r0270-6474 (Linking)", "ISSN" : "0270-6474", "PMID" : "15858047", "abstract" : "Alzheimer's disease (AD) is a progressive neurodegenerative disorder for which there are few therapeutics that affect the underlying disease mechanism. Recent epidemiological studies, however, suggest that lifestyle changes may slow the onset/progression of AD. Here we have used TgCRND8 mice to examine directly the interaction between exercise and the AD cascade. Five months of voluntary exercise resulted in a decrease in extracellular amyloid-beta (Abeta) plaques in the frontal cortex (38%; p = 0.018), the cortex at the level of the hippocampus (53%; p = 0.0003), and the hippocampus (40%; p = 0.06). This was associated with decreased cortical Abeta1-40 (35%; p = 0.005) and Abeta1-42 (22%; p = 0.04) (ELISA). The mechanism appears to be mediated by a change in the processing of the amyloid precursor protein (APP) after short-term exercise, because 1 month of activity decreased the proteolytic fragments of APP [for alpha-C-terminal fragment (alpha-CTF), 54% and p = 0.04; for beta-CTF, 35% and p = 0.03]. This effect was independent of mRNA/protein changes in neprilysin and insulin-degrading enzyme and, instead, may involve neuronal metabolism changes that are known to affect APP processing and to be regulated by exercise. Long-term exercise also enhanced the rate of learning of TgCRND8 animals in the Morris water maze, with significant (p &lt; 0.02) reductions in escape latencies over the first 3 (of 6) trial days. In support of existing epidemiological studies, this investigation demonstrates that exercise is a simple behavioral intervention sufficient to inhibit the normal progression of AD-like neuropathology in the TgCRND8 mouse model.", "author" : [ { "dropping-particle" : "", "family" : "Adlard", "given" : "P. A.", "non-dropping-particle" : "", "parse-names" : false, "suffix" : "" } ], "container-title" : "Journal of Neuroscience", "id" : "ITEM-1", "issue" : "17", "issued" : { "date-parts" : [ [ "2005" ] ] }, "page" : "4217-4221", "title" : "Voluntary Exercise Decreases Amyloid Load in a Transgenic Model of Alzheimer's Disease", "type" : "article-journal", "volume" : "25" }, "uris" : [ "http://www.mendeley.com/documents/?uuid=59e0825e-632d-4763-b4c6-400ce385c909" ] }, { "id" : "ITEM-2", "itemData" : { "DOI" : "10.1016/j.neuroscience.2015.04.038", "ISBN" : "8624319390", "ISSN" : "18737544", "PMID" : "25917310", "abstract" : "Several studies reveal that the beneficial effects of exercise interventions are dependent on the progression of Alzheimer's disease (AD). We have previously shown that long-term treadmill exercise begun before the onset of \u03b2-amyloid (A\u03b2) pathology prevents the deficits of cognition and long-term potentiation (LTP) in amyloid precursor protein (APP)/presenilin 1 (PS1) transgenic mice (8. months of age) paralleled by the reduction of soluble A\u03b2 levels and A\u03b2 deposition in the hippocampus. In the present study, treadmill exercise was initiated at a developed A\u03b2 deposition stage in order to further investigate whether or not treadmill exercise in this phase can delay the progression of AD in aged APP/PS1 mice (17. months of age). Our results show that 5-month treadmill exercise ameliorates the impairment of spatial learning and memory with age paralleled by synaptic plasticity enhancement in aged APP/PS1 mice. In addition, exercise-induced enhancement of synaptic plasticity was accompanied by a significant reduction of soluble A\u03b2 levels rather than A\u03b2 plaque deposition. Therefore, the investigation demonstrates that long-term treadmill exercise has beneficial effects on cognition and synaptic plasticity even when the brain has developed A\u03b2 deposition, and changes in soluble A\u03b2 levels rather than A\u03b2 plaque deposition may contribute to exercise-induced benefits.", "author" : [ { "dropping-particle" : "", "family" : "Zhao", "given" : "G.", "non-dropping-particle" : "", "parse-names" : false, "suffix" : "" }, { "dropping-particle" : "", "family" : "Liu", "given" : "H. L.", "non-dropping-particle" : "", "parse-names" : false, "suffix" : "" }, { "dropping-particle" : "", "family" : "Zhang", "given" : "H.", "non-dropping-particle" : "", "parse-names" : false, "suffix" : "" }, { "dropping-particle" : "", "family" : "Tong", "given" : "X. J.", "non-dropping-particle" : "", "parse-names" : false, "suffix" : "" } ], "container-title" : "Neuroscience", "id" : "ITEM-2", "issued" : { "date-parts" : [ [ "2015" ] ] }, "page" : "357-366", "title" : "Treadmill exercise enhances synaptic plasticity, but does not alter \u03b2-amyloid deposition in hippocampi of aged APP/PS1 transgenic mice", "type" : "article-journal", "volume" : "298" }, "uris" : [ "http://www.mendeley.com/documents/?uuid=388290cc-5986-4051-a793-92cc07546675" ] } ], "mendeley" : { "formattedCitation" : "&lt;sup&gt;82,83&lt;/sup&gt;", "plainTextFormattedCitation" : "82,83", "previouslyFormattedCitation" : "&lt;sup&gt;82,83&lt;/sup&gt;" }, "properties" : {  }, "schema" : "https://github.com/citation-style-language/schema/raw/master/csl-citation.json" }</w:instrText>
      </w:r>
      <w:r w:rsidR="00ED7FFA"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82,83</w:t>
      </w:r>
      <w:r w:rsidR="00ED7FFA" w:rsidRPr="00FF137E">
        <w:rPr>
          <w:rFonts w:ascii="Times New Roman" w:eastAsia="Calibri" w:hAnsi="Times New Roman" w:cs="Times New Roman"/>
          <w:sz w:val="24"/>
          <w:szCs w:val="24"/>
        </w:rPr>
        <w:fldChar w:fldCharType="end"/>
      </w:r>
      <w:r w:rsidR="00ED7FFA" w:rsidRPr="00FF137E">
        <w:rPr>
          <w:rFonts w:ascii="Times New Roman" w:eastAsia="Calibri" w:hAnsi="Times New Roman" w:cs="Times New Roman"/>
          <w:sz w:val="24"/>
          <w:szCs w:val="24"/>
        </w:rPr>
        <w:t xml:space="preserve"> Similarly, </w:t>
      </w:r>
      <w:r w:rsidR="002B29A5" w:rsidRPr="00FF137E">
        <w:rPr>
          <w:rFonts w:ascii="Times New Roman" w:eastAsia="Calibri" w:hAnsi="Times New Roman" w:cs="Times New Roman"/>
          <w:sz w:val="24"/>
          <w:szCs w:val="24"/>
        </w:rPr>
        <w:t xml:space="preserve">human studies indicated that  low exercisers had higher mean levels of brain amyloid than high exercisers in autosomal dominant AD mutation carriers, and that </w:t>
      </w:r>
      <w:r w:rsidR="00ED7FFA" w:rsidRPr="00FF137E">
        <w:rPr>
          <w:rFonts w:ascii="Times New Roman" w:eastAsia="Calibri" w:hAnsi="Times New Roman" w:cs="Times New Roman"/>
          <w:sz w:val="24"/>
          <w:szCs w:val="24"/>
        </w:rPr>
        <w:t>high-intensity aerobic exercise decreases plasma concentrations of Aβ</w:t>
      </w:r>
      <w:r w:rsidR="00ED7FFA" w:rsidRPr="00FF137E">
        <w:rPr>
          <w:rFonts w:ascii="Times New Roman" w:eastAsia="Calibri" w:hAnsi="Times New Roman" w:cs="Times New Roman"/>
          <w:sz w:val="24"/>
          <w:szCs w:val="24"/>
          <w:vertAlign w:val="subscript"/>
        </w:rPr>
        <w:t>42</w:t>
      </w:r>
      <w:r w:rsidR="002B29A5" w:rsidRPr="00FF137E">
        <w:rPr>
          <w:rFonts w:ascii="Times New Roman" w:eastAsia="Calibri" w:hAnsi="Times New Roman" w:cs="Times New Roman"/>
          <w:sz w:val="24"/>
          <w:szCs w:val="24"/>
        </w:rPr>
        <w:t xml:space="preserve"> in patients with MCI</w:t>
      </w:r>
      <w:r w:rsidR="005F7B57" w:rsidRPr="00FF137E">
        <w:rPr>
          <w:rFonts w:ascii="Times New Roman" w:eastAsia="Calibri" w:hAnsi="Times New Roman" w:cs="Times New Roman"/>
          <w:sz w:val="24"/>
          <w:szCs w:val="24"/>
        </w:rPr>
        <w:t xml:space="preserve">. </w:t>
      </w:r>
      <w:r w:rsidR="005F7B57"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jalz.2017.03.008", "ISBN" : "6186298639", "ISSN" : "15525279", "PMID" : "28501451", "abstract" : "Introduction The objective of this study was to evaluate the relationship between self-reported exercise levels and Alzheimer's disease (AD) biomarkers, in a cohort of autosomal dominant AD mutation carriers. Methods In 139 presymptomatic mutation carriers from the Dominantly Inherited Alzheimer Network, the relationship between self-reported exercise levels and brain amyloid load, cerebrospinal fluid (CSF) A\u03b242and CSF tau levels was evaluated using linear regression. Results No differences in brain amyloid load, CSF A\u03b242, or CSF tau were observed between low and high exercise groups. Nevertheless, when examining only those already accumulating AD pathology (i.e., amyloid positive), low exercisers had higher mean levels of brain amyloid than high exercisers. Furthermore, the interaction between exercise and estimated years from expected symptom onset was a significant predictor of brain amyloid levels. Discussion Our findings indicate a relationship exists between self-reported exercise levels and brain amyloid in autosomal dominant AD mutation carriers.", "author" : [ { "dropping-particle" : "", "family" : "Brown", "given" : "Belinda M.", "non-dropping-particle" : "", "parse-names" : false, "suffix" : "" }, { "dropping-particle" : "", "family" : "Sohrabi", "given" : "Hamid R.", "non-dropping-particle" : "", "parse-names" : false, "suffix" : "" }, { "dropping-particle" : "", "family" : "Taddei", "given" : "Kevin", "non-dropping-particle" : "", "parse-names" : false, "suffix" : "" }, { "dropping-particle" : "", "family" : "Gardener", "given" : "Samantha L.", "non-dropping-particle" : "", "parse-names" : false, "suffix" : "" }, { "dropping-particle" : "", "family" : "Rainey-Smith", "given" : "Stephanie R.", "non-dropping-particle" : "", "parse-names" : false, "suffix" : "" }, { "dropping-particle" : "", "family" : "Peiffer", "given" : "Jeremiah J.", "non-dropping-particle" : "", "parse-names" : false, "suffix" : "" }, { "dropping-particle" : "", "family" : "Xiong", "given" : "Chengjie", "non-dropping-particle" : "", "parse-names" : false, "suffix" : "" }, { "dropping-particle" : "", "family" : "Fagan", "given" : "Anne M.", "non-dropping-particle" : "", "parse-names" : false, "suffix" : "" }, { "dropping-particle" : "", "family" : "Benzinger", "given" : "Tammie", "non-dropping-particle" : "", "parse-names" : false, "suffix" : "" }, { "dropping-particle" : "", "family" : "Buckles", "given" : "Virginia", "non-dropping-particle" : "", "parse-names" : false, "suffix" : "" }, { "dropping-particle" : "", "family" : "Erickson", "given" : "Kirk I.", "non-dropping-particle" : "", "parse-names" : false, "suffix" : "" }, { "dropping-particle" : "", "family" : "Clarnette", "given" : "Roger", "non-dropping-particle" : "", "parse-names" : false, "suffix" : "" }, { "dropping-particle" : "", "family" : "Shah", "given" : "Tejal", "non-dropping-particle" : "", "parse-names" : false, "suffix" : "" }, { "dropping-particle" : "", "family" : "Masters", "given" : "Colin L.", "non-dropping-particle" : "", "parse-names" : false, "suffix" : "" }, { "dropping-particle" : "", "family" : "Weiner", "given" : "Michael", "non-dropping-particle" : "", "parse-names" : false, "suffix" : "" }, { "dropping-particle" : "", "family" : "Cairns", "given" : "Nigel", "non-dropping-particle" : "", "parse-names" : false, "suffix" : "" }, { "dropping-particle" : "", "family" : "Rossor", "given" : "Martin", "non-dropping-particle" : "", "parse-names" : false, "suffix" : "" }, { "dropping-particle" : "", "family" : "Graff-Radford", "given" : "Neill R.", "non-dropping-particle" : "", "parse-names" : false, "suffix" : "" }, { "dropping-particle" : "", "family" : "Salloway", "given" : "Stephen", "non-dropping-particle" : "", "parse-names" : false, "suffix" : "" }, { "dropping-particle" : "", "family" : "V\u00f6glein", "given" : "Jonathan", "non-dropping-particle" : "", "parse-names" : false, "suffix" : "" }, { "dropping-particle" : "", "family" : "Laske", "given" : "Christoph", "non-dropping-particle" : "", "parse-names" : false, "suffix" : "" }, { "dropping-particle" : "", "family" : "Noble", "given" : "James", "non-dropping-particle" : "", "parse-names" : false, "suffix" : "" }, { "dropping-particle" : "", "family" : "Schofield", "given" : "Peter R.", "non-dropping-particle" : "", "parse-names" : false, "suffix" : "" }, { "dropping-particle" : "", "family" : "Bateman", "given" : "Randall J.", "non-dropping-particle" : "", "parse-names" : false, "suffix" : "" }, { "dropping-particle" : "", "family" : "Morris", "given" : "John C.", "non-dropping-particle" : "", "parse-names" : false, "suffix" : "" }, { "dropping-particle" : "", "family" : "Martins", "given" : "Ralph N.", "non-dropping-particle" : "", "parse-names" : false, "suffix" : "" } ], "container-title" : "Alzheimer's and Dementia", "id" : "ITEM-1", "issue" : "11", "issued" : { "date-parts" : [ [ "2017" ] ] }, "page" : "1197-1206", "title" : "Habitual exercise levels are associated with cerebral amyloid load in presymptomatic autosomal dominant Alzheimer's disease", "type" : "article-journal", "volume" : "13" }, "uris" : [ "http://www.mendeley.com/documents/?uuid=82dfc8f7-2698-4b12-9db9-3af9e2d7809e" ] } ], "mendeley" : { "formattedCitation" : "&lt;sup&gt;84&lt;/sup&gt;", "plainTextFormattedCitation" : "84", "previouslyFormattedCitation" : "&lt;sup&gt;84&lt;/sup&gt;" }, "properties" : {  }, "schema" : "https://github.com/citation-style-language/schema/raw/master/csl-citation.json" }</w:instrText>
      </w:r>
      <w:r w:rsidR="005F7B57"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84</w:t>
      </w:r>
      <w:r w:rsidR="005F7B57" w:rsidRPr="00FF137E">
        <w:rPr>
          <w:rFonts w:ascii="Times New Roman" w:eastAsia="Calibri" w:hAnsi="Times New Roman" w:cs="Times New Roman"/>
          <w:sz w:val="24"/>
          <w:szCs w:val="24"/>
        </w:rPr>
        <w:fldChar w:fldCharType="end"/>
      </w:r>
      <w:r w:rsidR="00A91FB2" w:rsidRPr="00FF137E">
        <w:rPr>
          <w:rFonts w:ascii="Times New Roman" w:eastAsia="Calibri" w:hAnsi="Times New Roman" w:cs="Times New Roman"/>
          <w:sz w:val="24"/>
          <w:szCs w:val="24"/>
        </w:rPr>
        <w:t xml:space="preserve">  </w:t>
      </w:r>
    </w:p>
    <w:p w14:paraId="3E8CF6B1" w14:textId="31C827FF" w:rsidR="005B1196" w:rsidRPr="00FF137E" w:rsidRDefault="00A91FB2" w:rsidP="00AF3547">
      <w:pPr>
        <w:spacing w:after="0" w:line="480" w:lineRule="auto"/>
        <w:jc w:val="both"/>
        <w:rPr>
          <w:rFonts w:ascii="Times New Roman" w:eastAsia="Calibri" w:hAnsi="Times New Roman" w:cs="Times New Roman"/>
          <w:bCs/>
          <w:sz w:val="24"/>
          <w:szCs w:val="24"/>
        </w:rPr>
      </w:pPr>
      <w:r w:rsidRPr="00FF137E">
        <w:rPr>
          <w:rFonts w:ascii="Times New Roman" w:eastAsia="Calibri" w:hAnsi="Times New Roman" w:cs="Times New Roman"/>
          <w:sz w:val="24"/>
          <w:szCs w:val="24"/>
        </w:rPr>
        <w:t xml:space="preserve">Additionaly, </w:t>
      </w:r>
      <w:r w:rsidR="000075A2" w:rsidRPr="00FF137E">
        <w:rPr>
          <w:rFonts w:ascii="Times New Roman" w:eastAsia="Calibri" w:hAnsi="Times New Roman" w:cs="Times New Roman"/>
          <w:sz w:val="24"/>
          <w:szCs w:val="24"/>
        </w:rPr>
        <w:t xml:space="preserve">although there are few exercise training and brain volumes studies, there is </w:t>
      </w:r>
      <w:r w:rsidR="00145E96" w:rsidRPr="00FF137E">
        <w:rPr>
          <w:rFonts w:ascii="Times New Roman" w:eastAsia="Calibri" w:hAnsi="Times New Roman" w:cs="Times New Roman"/>
          <w:sz w:val="24"/>
          <w:szCs w:val="24"/>
        </w:rPr>
        <w:t>strong</w:t>
      </w:r>
      <w:r w:rsidR="000075A2" w:rsidRPr="00FF137E">
        <w:rPr>
          <w:rFonts w:ascii="Times New Roman" w:eastAsia="Calibri" w:hAnsi="Times New Roman" w:cs="Times New Roman"/>
          <w:sz w:val="24"/>
          <w:szCs w:val="24"/>
        </w:rPr>
        <w:t xml:space="preserve"> evidence that </w:t>
      </w:r>
      <w:r w:rsidR="00F047F1" w:rsidRPr="00FF137E">
        <w:rPr>
          <w:rFonts w:ascii="Times New Roman" w:eastAsia="Calibri" w:hAnsi="Times New Roman" w:cs="Times New Roman"/>
          <w:sz w:val="24"/>
          <w:szCs w:val="24"/>
        </w:rPr>
        <w:t xml:space="preserve">regular physical exercise can </w:t>
      </w:r>
      <w:r w:rsidR="00CC5A4B" w:rsidRPr="00FF137E">
        <w:rPr>
          <w:rFonts w:ascii="Times New Roman" w:eastAsia="Calibri" w:hAnsi="Times New Roman" w:cs="Times New Roman"/>
          <w:sz w:val="24"/>
          <w:szCs w:val="24"/>
        </w:rPr>
        <w:t>increase</w:t>
      </w:r>
      <w:r w:rsidR="000075A2" w:rsidRPr="00FF137E">
        <w:rPr>
          <w:rFonts w:ascii="Times New Roman" w:eastAsia="Calibri" w:hAnsi="Times New Roman" w:cs="Times New Roman"/>
          <w:sz w:val="24"/>
          <w:szCs w:val="24"/>
        </w:rPr>
        <w:t xml:space="preserve"> </w:t>
      </w:r>
      <w:r w:rsidR="00F047F1" w:rsidRPr="00FF137E">
        <w:rPr>
          <w:rFonts w:ascii="Times New Roman" w:eastAsia="Calibri" w:hAnsi="Times New Roman" w:cs="Times New Roman"/>
          <w:bCs/>
          <w:sz w:val="24"/>
          <w:szCs w:val="24"/>
        </w:rPr>
        <w:t>plasticity</w:t>
      </w:r>
      <w:r w:rsidR="001E78C2" w:rsidRPr="00FF137E">
        <w:rPr>
          <w:rFonts w:ascii="Times New Roman" w:eastAsia="Calibri" w:hAnsi="Times New Roman" w:cs="Times New Roman"/>
          <w:bCs/>
          <w:sz w:val="24"/>
          <w:szCs w:val="24"/>
        </w:rPr>
        <w:t>,</w:t>
      </w:r>
      <w:r w:rsidR="00695431" w:rsidRPr="00FF137E">
        <w:rPr>
          <w:rFonts w:ascii="Times New Roman" w:eastAsia="Calibri" w:hAnsi="Times New Roman" w:cs="Times New Roman"/>
          <w:bCs/>
          <w:sz w:val="24"/>
          <w:szCs w:val="24"/>
        </w:rPr>
        <w:t xml:space="preserve"> </w:t>
      </w:r>
      <w:r w:rsidR="001E78C2" w:rsidRPr="00FF137E">
        <w:rPr>
          <w:rFonts w:ascii="Times New Roman" w:eastAsia="Calibri" w:hAnsi="Times New Roman" w:cs="Times New Roman"/>
          <w:bCs/>
          <w:sz w:val="24"/>
          <w:szCs w:val="24"/>
        </w:rPr>
        <w:t xml:space="preserve">synaptogenesis, neurogenesis and </w:t>
      </w:r>
      <w:r w:rsidR="00695431" w:rsidRPr="00FF137E">
        <w:rPr>
          <w:rFonts w:ascii="Times New Roman" w:eastAsia="Calibri" w:hAnsi="Times New Roman" w:cs="Times New Roman"/>
          <w:bCs/>
          <w:sz w:val="24"/>
          <w:szCs w:val="24"/>
        </w:rPr>
        <w:t xml:space="preserve">volume </w:t>
      </w:r>
      <w:r w:rsidR="0012284A" w:rsidRPr="00FF137E">
        <w:rPr>
          <w:rFonts w:ascii="Times New Roman" w:eastAsia="Calibri" w:hAnsi="Times New Roman" w:cs="Times New Roman"/>
          <w:bCs/>
          <w:sz w:val="24"/>
          <w:szCs w:val="24"/>
        </w:rPr>
        <w:t xml:space="preserve">in  </w:t>
      </w:r>
      <w:r w:rsidR="00F047F1" w:rsidRPr="00FF137E">
        <w:rPr>
          <w:rFonts w:ascii="Times New Roman" w:eastAsia="Calibri" w:hAnsi="Times New Roman" w:cs="Times New Roman"/>
          <w:sz w:val="24"/>
          <w:szCs w:val="24"/>
        </w:rPr>
        <w:t>several brain regions</w:t>
      </w:r>
      <w:r w:rsidR="00BA44EC" w:rsidRPr="00FF137E">
        <w:rPr>
          <w:rFonts w:ascii="Times New Roman" w:eastAsia="Calibri" w:hAnsi="Times New Roman" w:cs="Times New Roman"/>
          <w:sz w:val="24"/>
          <w:szCs w:val="24"/>
        </w:rPr>
        <w:t>,</w:t>
      </w:r>
      <w:r w:rsidR="00F047F1" w:rsidRPr="00FF137E">
        <w:rPr>
          <w:rFonts w:ascii="Times New Roman" w:eastAsia="Calibri" w:hAnsi="Times New Roman" w:cs="Times New Roman"/>
          <w:sz w:val="24"/>
          <w:szCs w:val="24"/>
        </w:rPr>
        <w:t xml:space="preserve"> including </w:t>
      </w:r>
      <w:r w:rsidR="00695431" w:rsidRPr="00FF137E">
        <w:rPr>
          <w:rFonts w:ascii="Times New Roman" w:eastAsia="Calibri" w:hAnsi="Times New Roman" w:cs="Times New Roman"/>
          <w:bCs/>
          <w:sz w:val="24"/>
          <w:szCs w:val="24"/>
        </w:rPr>
        <w:t>hippocampus, medial temporal lobe an</w:t>
      </w:r>
      <w:r w:rsidR="00BA44EC" w:rsidRPr="00FF137E">
        <w:rPr>
          <w:rFonts w:ascii="Times New Roman" w:eastAsia="Calibri" w:hAnsi="Times New Roman" w:cs="Times New Roman"/>
          <w:bCs/>
          <w:sz w:val="24"/>
          <w:szCs w:val="24"/>
        </w:rPr>
        <w:t xml:space="preserve">d fronto-parietal regions, </w:t>
      </w:r>
      <w:r w:rsidR="00D7374A" w:rsidRPr="00FF137E">
        <w:rPr>
          <w:rFonts w:ascii="Times New Roman" w:eastAsia="Calibri" w:hAnsi="Times New Roman" w:cs="Times New Roman"/>
          <w:bCs/>
          <w:sz w:val="24"/>
          <w:szCs w:val="24"/>
        </w:rPr>
        <w:t xml:space="preserve">which are </w:t>
      </w:r>
      <w:r w:rsidR="004D1754" w:rsidRPr="00FF137E">
        <w:rPr>
          <w:rFonts w:ascii="Times New Roman" w:eastAsia="Calibri" w:hAnsi="Times New Roman" w:cs="Times New Roman"/>
          <w:bCs/>
          <w:sz w:val="24"/>
          <w:szCs w:val="24"/>
        </w:rPr>
        <w:t xml:space="preserve">involved in </w:t>
      </w:r>
      <w:r w:rsidR="005F166B" w:rsidRPr="00FF137E">
        <w:rPr>
          <w:rFonts w:ascii="Times New Roman" w:eastAsia="Calibri" w:hAnsi="Times New Roman" w:cs="Times New Roman"/>
          <w:bCs/>
          <w:sz w:val="24"/>
          <w:szCs w:val="24"/>
        </w:rPr>
        <w:t xml:space="preserve">clinical conditions such as </w:t>
      </w:r>
      <w:r w:rsidR="00BA44EC" w:rsidRPr="00FF137E">
        <w:rPr>
          <w:rFonts w:ascii="Times New Roman" w:eastAsia="Calibri" w:hAnsi="Times New Roman" w:cs="Times New Roman"/>
          <w:bCs/>
          <w:sz w:val="24"/>
          <w:szCs w:val="24"/>
        </w:rPr>
        <w:t>depression</w:t>
      </w:r>
      <w:r w:rsidR="005F166B" w:rsidRPr="00FF137E">
        <w:rPr>
          <w:rFonts w:ascii="Times New Roman" w:eastAsia="Calibri" w:hAnsi="Times New Roman" w:cs="Times New Roman"/>
          <w:bCs/>
          <w:sz w:val="24"/>
          <w:szCs w:val="24"/>
        </w:rPr>
        <w:t>,</w:t>
      </w:r>
      <w:r w:rsidR="00695431" w:rsidRPr="00FF137E">
        <w:rPr>
          <w:rFonts w:ascii="Times New Roman" w:eastAsia="Calibri" w:hAnsi="Times New Roman" w:cs="Times New Roman"/>
          <w:bCs/>
          <w:sz w:val="24"/>
          <w:szCs w:val="24"/>
        </w:rPr>
        <w:t xml:space="preserve"> anxiety</w:t>
      </w:r>
      <w:r w:rsidR="005F166B" w:rsidRPr="00FF137E">
        <w:rPr>
          <w:rFonts w:ascii="Times New Roman" w:eastAsia="Calibri" w:hAnsi="Times New Roman" w:cs="Times New Roman"/>
          <w:bCs/>
          <w:sz w:val="24"/>
          <w:szCs w:val="24"/>
        </w:rPr>
        <w:t>,</w:t>
      </w:r>
      <w:r w:rsidR="00695431" w:rsidRPr="00FF137E">
        <w:rPr>
          <w:rFonts w:ascii="Times New Roman" w:eastAsia="Calibri" w:hAnsi="Times New Roman" w:cs="Times New Roman"/>
          <w:bCs/>
          <w:sz w:val="24"/>
          <w:szCs w:val="24"/>
        </w:rPr>
        <w:t xml:space="preserve"> agitation, </w:t>
      </w:r>
      <w:r w:rsidR="00695431" w:rsidRPr="00FF137E">
        <w:rPr>
          <w:rFonts w:ascii="Times New Roman" w:eastAsia="Calibri" w:hAnsi="Times New Roman" w:cs="Times New Roman"/>
          <w:bCs/>
          <w:sz w:val="24"/>
          <w:szCs w:val="24"/>
        </w:rPr>
        <w:lastRenderedPageBreak/>
        <w:t xml:space="preserve">aggression and disinhibition, respectively. </w:t>
      </w:r>
      <w:r w:rsidR="002D1FCC"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07/s13670-014-0101-x", "ISBN" : "2196-7865 (Print)", "PMID" : "25750853", "abstract" : "Aging is characterized by a decline in cognitive functions, particularly in the domains of executive function, processing speed and episodic memory. These age-related declines are exacerbated by cardiovascular disease (CVD) and cardiovascular risk factors (hypertension, diabetes, obesity, elevated total cholesterol). Structural and functional alterations in brain regions, including the fronto-parietal and medial temporal lobes, have been linked to age- and CVD-related cognitive decline. Multiple recent studies indicate that aerobic exercise programs may slow the progression of age-related neural changes and reduce the risk for mild cognitive impairment as well as dementia. We review age- and CVD-related decline in cognition and the underlying changes in brain morphology and function, and then clarify the impact of aerobic exercise on moderating these patterns.", "author" : [ { "dropping-particle" : "", "family" : "Hayes", "given" : "S M", "non-dropping-particle" : "", "parse-names" : false, "suffix" : "" }, { "dropping-particle" : "", "family" : "Alosco", "given" : "M L", "non-dropping-particle" : "", "parse-names" : false, "suffix" : "" }, { "dropping-particle" : "", "family" : "Forman", "given" : "D E", "non-dropping-particle" : "", "parse-names" : false, "suffix" : "" } ], "container-title" : "Curr Geriatr Rep", "id" : "ITEM-1", "issue" : "4", "issued" : { "date-parts" : [ [ "2014" ] ] }, "page" : "282-290", "title" : "The Effects of Aerobic Exercise on Cognitive and Neural Decline in Aging and Cardiovascular Disease", "type" : "article-journal", "volume" : "3" }, "uris" : [ "http://www.mendeley.com/documents/?uuid=a9ddb569-c8db-49d5-a8b7-1ff101ee3f17" ] }, { "id" : "ITEM-2", "itemData" : { "DOI" : "10.1016/j.jagp.2014.10.005", "ISBN" : "1064-7481", "ISSN" : "15457214", "PMID" : "25500120", "abstract" : "Objective To test the hypothesis that anxiety in amnestic mild cognitive impairment (aMCI) increases rates of conversion to Alzheimer disease (AD) and to identify potential neural mechanisms underlying such an association. Methods Participants (N = 376) with aMCI from the Alzheimer's Disease Neuroimaging Initiative (ADNI) were studied over a median period of 36 months. A Cox proportional-hazards model was used to assess the association between anxiety severity ratings on the Neuropsychiatric Inventory Questionnaire and AD risk. Other variables were depression, memory loss, and MRI-derived AD-related regions of interest (ROIs), including hippocampal, amygdalar, entorhinal cortical (EC) volumes, and EC thickness, In addition, a linear regression model was used to determine the effect of anxiety in aMCI on rates of atrophy within ROIs. Results Anxiety severity increased rate of aMCI conversion to AD, after controlling for depression and cognitive decline. The association between anxiety and AD remained significant even with inclusion of ROI baseline values or atrophy rates as explanatory variables. Further, anxiety status predicted greater rates of decrease in EC volume. An association between anxiety and EC thickness missed significance. Conclusion Anxiety symptoms in aMCI predict conversion to AD, over and beyond the effects of depression, memory loss, or atrophy within AD neuroimaging biomarkers. These findings, together with the greater EC atrophy rate predicted by anxiety, are compatible with the hypothesis that anxiety is not a prodromal noncognitive feature of AD but may accelerate decline toward AD through direct or indirect effects on EC.", "author" : [ { "dropping-particle" : "", "family" : "Mah", "given" : "Linda", "non-dropping-particle" : "", "parse-names" : false, "suffix" : "" }, { "dropping-particle" : "", "family" : "Binns", "given" : "Malcolm A.", "non-dropping-particle" : "", "parse-names" : false, "suffix" : "" }, { "dropping-particle" : "", "family" : "Steffens", "given" : "David C.", "non-dropping-particle" : "", "parse-names" : false, "suffix" : "" } ], "container-title" : "American Journal of Geriatric Psychiatry", "id" : "ITEM-2", "issue" : "5", "issued" : { "date-parts" : [ [ "2015" ] ] }, "page" : "466-476", "title" : "Anxiety symptoms in amnestic mild cognitive impairment are associated with medial temporal atrophy and predict conversion to Alzheimer disease", "type" : "article-journal", "volume" : "23" }, "uris" : [ "http://www.mendeley.com/documents/?uuid=1c0a9e54-4c90-4fff-a6f9-255f5a4424de" ] }, { "id" : "ITEM-3", "itemData" : { "DOI" : "10.1016/j.jalz.2012.10.005", "ISBN" : "1552-5279 (Electronic)\\r1552-5260 (Linking)", "ISSN" : "15525260", "PMID" : "23253778", "abstract" : "Background: The neuroanatomy of agitation and aggression in Alzheimer's disease is not well understood. Methods: We analyzed 24 months of Alzheimer's Disease Neuroimaging Initiative data for patients with Alzheimer's disease, mild cognitive impairment-stable, and mild cognitive impairment-converter (n = 462) using the Neuropsychiatric Inventory Questionnaire Agitation and Aggression subscale. Magnetic resonance imaging regions of interest that correlated with Neuropsychiatric Inventory Questionnaire Agitation and Aggression subscale raw scores were included in mixed-model, repeated-measures analyses of agitation and aggression over time with age, sex, apolipoprotein E \u03b54 status, education, and Mini-Mental State Examination score as covariates. Results: Neuropsychiatric Inventory Questionnaire Agitation and Aggression subscale scores worsened in patients with Alzheimer's disease and in mild cognitive impairment-converter (P &lt;.05; trend for mild cognitive impairment, P =.0518). Greater agitation and aggression severity was associated with greater atrophy of frontal, insular, amygdala, cingulate, and hippocampal regions of interest (P &lt;.05). Mini-Mental State Examination score was significant in mixed-effect model repeated measures only in mild cognitive impairment-converters for posterior regions of interest. Demographics and apolipoprotein \u03b54 were not associated with agitation and aggression. Conclusions: Agitation and aggression in Alzheimer's disease and mild cognitive impairment is associated with neurodegeneration affecting the anterior salience network that may reduce capacity to process and regulate behaviors properly. \u00a9 2013 The Alzheimers Association. All rights reserved.", "author" : [ { "dropping-particle" : "", "family" : "Trzepacz", "given" : "Paula T.", "non-dropping-particle" : "", "parse-names" : false, "suffix" : "" }, { "dropping-particle" : "", "family" : "Yu", "given" : "Peng", "non-dropping-particle" : "", "parse-names" : false, "suffix" : "" }, { "dropping-particle" : "", "family" : "Bhamidipati", "given" : "Phani K.", "non-dropping-particle" : "", "parse-names" : false, "suffix" : "" }, { "dropping-particle" : "", "family" : "Willis", "given" : "Brian", "non-dropping-particle" : "", "parse-names" : false, "suffix" : "" }, { "dropping-particle" : "", "family" : "Forrester", "given" : "Tammy", "non-dropping-particle" : "", "parse-names" : false, "suffix" : "" }, { "dropping-particle" : "", "family" : "Tabas", "given" : "Linda", "non-dropping-particle" : "", "parse-names" : false, "suffix" : "" }, { "dropping-particle" : "", "family" : "Schwarz", "given" : "Adam J.", "non-dropping-particle" : "", "parse-names" : false, "suffix" : "" }, { "dropping-particle" : "", "family" : "Saykin", "given" : "Andrew J.", "non-dropping-particle" : "", "parse-names" : false, "suffix" : "" } ], "container-title" : "Alzheimer's and Dementia", "id" : "ITEM-3", "issue" : "5 SUPPL.", "issued" : { "date-parts" : [ [ "2013" ] ] }, "title" : "Frontolimbic atrophy is associated with agitation and aggression in mild cognitive impairment and Alzheimer's disease", "type" : "article-journal", "volume" : "9" }, "uris" : [ "http://www.mendeley.com/documents/?uuid=2333a8af-377e-46f5-8646-46a91947d2c4" ] }, { "id" : "ITEM-4",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4",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433b786f-1aee-4c3d-b45d-8172e2c659b6" ] } ], "mendeley" : { "formattedCitation" : "&lt;sup&gt;10,85\u201387&lt;/sup&gt;", "plainTextFormattedCitation" : "10,85\u201387", "previouslyFormattedCitation" : "&lt;sup&gt;10,85\u201387&lt;/sup&gt;" }, "properties" : {  }, "schema" : "https://github.com/citation-style-language/schema/raw/master/csl-citation.json" }</w:instrText>
      </w:r>
      <w:r w:rsidR="002D1FCC"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10,85–87</w:t>
      </w:r>
      <w:r w:rsidR="002D1FCC" w:rsidRPr="00FF137E">
        <w:rPr>
          <w:rFonts w:ascii="Times New Roman" w:eastAsia="Calibri" w:hAnsi="Times New Roman" w:cs="Times New Roman"/>
          <w:sz w:val="24"/>
          <w:szCs w:val="24"/>
        </w:rPr>
        <w:fldChar w:fldCharType="end"/>
      </w:r>
      <w:r w:rsidR="001E78C2" w:rsidRPr="00FF137E">
        <w:rPr>
          <w:rFonts w:ascii="Times New Roman" w:eastAsia="Calibri" w:hAnsi="Times New Roman" w:cs="Times New Roman"/>
          <w:sz w:val="24"/>
          <w:szCs w:val="24"/>
        </w:rPr>
        <w:t xml:space="preserve"> </w:t>
      </w:r>
      <w:r w:rsidR="00893737" w:rsidRPr="00FF137E">
        <w:rPr>
          <w:rFonts w:ascii="Times New Roman" w:eastAsia="Calibri" w:hAnsi="Times New Roman" w:cs="Times New Roman"/>
          <w:sz w:val="24"/>
          <w:szCs w:val="24"/>
        </w:rPr>
        <w:t xml:space="preserve">Similar to </w:t>
      </w:r>
      <w:r w:rsidR="001E78C2" w:rsidRPr="00FF137E">
        <w:rPr>
          <w:rFonts w:ascii="Times New Roman" w:eastAsia="Calibri" w:hAnsi="Times New Roman" w:cs="Times New Roman"/>
          <w:sz w:val="24"/>
          <w:szCs w:val="24"/>
        </w:rPr>
        <w:t>BDNF</w:t>
      </w:r>
      <w:r w:rsidR="00893737" w:rsidRPr="00FF137E">
        <w:rPr>
          <w:rFonts w:ascii="Times New Roman" w:eastAsia="Calibri" w:hAnsi="Times New Roman" w:cs="Times New Roman"/>
          <w:sz w:val="24"/>
          <w:szCs w:val="24"/>
        </w:rPr>
        <w:t>,</w:t>
      </w:r>
      <w:r w:rsidR="001E78C2" w:rsidRPr="00FF137E">
        <w:rPr>
          <w:rFonts w:ascii="Times New Roman" w:eastAsia="Calibri" w:hAnsi="Times New Roman" w:cs="Times New Roman"/>
          <w:sz w:val="24"/>
          <w:szCs w:val="24"/>
        </w:rPr>
        <w:t xml:space="preserve"> </w:t>
      </w:r>
      <w:r w:rsidR="005D710B" w:rsidRPr="00FF137E">
        <w:rPr>
          <w:rFonts w:ascii="Times New Roman" w:eastAsia="Calibri" w:hAnsi="Times New Roman" w:cs="Times New Roman"/>
          <w:sz w:val="24"/>
          <w:szCs w:val="24"/>
        </w:rPr>
        <w:t>i</w:t>
      </w:r>
      <w:r w:rsidR="00C07CCD" w:rsidRPr="00FF137E">
        <w:rPr>
          <w:rFonts w:ascii="Times New Roman" w:eastAsia="Calibri" w:hAnsi="Times New Roman" w:cs="Times New Roman"/>
          <w:sz w:val="24"/>
          <w:szCs w:val="24"/>
        </w:rPr>
        <w:t>nsulin-</w:t>
      </w:r>
      <w:r w:rsidR="00893737" w:rsidRPr="00FF137E">
        <w:rPr>
          <w:rFonts w:ascii="Times New Roman" w:eastAsia="Calibri" w:hAnsi="Times New Roman" w:cs="Times New Roman"/>
          <w:sz w:val="24"/>
          <w:szCs w:val="24"/>
        </w:rPr>
        <w:t>like growth factor</w:t>
      </w:r>
      <w:r w:rsidR="00AB5399" w:rsidRPr="00FF137E">
        <w:rPr>
          <w:rFonts w:ascii="Times New Roman" w:eastAsia="Calibri" w:hAnsi="Times New Roman" w:cs="Times New Roman"/>
          <w:sz w:val="24"/>
          <w:szCs w:val="24"/>
        </w:rPr>
        <w:t>-</w:t>
      </w:r>
      <w:r w:rsidR="00893737" w:rsidRPr="00FF137E">
        <w:rPr>
          <w:rFonts w:ascii="Times New Roman" w:eastAsia="Calibri" w:hAnsi="Times New Roman" w:cs="Times New Roman"/>
          <w:sz w:val="24"/>
          <w:szCs w:val="24"/>
        </w:rPr>
        <w:t xml:space="preserve"> 1 (IGF-1) and vascular endothelial growth factor (VEGF)</w:t>
      </w:r>
      <w:r w:rsidR="00E50666" w:rsidRPr="00FF137E">
        <w:rPr>
          <w:rFonts w:ascii="Times New Roman" w:eastAsia="Calibri" w:hAnsi="Times New Roman" w:cs="Times New Roman"/>
          <w:sz w:val="24"/>
          <w:szCs w:val="24"/>
        </w:rPr>
        <w:t>,</w:t>
      </w:r>
      <w:r w:rsidR="00893737" w:rsidRPr="00FF137E">
        <w:rPr>
          <w:rFonts w:ascii="Times New Roman" w:eastAsia="Calibri" w:hAnsi="Times New Roman" w:cs="Times New Roman"/>
          <w:sz w:val="24"/>
          <w:szCs w:val="24"/>
        </w:rPr>
        <w:t xml:space="preserve"> </w:t>
      </w:r>
      <w:r w:rsidR="00E50666" w:rsidRPr="00FF137E">
        <w:rPr>
          <w:rFonts w:ascii="Times New Roman" w:eastAsia="Calibri" w:hAnsi="Times New Roman" w:cs="Times New Roman"/>
          <w:sz w:val="24"/>
          <w:szCs w:val="24"/>
        </w:rPr>
        <w:t xml:space="preserve">which </w:t>
      </w:r>
      <w:r w:rsidR="00893737" w:rsidRPr="00FF137E">
        <w:rPr>
          <w:rFonts w:ascii="Times New Roman" w:eastAsia="Calibri" w:hAnsi="Times New Roman" w:cs="Times New Roman"/>
          <w:sz w:val="24"/>
          <w:szCs w:val="24"/>
        </w:rPr>
        <w:t xml:space="preserve">are two </w:t>
      </w:r>
      <w:r w:rsidR="005114DB" w:rsidRPr="00FF137E">
        <w:rPr>
          <w:rFonts w:ascii="Times New Roman" w:eastAsia="Calibri" w:hAnsi="Times New Roman" w:cs="Times New Roman"/>
          <w:sz w:val="24"/>
          <w:szCs w:val="24"/>
        </w:rPr>
        <w:t xml:space="preserve">important </w:t>
      </w:r>
      <w:r w:rsidR="00893737" w:rsidRPr="00FF137E">
        <w:rPr>
          <w:rFonts w:ascii="Times New Roman" w:eastAsia="Calibri" w:hAnsi="Times New Roman" w:cs="Times New Roman"/>
          <w:sz w:val="24"/>
          <w:szCs w:val="24"/>
        </w:rPr>
        <w:t xml:space="preserve">factors </w:t>
      </w:r>
      <w:r w:rsidR="00E50666" w:rsidRPr="00FF137E">
        <w:rPr>
          <w:rFonts w:ascii="Times New Roman" w:eastAsia="Calibri" w:hAnsi="Times New Roman" w:cs="Times New Roman"/>
          <w:sz w:val="24"/>
          <w:szCs w:val="24"/>
        </w:rPr>
        <w:t>to modulate neuronal plasticity</w:t>
      </w:r>
      <w:r w:rsidR="00C07CCD" w:rsidRPr="00FF137E">
        <w:rPr>
          <w:rFonts w:ascii="Times New Roman" w:eastAsia="Calibri" w:hAnsi="Times New Roman" w:cs="Times New Roman"/>
          <w:sz w:val="24"/>
          <w:szCs w:val="24"/>
        </w:rPr>
        <w:t>,</w:t>
      </w:r>
      <w:r w:rsidR="00E50666" w:rsidRPr="00FF137E">
        <w:rPr>
          <w:rFonts w:ascii="Times New Roman" w:eastAsia="Calibri" w:hAnsi="Times New Roman" w:cs="Times New Roman"/>
          <w:sz w:val="24"/>
          <w:szCs w:val="24"/>
        </w:rPr>
        <w:t xml:space="preserve"> </w:t>
      </w:r>
      <w:r w:rsidR="00893737" w:rsidRPr="00FF137E">
        <w:rPr>
          <w:rFonts w:ascii="Times New Roman" w:eastAsia="Calibri" w:hAnsi="Times New Roman" w:cs="Times New Roman"/>
          <w:sz w:val="24"/>
          <w:szCs w:val="24"/>
        </w:rPr>
        <w:t xml:space="preserve">especially </w:t>
      </w:r>
      <w:r w:rsidR="00E50666" w:rsidRPr="00FF137E">
        <w:rPr>
          <w:rFonts w:ascii="Times New Roman" w:eastAsia="Calibri" w:hAnsi="Times New Roman" w:cs="Times New Roman"/>
          <w:sz w:val="24"/>
          <w:szCs w:val="24"/>
        </w:rPr>
        <w:t>in the hippocampus,</w:t>
      </w:r>
      <w:r w:rsidR="00B81926" w:rsidRPr="00FF137E">
        <w:rPr>
          <w:rFonts w:ascii="Times New Roman" w:eastAsia="Calibri" w:hAnsi="Times New Roman" w:cs="Times New Roman"/>
          <w:sz w:val="24"/>
          <w:szCs w:val="24"/>
        </w:rPr>
        <w:t xml:space="preserve"> are induced by exercise. </w:t>
      </w:r>
      <w:r w:rsidR="00B81926"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arcmed.2012.09.008", "ISBN" : "1873-5487 (Electronic)\\r0188-4409 (Linking)", "ISSN" : "01884409", "PMID" : "23085449", "abstract" : "In this review we summarize the epidemiological, cross-sectional, and interventional studies examining the association between physical activity and brain volume, function, and risk for Alzheimer's disease. The epidemiological literature provides compelling evidence that greater amounts of physical activity are associated with a reduced risk of dementia in late life. In addition, randomized interventions using neuroimaging tools have reported that participation in physical activity increases the size of prefrontal and hippocampal brain areas, which may lead to a reduction in memory impairments. Consistent with these findings, longitudinal studies using neuroimaging tools also find that the volume of prefrontal and hippocampal brain areas are larger in individuals who engaged in more physical activity earlier in life. We conclude from this review that there is convincing evidence that physical activity has a consistent and robust association with brain regions implicated in age-related cognitive decline and Alzheimer's disease. In addition to summarizing this literature we provide recommendations for future research on physical activity and brain health. \u00a9 2012 IMSS.", "author" : [ { "dropping-particle" : "", "family" : "Erickson", "given" : "Kirk I.", "non-dropping-particle" : "", "parse-names" : false, "suffix" : "" }, { "dropping-particle" : "", "family" : "Weinstein", "given" : "Andrea M.", "non-dropping-particle" : "", "parse-names" : false, "suffix" : "" }, { "dropping-particle" : "", "family" : "Lopez", "given" : "Oscar L.", "non-dropping-particle" : "", "parse-names" : false, "suffix" : "" } ], "container-title" : "Archives of Medical Research", "id" : "ITEM-1", "issue" : "8", "issued" : { "date-parts" : [ [ "2012" ] ] }, "page" : "615-621", "title" : "Physical Activity, Brain Plasticity, and Alzheimer's Disease", "type" : "article", "volume" : "43" }, "uris" : [ "http://www.mendeley.com/documents/?uuid=d0a02103-9614-4ca3-af2e-63b92b339fdf" ] } ], "mendeley" : { "formattedCitation" : "&lt;sup&gt;88&lt;/sup&gt;", "plainTextFormattedCitation" : "88", "previouslyFormattedCitation" : "&lt;sup&gt;88&lt;/sup&gt;" }, "properties" : {  }, "schema" : "https://github.com/citation-style-language/schema/raw/master/csl-citation.json" }</w:instrText>
      </w:r>
      <w:r w:rsidR="00B81926"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88</w:t>
      </w:r>
      <w:r w:rsidR="00B81926" w:rsidRPr="00FF137E">
        <w:rPr>
          <w:rFonts w:ascii="Times New Roman" w:eastAsia="Calibri" w:hAnsi="Times New Roman" w:cs="Times New Roman"/>
          <w:sz w:val="24"/>
          <w:szCs w:val="24"/>
        </w:rPr>
        <w:fldChar w:fldCharType="end"/>
      </w:r>
      <w:r w:rsidR="00B81926" w:rsidRPr="00FF137E">
        <w:rPr>
          <w:rFonts w:ascii="Times New Roman" w:eastAsia="Calibri" w:hAnsi="Times New Roman" w:cs="Times New Roman"/>
          <w:sz w:val="24"/>
          <w:szCs w:val="24"/>
        </w:rPr>
        <w:t xml:space="preserve"> </w:t>
      </w:r>
      <w:r w:rsidR="00145E96" w:rsidRPr="00FF137E">
        <w:rPr>
          <w:rFonts w:ascii="Times New Roman" w:eastAsia="Calibri" w:hAnsi="Times New Roman" w:cs="Times New Roman"/>
          <w:sz w:val="24"/>
          <w:szCs w:val="24"/>
        </w:rPr>
        <w:t xml:space="preserve">Addition to neuroprotection effect, it </w:t>
      </w:r>
      <w:r w:rsidR="00AF3547" w:rsidRPr="00FF137E">
        <w:rPr>
          <w:rFonts w:ascii="Times New Roman" w:eastAsia="Calibri" w:hAnsi="Times New Roman" w:cs="Times New Roman"/>
          <w:sz w:val="24"/>
          <w:szCs w:val="24"/>
        </w:rPr>
        <w:t xml:space="preserve">was </w:t>
      </w:r>
      <w:r w:rsidR="00145E96" w:rsidRPr="00FF137E">
        <w:rPr>
          <w:rFonts w:ascii="Times New Roman" w:eastAsia="Calibri" w:hAnsi="Times New Roman" w:cs="Times New Roman"/>
          <w:sz w:val="24"/>
          <w:szCs w:val="24"/>
        </w:rPr>
        <w:t xml:space="preserve">also </w:t>
      </w:r>
      <w:r w:rsidR="00AF3547" w:rsidRPr="00FF137E">
        <w:rPr>
          <w:rFonts w:ascii="Times New Roman" w:eastAsia="Calibri" w:hAnsi="Times New Roman" w:cs="Times New Roman"/>
          <w:sz w:val="24"/>
          <w:szCs w:val="24"/>
        </w:rPr>
        <w:t>shown that elevated serum IGF-1 levels can improve mood factors</w:t>
      </w:r>
      <w:r w:rsidR="00C07CCD" w:rsidRPr="00FF137E">
        <w:rPr>
          <w:rFonts w:ascii="Times New Roman" w:eastAsia="Calibri" w:hAnsi="Times New Roman" w:cs="Times New Roman"/>
          <w:sz w:val="24"/>
          <w:szCs w:val="24"/>
        </w:rPr>
        <w:t>, such as</w:t>
      </w:r>
      <w:r w:rsidR="00AF3547" w:rsidRPr="00FF137E">
        <w:rPr>
          <w:rFonts w:ascii="Times New Roman" w:eastAsia="Calibri" w:hAnsi="Times New Roman" w:cs="Times New Roman"/>
          <w:sz w:val="24"/>
          <w:szCs w:val="24"/>
        </w:rPr>
        <w:t xml:space="preserve"> depression,</w:t>
      </w:r>
      <w:r w:rsidR="002427B0" w:rsidRPr="00FF137E">
        <w:rPr>
          <w:rFonts w:ascii="Times New Roman" w:eastAsia="Calibri" w:hAnsi="Times New Roman" w:cs="Times New Roman"/>
          <w:sz w:val="24"/>
          <w:szCs w:val="24"/>
        </w:rPr>
        <w:t xml:space="preserve"> anxiety</w:t>
      </w:r>
      <w:r w:rsidR="00C07CCD" w:rsidRPr="00FF137E">
        <w:rPr>
          <w:rFonts w:ascii="Times New Roman" w:eastAsia="Calibri" w:hAnsi="Times New Roman" w:cs="Times New Roman"/>
          <w:sz w:val="24"/>
          <w:szCs w:val="24"/>
        </w:rPr>
        <w:t>,</w:t>
      </w:r>
      <w:r w:rsidR="002427B0" w:rsidRPr="00FF137E">
        <w:rPr>
          <w:rFonts w:ascii="Times New Roman" w:eastAsia="Calibri" w:hAnsi="Times New Roman" w:cs="Times New Roman"/>
          <w:sz w:val="24"/>
          <w:szCs w:val="24"/>
        </w:rPr>
        <w:t xml:space="preserve"> anger, fatigue</w:t>
      </w:r>
      <w:r w:rsidR="00AF3547" w:rsidRPr="00FF137E">
        <w:rPr>
          <w:rFonts w:ascii="Times New Roman" w:eastAsia="Calibri" w:hAnsi="Times New Roman" w:cs="Times New Roman"/>
          <w:sz w:val="24"/>
          <w:szCs w:val="24"/>
        </w:rPr>
        <w:t xml:space="preserve">, </w:t>
      </w:r>
      <w:r w:rsidR="002427B0" w:rsidRPr="00FF137E">
        <w:rPr>
          <w:rFonts w:ascii="Times New Roman" w:eastAsia="Calibri" w:hAnsi="Times New Roman" w:cs="Times New Roman"/>
          <w:sz w:val="24"/>
          <w:szCs w:val="24"/>
        </w:rPr>
        <w:t xml:space="preserve">and </w:t>
      </w:r>
      <w:r w:rsidR="00AF3547" w:rsidRPr="00FF137E">
        <w:rPr>
          <w:rFonts w:ascii="Times New Roman" w:eastAsia="Calibri" w:hAnsi="Times New Roman" w:cs="Times New Roman"/>
          <w:sz w:val="24"/>
          <w:szCs w:val="24"/>
        </w:rPr>
        <w:t>confusion</w:t>
      </w:r>
      <w:r w:rsidR="002427B0" w:rsidRPr="00FF137E">
        <w:rPr>
          <w:rFonts w:ascii="Times New Roman" w:eastAsia="Calibri" w:hAnsi="Times New Roman" w:cs="Times New Roman"/>
          <w:sz w:val="24"/>
          <w:szCs w:val="24"/>
        </w:rPr>
        <w:t xml:space="preserve">. </w:t>
      </w:r>
      <w:r w:rsidR="002427B0"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249/mss.0b013e318060111f", "ISBN" : "0195-9131", "ISSN" : "01959131", "PMID" : "17762374", "abstract" : "PURPOSE: The purpose of this study was to assess the impact of 24 wk of resistance training at two different intensities on cognitive functions in the elderly. METHODS: Sixty-two elderly individuals were randomly assigned to three groups: CONTROL (N = 23), experimental moderate (EMODERATE; N = 19), and experimental high (EHIGH; N = 20). The volunteers were assessed on physical, hemodynamic, cognitive, and mood parameters before and after the program. RESULTS: On the 1 RM test (P &lt; 0.001), the two experimental groups performed better than the CONTROL group, but they did not show differences between themselves. The EHIGH group gained more lean mass (P = 0.05) than the CONTROL group and performed better on the following tests: digit span forward (P &lt; 0.001), Corsi's block-tapping task backward (P = 0.001), similarities (P = 0.03), Rey-Osterrieth complex figure immediate recall (P = 0.02), Toulouse-Pieron concentration test errors (P = 0.01), SF-36 (general health) (P = 0.04), POMS (tension-anxiety, P = 0.04; depression-dejection, P = 0.03; and total mood disorder, P = 0.03). The EMODERATE group scored higher means than the CONTROL group on digit span forward (P &lt; 0.001), Corsi's block-tapping task backward (P = 0.01), similarities (P = 0.02), Rey-Osterrieth complex figure immediate recall (P = 0.02), SF-36 (general health, P = 0.005; vitality, P = 0.006), POMS (tension-anxiety, P = 0.001; depression-dejection, P = 0.006; anger-hostility, P = 0.006; fatigue-inertia, P = 0.02; confusion-bewilderment, P = 0.02; and total mood disorder, P = 0.001). We also found that IGF-1 serum levels were higher in the experimental groups (EMODERATE, P = 0.02; EHIGH, P &lt; 0.001). CONCLUSIONS: Moderate- and high-intensity resistance exercise programs had equally beneficial effects on cognitive functioning.", "author" : [ { "dropping-particle" : "", "family" : "Cassilhas", "given" : "Ricardo C.", "non-dropping-particle" : "", "parse-names" : false, "suffix" : "" }, { "dropping-particle" : "", "family" : "Viana", "given" : "Valter A R", "non-dropping-particle" : "", "parse-names" : false, "suffix" : "" }, { "dropping-particle" : "", "family" : "Grassmann", "given" : "Viviane", "non-dropping-particle" : "", "parse-names" : false, "suffix" : "" }, { "dropping-particle" : "", "family" : "Santos", "given" : "Ronaldo T.", "non-dropping-particle" : "", "parse-names" : false, "suffix" : "" }, { "dropping-particle" : "", "family" : "Santos", "given" : "Ruth F.", "non-dropping-particle" : "", "parse-names" : false, "suffix" : "" }, { "dropping-particle" : "", "family" : "Tufik", "given" : "S\u00e9rgio", "non-dropping-particle" : "", "parse-names" : false, "suffix" : "" }, { "dropping-particle" : "", "family" : "Mello", "given" : "Marco T.", "non-dropping-particle" : "", "parse-names" : false, "suffix" : "" } ], "container-title" : "Medicine and Science in Sports and Exercise", "id" : "ITEM-1", "issue" : "8", "issued" : { "date-parts" : [ [ "2007" ] ] }, "page" : "1401-1407", "title" : "The impact of resistance exercise on the cognitive function of the elderly", "type" : "article-journal", "volume" : "39" }, "uris" : [ "http://www.mendeley.com/documents/?uuid=959368e1-b4f1-4215-9ae7-7246b9a943f1" ] } ], "mendeley" : { "formattedCitation" : "&lt;sup&gt;89&lt;/sup&gt;", "plainTextFormattedCitation" : "89", "previouslyFormattedCitation" : "&lt;sup&gt;89&lt;/sup&gt;" }, "properties" : {  }, "schema" : "https://github.com/citation-style-language/schema/raw/master/csl-citation.json" }</w:instrText>
      </w:r>
      <w:r w:rsidR="002427B0"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89</w:t>
      </w:r>
      <w:r w:rsidR="002427B0" w:rsidRPr="00FF137E">
        <w:rPr>
          <w:rFonts w:ascii="Times New Roman" w:eastAsia="Calibri" w:hAnsi="Times New Roman" w:cs="Times New Roman"/>
          <w:sz w:val="24"/>
          <w:szCs w:val="24"/>
        </w:rPr>
        <w:fldChar w:fldCharType="end"/>
      </w:r>
    </w:p>
    <w:p w14:paraId="7E31641A" w14:textId="77777777" w:rsidR="00CC5A4B" w:rsidRPr="00FF137E" w:rsidRDefault="00145E96" w:rsidP="00B03F33">
      <w:pPr>
        <w:tabs>
          <w:tab w:val="left" w:pos="426"/>
        </w:tabs>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All aforementioned mechanisms </w:t>
      </w:r>
      <w:r w:rsidR="00CD4356" w:rsidRPr="00FF137E">
        <w:rPr>
          <w:rFonts w:ascii="Times New Roman" w:eastAsia="Calibri" w:hAnsi="Times New Roman" w:cs="Times New Roman"/>
          <w:sz w:val="24"/>
          <w:szCs w:val="24"/>
        </w:rPr>
        <w:t xml:space="preserve">indirectly </w:t>
      </w:r>
      <w:r w:rsidR="008B20C4" w:rsidRPr="00FF137E">
        <w:rPr>
          <w:rFonts w:ascii="Times New Roman" w:eastAsia="Calibri" w:hAnsi="Times New Roman" w:cs="Times New Roman"/>
          <w:sz w:val="24"/>
          <w:szCs w:val="24"/>
        </w:rPr>
        <w:t xml:space="preserve">support that physical exercise can </w:t>
      </w:r>
      <w:r w:rsidR="008B20C4" w:rsidRPr="00FF137E">
        <w:rPr>
          <w:rFonts w:ascii="Times New Roman" w:eastAsia="Calibri" w:hAnsi="Times New Roman" w:cs="Times New Roman"/>
          <w:bCs/>
          <w:sz w:val="24"/>
          <w:szCs w:val="24"/>
        </w:rPr>
        <w:t>ameliorate</w:t>
      </w:r>
      <w:r w:rsidR="008B20C4" w:rsidRPr="00FF137E">
        <w:rPr>
          <w:rFonts w:ascii="Times New Roman" w:eastAsia="Calibri" w:hAnsi="Times New Roman" w:cs="Times New Roman"/>
          <w:sz w:val="24"/>
          <w:szCs w:val="24"/>
        </w:rPr>
        <w:t xml:space="preserve"> NPs by </w:t>
      </w:r>
      <w:r w:rsidR="00C1780F" w:rsidRPr="00FF137E">
        <w:rPr>
          <w:rFonts w:ascii="Times New Roman" w:eastAsia="Calibri" w:hAnsi="Times New Roman" w:cs="Times New Roman"/>
          <w:sz w:val="24"/>
          <w:szCs w:val="24"/>
        </w:rPr>
        <w:t xml:space="preserve">protecting neuronal integrity and </w:t>
      </w:r>
      <w:r w:rsidR="008B20C4" w:rsidRPr="00FF137E">
        <w:rPr>
          <w:rFonts w:ascii="Times New Roman" w:eastAsia="Calibri" w:hAnsi="Times New Roman" w:cs="Times New Roman"/>
          <w:sz w:val="24"/>
          <w:szCs w:val="24"/>
        </w:rPr>
        <w:t>enhancing cognitive functions.</w:t>
      </w:r>
    </w:p>
    <w:p w14:paraId="17BA7FE3" w14:textId="77777777" w:rsidR="00CC5A4B" w:rsidRPr="00FF137E" w:rsidRDefault="00CC5A4B" w:rsidP="00B03F33">
      <w:pPr>
        <w:tabs>
          <w:tab w:val="left" w:pos="426"/>
        </w:tabs>
        <w:spacing w:after="0" w:line="480" w:lineRule="auto"/>
        <w:jc w:val="both"/>
        <w:rPr>
          <w:rFonts w:ascii="Times New Roman" w:eastAsia="Calibri" w:hAnsi="Times New Roman" w:cs="Times New Roman"/>
          <w:b/>
          <w:sz w:val="24"/>
          <w:szCs w:val="24"/>
        </w:rPr>
      </w:pPr>
    </w:p>
    <w:p w14:paraId="084D23DE" w14:textId="47DA2B43" w:rsidR="00B54F98" w:rsidRPr="00FF137E" w:rsidRDefault="00B03F33" w:rsidP="00B03F33">
      <w:pPr>
        <w:tabs>
          <w:tab w:val="left" w:pos="426"/>
        </w:tabs>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b/>
          <w:sz w:val="24"/>
          <w:szCs w:val="24"/>
        </w:rPr>
        <w:t xml:space="preserve">3. </w:t>
      </w:r>
      <w:r w:rsidR="00F60D3D" w:rsidRPr="00FF137E">
        <w:rPr>
          <w:rFonts w:ascii="Times New Roman" w:eastAsia="Calibri" w:hAnsi="Times New Roman" w:cs="Times New Roman"/>
          <w:b/>
          <w:sz w:val="24"/>
          <w:szCs w:val="24"/>
        </w:rPr>
        <w:t xml:space="preserve">Cardiovascular and general </w:t>
      </w:r>
      <w:r w:rsidR="00AB0251" w:rsidRPr="00FF137E">
        <w:rPr>
          <w:rFonts w:ascii="Times New Roman" w:eastAsia="Calibri" w:hAnsi="Times New Roman" w:cs="Times New Roman"/>
          <w:b/>
          <w:sz w:val="24"/>
          <w:szCs w:val="24"/>
        </w:rPr>
        <w:t>well-</w:t>
      </w:r>
      <w:r w:rsidR="00F60D3D" w:rsidRPr="00FF137E">
        <w:rPr>
          <w:rFonts w:ascii="Times New Roman" w:eastAsia="Calibri" w:hAnsi="Times New Roman" w:cs="Times New Roman"/>
          <w:b/>
          <w:sz w:val="24"/>
          <w:szCs w:val="24"/>
        </w:rPr>
        <w:t>being</w:t>
      </w:r>
      <w:r w:rsidR="00AB0251" w:rsidRPr="00FF137E">
        <w:rPr>
          <w:rFonts w:ascii="Times New Roman" w:eastAsia="Calibri" w:hAnsi="Times New Roman" w:cs="Times New Roman"/>
          <w:b/>
          <w:sz w:val="24"/>
          <w:szCs w:val="24"/>
        </w:rPr>
        <w:t xml:space="preserve"> </w:t>
      </w:r>
    </w:p>
    <w:p w14:paraId="6163D726" w14:textId="4CB00A43" w:rsidR="00801403" w:rsidRPr="00FF137E" w:rsidRDefault="002C00C4" w:rsidP="0031238A">
      <w:pPr>
        <w:tabs>
          <w:tab w:val="left" w:pos="426"/>
        </w:tabs>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All of </w:t>
      </w:r>
      <w:r w:rsidR="00507382" w:rsidRPr="00FF137E">
        <w:rPr>
          <w:rFonts w:ascii="Times New Roman" w:eastAsia="Calibri" w:hAnsi="Times New Roman" w:cs="Times New Roman"/>
          <w:sz w:val="24"/>
          <w:szCs w:val="24"/>
        </w:rPr>
        <w:t xml:space="preserve">the </w:t>
      </w:r>
      <w:r w:rsidRPr="00FF137E">
        <w:rPr>
          <w:rFonts w:ascii="Times New Roman" w:eastAsia="Calibri" w:hAnsi="Times New Roman" w:cs="Times New Roman"/>
          <w:sz w:val="24"/>
          <w:szCs w:val="24"/>
        </w:rPr>
        <w:t>cardiovascular factors</w:t>
      </w:r>
      <w:r w:rsidR="001D091F" w:rsidRPr="00FF137E">
        <w:rPr>
          <w:rFonts w:ascii="Times New Roman" w:eastAsia="Calibri" w:hAnsi="Times New Roman" w:cs="Times New Roman"/>
          <w:sz w:val="24"/>
          <w:szCs w:val="24"/>
        </w:rPr>
        <w:t xml:space="preserve"> </w:t>
      </w:r>
      <w:r w:rsidR="00A33832" w:rsidRPr="00FF137E">
        <w:rPr>
          <w:rFonts w:ascii="Times New Roman" w:eastAsia="Calibri" w:hAnsi="Times New Roman" w:cs="Times New Roman"/>
          <w:sz w:val="24"/>
          <w:szCs w:val="24"/>
        </w:rPr>
        <w:t xml:space="preserve">lead to </w:t>
      </w:r>
      <w:r w:rsidR="00735B60" w:rsidRPr="00FF137E">
        <w:rPr>
          <w:rFonts w:ascii="Times New Roman" w:eastAsia="Calibri" w:hAnsi="Times New Roman" w:cs="Times New Roman"/>
          <w:sz w:val="24"/>
          <w:szCs w:val="24"/>
        </w:rPr>
        <w:t>cerebral small vessel disease</w:t>
      </w:r>
      <w:r w:rsidR="00846719" w:rsidRPr="00FF137E">
        <w:rPr>
          <w:rFonts w:ascii="Times New Roman" w:eastAsia="Calibri" w:hAnsi="Times New Roman" w:cs="Times New Roman"/>
          <w:sz w:val="24"/>
          <w:szCs w:val="24"/>
        </w:rPr>
        <w:t>s</w:t>
      </w:r>
      <w:r w:rsidR="00735B60" w:rsidRPr="00FF137E">
        <w:rPr>
          <w:rFonts w:ascii="Times New Roman" w:eastAsia="Calibri" w:hAnsi="Times New Roman" w:cs="Times New Roman"/>
          <w:sz w:val="24"/>
          <w:szCs w:val="24"/>
        </w:rPr>
        <w:t>, including WMD and subcortical lacunar infarcts (lacunes</w:t>
      </w:r>
      <w:r w:rsidR="00F26729" w:rsidRPr="00FF137E">
        <w:rPr>
          <w:rFonts w:ascii="Times New Roman" w:eastAsia="Calibri" w:hAnsi="Times New Roman" w:cs="Times New Roman"/>
          <w:sz w:val="24"/>
          <w:szCs w:val="24"/>
        </w:rPr>
        <w:t>),</w:t>
      </w:r>
      <w:r w:rsidR="00846719" w:rsidRPr="00FF137E">
        <w:rPr>
          <w:rFonts w:ascii="Times New Roman" w:eastAsia="Calibri" w:hAnsi="Times New Roman" w:cs="Times New Roman"/>
          <w:sz w:val="24"/>
          <w:szCs w:val="24"/>
        </w:rPr>
        <w:t xml:space="preserve"> and</w:t>
      </w:r>
      <w:r w:rsidR="00F26729" w:rsidRPr="00FF137E">
        <w:rPr>
          <w:rFonts w:ascii="Times New Roman" w:eastAsia="Calibri" w:hAnsi="Times New Roman" w:cs="Times New Roman"/>
          <w:sz w:val="24"/>
          <w:szCs w:val="24"/>
        </w:rPr>
        <w:t xml:space="preserve"> to deteriorated brain network; thus</w:t>
      </w:r>
      <w:r w:rsidR="00846719" w:rsidRPr="00FF137E">
        <w:rPr>
          <w:rFonts w:ascii="Times New Roman" w:eastAsia="Calibri" w:hAnsi="Times New Roman" w:cs="Times New Roman"/>
          <w:sz w:val="24"/>
          <w:szCs w:val="24"/>
        </w:rPr>
        <w:t xml:space="preserve">, </w:t>
      </w:r>
      <w:r w:rsidR="00837B94" w:rsidRPr="00FF137E">
        <w:rPr>
          <w:rFonts w:ascii="Times New Roman" w:eastAsia="Calibri" w:hAnsi="Times New Roman" w:cs="Times New Roman"/>
          <w:sz w:val="24"/>
          <w:szCs w:val="24"/>
        </w:rPr>
        <w:t xml:space="preserve">AD patients </w:t>
      </w:r>
      <w:r w:rsidRPr="00FF137E">
        <w:rPr>
          <w:rFonts w:ascii="Times New Roman" w:eastAsia="Calibri" w:hAnsi="Times New Roman" w:cs="Times New Roman"/>
          <w:sz w:val="24"/>
          <w:szCs w:val="24"/>
        </w:rPr>
        <w:t>may develop</w:t>
      </w:r>
      <w:r w:rsidR="00846719" w:rsidRPr="00FF137E">
        <w:rPr>
          <w:rFonts w:ascii="Times New Roman" w:eastAsia="Calibri" w:hAnsi="Times New Roman" w:cs="Times New Roman"/>
          <w:sz w:val="24"/>
          <w:szCs w:val="24"/>
        </w:rPr>
        <w:t xml:space="preserve"> </w:t>
      </w:r>
      <w:r w:rsidR="00837B94" w:rsidRPr="00FF137E">
        <w:rPr>
          <w:rFonts w:ascii="Times New Roman" w:eastAsia="Calibri" w:hAnsi="Times New Roman" w:cs="Times New Roman"/>
          <w:sz w:val="24"/>
          <w:szCs w:val="24"/>
        </w:rPr>
        <w:t>NPs</w:t>
      </w:r>
      <w:r w:rsidR="009713D7" w:rsidRPr="00FF137E">
        <w:rPr>
          <w:rFonts w:ascii="Times New Roman" w:eastAsia="Calibri" w:hAnsi="Times New Roman" w:cs="Times New Roman"/>
          <w:sz w:val="24"/>
          <w:szCs w:val="24"/>
        </w:rPr>
        <w:t>.</w:t>
      </w:r>
      <w:r w:rsidR="00846719"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1477/mf.1416200158", "ISSN" : "1881-6096 (Print)", "PMID" : "25846591", "abstract" : "Cerebral small vessel disease (SVD), including subcortical lacunar infarcts (lacunes) and white matter hyperintensities (WMH), is commonly observed on MRI of elderly individuals with and without dementia. SVD is frequently observed in patients with Alzheimer's disease (AD). However, the association between SVD and clinical symptoms exhibited by patients with AD remains unclear. Our recent studies suggest that cerebral SVD observed on CT/MRI of patients with AD is associated with delusions and delirium as well as depression. Mechanisms underlying these psychiatric symptoms in patients with AD remain unclear.", "author" : [ { "dropping-particle" : "", "family" : "Hashimoto", "given" : "Mamoru", "non-dropping-particle" : "", "parse-names" : false, "suffix" : "" }, { "dropping-particle" : "", "family" : "Ikeda", "given" : "Manabu", "non-dropping-particle" : "", "parse-names" : false, "suffix" : "" } ], "container-title" : "Brain and nerve = Shinkei kenkyu no shinpo", "id" : "ITEM-1", "issue" : "4", "issued" : { "date-parts" : [ [ "2015" ] ] }, "page" : "427-432", "title" : "[White Matter Lesion and Alzheimer's Disease: The Association between Small Vessel Disease and Neuropsychiatric Symptoms in Alzheimer's Disease].", "type" : "article-journal", "volume" : "67" }, "uris" : [ "http://www.mendeley.com/documents/?uuid=c0e83a56-cc82-4e8e-a128-c7bfaf7b638b" ] } ], "mendeley" : { "formattedCitation" : "&lt;sup&gt;90&lt;/sup&gt;", "plainTextFormattedCitation" : "90", "previouslyFormattedCitation" : "&lt;sup&gt;90&lt;/sup&gt;" }, "properties" : {  }, "schema" : "https://github.com/citation-style-language/schema/raw/master/csl-citation.json" }</w:instrText>
      </w:r>
      <w:r w:rsidR="00846719"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0</w:t>
      </w:r>
      <w:r w:rsidR="00846719" w:rsidRPr="00FF137E">
        <w:rPr>
          <w:rFonts w:ascii="Times New Roman" w:eastAsia="Calibri" w:hAnsi="Times New Roman" w:cs="Times New Roman"/>
          <w:sz w:val="24"/>
          <w:szCs w:val="24"/>
        </w:rPr>
        <w:fldChar w:fldCharType="end"/>
      </w:r>
      <w:r w:rsidR="00F26729" w:rsidRPr="00FF137E">
        <w:rPr>
          <w:rFonts w:ascii="Times New Roman" w:eastAsia="Calibri" w:hAnsi="Times New Roman" w:cs="Times New Roman"/>
          <w:sz w:val="24"/>
          <w:szCs w:val="24"/>
        </w:rPr>
        <w:t xml:space="preserve"> </w:t>
      </w:r>
      <w:r w:rsidR="00247402" w:rsidRPr="00FF137E">
        <w:rPr>
          <w:rFonts w:ascii="Times New Roman" w:eastAsia="Calibri" w:hAnsi="Times New Roman" w:cs="Times New Roman"/>
          <w:sz w:val="24"/>
          <w:szCs w:val="24"/>
        </w:rPr>
        <w:t xml:space="preserve"> </w:t>
      </w:r>
      <w:r w:rsidR="00801403" w:rsidRPr="00FF137E">
        <w:rPr>
          <w:rFonts w:ascii="Times New Roman" w:eastAsia="Calibri" w:hAnsi="Times New Roman" w:cs="Times New Roman"/>
          <w:sz w:val="24"/>
          <w:szCs w:val="24"/>
        </w:rPr>
        <w:t>The pe</w:t>
      </w:r>
      <w:r w:rsidR="00E30F4A" w:rsidRPr="00FF137E">
        <w:rPr>
          <w:rFonts w:ascii="Times New Roman" w:eastAsia="Calibri" w:hAnsi="Times New Roman" w:cs="Times New Roman"/>
          <w:sz w:val="24"/>
          <w:szCs w:val="24"/>
        </w:rPr>
        <w:t>vious studies domonstrated that</w:t>
      </w:r>
      <w:r w:rsidR="00801403" w:rsidRPr="00FF137E">
        <w:rPr>
          <w:rFonts w:ascii="Times New Roman" w:eastAsia="Calibri" w:hAnsi="Times New Roman" w:cs="Times New Roman"/>
          <w:sz w:val="24"/>
          <w:szCs w:val="24"/>
        </w:rPr>
        <w:t xml:space="preserve"> </w:t>
      </w:r>
      <w:r w:rsidR="00F42119" w:rsidRPr="00FF137E">
        <w:rPr>
          <w:rFonts w:ascii="Times New Roman" w:eastAsia="Calibri" w:hAnsi="Times New Roman" w:cs="Times New Roman"/>
          <w:sz w:val="24"/>
          <w:szCs w:val="24"/>
        </w:rPr>
        <w:t>WMD</w:t>
      </w:r>
      <w:r w:rsidR="00801403" w:rsidRPr="00FF137E">
        <w:rPr>
          <w:rFonts w:ascii="Times New Roman" w:eastAsia="Calibri" w:hAnsi="Times New Roman" w:cs="Times New Roman"/>
          <w:sz w:val="24"/>
          <w:szCs w:val="24"/>
        </w:rPr>
        <w:t xml:space="preserve"> and lacunes in the right basal ganglia</w:t>
      </w:r>
      <w:r w:rsidR="00F42119" w:rsidRPr="00FF137E">
        <w:rPr>
          <w:rFonts w:ascii="Times New Roman" w:eastAsia="Calibri" w:hAnsi="Times New Roman" w:cs="Times New Roman"/>
          <w:sz w:val="24"/>
          <w:szCs w:val="24"/>
        </w:rPr>
        <w:t xml:space="preserve"> were</w:t>
      </w:r>
      <w:r w:rsidR="00801403" w:rsidRPr="00FF137E">
        <w:rPr>
          <w:rFonts w:ascii="Times New Roman" w:eastAsia="Calibri" w:hAnsi="Times New Roman" w:cs="Times New Roman"/>
          <w:sz w:val="24"/>
          <w:szCs w:val="24"/>
        </w:rPr>
        <w:t xml:space="preserve"> associated with depression</w:t>
      </w:r>
      <w:r w:rsidR="003303BD" w:rsidRPr="00FF137E">
        <w:rPr>
          <w:rFonts w:ascii="Times New Roman" w:eastAsia="Calibri" w:hAnsi="Times New Roman" w:cs="Times New Roman"/>
          <w:sz w:val="24"/>
          <w:szCs w:val="24"/>
        </w:rPr>
        <w:t xml:space="preserve"> </w:t>
      </w:r>
      <w:r w:rsidR="003303BD"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07/s00401-011-0821-3", "ISBN" : "0001-6322", "ISSN" : "00016322", "PMID" : "21455688", "abstract" : "Behavioral and psychological symptoms are commonly observed in a majority of demented patients at some time during the course of their illness. Many of these psychiatric manifestations, especially those related to mood, may be early expressions of dementia and/or mild cognitive impairment. The literature suggests that behavioral and psychological symptoms of dementia (BPSD) are an integral part of the disease process. The dissociation, in many cases, between BPSD and the rather linear decline in cognitive functions suggests that independent pathophysiological mechanisms give rise to these symptoms. A review of the neuroimaging and neuropathology literature indicates that BPSD are the expression of regional rather than diffuse brain pathology. Psychotic symptoms in demented patients usually demonstrate preferential involvement of the frontal lobe and/or limbic regions. Visual hallucinations differentiate themselves from other psychotic symptoms by their tendency to involve the occipital lobes. There is a significant association between apathy and structural changes of the anterior cingulate gyrus. White matter hyperintensities occur in a significant number of depressed patients; otherwise, there is lack of association between depression and either specific brain changes or affected regions. Strictly neuropathological explanations are likely to be insufficient to explain BPSD. Environmental changes, neurochemical abnormalities, past psychiatric history (including premorbid personality), social history (e.g., intellectual achievement and life-long learning), family history, and genetic susceptibility are factors, among others, that influence BPSD.", "author" : [ { "dropping-particle" : "", "family" : "Casanova", "given" : "Manuel F.", "non-dropping-particle" : "", "parse-names" : false, "suffix" : "" }, { "dropping-particle" : "", "family" : "Starkstein", "given" : "Sergio E.", "non-dropping-particle" : "", "parse-names" : false, "suffix" : "" }, { "dropping-particle" : "", "family" : "Jellinger", "given" : "Kurt A.", "non-dropping-particle" : "", "parse-names" : false, "suffix" : "" } ], "container-title" : "Acta Neuropathologica", "id" : "ITEM-1", "issue" : "2", "issued" : { "date-parts" : [ [ "2011" ] ] }, "page" : "117-135", "title" : "Clinicopathological correlates of behavioral and psychological symptoms of dementia", "type" : "article", "volume" : "122" }, "uris" : [ "http://www.mendeley.com/documents/?uuid=84a22dab-b6a4-42e9-93a8-039098e4ca4c" ] }, { "id" : "ITEM-2", "itemData" : { "DOI" : "10.1159/000335778", "ISBN" : "1420-8008", "ISSN" : "1420-8008", "PMID" : "22343788", "abstract" : "BACKGROUND/AIMS: The most devastating features of Alz-heimer's disease (AD) are often the behavioral and psychological symptoms in dementia (BPSD). There is controversy as to whether subcortical lesions contribute to BPSD. The aim of this study was to examine the relationship between BPSD and subcortical lesions (white-matter lesions and lacunes) in AD. METHODS: CT or MRI from 259 patients with mild-to-moderate AD were assessed with the Age-Related White Matter Changes scale. Linear measures of global and temporal atrophy and Mini-Mental State Examination scores were used to adjust for AD pathology and disease severity in logistic regression models with the BPSD items delusions, hallucinations, agitation, depression, anxiety, apathy and irritability. RESULTS: Lacunes in the left basal ganglia were associated with delusions (OR 2.57, 95% CI 1.21-5.48) and hallucinations (OR 3.33, 95% CI 1.38-8.01) and lacunes in the right basal ganglia were associated with depression (OR 2.13, 95% CI 1.01-4.51). CONCLUSION: Lacunes in the basal ganglia resulted in a 2- to 3-fold increased risk of delusions, hallucinations and depression, when adjusting for cognition and atrophy. This suggests that basal ganglia lesions can contribute to BPSD in patients with AD, independently of the AD process.", "author" : [ { "dropping-particle" : "", "family" : "Palmqvist", "given" : "Sebastian", "non-dropping-particle" : "", "parse-names" : false, "suffix" : "" }, { "dropping-particle" : "", "family" : "Sarwari", "given" : "Agmall", "non-dropping-particle" : "", "parse-names" : false, "suffix" : "" }, { "dropping-particle" : "", "family" : "Wattmo", "given" : "Carina", "non-dropping-particle" : "", "parse-names" : false, "suffix" : "" }, { "dropping-particle" : "", "family" : "Bronge", "given" : "Lena", "non-dropping-particle" : "", "parse-names" : false, "suffix" : "" }, { "dropping-particle" : "", "family" : "Zhang", "given" : "Yi", "non-dropping-particle" : "", "parse-names" : false, "suffix" : "" }, { "dropping-particle" : "", "family" : "Wahlund", "given" : "Lars Olof", "non-dropping-particle" : "", "parse-names" : false, "suffix" : "" }, { "dropping-particle" : "", "family" : "N\u00e4gga", "given" : "Katarina", "non-dropping-particle" : "", "parse-names" : false, "suffix" : "" } ], "container-title" : "Dementia and Geriatric Cognitive Disorders", "id" : "ITEM-2", "issue" : "6", "issued" : { "date-parts" : [ [ "2011" ] ] }, "page" : "417-423", "title" : "Association between Subcortical Lesions and Behavioral and Psychological Symptoms in Patients with Alzheimer's Disease", "type" : "article-journal", "volume" : "32" }, "uris" : [ "http://www.mendeley.com/documents/?uuid=a67afb4e-145d-4123-ba6f-3ba5a4e59b93" ] } ], "mendeley" : { "formattedCitation" : "&lt;sup&gt;91,92&lt;/sup&gt;", "plainTextFormattedCitation" : "91,92", "previouslyFormattedCitation" : "&lt;sup&gt;91,92&lt;/sup&gt;" }, "properties" : {  }, "schema" : "https://github.com/citation-style-language/schema/raw/master/csl-citation.json" }</w:instrText>
      </w:r>
      <w:r w:rsidR="003303BD"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1,92</w:t>
      </w:r>
      <w:r w:rsidR="003303BD" w:rsidRPr="00FF137E">
        <w:rPr>
          <w:rFonts w:ascii="Times New Roman" w:eastAsia="Calibri" w:hAnsi="Times New Roman" w:cs="Times New Roman"/>
          <w:sz w:val="24"/>
          <w:szCs w:val="24"/>
        </w:rPr>
        <w:fldChar w:fldCharType="end"/>
      </w:r>
      <w:r w:rsidR="003303BD" w:rsidRPr="00FF137E">
        <w:rPr>
          <w:rFonts w:ascii="Times New Roman" w:eastAsia="Calibri" w:hAnsi="Times New Roman" w:cs="Times New Roman"/>
          <w:sz w:val="24"/>
          <w:szCs w:val="24"/>
        </w:rPr>
        <w:t xml:space="preserve">; </w:t>
      </w:r>
      <w:r w:rsidR="00E30F4A" w:rsidRPr="00FF137E">
        <w:rPr>
          <w:rFonts w:ascii="Times New Roman" w:eastAsia="Calibri" w:hAnsi="Times New Roman" w:cs="Times New Roman"/>
          <w:sz w:val="24"/>
          <w:szCs w:val="24"/>
        </w:rPr>
        <w:t xml:space="preserve">that </w:t>
      </w:r>
      <w:r w:rsidR="00801403" w:rsidRPr="00FF137E">
        <w:rPr>
          <w:rFonts w:ascii="Times New Roman" w:eastAsia="Calibri" w:hAnsi="Times New Roman" w:cs="Times New Roman"/>
          <w:sz w:val="24"/>
          <w:szCs w:val="24"/>
        </w:rPr>
        <w:t xml:space="preserve">psychotic symptoms were associated </w:t>
      </w:r>
      <w:r w:rsidR="00C14CEA" w:rsidRPr="00FF137E">
        <w:rPr>
          <w:rFonts w:ascii="Times New Roman" w:eastAsia="Calibri" w:hAnsi="Times New Roman" w:cs="Times New Roman"/>
          <w:sz w:val="24"/>
          <w:szCs w:val="24"/>
        </w:rPr>
        <w:t>with</w:t>
      </w:r>
      <w:r w:rsidR="00801403" w:rsidRPr="00FF137E">
        <w:rPr>
          <w:rFonts w:ascii="Times New Roman" w:eastAsia="Calibri" w:hAnsi="Times New Roman" w:cs="Times New Roman"/>
          <w:sz w:val="24"/>
          <w:szCs w:val="24"/>
        </w:rPr>
        <w:t xml:space="preserve"> lacunes in the left basal ganglia </w:t>
      </w:r>
      <w:r w:rsidR="003303BD"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159/000335778", "ISBN" : "1420-8008", "ISSN" : "1420-8008", "PMID" : "22343788", "abstract" : "BACKGROUND/AIMS: The most devastating features of Alz-heimer's disease (AD) are often the behavioral and psychological symptoms in dementia (BPSD). There is controversy as to whether subcortical lesions contribute to BPSD. The aim of this study was to examine the relationship between BPSD and subcortical lesions (white-matter lesions and lacunes) in AD. METHODS: CT or MRI from 259 patients with mild-to-moderate AD were assessed with the Age-Related White Matter Changes scale. Linear measures of global and temporal atrophy and Mini-Mental State Examination scores were used to adjust for AD pathology and disease severity in logistic regression models with the BPSD items delusions, hallucinations, agitation, depression, anxiety, apathy and irritability. RESULTS: Lacunes in the left basal ganglia were associated with delusions (OR 2.57, 95% CI 1.21-5.48) and hallucinations (OR 3.33, 95% CI 1.38-8.01) and lacunes in the right basal ganglia were associated with depression (OR 2.13, 95% CI 1.01-4.51). CONCLUSION: Lacunes in the basal ganglia resulted in a 2- to 3-fold increased risk of delusions, hallucinations and depression, when adjusting for cognition and atrophy. This suggests that basal ganglia lesions can contribute to BPSD in patients with AD, independently of the AD process.", "author" : [ { "dropping-particle" : "", "family" : "Palmqvist", "given" : "Sebastian", "non-dropping-particle" : "", "parse-names" : false, "suffix" : "" }, { "dropping-particle" : "", "family" : "Sarwari", "given" : "Agmall", "non-dropping-particle" : "", "parse-names" : false, "suffix" : "" }, { "dropping-particle" : "", "family" : "Wattmo", "given" : "Carina", "non-dropping-particle" : "", "parse-names" : false, "suffix" : "" }, { "dropping-particle" : "", "family" : "Bronge", "given" : "Lena", "non-dropping-particle" : "", "parse-names" : false, "suffix" : "" }, { "dropping-particle" : "", "family" : "Zhang", "given" : "Yi", "non-dropping-particle" : "", "parse-names" : false, "suffix" : "" }, { "dropping-particle" : "", "family" : "Wahlund", "given" : "Lars Olof", "non-dropping-particle" : "", "parse-names" : false, "suffix" : "" }, { "dropping-particle" : "", "family" : "N\u00e4gga", "given" : "Katarina", "non-dropping-particle" : "", "parse-names" : false, "suffix" : "" } ], "container-title" : "Dementia and Geriatric Cognitive Disorders", "id" : "ITEM-1", "issue" : "6", "issued" : { "date-parts" : [ [ "2011" ] ] }, "page" : "417-423", "title" : "Association between Subcortical Lesions and Behavioral and Psychological Symptoms in Patients with Alzheimer's Disease", "type" : "article-journal", "volume" : "32" }, "uris" : [ "http://www.mendeley.com/documents/?uuid=a67afb4e-145d-4123-ba6f-3ba5a4e59b93" ] }, { "id" : "ITEM-2", "itemData" : { "DOI" : "10.1002/gps.3980", "ISBN" : "0885-6230", "ISSN" : "08856230", "PMID" : "23681754", "abstract" : "OBJECTIVE: Knowledge of potentially modifiable risk factors for neuropsychiatric symptoms (NPS) in Alzheimer's disease (AD) is important. This study longitudinally explores modifiable vascular risk factors for NPS in AD.\\n\\nMETHODS: Participants enrolled in the Cache County Study on Memory in Aging with no dementia at baseline were subsequently assessed over three additional waves, and those with incident (new onset) dementia were invited to join the Dementia Progression Study for longitudinal follow-up. A total of 327 participants with incident AD were identified and assessed for the following vascular factors: atrial fibrillation, hypertension, diabetes mellitus, angina, coronary artery bypass surgery, myocardial infarction, cerebrovascular accident, and use of antihypertensive or diabetes medicines. A vascular index (VI) was also calculated. NPS were assessed over time using the Neuropsychiatric Inventory (NPI). Affective and Psychotic symptom clusters were assessed separately. The association between vascular factors and change in NPI total score was analyzed using linear mixed model and in symptom clusters using a random effects model.\\n\\nRESULTS: No individual vascular risk factors or the VI significantly predicted change in any individual NPS. The use of antihypertensive medications more than four times per week was associated with higher total NPI and Affective cluster scores.\\n\\nCONCLUSIONS: Use of antihypertensive medication was associated with higher total NPI and Affective cluster scores. The results of this study do not otherwise support vascular risk factors as modifiers of longitudinal change in NPS in AD.", "author" : [ { "dropping-particle" : "", "family" : "Steinberg", "given" : "Martin", "non-dropping-particle" : "", "parse-names" : false, "suffix" : "" }, { "dropping-particle" : "", "family" : "Hess", "given" : "Kyle", "non-dropping-particle" : "", "parse-names" : false, "suffix" : "" }, { "dropping-particle" : "", "family" : "Corcoran", "given" : "Chris", "non-dropping-particle" : "", "parse-names" : false, "suffix" : "" }, { "dropping-particle" : "", "family" : "Mielke", "given" : "Michelle M.", "non-dropping-particle" : "", "parse-names" : false, "suffix" : "" }, { "dropping-particle" : "", "family" : "Norton", "given" : "Maria", "non-dropping-particle" : "", "parse-names" : false, "suffix" : "" }, { "dropping-particle" : "", "family" : "Breitner", "given" : "John", "non-dropping-particle" : "", "parse-names" : false, "suffix" : "" }, { "dropping-particle" : "", "family" : "Green", "given" : "Robert", "non-dropping-particle" : "", "parse-names" : false, "suffix" : "" }, { "dropping-particle" : "", "family" : "Leoutsakos", "given" : "Jeannie", "non-dropping-particle" : "", "parse-names" : false, "suffix" : "" }, { "dropping-particle" : "", "family" : "Welsh-Bohmer", "given" : "Kathleen", "non-dropping-particle" : "", "parse-names" : false, "suffix" : "" }, { "dropping-particle" : "", "family" : "Lyketsos", "given" : "Constantine", "non-dropping-particle" : "", "parse-names" : false, "suffix" : "" }, { "dropping-particle" : "", "family" : "Tschanz", "given" : "Joann", "non-dropping-particle" : "", "parse-names" : false, "suffix" : "" } ], "container-title" : "International Journal of Geriatric Psychiatry", "id" : "ITEM-2", "issue" : "2", "issued" : { "date-parts" : [ [ "2014" ] ] }, "page" : "153-159", "title" : "Vascular risk factors and neuropsychiatric symptoms in Alzheimer's disease: The Cache County Study", "type" : "article-journal", "volume" : "29" }, "uris" : [ "http://www.mendeley.com/documents/?uuid=544fd153-6d38-4829-89f7-2b5371219cbe" ] } ], "mendeley" : { "formattedCitation" : "&lt;sup&gt;92,93&lt;/sup&gt;", "plainTextFormattedCitation" : "92,93", "previouslyFormattedCitation" : "&lt;sup&gt;92,93&lt;/sup&gt;" }, "properties" : {  }, "schema" : "https://github.com/citation-style-language/schema/raw/master/csl-citation.json" }</w:instrText>
      </w:r>
      <w:r w:rsidR="003303BD"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2,93</w:t>
      </w:r>
      <w:r w:rsidR="003303BD" w:rsidRPr="00FF137E">
        <w:rPr>
          <w:rFonts w:ascii="Times New Roman" w:eastAsia="Calibri" w:hAnsi="Times New Roman" w:cs="Times New Roman"/>
          <w:sz w:val="24"/>
          <w:szCs w:val="24"/>
        </w:rPr>
        <w:fldChar w:fldCharType="end"/>
      </w:r>
      <w:r w:rsidR="00801403" w:rsidRPr="00FF137E">
        <w:rPr>
          <w:rFonts w:ascii="Times New Roman" w:eastAsia="Calibri" w:hAnsi="Times New Roman" w:cs="Times New Roman"/>
          <w:sz w:val="24"/>
          <w:szCs w:val="24"/>
        </w:rPr>
        <w:t xml:space="preserve">; </w:t>
      </w:r>
      <w:r w:rsidR="00E30F4A" w:rsidRPr="00FF137E">
        <w:rPr>
          <w:rFonts w:ascii="Times New Roman" w:eastAsia="Calibri" w:hAnsi="Times New Roman" w:cs="Times New Roman"/>
          <w:sz w:val="24"/>
          <w:szCs w:val="24"/>
        </w:rPr>
        <w:t>and that a</w:t>
      </w:r>
      <w:r w:rsidR="00801403" w:rsidRPr="00FF137E">
        <w:rPr>
          <w:rFonts w:ascii="Times New Roman" w:eastAsia="Calibri" w:hAnsi="Times New Roman" w:cs="Times New Roman"/>
          <w:sz w:val="24"/>
          <w:szCs w:val="24"/>
        </w:rPr>
        <w:t xml:space="preserve">nxiety and aberrant motor </w:t>
      </w:r>
      <w:r w:rsidR="004318C9" w:rsidRPr="00FF137E">
        <w:rPr>
          <w:rFonts w:ascii="Times New Roman" w:eastAsia="Calibri" w:hAnsi="Times New Roman" w:cs="Times New Roman"/>
          <w:sz w:val="24"/>
          <w:szCs w:val="24"/>
        </w:rPr>
        <w:t xml:space="preserve">behaviours </w:t>
      </w:r>
      <w:r w:rsidR="00801403" w:rsidRPr="00FF137E">
        <w:rPr>
          <w:rFonts w:ascii="Times New Roman" w:eastAsia="Calibri" w:hAnsi="Times New Roman" w:cs="Times New Roman"/>
          <w:sz w:val="24"/>
          <w:szCs w:val="24"/>
        </w:rPr>
        <w:t>were related to white matter disease</w:t>
      </w:r>
      <w:r w:rsidR="009713D7" w:rsidRPr="00FF137E">
        <w:rPr>
          <w:rFonts w:ascii="Times New Roman" w:eastAsia="Calibri" w:hAnsi="Times New Roman" w:cs="Times New Roman"/>
          <w:sz w:val="24"/>
          <w:szCs w:val="24"/>
        </w:rPr>
        <w:t>.</w:t>
      </w:r>
      <w:r w:rsidR="00C23BD5"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02/gps.2418", "ISBN" : "2122633255", "ISSN" : "08856230", "PMID" : "19946864", "abstract" : "OBJECTIVE: To investigate the association of behavioral and psychological symptoms of dementia (BPSD) in Alzheimer's disease (AD) and magnetic resonance imaging (MRI) measures of brain atrophy and white matter hyperintensities (WMH).\\n\\nMETHODS: Thirty-seven patients with probable AD received the Neuropsychiatric Inventory (NPI), the Mini Mental Status Exam (MMSE), and an MRI scan as part of their initial evaluation at the Outpatient Memory Diagnostic Clinic at McLean Hospital. MRI-based volumetric measurements of whole brain atrophy, hippocampal volumes, and WMH were obtained. Analysis of covariance models, using age as a covariate and the presence of specific BPSD as independent variables, were used to test for differences in whole brain volumes, hippocampal volumes and WMH volumes.\\n\\nRESULTS: Increased WMH were associated with symptoms of anxiety, aberrant motor behavior, and night time disturbance, while symptoms of disinhibition were linked to lower WMH volume. No associations were found for whole brain or hippocampal volumes and BPSD.\\n\\nCONCLUSIONS: These findings suggest that white matter changes are associated with the presence of BPSD in AD.", "author" : [ { "dropping-particle" : "", "family" : "Berlow", "given" : "Yosef A.", "non-dropping-particle" : "", "parse-names" : false, "suffix" : "" }, { "dropping-particle" : "", "family" : "Wells", "given" : "William M.", "non-dropping-particle" : "", "parse-names" : false, "suffix" : "" }, { "dropping-particle" : "", "family" : "Ellison", "given" : "James M.", "non-dropping-particle" : "", "parse-names" : false, "suffix" : "" }, { "dropping-particle" : "", "family" : "Sung", "given" : "Young Hoon", "non-dropping-particle" : "", "parse-names" : false, "suffix" : "" }, { "dropping-particle" : "", "family" : "Renshaw", "given" : "Perry F.", "non-dropping-particle" : "", "parse-names" : false, "suffix" : "" }, { "dropping-particle" : "", "family" : "Harper", "given" : "David G.", "non-dropping-particle" : "", "parse-names" : false, "suffix" : "" } ], "container-title" : "International Journal of Geriatric Psychiatry", "id" : "ITEM-1", "issue" : "8", "issued" : { "date-parts" : [ [ "2010" ] ] }, "page" : "780-788", "title" : "Neuropsychiatric correlates of white matter hyperintensities in Alzheimer's disease", "type" : "article-journal", "volume" : "25" }, "uris" : [ "http://www.mendeley.com/documents/?uuid=0a63e4f9-9a8d-4151-9de3-9edf62efd3a5" ] } ], "mendeley" : { "formattedCitation" : "&lt;sup&gt;94&lt;/sup&gt;", "plainTextFormattedCitation" : "94", "previouslyFormattedCitation" : "&lt;sup&gt;94&lt;/sup&gt;" }, "properties" : {  }, "schema" : "https://github.com/citation-style-language/schema/raw/master/csl-citation.json" }</w:instrText>
      </w:r>
      <w:r w:rsidR="00C23BD5"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4</w:t>
      </w:r>
      <w:r w:rsidR="00C23BD5" w:rsidRPr="00FF137E">
        <w:rPr>
          <w:rFonts w:ascii="Times New Roman" w:eastAsia="Calibri" w:hAnsi="Times New Roman" w:cs="Times New Roman"/>
          <w:sz w:val="24"/>
          <w:szCs w:val="24"/>
        </w:rPr>
        <w:fldChar w:fldCharType="end"/>
      </w:r>
      <w:r w:rsidR="00C23BD5" w:rsidRPr="00FF137E">
        <w:rPr>
          <w:rFonts w:ascii="Times New Roman" w:eastAsia="Calibri" w:hAnsi="Times New Roman" w:cs="Times New Roman"/>
          <w:sz w:val="24"/>
          <w:szCs w:val="24"/>
        </w:rPr>
        <w:t xml:space="preserve"> </w:t>
      </w:r>
    </w:p>
    <w:p w14:paraId="626EE719" w14:textId="77777777" w:rsidR="009713D7" w:rsidRPr="00FF137E" w:rsidRDefault="009713D7" w:rsidP="004F7CBE">
      <w:pPr>
        <w:tabs>
          <w:tab w:val="left" w:pos="426"/>
        </w:tabs>
        <w:spacing w:after="0" w:line="480" w:lineRule="auto"/>
        <w:jc w:val="both"/>
        <w:rPr>
          <w:rFonts w:ascii="Times New Roman" w:eastAsia="Calibri" w:hAnsi="Times New Roman" w:cs="Times New Roman"/>
          <w:sz w:val="24"/>
          <w:szCs w:val="24"/>
        </w:rPr>
      </w:pPr>
    </w:p>
    <w:p w14:paraId="4E41C0CB" w14:textId="77B99371" w:rsidR="004F7CBE" w:rsidRPr="00FF137E" w:rsidRDefault="00324227" w:rsidP="004F7CBE">
      <w:pPr>
        <w:tabs>
          <w:tab w:val="left" w:pos="426"/>
        </w:tabs>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Benefits of physical exercise are well known in both the cardiovascular system and psychological health. </w:t>
      </w:r>
      <w:r w:rsidR="0031238A" w:rsidRPr="00FF137E">
        <w:rPr>
          <w:rFonts w:ascii="Times New Roman" w:eastAsia="Calibri" w:hAnsi="Times New Roman" w:cs="Times New Roman"/>
          <w:sz w:val="24"/>
          <w:szCs w:val="24"/>
        </w:rPr>
        <w:t>The effects of physical exercise on metabolite processes are</w:t>
      </w:r>
      <w:r w:rsidR="00DE6133" w:rsidRPr="00FF137E">
        <w:rPr>
          <w:rFonts w:ascii="Times New Roman" w:eastAsia="Calibri" w:hAnsi="Times New Roman" w:cs="Times New Roman"/>
          <w:sz w:val="24"/>
          <w:szCs w:val="24"/>
        </w:rPr>
        <w:t xml:space="preserve"> a decrease in</w:t>
      </w:r>
      <w:r w:rsidR="0031238A" w:rsidRPr="00FF137E">
        <w:rPr>
          <w:rFonts w:ascii="Times New Roman" w:eastAsia="Calibri" w:hAnsi="Times New Roman" w:cs="Times New Roman"/>
          <w:sz w:val="24"/>
          <w:szCs w:val="24"/>
        </w:rPr>
        <w:t xml:space="preserve"> serum levels of glucose, cholesterol</w:t>
      </w:r>
      <w:r w:rsidR="00DE6133" w:rsidRPr="00FF137E">
        <w:rPr>
          <w:rFonts w:ascii="Times New Roman" w:eastAsia="Calibri" w:hAnsi="Times New Roman" w:cs="Times New Roman"/>
          <w:sz w:val="24"/>
          <w:szCs w:val="24"/>
        </w:rPr>
        <w:t>,</w:t>
      </w:r>
      <w:r w:rsidR="0031238A" w:rsidRPr="00FF137E">
        <w:rPr>
          <w:rFonts w:ascii="Times New Roman" w:eastAsia="Calibri" w:hAnsi="Times New Roman" w:cs="Times New Roman"/>
          <w:sz w:val="24"/>
          <w:szCs w:val="24"/>
        </w:rPr>
        <w:t xml:space="preserve"> cortisol</w:t>
      </w:r>
      <w:r w:rsidR="00DE6133" w:rsidRPr="00FF137E">
        <w:rPr>
          <w:rFonts w:ascii="Times New Roman" w:eastAsia="Calibri" w:hAnsi="Times New Roman" w:cs="Times New Roman"/>
          <w:sz w:val="24"/>
          <w:szCs w:val="24"/>
        </w:rPr>
        <w:t xml:space="preserve"> and metabolic syndrome</w:t>
      </w:r>
      <w:r w:rsidR="0031238A" w:rsidRPr="00FF137E">
        <w:rPr>
          <w:rFonts w:ascii="Times New Roman" w:eastAsia="Calibri" w:hAnsi="Times New Roman" w:cs="Times New Roman"/>
          <w:sz w:val="24"/>
          <w:szCs w:val="24"/>
        </w:rPr>
        <w:t>, an increase in high density lipoprotein</w:t>
      </w:r>
      <w:r w:rsidR="00DE6133" w:rsidRPr="00FF137E">
        <w:rPr>
          <w:rFonts w:ascii="Times New Roman" w:eastAsia="Calibri" w:hAnsi="Times New Roman" w:cs="Times New Roman"/>
          <w:sz w:val="24"/>
          <w:szCs w:val="24"/>
        </w:rPr>
        <w:t xml:space="preserve">, </w:t>
      </w:r>
      <w:r w:rsidR="0031238A" w:rsidRPr="00FF137E">
        <w:rPr>
          <w:rFonts w:ascii="Times New Roman" w:eastAsia="Calibri" w:hAnsi="Times New Roman" w:cs="Times New Roman"/>
          <w:sz w:val="24"/>
          <w:szCs w:val="24"/>
        </w:rPr>
        <w:t>insulin production</w:t>
      </w:r>
      <w:r w:rsidR="00DE6133" w:rsidRPr="00FF137E">
        <w:rPr>
          <w:rFonts w:ascii="Times New Roman" w:eastAsia="Calibri" w:hAnsi="Times New Roman" w:cs="Times New Roman"/>
          <w:sz w:val="24"/>
          <w:szCs w:val="24"/>
        </w:rPr>
        <w:t>.</w:t>
      </w:r>
      <w:r w:rsidR="00A81988" w:rsidRPr="00FF137E">
        <w:rPr>
          <w:rFonts w:ascii="Times New Roman" w:eastAsia="Calibri" w:hAnsi="Times New Roman" w:cs="Times New Roman"/>
          <w:sz w:val="24"/>
          <w:szCs w:val="24"/>
        </w:rPr>
        <w:t xml:space="preserve"> </w:t>
      </w:r>
      <w:r w:rsidR="0031238A"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16/j.pneurobio.2011.11.007", "ISBN" : "1873-5118 (Electronic)\\r0301-0082 (Linking)", "ISSN" : "03010082", "PMID" : "22120173", "abstract" : "The current review outlines the under-appreciated effects of physical exercise on the course of psychiatric disorders, focussing on recent findings from animal and human research. Several studies have shown that regular physical exercise is significantly beneficial for psychiatric patients both on a biological and a psychological level. Positive effects of controlled exercise include improved metabolic responses, neuro-protection, increased quality of life, and reduced psychopathological symptoms.Studies investigating the effectiveness of various physical training interventions in alleviating severe mental diseases, such as Alzheimer's dementia (AD), schizophrenia (SZ) or major depressive disorder (MDD) indicate that physical exercise can relieve symptoms of depression, psychosis and dementia and more importantly can curtail further progression of these diseases. This review assesses the most effective methods of physical training for specific psychiatric symptoms.Introducing physical exercise in therapeutic regimes would be an innovative approach that could significantly reduce the severity of psychopathological and cognitive symptoms in patients. The positive biological and molecular outcomes associated with physical exercise render it a concrete therapeutic strategy for improving the quality of live and reducing physical illness in psychiatric patients. Therefore, integrating physical activity into a patient's social life may be an effective treatment strategy. Furthermore, exercise might have the potential to be a preventative treatment within the context of multi-modal therapeutic programs. \u00a9 2011 Elsevier Ltd.", "author" : [ { "dropping-particle" : "", "family" : "Kn\u00f6chel", "given" : "Christian", "non-dropping-particle" : "", "parse-names" : false, "suffix" : "" }, { "dropping-particle" : "", "family" : "Oertel-Kn\u00f6chel", "given" : "Viola", "non-dropping-particle" : "", "parse-names" : false, "suffix" : "" }, { "dropping-particle" : "", "family" : "O'Dwyer", "given" : "Laurence", "non-dropping-particle" : "", "parse-names" : false, "suffix" : "" }, { "dropping-particle" : "", "family" : "Prvulovic", "given" : "David", "non-dropping-particle" : "", "parse-names" : false, "suffix" : "" }, { "dropping-particle" : "", "family" : "Alves", "given" : "Gilberto", "non-dropping-particle" : "", "parse-names" : false, "suffix" : "" }, { "dropping-particle" : "", "family" : "Kollmann", "given" : "Bianca", "non-dropping-particle" : "", "parse-names" : false, "suffix" : "" }, { "dropping-particle" : "", "family" : "Hampel", "given" : "Harald", "non-dropping-particle" : "", "parse-names" : false, "suffix" : "" } ], "container-title" : "Progress in Neurobiology", "id" : "ITEM-1", "issue" : "1", "issued" : { "date-parts" : [ [ "2012" ] ] }, "page" : "46-68", "title" : "Cognitive and behavioural effects of physical exercise in psychiatric patients", "type" : "article", "volume" : "96" }, "uris" : [ "http://www.mendeley.com/documents/?uuid=eaa99a41-0687-41a7-acbd-6f7b27de41a6" ] } ], "mendeley" : { "formattedCitation" : "&lt;sup&gt;95&lt;/sup&gt;", "plainTextFormattedCitation" : "95", "previouslyFormattedCitation" : "&lt;sup&gt;95&lt;/sup&gt;" }, "properties" : {  }, "schema" : "https://github.com/citation-style-language/schema/raw/master/csl-citation.json" }</w:instrText>
      </w:r>
      <w:r w:rsidR="0031238A"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5</w:t>
      </w:r>
      <w:r w:rsidR="0031238A" w:rsidRPr="00FF137E">
        <w:rPr>
          <w:rFonts w:ascii="Times New Roman" w:eastAsia="Calibri" w:hAnsi="Times New Roman" w:cs="Times New Roman"/>
          <w:sz w:val="24"/>
          <w:szCs w:val="24"/>
        </w:rPr>
        <w:fldChar w:fldCharType="end"/>
      </w:r>
      <w:r w:rsidR="0031238A" w:rsidRPr="00FF137E">
        <w:rPr>
          <w:rFonts w:ascii="Times New Roman" w:eastAsia="Calibri" w:hAnsi="Times New Roman" w:cs="Times New Roman"/>
          <w:sz w:val="24"/>
          <w:szCs w:val="24"/>
        </w:rPr>
        <w:t xml:space="preserve"> </w:t>
      </w:r>
      <w:r w:rsidR="002714F5" w:rsidRPr="00FF137E">
        <w:rPr>
          <w:rFonts w:ascii="Times New Roman" w:eastAsia="Calibri" w:hAnsi="Times New Roman" w:cs="Times New Roman"/>
          <w:sz w:val="24"/>
          <w:szCs w:val="24"/>
        </w:rPr>
        <w:t xml:space="preserve">Physical activity can reduce endothelial dysfunction by improvement through the activation of nitric oxide /endothelial NO synthase, resulting in the arranging of </w:t>
      </w:r>
      <w:r w:rsidR="00AF4DDF" w:rsidRPr="00FF137E">
        <w:rPr>
          <w:rFonts w:ascii="Times New Roman" w:eastAsia="Calibri" w:hAnsi="Times New Roman" w:cs="Times New Roman"/>
          <w:sz w:val="24"/>
          <w:szCs w:val="24"/>
        </w:rPr>
        <w:t xml:space="preserve">angiogenesis in the brain </w:t>
      </w:r>
      <w:r w:rsidR="002714F5" w:rsidRPr="00FF137E">
        <w:rPr>
          <w:rFonts w:ascii="Times New Roman" w:eastAsia="Calibri" w:hAnsi="Times New Roman" w:cs="Times New Roman"/>
          <w:sz w:val="24"/>
          <w:szCs w:val="24"/>
        </w:rPr>
        <w:t>and the maintenance of neuronal plasticity</w:t>
      </w:r>
      <w:r w:rsidR="00AF4DDF" w:rsidRPr="00FF137E">
        <w:rPr>
          <w:rFonts w:ascii="Times New Roman" w:eastAsia="Calibri" w:hAnsi="Times New Roman" w:cs="Times New Roman"/>
          <w:sz w:val="24"/>
          <w:szCs w:val="24"/>
        </w:rPr>
        <w:t xml:space="preserve"> </w:t>
      </w:r>
      <w:r w:rsidR="00AF4DDF"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16/j.exger.2008.04.002", "ISBN" : "0531-5565", "ISSN" : "05315565", "PMID" : "18474414", "abstract" : "Exercise training promotes extensive cardiovascular changes and adaptive mechanisms in both the peripheral and cerebral vasculature, such as improved organ blood flow, induction of antioxidant pathways, and enhanced angiogenesis and vascular regeneration. Clinical studies have demonstrated a reduction of morbidity and mortality from cardiovascular disease among exercising individuals. However, evidence from recent large clinical trials also suggests a substantial reduction of dementia risk - particularly regarding Alzheimer's disease (AD) - with regular exercise. Enhanced neurogenesis and improved synaptic plasticity have been implicated in this beneficial effect. However, recent research has revealed that vascular and specifically endothelial dysfunction is essentially involved in the disease process and profoundly aggravates underlying neurodegeneration. Moreover, vascular risk factors (VRFs) are probably determinants of incidence and course of AD. In this review, we emphasize the interconnection between AD and VRFs and the impact of cerebrovascular and endothelial dysfunction on AD pathophysiology. Furthermore, we describe the molecular mechanisms of the beneficial effects of exercise on the vasculature such as activation of the vascular nitric oxide (NO)/endothelial NO synthase (eNOS) pathway, upregulation of antioxidant enzymes, and angiogenesis. Finally, recent prospective clinical studies dealing with the effect of exercise on the risk of incident AD are briefly reviewed. We conclude that, next to upholding neuronal plasticity, regular exercise may counteract AD pathophysiology by building a vascular reserve. \u00a9 2008 Elsevier Inc. All rights reserved.", "author" : [ { "dropping-particle" : "", "family" : "Lange-Asschenfeldt", "given" : "Christian", "non-dropping-particle" : "", "parse-names" : false, "suffix" : "" }, { "dropping-particle" : "", "family" : "Kojda", "given" : "Georg", "non-dropping-particle" : "", "parse-names" : false, "suffix" : "" } ], "container-title" : "Experimental Gerontology", "id" : "ITEM-1", "issue" : "6", "issued" : { "date-parts" : [ [ "2008" ] ] }, "page" : "499-504", "title" : "Alzheimer's disease, cerebrovascular dysfunction and the benefits of exercise: From vessels to neurons", "type" : "article", "volume" : "43" }, "uris" : [ "http://www.mendeley.com/documents/?uuid=36698787-48bc-49a3-8d34-e1dd41e2acb9" ] } ], "mendeley" : { "formattedCitation" : "&lt;sup&gt;96&lt;/sup&gt;", "plainTextFormattedCitation" : "96", "previouslyFormattedCitation" : "&lt;sup&gt;96&lt;/sup&gt;" }, "properties" : {  }, "schema" : "https://github.com/citation-style-language/schema/raw/master/csl-citation.json" }</w:instrText>
      </w:r>
      <w:r w:rsidR="00AF4DDF"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6</w:t>
      </w:r>
      <w:r w:rsidR="00AF4DDF" w:rsidRPr="00FF137E">
        <w:rPr>
          <w:rFonts w:ascii="Times New Roman" w:eastAsia="Calibri" w:hAnsi="Times New Roman" w:cs="Times New Roman"/>
          <w:sz w:val="24"/>
          <w:szCs w:val="24"/>
        </w:rPr>
        <w:fldChar w:fldCharType="end"/>
      </w:r>
      <w:r w:rsidR="00832BE3" w:rsidRPr="00FF137E">
        <w:rPr>
          <w:rFonts w:ascii="Times New Roman" w:eastAsia="Calibri" w:hAnsi="Times New Roman" w:cs="Times New Roman"/>
          <w:sz w:val="24"/>
          <w:szCs w:val="24"/>
        </w:rPr>
        <w:t>,</w:t>
      </w:r>
      <w:r w:rsidR="00135470" w:rsidRPr="00FF137E">
        <w:rPr>
          <w:rFonts w:ascii="Times New Roman" w:eastAsia="Calibri" w:hAnsi="Times New Roman" w:cs="Times New Roman"/>
          <w:sz w:val="24"/>
          <w:szCs w:val="24"/>
        </w:rPr>
        <w:t xml:space="preserve"> which</w:t>
      </w:r>
      <w:r w:rsidR="00602F14" w:rsidRPr="00FF137E">
        <w:rPr>
          <w:rFonts w:ascii="Times New Roman" w:eastAsia="Calibri" w:hAnsi="Times New Roman" w:cs="Times New Roman"/>
          <w:sz w:val="24"/>
          <w:szCs w:val="24"/>
        </w:rPr>
        <w:t xml:space="preserve"> may </w:t>
      </w:r>
      <w:r w:rsidR="00DE6133" w:rsidRPr="00FF137E">
        <w:rPr>
          <w:rFonts w:ascii="Times New Roman" w:eastAsia="Calibri" w:hAnsi="Times New Roman" w:cs="Times New Roman"/>
          <w:sz w:val="24"/>
          <w:szCs w:val="24"/>
        </w:rPr>
        <w:t>reduce the effect of WMD</w:t>
      </w:r>
      <w:r w:rsidR="00602F14" w:rsidRPr="00FF137E">
        <w:rPr>
          <w:rFonts w:ascii="Times New Roman" w:eastAsia="Calibri" w:hAnsi="Times New Roman" w:cs="Times New Roman"/>
          <w:sz w:val="24"/>
          <w:szCs w:val="24"/>
        </w:rPr>
        <w:t xml:space="preserve"> burden</w:t>
      </w:r>
      <w:r w:rsidR="00D81190" w:rsidRPr="00FF137E">
        <w:rPr>
          <w:rFonts w:ascii="Times New Roman" w:eastAsia="Calibri" w:hAnsi="Times New Roman" w:cs="Times New Roman"/>
          <w:sz w:val="24"/>
          <w:szCs w:val="24"/>
        </w:rPr>
        <w:t>.</w:t>
      </w:r>
      <w:r w:rsidR="00602F14" w:rsidRPr="00FF137E">
        <w:rPr>
          <w:rFonts w:ascii="Times New Roman" w:eastAsia="Calibri" w:hAnsi="Times New Roman" w:cs="Times New Roman"/>
          <w:sz w:val="24"/>
          <w:szCs w:val="24"/>
        </w:rPr>
        <w:t xml:space="preserve"> </w:t>
      </w:r>
      <w:r w:rsidR="00602F14"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212/WNL.0000000000001417", "ISBN" : "0000000000", "ISSN" : "1526632X", "PMID" : "25762710", "abstract" : "OBJECTIVE: To test the hypothesis that physical activity modifies the association between white matter hyperintensity (WMH) burden and motor function in healthy older persons without dementia.\\nMETHODS: Total daily activity (exercise and nonexercise physical activity) was measured for up to 11 days with actigraphy (Actical; Philips Respironics, Bend, OR) in 167 older adults without dementia participating in the Rush Memory and Aging Project. Eleven motor performances were summarized into a previously described global motor score. WMH volume was expressed as percent of intracranial volume. Linear regression models, adjusted for age, education, and sex, were performed with total WMH volume as the predictor and global motor score as the outcome. Terms for total daily physical activity and its interaction with WMH volume were then added to the model.\\nRESULTS: Higher WMH burden was associated with lower motor function (p = 0.006), and total daily activity was positively associated with motor function (p = 0.002). Total daily activity modified the association between WMH and motor function (p = 0.007). WMH burden was not associated with motor function in persons with high activity (90th percentile). By contrast, higher WMH burden remained associated with lower motor function in persons with average (50th percentile; estimate = -0.304, slope = -0.133) and low (10th percentile; estimate = -1.793, slope = -0.241) activity.\\nCONCLUSIONS: Higher levels of physical activity may reduce the effect of WMH burden on motor function in healthy older adults.", "author" : [ { "dropping-particle" : "", "family" : "Fleischman", "given" : "Debra A.", "non-dropping-particle" : "", "parse-names" : false, "suffix" : "" }, { "dropping-particle" : "", "family" : "Yang", "given" : "Jingyun", "non-dropping-particle" : "", "parse-names" : false, "suffix" : "" }, { "dropping-particle" : "", "family" : "Arfanakis", "given" : "Konstantinos", "non-dropping-particle" : "", "parse-names" : false, "suffix" : "" }, { "dropping-particle" : "", "family" : "Arvanitakis", "given" : "Zoe", "non-dropping-particle" : "", "parse-names" : false, "suffix" : "" }, { "dropping-particle" : "", "family" : "Leurgans", "given" : "Sue E.", "non-dropping-particle" : "", "parse-names" : false, "suffix" : "" }, { "dropping-particle" : "", "family" : "Turner", "given" : "Arlener D.", "non-dropping-particle" : "", "parse-names" : false, "suffix" : "" }, { "dropping-particle" : "", "family" : "Barnes", "given" : "Lisa L.", "non-dropping-particle" : "", "parse-names" : false, "suffix" : "" }, { "dropping-particle" : "", "family" : "Bennett", "given" : "David A.", "non-dropping-particle" : "", "parse-names" : false, "suffix" : "" }, { "dropping-particle" : "", "family" : "Buchman", "given" : "Aron S.", "non-dropping-particle" : "", "parse-names" : false, "suffix" : "" } ], "container-title" : "Neurology", "id" : "ITEM-1", "issue" : "13", "issued" : { "date-parts" : [ [ "2015" ] ] }, "page" : "1294-1300", "title" : "Physical activity, motor function, and white matter hyperintensity burden in healthy older adults", "type" : "article-journal", "volume" : "84" }, "uris" : [ "http://www.mendeley.com/documents/?uuid=1ad9d9fc-acf2-498d-a91d-a7322e6dbb7b" ] } ], "mendeley" : { "formattedCitation" : "&lt;sup&gt;97&lt;/sup&gt;", "plainTextFormattedCitation" : "97", "previouslyFormattedCitation" : "&lt;sup&gt;97&lt;/sup&gt;" }, "properties" : {  }, "schema" : "https://github.com/citation-style-language/schema/raw/master/csl-citation.json" }</w:instrText>
      </w:r>
      <w:r w:rsidR="00602F14"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7</w:t>
      </w:r>
      <w:r w:rsidR="00602F14" w:rsidRPr="00FF137E">
        <w:rPr>
          <w:rFonts w:ascii="Times New Roman" w:eastAsia="Calibri" w:hAnsi="Times New Roman" w:cs="Times New Roman"/>
          <w:sz w:val="24"/>
          <w:szCs w:val="24"/>
        </w:rPr>
        <w:fldChar w:fldCharType="end"/>
      </w:r>
      <w:r w:rsidR="00D81190" w:rsidRPr="00FF137E">
        <w:rPr>
          <w:rFonts w:ascii="Times New Roman" w:eastAsia="Calibri" w:hAnsi="Times New Roman" w:cs="Times New Roman"/>
          <w:sz w:val="24"/>
          <w:szCs w:val="24"/>
        </w:rPr>
        <w:t xml:space="preserve"> Increased cardiorespiratory fitness wa</w:t>
      </w:r>
      <w:r w:rsidR="00DE6133" w:rsidRPr="00FF137E">
        <w:rPr>
          <w:rFonts w:ascii="Times New Roman" w:eastAsia="Calibri" w:hAnsi="Times New Roman" w:cs="Times New Roman"/>
          <w:sz w:val="24"/>
          <w:szCs w:val="24"/>
        </w:rPr>
        <w:t>s also associated with lower WMD</w:t>
      </w:r>
      <w:r w:rsidR="00D81190" w:rsidRPr="00FF137E">
        <w:rPr>
          <w:rFonts w:ascii="Times New Roman" w:eastAsia="Calibri" w:hAnsi="Times New Roman" w:cs="Times New Roman"/>
          <w:sz w:val="24"/>
          <w:szCs w:val="24"/>
        </w:rPr>
        <w:t>.</w:t>
      </w:r>
      <w:r w:rsidR="000B2D9F" w:rsidRPr="00FF137E">
        <w:rPr>
          <w:rFonts w:ascii="Times New Roman" w:eastAsia="Calibri" w:hAnsi="Times New Roman" w:cs="Times New Roman"/>
          <w:sz w:val="24"/>
          <w:szCs w:val="24"/>
        </w:rPr>
        <w:t xml:space="preserve"> </w:t>
      </w:r>
      <w:r w:rsidR="00D81190"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16/j.neuroimage.2011.08.032", "ISBN" : "1095-9572 (Electronic)\\r1053-8119 (Linking)", "ISSN" : "10538119", "PMID" : "21875674", "abstract" : "High cardiorespiratory fitness (CRF) is an important protective factor reducing the risk of cardiac-related disability and mortality. Recent research suggests that high CRF also has protective effects on the brain's macrostructure and functional response. However, little is known about the potential relationship between CRF and the brain's white matter (WM) microstructure. This study explored the relationship between a comprehensive measure of CRF (VO2peak, total time on treadmill, and 1-minute heart rate recovery) and multiple diffusion tensor imaging measures of WM integrity. Participants were 26 healthy community dwelling seniors between the ages of 60 and 69 (mean=64.79years, SD=2.8). Results indicated a positive correlation between comprehensive CRF and fractional anisotropy (FA) in a large portion of the corpus callosum. Both VO2peak and total time on treadmill contributed significantly to explaining the variance in mean FA in this region. The CRF-FA relationship observed in the corpus callosum was primarily characterized by a negative correlation between CRF and radial diffusivity in the absence of CRF correlations with either axial diffusivity or mean diffusivity. Tractography results demonstrated that portions of the corpus callosum associated with CRF primarily involved those interconnecting frontal regions associated with high-level motor planning. These results suggest that high CRF may attenuate age-related myelin declines in portions of the corpus callosum that interconnect homologous premotor cortex regions involved in motor planning. \u00a9 2011 Elsevier Inc.", "author" : [ { "dropping-particle" : "", "family" : "Johnson", "given" : "Nathan F.", "non-dropping-particle" : "", "parse-names" : false, "suffix" : "" }, { "dropping-particle" : "", "family" : "Kim", "given" : "Chobok", "non-dropping-particle" : "", "parse-names" : false, "suffix" : "" }, { "dropping-particle" : "", "family" : "Clasey", "given" : "Jody L.", "non-dropping-particle" : "", "parse-names" : false, "suffix" : "" }, { "dropping-particle" : "", "family" : "Bailey", "given" : "Alison", "non-dropping-particle" : "", "parse-names" : false, "suffix" : "" }, { "dropping-particle" : "", "family" : "Gold", "given" : "Brian T.", "non-dropping-particle" : "", "parse-names" : false, "suffix" : "" } ], "container-title" : "NeuroImage", "id" : "ITEM-1", "issue" : "2", "issued" : { "date-parts" : [ [ "2012" ] ] }, "page" : "1514-1523", "title" : "Cardiorespiratory fitness is positively correlated with cerebral white matter integrity in healthy seniors", "type" : "article-journal", "volume" : "59" }, "uris" : [ "http://www.mendeley.com/documents/?uuid=521e83b1-6ecf-4df6-86e8-1ed573cc4ef3" ] } ], "mendeley" : { "formattedCitation" : "&lt;sup&gt;98&lt;/sup&gt;", "plainTextFormattedCitation" : "98", "previouslyFormattedCitation" : "&lt;sup&gt;98&lt;/sup&gt;" }, "properties" : {  }, "schema" : "https://github.com/citation-style-language/schema/raw/master/csl-citation.json" }</w:instrText>
      </w:r>
      <w:r w:rsidR="00D81190"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8</w:t>
      </w:r>
      <w:r w:rsidR="00D81190" w:rsidRPr="00FF137E">
        <w:rPr>
          <w:rFonts w:ascii="Times New Roman" w:eastAsia="Calibri" w:hAnsi="Times New Roman" w:cs="Times New Roman"/>
          <w:sz w:val="24"/>
          <w:szCs w:val="24"/>
        </w:rPr>
        <w:fldChar w:fldCharType="end"/>
      </w:r>
      <w:r w:rsidR="00532C6F" w:rsidRPr="00FF137E">
        <w:rPr>
          <w:rFonts w:ascii="Times New Roman" w:eastAsia="Calibri" w:hAnsi="Times New Roman" w:cs="Times New Roman"/>
          <w:sz w:val="24"/>
          <w:szCs w:val="24"/>
        </w:rPr>
        <w:t xml:space="preserve"> Therefore, physical exercise would also be helpful</w:t>
      </w:r>
      <w:r w:rsidR="00161DB4" w:rsidRPr="00FF137E">
        <w:rPr>
          <w:rFonts w:ascii="Times New Roman" w:eastAsia="Calibri" w:hAnsi="Times New Roman" w:cs="Times New Roman"/>
          <w:sz w:val="24"/>
          <w:szCs w:val="24"/>
        </w:rPr>
        <w:t xml:space="preserve"> for NPs due to</w:t>
      </w:r>
      <w:r w:rsidR="00532C6F" w:rsidRPr="00FF137E">
        <w:rPr>
          <w:rFonts w:ascii="Times New Roman" w:eastAsia="Calibri" w:hAnsi="Times New Roman" w:cs="Times New Roman"/>
          <w:sz w:val="24"/>
          <w:szCs w:val="24"/>
        </w:rPr>
        <w:t xml:space="preserve"> cardiovascular health.</w:t>
      </w:r>
      <w:r w:rsidR="00B86559" w:rsidRPr="00FF137E">
        <w:rPr>
          <w:rFonts w:ascii="Times New Roman" w:eastAsia="Calibri" w:hAnsi="Times New Roman" w:cs="Times New Roman"/>
          <w:sz w:val="24"/>
          <w:szCs w:val="24"/>
        </w:rPr>
        <w:t xml:space="preserve"> </w:t>
      </w:r>
    </w:p>
    <w:p w14:paraId="4B8E0C7A" w14:textId="6FBB9A9B" w:rsidR="004F7CBE" w:rsidRPr="00FF137E" w:rsidRDefault="004F7CBE" w:rsidP="004F7CBE">
      <w:pPr>
        <w:tabs>
          <w:tab w:val="left" w:pos="426"/>
        </w:tabs>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lastRenderedPageBreak/>
        <w:t>Furthermore, beside</w:t>
      </w:r>
      <w:r w:rsidR="000C3BD6" w:rsidRPr="00FF137E">
        <w:rPr>
          <w:rFonts w:ascii="Times New Roman" w:eastAsia="Calibri" w:hAnsi="Times New Roman" w:cs="Times New Roman"/>
          <w:sz w:val="24"/>
          <w:szCs w:val="24"/>
        </w:rPr>
        <w:t>s</w:t>
      </w:r>
      <w:r w:rsidRPr="00FF137E">
        <w:rPr>
          <w:rFonts w:ascii="Times New Roman" w:eastAsia="Calibri" w:hAnsi="Times New Roman" w:cs="Times New Roman"/>
          <w:sz w:val="24"/>
          <w:szCs w:val="24"/>
        </w:rPr>
        <w:t xml:space="preserve"> the poten</w:t>
      </w:r>
      <w:r w:rsidR="00663B8F" w:rsidRPr="00FF137E">
        <w:rPr>
          <w:rFonts w:ascii="Times New Roman" w:eastAsia="Calibri" w:hAnsi="Times New Roman" w:cs="Times New Roman"/>
          <w:sz w:val="24"/>
          <w:szCs w:val="24"/>
        </w:rPr>
        <w:t xml:space="preserve">tial benefits for </w:t>
      </w:r>
      <w:r w:rsidRPr="00FF137E">
        <w:rPr>
          <w:rFonts w:ascii="Times New Roman" w:eastAsia="Calibri" w:hAnsi="Times New Roman" w:cs="Times New Roman"/>
          <w:sz w:val="24"/>
          <w:szCs w:val="24"/>
        </w:rPr>
        <w:t>the cardiovascular system</w:t>
      </w:r>
      <w:r w:rsidR="00663B8F" w:rsidRPr="00FF137E">
        <w:rPr>
          <w:rFonts w:ascii="Times New Roman" w:eastAsia="Calibri" w:hAnsi="Times New Roman" w:cs="Times New Roman"/>
          <w:sz w:val="24"/>
          <w:szCs w:val="24"/>
        </w:rPr>
        <w:t xml:space="preserve"> and brain</w:t>
      </w:r>
      <w:r w:rsidRPr="00FF137E">
        <w:rPr>
          <w:rFonts w:ascii="Times New Roman" w:eastAsia="Calibri" w:hAnsi="Times New Roman" w:cs="Times New Roman"/>
          <w:sz w:val="24"/>
          <w:szCs w:val="24"/>
        </w:rPr>
        <w:t xml:space="preserve">, </w:t>
      </w:r>
      <w:r w:rsidR="00ED144A" w:rsidRPr="00FF137E">
        <w:rPr>
          <w:rFonts w:ascii="Times New Roman" w:eastAsia="Calibri" w:hAnsi="Times New Roman" w:cs="Times New Roman"/>
          <w:sz w:val="24"/>
          <w:szCs w:val="24"/>
        </w:rPr>
        <w:t xml:space="preserve">physical exercise </w:t>
      </w:r>
      <w:r w:rsidRPr="00FF137E">
        <w:rPr>
          <w:rFonts w:ascii="Times New Roman" w:eastAsia="Calibri" w:hAnsi="Times New Roman" w:cs="Times New Roman"/>
          <w:sz w:val="24"/>
          <w:szCs w:val="24"/>
        </w:rPr>
        <w:t xml:space="preserve">has been shown to be beneficial for fatigue, sleep-disorders, </w:t>
      </w:r>
      <w:r w:rsidR="00663B8F" w:rsidRPr="00FF137E">
        <w:rPr>
          <w:rFonts w:ascii="Times New Roman" w:eastAsia="Calibri" w:hAnsi="Times New Roman" w:cs="Times New Roman"/>
          <w:sz w:val="24"/>
          <w:szCs w:val="24"/>
        </w:rPr>
        <w:t xml:space="preserve">pain, </w:t>
      </w:r>
      <w:r w:rsidRPr="00FF137E">
        <w:rPr>
          <w:rFonts w:ascii="Times New Roman" w:eastAsia="Calibri" w:hAnsi="Times New Roman" w:cs="Times New Roman"/>
          <w:sz w:val="24"/>
          <w:szCs w:val="24"/>
        </w:rPr>
        <w:t>an</w:t>
      </w:r>
      <w:r w:rsidR="00663B8F" w:rsidRPr="00FF137E">
        <w:rPr>
          <w:rFonts w:ascii="Times New Roman" w:eastAsia="Calibri" w:hAnsi="Times New Roman" w:cs="Times New Roman"/>
          <w:sz w:val="24"/>
          <w:szCs w:val="24"/>
        </w:rPr>
        <w:t xml:space="preserve">d constipation in older adults, very common </w:t>
      </w:r>
      <w:r w:rsidR="00057005" w:rsidRPr="00FF137E">
        <w:rPr>
          <w:rFonts w:ascii="Times New Roman" w:eastAsia="Calibri" w:hAnsi="Times New Roman" w:cs="Times New Roman"/>
          <w:sz w:val="24"/>
          <w:szCs w:val="24"/>
        </w:rPr>
        <w:t xml:space="preserve">conditions </w:t>
      </w:r>
      <w:r w:rsidR="00663B8F" w:rsidRPr="00FF137E">
        <w:rPr>
          <w:rFonts w:ascii="Times New Roman" w:eastAsia="Calibri" w:hAnsi="Times New Roman" w:cs="Times New Roman"/>
          <w:sz w:val="24"/>
          <w:szCs w:val="24"/>
        </w:rPr>
        <w:t>in patients with AD</w:t>
      </w:r>
      <w:r w:rsidR="000708C1" w:rsidRPr="00FF137E">
        <w:rPr>
          <w:rFonts w:ascii="Times New Roman" w:eastAsia="Calibri" w:hAnsi="Times New Roman" w:cs="Times New Roman"/>
          <w:sz w:val="24"/>
          <w:szCs w:val="24"/>
        </w:rPr>
        <w:t>,</w:t>
      </w:r>
      <w:r w:rsidR="00663B8F" w:rsidRPr="00FF137E">
        <w:rPr>
          <w:rFonts w:ascii="Times New Roman" w:eastAsia="Calibri" w:hAnsi="Times New Roman" w:cs="Times New Roman"/>
          <w:sz w:val="24"/>
          <w:szCs w:val="24"/>
        </w:rPr>
        <w:t xml:space="preserve"> </w:t>
      </w:r>
      <w:r w:rsidR="00057005" w:rsidRPr="00FF137E">
        <w:rPr>
          <w:rFonts w:ascii="Times New Roman" w:eastAsia="Calibri" w:hAnsi="Times New Roman" w:cs="Times New Roman"/>
          <w:sz w:val="24"/>
          <w:szCs w:val="24"/>
        </w:rPr>
        <w:t xml:space="preserve">exacerbating </w:t>
      </w:r>
      <w:r w:rsidR="00663B8F" w:rsidRPr="00FF137E">
        <w:rPr>
          <w:rFonts w:ascii="Times New Roman" w:eastAsia="Calibri" w:hAnsi="Times New Roman" w:cs="Times New Roman"/>
          <w:sz w:val="24"/>
          <w:szCs w:val="24"/>
        </w:rPr>
        <w:t xml:space="preserve">NPs. </w:t>
      </w:r>
      <w:r w:rsidR="001E08BF"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111/sms.12581", "ISBN" : "0905-7188", "ISSN" : "16000838", "PMID" : "26606383", "abstract" : "This review provides the reader with the up-to-date evidence-based basis for prescribing exercise as medicine in the treatment of 26 different diseases: psychiatric diseases (depression, anxiety, stress, schizophrenia); neurological diseases (dementia, Parkinson's disease, multiple sclerosis); metabolic diseases (obesity, hyperlipidemia, metabolic syndrome, polycystic ovarian syndrome, type 2 diabetes, type 1 diabetes); cardiovascular diseases (hypertension, coronary heart disease, heart failure, cerebral apoplexy, and claudication intermittent); pulmonary diseases (chronic obstructive pulmonary disease, asthma, cystic fibrosis); musculo-skeletal disorders (osteoarthritis, osteoporosis, back pain, rheumatoid arthritis); and cancer. The effect of exercise therapy on disease pathogenesis and symptoms are given and the possible mechanisms of action are discussed. We have interpreted the scientific literature and for each disease, we provide the reader with our best advice regarding the optimal type and dose for prescription of exercise.", "author" : [ { "dropping-particle" : "", "family" : "Pedersen", "given" : "Bente Klarlund", "non-dropping-particle" : "", "parse-names" : false, "suffix" : "" }, { "dropping-particle" : "", "family" : "Saltin", "given" : "B.", "non-dropping-particle" : "", "parse-names" : false, "suffix" : "" } ], "container-title" : "Scandinavian Journal of Medicine and Science in Sports", "id" : "ITEM-1", "issued" : { "date-parts" : [ [ "2015" ] ] }, "page" : "1-72", "title" : "Exercise as medicine - Evidence for prescribing exercise as therapy in 26 different chronic diseases", "type" : "article-journal", "volume" : "25" }, "uris" : [ "http://www.mendeley.com/documents/?uuid=9cb88cf9-f90f-4179-90b0-0c2b1d92e07b" ] }, { "id" : "ITEM-2", "itemData" : { "DOI" : "10.1080/00222895.2016.1241739", "ISBN" : "1940-1027 (Electronic)\\r0022-2895 (Linking)", "ISSN" : "19401027", "PMID" : "27870597", "abstract" : "Alzheimer's disease (AD) is the most common form of dementia and the prevalence will increase dramatically in the next decades. Although exercise has shown benefits for people with dementia due to AD as well as their caregivers, the impact of a dyadic exercise intervention including both groups as study participants remains to be determined. The authors review the current clinical evidence for dyadic exercise interventions, which are exercise regimens applied to both the person with dementia and the caregiver. A total of 4 controlled trials were reviewed. This review shows that dyadic exercise interventions are feasible and may produce a positive effect on functional independence and caregiver burden. However, there was insufficient evidence to support a benefit of dyadic exercise intervention on cognitive performance and on behavioral and neuropsychiatric symptoms in participants with dementia due to AD. A dyadic exercise intervention improves functional independence and caregiver burden. However, there is a need for well-designed randomized controlled clinical trials to confirm these benefits and to investigate several important points such as the effects of a dyadic exercise intervention on cognitive and noncognitive outcomes of AD, the optimal intensity of exercise training, and the cost effectiveness of such a program. [ABSTRACT FROM AUTHOR]", "author" : [ { "dropping-particle" : "", "family" : "Lamotte", "given" : "Guillaume", "non-dropping-particle" : "", "parse-names" : false, "suffix" : "" }, { "dropping-particle" : "", "family" : "Shah", "given" : "Raj C.", "non-dropping-particle" : "", "parse-names" : false, "suffix" : "" }, { "dropping-particle" : "", "family" : "Lazarov", "given" : "Orly", "non-dropping-particle" : "", "parse-names" : false, "suffix" : "" }, { "dropping-particle" : "", "family" : "Corcos", "given" : "Daniel M.", "non-dropping-particle" : "", "parse-names" : false, "suffix" : "" } ], "container-title" : "Journal of Motor Behavior", "id" : "ITEM-2", "issue" : "4", "issued" : { "date-parts" : [ [ "2017" ] ] }, "page" : "365-377", "title" : "Exercise Training for Persons with Alzheimer's Disease and Caregivers: A Review of Dyadic Exercise Interventions", "type" : "article", "volume" : "49" }, "uris" : [ "http://www.mendeley.com/documents/?uuid=2f545ed5-fd04-4568-b143-34f385a4f264" ] } ], "mendeley" : { "formattedCitation" : "&lt;sup&gt;99,100&lt;/sup&gt;", "plainTextFormattedCitation" : "99,100", "previouslyFormattedCitation" : "&lt;sup&gt;99,100&lt;/sup&gt;" }, "properties" : {  }, "schema" : "https://github.com/citation-style-language/schema/raw/master/csl-citation.json" }</w:instrText>
      </w:r>
      <w:r w:rsidR="001E08BF"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99,100</w:t>
      </w:r>
      <w:r w:rsidR="001E08BF" w:rsidRPr="00FF137E">
        <w:rPr>
          <w:rFonts w:ascii="Times New Roman" w:eastAsia="Calibri" w:hAnsi="Times New Roman" w:cs="Times New Roman"/>
          <w:sz w:val="24"/>
          <w:szCs w:val="24"/>
        </w:rPr>
        <w:fldChar w:fldCharType="end"/>
      </w:r>
    </w:p>
    <w:p w14:paraId="7A32CCA2" w14:textId="77777777" w:rsidR="00B03F33" w:rsidRPr="00FF137E" w:rsidRDefault="00B03F33" w:rsidP="00324227">
      <w:pPr>
        <w:tabs>
          <w:tab w:val="left" w:pos="426"/>
        </w:tabs>
        <w:spacing w:after="0" w:line="480" w:lineRule="auto"/>
        <w:jc w:val="both"/>
        <w:rPr>
          <w:rFonts w:ascii="Times New Roman" w:eastAsia="Calibri" w:hAnsi="Times New Roman" w:cs="Times New Roman"/>
          <w:sz w:val="24"/>
          <w:szCs w:val="24"/>
        </w:rPr>
      </w:pPr>
    </w:p>
    <w:p w14:paraId="3CAEBB97" w14:textId="3F69766D" w:rsidR="009949ED" w:rsidRPr="00FF137E" w:rsidRDefault="00B03F33" w:rsidP="00B03F33">
      <w:pPr>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b/>
          <w:sz w:val="24"/>
          <w:szCs w:val="24"/>
        </w:rPr>
        <w:t xml:space="preserve">4. </w:t>
      </w:r>
      <w:r w:rsidR="009949ED" w:rsidRPr="00FF137E">
        <w:rPr>
          <w:rFonts w:ascii="Times New Roman" w:eastAsia="Calibri" w:hAnsi="Times New Roman" w:cs="Times New Roman"/>
          <w:b/>
          <w:sz w:val="24"/>
          <w:szCs w:val="24"/>
        </w:rPr>
        <w:t>Caregiver factors</w:t>
      </w:r>
    </w:p>
    <w:p w14:paraId="431D70A3" w14:textId="646A6B49" w:rsidR="00E2472F" w:rsidRPr="00FF137E" w:rsidRDefault="00563649" w:rsidP="00636339">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t xml:space="preserve">Caregiver burden increases with the progression of cognitive symptoms and </w:t>
      </w:r>
      <w:r w:rsidR="009713D7" w:rsidRPr="00FF137E">
        <w:rPr>
          <w:rFonts w:ascii="Times New Roman" w:eastAsia="Calibri" w:hAnsi="Times New Roman" w:cs="Times New Roman"/>
          <w:sz w:val="24"/>
          <w:szCs w:val="24"/>
        </w:rPr>
        <w:t xml:space="preserve">the severity of </w:t>
      </w:r>
      <w:r w:rsidRPr="00FF137E">
        <w:rPr>
          <w:rFonts w:ascii="Times New Roman" w:eastAsia="Calibri" w:hAnsi="Times New Roman" w:cs="Times New Roman"/>
          <w:sz w:val="24"/>
          <w:szCs w:val="24"/>
        </w:rPr>
        <w:t>NPs of the patients</w:t>
      </w:r>
      <w:r w:rsidR="009713D7" w:rsidRPr="00FF137E">
        <w:rPr>
          <w:rFonts w:ascii="Times New Roman" w:eastAsia="Calibri" w:hAnsi="Times New Roman" w:cs="Times New Roman"/>
          <w:sz w:val="24"/>
          <w:szCs w:val="24"/>
        </w:rPr>
        <w:t xml:space="preserve"> and </w:t>
      </w:r>
      <w:r w:rsidRPr="00FF137E">
        <w:rPr>
          <w:rFonts w:ascii="Times New Roman" w:eastAsia="Calibri" w:hAnsi="Times New Roman" w:cs="Times New Roman"/>
          <w:sz w:val="24"/>
          <w:szCs w:val="24"/>
        </w:rPr>
        <w:t>it can cause depression an</w:t>
      </w:r>
      <w:r w:rsidR="00FB626A" w:rsidRPr="00FF137E">
        <w:rPr>
          <w:rFonts w:ascii="Times New Roman" w:eastAsia="Calibri" w:hAnsi="Times New Roman" w:cs="Times New Roman"/>
          <w:sz w:val="24"/>
          <w:szCs w:val="24"/>
        </w:rPr>
        <w:t xml:space="preserve">d other </w:t>
      </w:r>
      <w:r w:rsidR="009713D7" w:rsidRPr="00FF137E">
        <w:rPr>
          <w:rFonts w:ascii="Times New Roman" w:eastAsia="Calibri" w:hAnsi="Times New Roman" w:cs="Times New Roman"/>
          <w:sz w:val="24"/>
          <w:szCs w:val="24"/>
        </w:rPr>
        <w:t xml:space="preserve">severe </w:t>
      </w:r>
      <w:r w:rsidR="00FB626A" w:rsidRPr="00FF137E">
        <w:rPr>
          <w:rFonts w:ascii="Times New Roman" w:eastAsia="Calibri" w:hAnsi="Times New Roman" w:cs="Times New Roman"/>
          <w:sz w:val="24"/>
          <w:szCs w:val="24"/>
        </w:rPr>
        <w:t>illnesses in caregivers</w:t>
      </w:r>
      <w:r w:rsidR="009713D7" w:rsidRPr="00FF137E">
        <w:rPr>
          <w:rFonts w:ascii="Times New Roman" w:eastAsia="Calibri" w:hAnsi="Times New Roman" w:cs="Times New Roman"/>
          <w:sz w:val="24"/>
          <w:szCs w:val="24"/>
        </w:rPr>
        <w:t>.</w:t>
      </w:r>
      <w:r w:rsidR="00FB626A" w:rsidRPr="00FF137E">
        <w:rPr>
          <w:rFonts w:ascii="Times New Roman" w:eastAsia="Calibri" w:hAnsi="Times New Roman" w:cs="Times New Roman"/>
          <w:sz w:val="24"/>
          <w:szCs w:val="24"/>
        </w:rPr>
        <w:t xml:space="preserve"> </w:t>
      </w:r>
      <w:r w:rsidR="00416871"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4103/0253-7176.178779", "ISBN" : "0253-7176 (Print)\\r0253-7176 (Linking)", "ISSN" : "0253-7176", "PMID" : "27114625", "abstract" : "&lt;b&gt;Background:&lt;/b&gt; Dementia is the most devastating cognitive disorder of the elderly and needs extra attention to care. Therefore, this study was conducted to identify the caregiver burden of dementia key caregivers and their Quality of Life (QOL). &lt;b&gt;Materials and Methods:&lt;/b&gt; Sample consisted of purposively selected 24 dementia key caregivers fulfilling the inclusion criteria from the in-patient of the Department of Geriatric Mental Health, King George's Medical University, Lucknow, Uttar Pradesh, India. Zarit Burden Interview and World Health Organization QOL-BREF were administered. Mean, standard deviation, &lt;i&gt;t&lt;/i&gt;-test, Chi-square with Yate's correction were used to analyze the data. &lt;b&gt;Results:&lt;/b&gt; All key caregivers felt mild to moderate level of burden. Gender-wise significant difference was found on burden area of expectation (&lt;i&gt;P&lt;/i&gt; &lt; 0.05). Mean scores on physical, psychological, social relationship, and environmental QOL were found to be on lower side. A negative correlation was found between burden and QOL. &lt;b&gt;Conclusion:&lt;/b&gt; Professional help and supportive psychotherapy can be provided to the key caregivers of dementia patients to reduce their burden, strengthen the coping skill and thus improve their QOL.", "author" : [ { "dropping-particle" : "", "family" : "Srivastava", "given" : "Garima", "non-dropping-particle" : "", "parse-names" : false, "suffix" : "" }, { "dropping-particle" : "", "family" : "Tripathi", "given" : "RakeshKumar", "non-dropping-particle" : "", "parse-names" : false, "suffix" : "" }, { "dropping-particle" : "", "family" : "Tiwari", "given" : "SarvadaChandra", "non-dropping-particle" : "", "parse-names" : false, "suffix" : "" }, { "dropping-particle" : "", "family" : "Singh", "given" : "Bhupinder", "non-dropping-particle" : "", "parse-names" : false, "suffix" : "" }, { "dropping-particle" : "", "family" : "Tripathi", "given" : "ShailendraMohan", "non-dropping-particle" : "", "parse-names" : false, "suffix" : "" } ], "container-title" : "Indian Journal of Psychological Medicine", "id" : "ITEM-1", "issue" : "2", "issued" : { "date-parts" : [ [ "2016" ] ] }, "page" : "133", "title" : "Caregiver burden and quality of life of key caregivers of patients with dementia", "type" : "article-journal", "volume" : "38" }, "uris" : [ "http://www.mendeley.com/documents/?uuid=62ae9aa2-5edd-48f0-ac41-7cc58779a8d1" ] } ], "mendeley" : { "formattedCitation" : "&lt;sup&gt;101&lt;/sup&gt;", "plainTextFormattedCitation" : "101", "previouslyFormattedCitation" : "&lt;sup&gt;101&lt;/sup&gt;" }, "properties" : {  }, "schema" : "https://github.com/citation-style-language/schema/raw/master/csl-citation.json" }</w:instrText>
      </w:r>
      <w:r w:rsidR="00416871"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101</w:t>
      </w:r>
      <w:r w:rsidR="00416871" w:rsidRPr="00FF137E">
        <w:rPr>
          <w:rFonts w:ascii="Times New Roman" w:eastAsia="Calibri" w:hAnsi="Times New Roman" w:cs="Times New Roman"/>
          <w:sz w:val="24"/>
          <w:szCs w:val="24"/>
        </w:rPr>
        <w:fldChar w:fldCharType="end"/>
      </w:r>
      <w:r w:rsidR="00416871" w:rsidRPr="00FF137E">
        <w:rPr>
          <w:rFonts w:ascii="Times New Roman" w:eastAsia="Calibri" w:hAnsi="Times New Roman" w:cs="Times New Roman"/>
          <w:sz w:val="24"/>
          <w:szCs w:val="24"/>
        </w:rPr>
        <w:t xml:space="preserve"> </w:t>
      </w:r>
      <w:r w:rsidR="00AC2FE3" w:rsidRPr="00FF137E">
        <w:rPr>
          <w:rFonts w:ascii="Times New Roman" w:eastAsia="Calibri" w:hAnsi="Times New Roman" w:cs="Times New Roman"/>
          <w:sz w:val="24"/>
          <w:szCs w:val="24"/>
        </w:rPr>
        <w:t>Caregiver burden worsens</w:t>
      </w:r>
      <w:r w:rsidR="00B37C00" w:rsidRPr="00FF137E">
        <w:rPr>
          <w:rFonts w:ascii="Times New Roman" w:eastAsia="Calibri" w:hAnsi="Times New Roman" w:cs="Times New Roman"/>
          <w:sz w:val="24"/>
          <w:szCs w:val="24"/>
        </w:rPr>
        <w:t xml:space="preserve"> relationship between</w:t>
      </w:r>
      <w:r w:rsidR="00510C45" w:rsidRPr="00FF137E">
        <w:rPr>
          <w:rFonts w:ascii="Times New Roman" w:eastAsia="Calibri" w:hAnsi="Times New Roman" w:cs="Times New Roman"/>
          <w:sz w:val="24"/>
          <w:szCs w:val="24"/>
        </w:rPr>
        <w:t xml:space="preserve"> caregiver and patients with AD</w:t>
      </w:r>
      <w:r w:rsidR="009713D7" w:rsidRPr="00FF137E">
        <w:rPr>
          <w:rFonts w:ascii="Times New Roman" w:eastAsia="Calibri" w:hAnsi="Times New Roman" w:cs="Times New Roman"/>
          <w:sz w:val="24"/>
          <w:szCs w:val="24"/>
        </w:rPr>
        <w:t>,</w:t>
      </w:r>
      <w:r w:rsidR="00510C45" w:rsidRPr="00FF137E">
        <w:rPr>
          <w:rFonts w:ascii="Times New Roman" w:eastAsia="Calibri" w:hAnsi="Times New Roman" w:cs="Times New Roman"/>
          <w:sz w:val="24"/>
          <w:szCs w:val="24"/>
        </w:rPr>
        <w:t xml:space="preserve"> </w:t>
      </w:r>
      <w:r w:rsidR="00AC2FE3" w:rsidRPr="00FF137E">
        <w:rPr>
          <w:rFonts w:ascii="Times New Roman" w:eastAsia="Calibri" w:hAnsi="Times New Roman" w:cs="Times New Roman"/>
          <w:sz w:val="24"/>
          <w:szCs w:val="24"/>
        </w:rPr>
        <w:t>which</w:t>
      </w:r>
      <w:r w:rsidR="00B37C00" w:rsidRPr="00FF137E">
        <w:rPr>
          <w:rFonts w:ascii="Times New Roman" w:eastAsia="Calibri" w:hAnsi="Times New Roman" w:cs="Times New Roman"/>
          <w:sz w:val="24"/>
          <w:szCs w:val="24"/>
        </w:rPr>
        <w:t xml:space="preserve"> may increase the frequency and severity of NPs</w:t>
      </w:r>
      <w:r w:rsidR="00416871" w:rsidRPr="00FF137E">
        <w:rPr>
          <w:rFonts w:ascii="Times New Roman" w:eastAsia="Calibri" w:hAnsi="Times New Roman" w:cs="Times New Roman"/>
          <w:sz w:val="24"/>
          <w:szCs w:val="24"/>
        </w:rPr>
        <w:t xml:space="preserve">. </w:t>
      </w:r>
      <w:r w:rsidR="00416871"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176/appi.ajgp.13.9.795", "ISBN" : "1064-7481; 1064-7481", "ISSN" : "1064-7481", "PMID" : "16166409", "abstract" : "There are high rates of stress, distress, and psychological illness in family caregivers of people with dementia. Female caregivers and those caring for people with neuropsychiatric symptoms are particularly at risk. The authors report on the prevalence of anxiety and depression in a sample of family caregivers of people with Alzheimer disease (AD) and compare the characteristics of those who did or did not have those conditions.", "author" : [ { "dropping-particle" : "", "family" : "Mahoney", "given" : "Rachel", "non-dropping-particle" : "", "parse-names" : false, "suffix" : "" }, { "dropping-particle" : "", "family" : "Regan", "given" : "Ciaran", "non-dropping-particle" : "", "parse-names" : false, "suffix" : "" }, { "dropping-particle" : "", "family" : "Katona", "given" : "Cornelius", "non-dropping-particle" : "", "parse-names" : false, "suffix" : "" }, { "dropping-particle" : "", "family" : "Livingston", "given" : "Gill", "non-dropping-particle" : "", "parse-names" : false, "suffix" : "" } ], "container-title" : "The American journal of geriatric psychiatry : official journal of the American Association for Geriatric Psychiatry", "id" : "ITEM-1", "issue" : "9", "issued" : { "date-parts" : [ [ "2005" ] ] }, "page" : "795-801", "title" : "Anxiety and depression in family caregivers of people with Alzheimer disease: the LASER-AD study.", "type" : "article-journal", "volume" : "13" }, "uris" : [ "http://www.mendeley.com/documents/?uuid=fd5bac70-e705-4611-a52f-d4ad0e08a757" ] } ], "mendeley" : { "formattedCitation" : "&lt;sup&gt;102&lt;/sup&gt;", "plainTextFormattedCitation" : "102", "previouslyFormattedCitation" : "&lt;sup&gt;102&lt;/sup&gt;" }, "properties" : {  }, "schema" : "https://github.com/citation-style-language/schema/raw/master/csl-citation.json" }</w:instrText>
      </w:r>
      <w:r w:rsidR="00416871"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102</w:t>
      </w:r>
      <w:r w:rsidR="00416871" w:rsidRPr="00FF137E">
        <w:rPr>
          <w:rFonts w:ascii="Times New Roman" w:eastAsia="Calibri" w:hAnsi="Times New Roman" w:cs="Times New Roman"/>
          <w:sz w:val="24"/>
          <w:szCs w:val="24"/>
        </w:rPr>
        <w:fldChar w:fldCharType="end"/>
      </w:r>
      <w:r w:rsidR="007167E3" w:rsidRPr="00FF137E">
        <w:rPr>
          <w:rFonts w:ascii="Times New Roman" w:eastAsia="Calibri" w:hAnsi="Times New Roman" w:cs="Times New Roman"/>
          <w:sz w:val="24"/>
          <w:szCs w:val="24"/>
        </w:rPr>
        <w:t xml:space="preserve"> </w:t>
      </w:r>
      <w:r w:rsidR="00510C45" w:rsidRPr="00FF137E">
        <w:rPr>
          <w:rFonts w:ascii="Times New Roman" w:eastAsia="Calibri" w:hAnsi="Times New Roman" w:cs="Times New Roman"/>
          <w:sz w:val="24"/>
          <w:szCs w:val="24"/>
        </w:rPr>
        <w:t xml:space="preserve">Therefore, there is a bidirectional relationship between caregiver burden and NPs in patients with </w:t>
      </w:r>
      <w:r w:rsidR="009D601D" w:rsidRPr="00FF137E">
        <w:rPr>
          <w:rFonts w:ascii="Times New Roman" w:eastAsia="Calibri" w:hAnsi="Times New Roman" w:cs="Times New Roman"/>
          <w:sz w:val="24"/>
          <w:szCs w:val="24"/>
        </w:rPr>
        <w:t>AD</w:t>
      </w:r>
      <w:r w:rsidR="00510C45" w:rsidRPr="00FF137E">
        <w:rPr>
          <w:rFonts w:ascii="Times New Roman" w:eastAsia="Calibri" w:hAnsi="Times New Roman" w:cs="Times New Roman"/>
          <w:sz w:val="24"/>
          <w:szCs w:val="24"/>
        </w:rPr>
        <w:t xml:space="preserve"> and</w:t>
      </w:r>
      <w:r w:rsidR="007167E3" w:rsidRPr="00FF137E">
        <w:rPr>
          <w:rFonts w:ascii="Times New Roman" w:eastAsia="Calibri" w:hAnsi="Times New Roman" w:cs="Times New Roman"/>
          <w:sz w:val="24"/>
          <w:szCs w:val="24"/>
        </w:rPr>
        <w:t xml:space="preserve"> strategies to support caregivers of patients with AD should have multicomponent interventions to improve the health and well-being of dementia caregivers. </w:t>
      </w:r>
      <w:r w:rsidR="00A5639D" w:rsidRPr="00FF137E">
        <w:rPr>
          <w:rFonts w:ascii="Times New Roman" w:eastAsia="Calibri" w:hAnsi="Times New Roman" w:cs="Times New Roman"/>
          <w:sz w:val="24"/>
          <w:szCs w:val="24"/>
        </w:rPr>
        <w:t>Physical exercise</w:t>
      </w:r>
      <w:r w:rsidR="009713D7" w:rsidRPr="00FF137E">
        <w:rPr>
          <w:rFonts w:ascii="Times New Roman" w:eastAsia="Calibri" w:hAnsi="Times New Roman" w:cs="Times New Roman"/>
          <w:sz w:val="24"/>
          <w:szCs w:val="24"/>
        </w:rPr>
        <w:t xml:space="preserve"> for people affected by AD </w:t>
      </w:r>
      <w:r w:rsidR="00B27F75" w:rsidRPr="00FF137E">
        <w:rPr>
          <w:rFonts w:ascii="Times New Roman" w:eastAsia="Calibri" w:hAnsi="Times New Roman" w:cs="Times New Roman"/>
          <w:sz w:val="24"/>
          <w:szCs w:val="24"/>
        </w:rPr>
        <w:t>can reduce both caregiver burden and NPs</w:t>
      </w:r>
      <w:r w:rsidR="009713D7" w:rsidRPr="00FF137E">
        <w:rPr>
          <w:rFonts w:ascii="Times New Roman" w:eastAsia="Calibri" w:hAnsi="Times New Roman" w:cs="Times New Roman"/>
          <w:sz w:val="24"/>
          <w:szCs w:val="24"/>
        </w:rPr>
        <w:t>, particularly in early stages of AD</w:t>
      </w:r>
      <w:r w:rsidR="00B27F75" w:rsidRPr="00FF137E">
        <w:rPr>
          <w:rFonts w:ascii="Times New Roman" w:eastAsia="Calibri" w:hAnsi="Times New Roman" w:cs="Times New Roman"/>
          <w:sz w:val="24"/>
          <w:szCs w:val="24"/>
        </w:rPr>
        <w:t xml:space="preserve">. It was reported that when aerobic </w:t>
      </w:r>
      <w:r w:rsidR="007A34E6" w:rsidRPr="00FF137E">
        <w:rPr>
          <w:rFonts w:ascii="Times New Roman" w:eastAsia="Calibri" w:hAnsi="Times New Roman" w:cs="Times New Roman"/>
          <w:sz w:val="24"/>
          <w:szCs w:val="24"/>
        </w:rPr>
        <w:t xml:space="preserve">and functional balance exercises were </w:t>
      </w:r>
      <w:r w:rsidR="00B27F75" w:rsidRPr="00FF137E">
        <w:rPr>
          <w:rFonts w:ascii="Times New Roman" w:eastAsia="Calibri" w:hAnsi="Times New Roman" w:cs="Times New Roman"/>
          <w:sz w:val="24"/>
          <w:szCs w:val="24"/>
        </w:rPr>
        <w:t>performed to patients with AD</w:t>
      </w:r>
      <w:r w:rsidR="008079A1" w:rsidRPr="00FF137E">
        <w:rPr>
          <w:rFonts w:ascii="Times New Roman" w:eastAsia="Calibri" w:hAnsi="Times New Roman" w:cs="Times New Roman"/>
          <w:sz w:val="24"/>
          <w:szCs w:val="24"/>
        </w:rPr>
        <w:t xml:space="preserve"> </w:t>
      </w:r>
      <w:r w:rsidR="007A34E6" w:rsidRPr="00FF137E">
        <w:rPr>
          <w:rFonts w:ascii="Times New Roman" w:eastAsia="Calibri" w:hAnsi="Times New Roman" w:cs="Times New Roman"/>
          <w:sz w:val="24"/>
          <w:szCs w:val="24"/>
        </w:rPr>
        <w:t>over six months for 60 minut</w:t>
      </w:r>
      <w:r w:rsidR="00B27F75" w:rsidRPr="00FF137E">
        <w:rPr>
          <w:rFonts w:ascii="Times New Roman" w:eastAsia="Calibri" w:hAnsi="Times New Roman" w:cs="Times New Roman"/>
          <w:sz w:val="24"/>
          <w:szCs w:val="24"/>
        </w:rPr>
        <w:t xml:space="preserve">es 3 times per week, </w:t>
      </w:r>
      <w:r w:rsidR="008079A1" w:rsidRPr="00FF137E">
        <w:rPr>
          <w:rFonts w:ascii="Times New Roman" w:eastAsia="Calibri" w:hAnsi="Times New Roman" w:cs="Times New Roman"/>
          <w:sz w:val="24"/>
          <w:szCs w:val="24"/>
        </w:rPr>
        <w:t xml:space="preserve">caregiver’s burden </w:t>
      </w:r>
      <w:r w:rsidR="00F71AA2" w:rsidRPr="00FF137E">
        <w:rPr>
          <w:rFonts w:ascii="Times New Roman" w:eastAsia="Calibri" w:hAnsi="Times New Roman" w:cs="Times New Roman"/>
          <w:sz w:val="24"/>
          <w:szCs w:val="24"/>
        </w:rPr>
        <w:t>significantly decreased</w:t>
      </w:r>
      <w:r w:rsidR="00593B51" w:rsidRPr="00FF137E">
        <w:rPr>
          <w:rFonts w:ascii="Times New Roman" w:eastAsia="Calibri" w:hAnsi="Times New Roman" w:cs="Times New Roman"/>
          <w:sz w:val="24"/>
          <w:szCs w:val="24"/>
        </w:rPr>
        <w:t xml:space="preserve"> </w:t>
      </w:r>
      <w:r w:rsidR="00F71AA2" w:rsidRPr="00FF137E">
        <w:rPr>
          <w:rFonts w:ascii="Times New Roman" w:eastAsia="Calibri" w:hAnsi="Times New Roman" w:cs="Times New Roman"/>
          <w:sz w:val="24"/>
          <w:szCs w:val="24"/>
        </w:rPr>
        <w:t>compared to controls</w:t>
      </w:r>
      <w:r w:rsidR="008079A1" w:rsidRPr="00FF137E">
        <w:rPr>
          <w:rFonts w:ascii="Times New Roman" w:eastAsia="Calibri" w:hAnsi="Times New Roman" w:cs="Times New Roman"/>
          <w:sz w:val="24"/>
          <w:szCs w:val="24"/>
        </w:rPr>
        <w:t xml:space="preserve">. </w:t>
      </w:r>
      <w:r w:rsidR="008079A1"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590/S1807-59322011000800008", "ISBN" : "1980-5322", "ISSN" : "1807-5932", "PMID" : "21915483", "abstract" : "OBJECTIVE: To analyze the effects of motor intervention on the neuropsychiatric symptoms of Alzheimer's disease and on the caregivers' burden.\\n\\nDESIGN: This is a controlled trial evaluating the effects of a motor intervention program on the neuropsychiatric symptoms.\\n\\nSETTING: The intervention was performed on community patients from two university centers specializing in physical exercise for the elderly.\\n\\nSUBJECTS: Patients with Alzheimer's disease were divided into two groups: sixteen received the motor intervention and sixteen controls (five controls were excluded because of clinical intercurrences).\\n\\nINTERVENTIONS: Aerobic exercises (flexibility, strength, and agility) and functional balance exercises were conducted over six months for 60 minutes three times per week.\\n\\nMAIN MEASURES: Psychopathological features of patients were evaluated with the Neuropsychiatric Inventory and Cornell Scale for Depression in Dementia. Caregivers were evaluated using the Neuropsychiatric Inventory-Distress and Burden Interview. A two-way analysis of variance (ANOVA) was applied to observe interactions (pre- vs. post-intervention; participants vs. controls).\\n\\nRESULTS: Patients from the intervention presented a significant reduction in neuropsychiatric conditions when compared to controls (Neuropsychiatric Inventory: F: 11.12; p = 0.01; Cornell Depression scale: F: 11.97; p = 0.01). The burden and stress of caregivers responsible for patients who participated in the intervention significantly decreased when compared to caregivers responsible for controls (Neuropsychiatric Inventory-Distress: F: 9.37; p = 0.01; Burden Interview: F: 11.28; p = 0.01).\\n\\nCONCLUSIONS: Aerobic exercise was associated with a reduction in the neuropsychiatric symptoms and contributed to attenuate the caregivers' burden. However, the researchers were not blinded to the patient's intervention status, which constitutes an important limitation of this study.", "author" : [ { "dropping-particle" : "", "family" : "Stella", "given" : "Florindo", "non-dropping-particle" : "", "parse-names" : false, "suffix" : "" }, { "dropping-particle" : "", "family" : "Canonici", "given" : "Ana Paula", "non-dropping-particle" : "", "parse-names" : false, "suffix" : "" }, { "dropping-particle" : "", "family" : "Gobbi", "given" : "Sebasti\u00e3o", "non-dropping-particle" : "", "parse-names" : false, "suffix" : "" }, { "dropping-particle" : "", "family" : "Galduroz", "given" : "Ruth Ferreira Santos", "non-dropping-particle" : "", "parse-names" : false, "suffix" : "" }, { "dropping-particle" : "", "family" : "Ca\u00e7\u00e3o", "given" : "Jo\u00e3o de Castilho", "non-dropping-particle" : "", "parse-names" : false, "suffix" : "" }, { "dropping-particle" : "", "family" : "Gobbi", "given" : "L\u00edlian Teresa Bucken", "non-dropping-particle" : "", "parse-names" : false, "suffix" : "" } ], "container-title" : "Clinics", "id" : "ITEM-1", "issue" : "8", "issued" : { "date-parts" : [ [ "2011" ] ] }, "page" : "1353-1360", "title" : "Attenuation of neuropsychiatric symptoms and caregiver burden in Alzheimer's disease by motor intervention: a controlled trial", "type" : "article-journal", "volume" : "66" }, "uris" : [ "http://www.mendeley.com/documents/?uuid=6a910ead-7d28-4eca-adb6-b101dcc9314a" ] } ], "mendeley" : { "formattedCitation" : "&lt;sup&gt;29&lt;/sup&gt;", "plainTextFormattedCitation" : "29", "previouslyFormattedCitation" : "&lt;sup&gt;29&lt;/sup&gt;" }, "properties" : {  }, "schema" : "https://github.com/citation-style-language/schema/raw/master/csl-citation.json" }</w:instrText>
      </w:r>
      <w:r w:rsidR="008079A1"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29</w:t>
      </w:r>
      <w:r w:rsidR="008079A1" w:rsidRPr="00FF137E">
        <w:rPr>
          <w:rFonts w:ascii="Times New Roman" w:eastAsia="Calibri" w:hAnsi="Times New Roman" w:cs="Times New Roman"/>
          <w:sz w:val="24"/>
          <w:szCs w:val="24"/>
        </w:rPr>
        <w:fldChar w:fldCharType="end"/>
      </w:r>
      <w:r w:rsidR="00963D92" w:rsidRPr="00FF137E">
        <w:rPr>
          <w:rFonts w:ascii="Times New Roman" w:eastAsia="Calibri" w:hAnsi="Times New Roman" w:cs="Times New Roman"/>
          <w:sz w:val="24"/>
          <w:szCs w:val="24"/>
        </w:rPr>
        <w:t xml:space="preserve"> Moreover, walking wi</w:t>
      </w:r>
      <w:r w:rsidR="00593B51" w:rsidRPr="00FF137E">
        <w:rPr>
          <w:rFonts w:ascii="Times New Roman" w:eastAsia="Calibri" w:hAnsi="Times New Roman" w:cs="Times New Roman"/>
          <w:sz w:val="24"/>
          <w:szCs w:val="24"/>
        </w:rPr>
        <w:t xml:space="preserve">th relatives and regular long </w:t>
      </w:r>
      <w:r w:rsidR="00963D92" w:rsidRPr="00FF137E">
        <w:rPr>
          <w:rFonts w:ascii="Times New Roman" w:eastAsia="Calibri" w:hAnsi="Times New Roman" w:cs="Times New Roman"/>
          <w:sz w:val="24"/>
          <w:szCs w:val="24"/>
        </w:rPr>
        <w:t>walking time can relieve sundown syndrome and improve sleep quality, which are maj</w:t>
      </w:r>
      <w:r w:rsidR="00593B51" w:rsidRPr="00FF137E">
        <w:rPr>
          <w:rFonts w:ascii="Times New Roman" w:eastAsia="Calibri" w:hAnsi="Times New Roman" w:cs="Times New Roman"/>
          <w:sz w:val="24"/>
          <w:szCs w:val="24"/>
        </w:rPr>
        <w:t>or factors of caregiver burden</w:t>
      </w:r>
      <w:r w:rsidR="009D601D" w:rsidRPr="00FF137E">
        <w:rPr>
          <w:rFonts w:ascii="Times New Roman" w:eastAsia="Calibri" w:hAnsi="Times New Roman" w:cs="Times New Roman"/>
          <w:sz w:val="24"/>
          <w:szCs w:val="24"/>
        </w:rPr>
        <w:t>.</w:t>
      </w:r>
      <w:r w:rsidR="00593B51" w:rsidRPr="00FF137E">
        <w:rPr>
          <w:rFonts w:ascii="Times New Roman" w:eastAsia="Calibri" w:hAnsi="Times New Roman" w:cs="Times New Roman"/>
          <w:sz w:val="24"/>
          <w:szCs w:val="24"/>
        </w:rPr>
        <w:t xml:space="preserve"> </w:t>
      </w:r>
      <w:r w:rsidR="001945C8"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1016/j.jamda.2016.10.016", "ISBN" : "1525-8610", "ISSN" : "15389375", "PMID" : "28057424", "abstract" : "Purposes Sundown syndrome and sleep disturbances cause people with Alzheimer disease (PAD) and caregivers suffering. Studies have indicated that physical exercise could have a positive impact on sundown syndrome, yet no research has ever explored the relationship between walking and sundown syndrome. The aims of this study were to examine the relationship between sundown syndrome and sleep quality, and determine whether the severity of dementia, sleep quality, and weekly duration of walking influenced sundown syndrome, and to assess differences in sundown syndrome and sleep quality in relation to the accompanying walker and weekly duration of walking among people with Alzheimer disease living in the community. Design A cross-sectional observation study was conducted. Methods A total 184 participants were recruited from dementia outpatient clinics of several hospitals and long-term care resource management centers in southern Taiwan. The Chinese version of the Cohen-Mansfield Agitation Inventory, Community form was used to assess sundown syndrome, and the Chinese version of the Pittsburgh Sleep Quality Index was used to measure sleep quality. Pearson correlation, multiple regression, and 1-way analysis of variance were performed for data analysis. Results The results indicated that sundown syndrome was significantly correlated with sleep quality (r\u00a0=\u00a00.374), whereas severity of dementia, sleep quality, and weekly duration of walking were influencing factors of sundown syndrome and accounted for a total of 24.8% of the variance (adjusted R2\u00a0=\u00a00.222, F6,177\u00a0=\u00a09.709). In addition, PAD who walked with relatives showed less sundown syndrome (F3,180\u00a0=\u00a04.435, P\u00a0=\u00a0.005) and better sleep quality (F3,180\u00a0=\u00a03.565, P\u00a0=\u00a0.015) compared with those walking with nonrelatives. Also, longer walking time led to less sundown syndrome (F4,179\u00a0=\u00a04.351, P\u00a0=\u00a0.002) and better sleep quality (F4,179\u00a0=\u00a03.592, P\u00a0=\u00a0.008). Conclusions Advanced dementia, poor sleep quality, and shorter weekly duration of walking were the influencing factors of sundown syndrome. Walking with relatives and regular longer walking time could improve sleep quality and alleviate sundown syndrome. It is suggested that a well-designed walking intervention considering these factors could be an appropriate strategy to manage sundown syndrome and sleep quality for PAD and their caregivers.", "author" : [ { "dropping-particle" : "", "family" : "Shih", "given" : "Yen Hua", "non-dropping-particle" : "", "parse-names" : false, "suffix" : "" }, { "dropping-particle" : "", "family" : "Wang", "given" : "Jing Jy", "non-dropping-particle" : "", "parse-names" : false, "suffix" : "" }, { "dropping-particle" : "", "family" : "Shih", "given" : "Yen Hua", "non-dropping-particle" : "", "parse-names" : false, "suffix" : "" }, { "dropping-particle" : "", "family" : "Pai", "given" : "Ming Chyi", "non-dropping-particle" : "", "parse-names" : false, "suffix" : "" }, { "dropping-particle" : "", "family" : "Huang", "given" : "Ying Che", "non-dropping-particle" : "", "parse-names" : false, "suffix" : "" } ], "container-title" : "Journal of the American Medical Directors Association", "id" : "ITEM-1", "issue" : "5", "issued" : { "date-parts" : [ [ "2017" ] ] }, "page" : "396-401", "title" : "Sundown Syndrome, Sleep Quality, and Walking Among Community-Dwelling People With Alzheimer Disease", "type" : "article-journal", "volume" : "18" }, "uris" : [ "http://www.mendeley.com/documents/?uuid=d5ead547-eb78-4e0d-a3fd-0d3226027438" ] } ], "mendeley" : { "formattedCitation" : "&lt;sup&gt;32&lt;/sup&gt;", "plainTextFormattedCitation" : "32", "previouslyFormattedCitation" : "&lt;sup&gt;32&lt;/sup&gt;" }, "properties" : {  }, "schema" : "https://github.com/citation-style-language/schema/raw/master/csl-citation.json" }</w:instrText>
      </w:r>
      <w:r w:rsidR="001945C8"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32</w:t>
      </w:r>
      <w:r w:rsidR="001945C8" w:rsidRPr="00FF137E">
        <w:rPr>
          <w:rFonts w:ascii="Times New Roman" w:eastAsia="Calibri" w:hAnsi="Times New Roman" w:cs="Times New Roman"/>
          <w:sz w:val="24"/>
          <w:szCs w:val="24"/>
        </w:rPr>
        <w:fldChar w:fldCharType="end"/>
      </w:r>
      <w:r w:rsidR="001945C8" w:rsidRPr="00FF137E">
        <w:rPr>
          <w:rFonts w:ascii="Times New Roman" w:eastAsia="Calibri" w:hAnsi="Times New Roman" w:cs="Times New Roman"/>
          <w:sz w:val="24"/>
          <w:szCs w:val="24"/>
        </w:rPr>
        <w:t xml:space="preserve"> </w:t>
      </w:r>
      <w:r w:rsidR="00D952BC" w:rsidRPr="00FF137E">
        <w:rPr>
          <w:rFonts w:ascii="Times New Roman" w:eastAsia="Calibri" w:hAnsi="Times New Roman" w:cs="Times New Roman"/>
          <w:sz w:val="24"/>
          <w:szCs w:val="24"/>
        </w:rPr>
        <w:t xml:space="preserve">On the other hand, balance-gait impairments, falls, or fear of falling, which are more frequent in older dementia patients, may result in a decline in daily </w:t>
      </w:r>
      <w:r w:rsidR="00626512" w:rsidRPr="00FF137E">
        <w:rPr>
          <w:rFonts w:ascii="Times New Roman" w:eastAsia="Calibri" w:hAnsi="Times New Roman" w:cs="Times New Roman"/>
          <w:sz w:val="24"/>
          <w:szCs w:val="24"/>
        </w:rPr>
        <w:t>living activities</w:t>
      </w:r>
      <w:r w:rsidR="00593B51" w:rsidRPr="00FF137E">
        <w:rPr>
          <w:rFonts w:ascii="Times New Roman" w:eastAsia="Calibri" w:hAnsi="Times New Roman" w:cs="Times New Roman"/>
          <w:sz w:val="24"/>
          <w:szCs w:val="24"/>
        </w:rPr>
        <w:t xml:space="preserve">, which leads </w:t>
      </w:r>
      <w:r w:rsidR="00D952BC" w:rsidRPr="00FF137E">
        <w:rPr>
          <w:rFonts w:ascii="Times New Roman" w:eastAsia="Calibri" w:hAnsi="Times New Roman" w:cs="Times New Roman"/>
          <w:sz w:val="24"/>
          <w:szCs w:val="24"/>
        </w:rPr>
        <w:t xml:space="preserve">to decreased functional ability and a loss of independence. </w:t>
      </w:r>
      <w:r w:rsidR="00D952BC"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80/00222895.2016.1241739", "ISBN" : "1940-1027 (Electronic)\\r0022-2895 (Linking)", "ISSN" : "19401027", "PMID" : "27870597", "abstract" : "Alzheimer's disease (AD) is the most common form of dementia and the prevalence will increase dramatically in the next decades. Although exercise has shown benefits for people with dementia due to AD as well as their caregivers, the impact of a dyadic exercise intervention including both groups as study participants remains to be determined. The authors review the current clinical evidence for dyadic exercise interventions, which are exercise regimens applied to both the person with dementia and the caregiver. A total of 4 controlled trials were reviewed. This review shows that dyadic exercise interventions are feasible and may produce a positive effect on functional independence and caregiver burden. However, there was insufficient evidence to support a benefit of dyadic exercise intervention on cognitive performance and on behavioral and neuropsychiatric symptoms in participants with dementia due to AD. A dyadic exercise intervention improves functional independence and caregiver burden. However, there is a need for well-designed randomized controlled clinical trials to confirm these benefits and to investigate several important points such as the effects of a dyadic exercise intervention on cognitive and noncognitive outcomes of AD, the optimal intensity of exercise training, and the cost effectiveness of such a program. [ABSTRACT FROM AUTHOR]", "author" : [ { "dropping-particle" : "", "family" : "Lamotte", "given" : "Guillaume", "non-dropping-particle" : "", "parse-names" : false, "suffix" : "" }, { "dropping-particle" : "", "family" : "Shah", "given" : "Raj C.", "non-dropping-particle" : "", "parse-names" : false, "suffix" : "" }, { "dropping-particle" : "", "family" : "Lazarov", "given" : "Orly", "non-dropping-particle" : "", "parse-names" : false, "suffix" : "" }, { "dropping-particle" : "", "family" : "Corcos", "given" : "Daniel M.", "non-dropping-particle" : "", "parse-names" : false, "suffix" : "" } ], "container-title" : "Journal of Motor Behavior", "id" : "ITEM-1", "issue" : "4", "issued" : { "date-parts" : [ [ "2017" ] ] }, "page" : "365-377", "title" : "Exercise Training for Persons with Alzheimer's Disease and Caregivers: A Review of Dyadic Exercise Interventions", "type" : "article", "volume" : "49" }, "uris" : [ "http://www.mendeley.com/documents/?uuid=bfa8e9d9-d11c-4cfe-890e-7f42d4e549e2" ] } ], "mendeley" : { "formattedCitation" : "&lt;sup&gt;100&lt;/sup&gt;", "plainTextFormattedCitation" : "100", "previouslyFormattedCitation" : "&lt;sup&gt;100&lt;/sup&gt;" }, "properties" : {  }, "schema" : "https://github.com/citation-style-language/schema/raw/master/csl-citation.json" }</w:instrText>
      </w:r>
      <w:r w:rsidR="00D952BC"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100</w:t>
      </w:r>
      <w:r w:rsidR="00D952BC" w:rsidRPr="00FF137E">
        <w:rPr>
          <w:rFonts w:ascii="Times New Roman" w:eastAsia="Calibri" w:hAnsi="Times New Roman" w:cs="Times New Roman"/>
          <w:sz w:val="24"/>
          <w:szCs w:val="24"/>
        </w:rPr>
        <w:fldChar w:fldCharType="end"/>
      </w:r>
      <w:r w:rsidR="0021247B" w:rsidRPr="00FF137E">
        <w:rPr>
          <w:rFonts w:ascii="Times New Roman" w:eastAsia="Calibri" w:hAnsi="Times New Roman" w:cs="Times New Roman"/>
          <w:sz w:val="24"/>
          <w:szCs w:val="24"/>
        </w:rPr>
        <w:t xml:space="preserve"> </w:t>
      </w:r>
      <w:r w:rsidR="009713D7" w:rsidRPr="00FF137E">
        <w:rPr>
          <w:rFonts w:ascii="Times New Roman" w:eastAsia="Calibri" w:hAnsi="Times New Roman" w:cs="Times New Roman"/>
          <w:sz w:val="24"/>
          <w:szCs w:val="24"/>
        </w:rPr>
        <w:t xml:space="preserve"> </w:t>
      </w:r>
      <w:r w:rsidR="0021247B" w:rsidRPr="00FF137E">
        <w:rPr>
          <w:rFonts w:ascii="Times New Roman" w:eastAsia="Calibri" w:hAnsi="Times New Roman" w:cs="Times New Roman"/>
          <w:sz w:val="24"/>
          <w:szCs w:val="24"/>
        </w:rPr>
        <w:t>Because</w:t>
      </w:r>
      <w:r w:rsidR="001B489D" w:rsidRPr="00FF137E">
        <w:rPr>
          <w:rFonts w:ascii="Times New Roman" w:eastAsia="Calibri" w:hAnsi="Times New Roman" w:cs="Times New Roman"/>
          <w:sz w:val="24"/>
          <w:szCs w:val="24"/>
        </w:rPr>
        <w:t xml:space="preserve"> </w:t>
      </w:r>
      <w:r w:rsidR="00DB7FB4" w:rsidRPr="00FF137E">
        <w:rPr>
          <w:rFonts w:ascii="Times New Roman" w:eastAsia="Calibri" w:hAnsi="Times New Roman" w:cs="Times New Roman"/>
          <w:sz w:val="24"/>
          <w:szCs w:val="24"/>
        </w:rPr>
        <w:t>i</w:t>
      </w:r>
      <w:r w:rsidR="00897533" w:rsidRPr="00FF137E">
        <w:rPr>
          <w:rFonts w:ascii="Times New Roman" w:eastAsia="Calibri" w:hAnsi="Times New Roman" w:cs="Times New Roman"/>
          <w:sz w:val="24"/>
          <w:szCs w:val="24"/>
        </w:rPr>
        <w:t>t is well known that more funtional dependence is associated with more caregiver burden</w:t>
      </w:r>
      <w:r w:rsidR="00DB7FB4" w:rsidRPr="00FF137E">
        <w:rPr>
          <w:rFonts w:ascii="Times New Roman" w:eastAsia="Calibri" w:hAnsi="Times New Roman" w:cs="Times New Roman"/>
          <w:sz w:val="24"/>
          <w:szCs w:val="24"/>
        </w:rPr>
        <w:t xml:space="preserve">, </w:t>
      </w:r>
      <w:r w:rsidR="001B489D" w:rsidRPr="00FF137E">
        <w:rPr>
          <w:rFonts w:ascii="Times New Roman" w:eastAsia="Calibri" w:hAnsi="Times New Roman" w:cs="Times New Roman"/>
          <w:sz w:val="24"/>
          <w:szCs w:val="24"/>
        </w:rPr>
        <w:t>physical exercise can</w:t>
      </w:r>
      <w:r w:rsidR="008E61F7" w:rsidRPr="00FF137E">
        <w:rPr>
          <w:rFonts w:ascii="Times New Roman" w:eastAsia="Calibri" w:hAnsi="Times New Roman" w:cs="Times New Roman"/>
          <w:sz w:val="24"/>
          <w:szCs w:val="24"/>
        </w:rPr>
        <w:t xml:space="preserve"> contribute to </w:t>
      </w:r>
      <w:r w:rsidR="006B7958" w:rsidRPr="00FF137E">
        <w:rPr>
          <w:rFonts w:ascii="Times New Roman" w:eastAsia="Calibri" w:hAnsi="Times New Roman" w:cs="Times New Roman"/>
          <w:sz w:val="24"/>
          <w:szCs w:val="24"/>
        </w:rPr>
        <w:t xml:space="preserve">maintenance </w:t>
      </w:r>
      <w:r w:rsidR="001B489D" w:rsidRPr="00FF137E">
        <w:rPr>
          <w:rFonts w:ascii="Times New Roman" w:eastAsia="Calibri" w:hAnsi="Times New Roman" w:cs="Times New Roman"/>
          <w:sz w:val="24"/>
          <w:szCs w:val="24"/>
        </w:rPr>
        <w:t xml:space="preserve">motor and nonmotor functioning of the </w:t>
      </w:r>
      <w:r w:rsidR="00864ADD" w:rsidRPr="00FF137E">
        <w:rPr>
          <w:rFonts w:ascii="Times New Roman" w:eastAsia="Calibri" w:hAnsi="Times New Roman" w:cs="Times New Roman"/>
          <w:sz w:val="24"/>
          <w:szCs w:val="24"/>
        </w:rPr>
        <w:t xml:space="preserve">patients </w:t>
      </w:r>
      <w:r w:rsidR="001B489D" w:rsidRPr="00FF137E">
        <w:rPr>
          <w:rFonts w:ascii="Times New Roman" w:eastAsia="Calibri" w:hAnsi="Times New Roman" w:cs="Times New Roman"/>
          <w:sz w:val="24"/>
          <w:szCs w:val="24"/>
        </w:rPr>
        <w:t xml:space="preserve">with </w:t>
      </w:r>
      <w:r w:rsidR="00864ADD" w:rsidRPr="00FF137E">
        <w:rPr>
          <w:rFonts w:ascii="Times New Roman" w:eastAsia="Calibri" w:hAnsi="Times New Roman" w:cs="Times New Roman"/>
          <w:sz w:val="24"/>
          <w:szCs w:val="24"/>
        </w:rPr>
        <w:t>AD</w:t>
      </w:r>
      <w:r w:rsidR="008E61F7" w:rsidRPr="00FF137E">
        <w:rPr>
          <w:rFonts w:ascii="Times New Roman" w:eastAsia="Calibri" w:hAnsi="Times New Roman" w:cs="Times New Roman"/>
          <w:sz w:val="24"/>
          <w:szCs w:val="24"/>
        </w:rPr>
        <w:t xml:space="preserve"> by increasing</w:t>
      </w:r>
      <w:r w:rsidR="003A2002" w:rsidRPr="00FF137E">
        <w:rPr>
          <w:rFonts w:ascii="Times New Roman" w:eastAsia="Calibri" w:hAnsi="Times New Roman" w:cs="Times New Roman"/>
          <w:sz w:val="24"/>
          <w:szCs w:val="24"/>
        </w:rPr>
        <w:t xml:space="preserve"> </w:t>
      </w:r>
      <w:r w:rsidR="008E61F7" w:rsidRPr="00FF137E">
        <w:rPr>
          <w:rFonts w:ascii="Times New Roman" w:eastAsia="Calibri" w:hAnsi="Times New Roman" w:cs="Times New Roman"/>
          <w:sz w:val="24"/>
          <w:szCs w:val="24"/>
        </w:rPr>
        <w:t>muscle mass, endurance, muscle strengthening</w:t>
      </w:r>
      <w:r w:rsidR="006B7958" w:rsidRPr="00FF137E">
        <w:rPr>
          <w:rFonts w:ascii="Times New Roman" w:eastAsia="Calibri" w:hAnsi="Times New Roman" w:cs="Times New Roman"/>
          <w:sz w:val="24"/>
          <w:szCs w:val="24"/>
        </w:rPr>
        <w:t>;</w:t>
      </w:r>
      <w:r w:rsidR="008E61F7" w:rsidRPr="00FF137E">
        <w:rPr>
          <w:rFonts w:ascii="Times New Roman" w:eastAsia="Calibri" w:hAnsi="Times New Roman" w:cs="Times New Roman"/>
          <w:sz w:val="24"/>
          <w:szCs w:val="24"/>
        </w:rPr>
        <w:t xml:space="preserve"> thus</w:t>
      </w:r>
      <w:r w:rsidR="003A2002" w:rsidRPr="00FF137E">
        <w:rPr>
          <w:rFonts w:ascii="Times New Roman" w:eastAsia="Calibri" w:hAnsi="Times New Roman" w:cs="Times New Roman"/>
          <w:sz w:val="24"/>
          <w:szCs w:val="24"/>
        </w:rPr>
        <w:t xml:space="preserve"> it can le</w:t>
      </w:r>
      <w:r w:rsidR="008E61F7" w:rsidRPr="00FF137E">
        <w:rPr>
          <w:rFonts w:ascii="Times New Roman" w:eastAsia="Calibri" w:hAnsi="Times New Roman" w:cs="Times New Roman"/>
          <w:sz w:val="24"/>
          <w:szCs w:val="24"/>
        </w:rPr>
        <w:t>ad</w:t>
      </w:r>
      <w:r w:rsidR="001B489D" w:rsidRPr="00FF137E">
        <w:rPr>
          <w:rFonts w:ascii="Times New Roman" w:eastAsia="Calibri" w:hAnsi="Times New Roman" w:cs="Times New Roman"/>
          <w:sz w:val="24"/>
          <w:szCs w:val="24"/>
        </w:rPr>
        <w:t xml:space="preserve"> to a reduced </w:t>
      </w:r>
      <w:r w:rsidR="00864ADD" w:rsidRPr="00FF137E">
        <w:rPr>
          <w:rFonts w:ascii="Times New Roman" w:eastAsia="Calibri" w:hAnsi="Times New Roman" w:cs="Times New Roman"/>
          <w:sz w:val="24"/>
          <w:szCs w:val="24"/>
        </w:rPr>
        <w:t>caregiver burden</w:t>
      </w:r>
      <w:r w:rsidR="00D85C44" w:rsidRPr="00FF137E">
        <w:rPr>
          <w:rFonts w:ascii="Times New Roman" w:eastAsia="Calibri" w:hAnsi="Times New Roman" w:cs="Times New Roman"/>
          <w:sz w:val="24"/>
          <w:szCs w:val="24"/>
        </w:rPr>
        <w:t>, indirectly</w:t>
      </w:r>
      <w:r w:rsidR="00864ADD" w:rsidRPr="00FF137E">
        <w:rPr>
          <w:rFonts w:ascii="Times New Roman" w:eastAsia="Calibri" w:hAnsi="Times New Roman" w:cs="Times New Roman"/>
          <w:sz w:val="24"/>
          <w:szCs w:val="24"/>
        </w:rPr>
        <w:t>.</w:t>
      </w:r>
      <w:r w:rsidR="001F7E70" w:rsidRPr="00FF137E">
        <w:rPr>
          <w:rFonts w:ascii="Times New Roman" w:eastAsia="Calibri" w:hAnsi="Times New Roman" w:cs="Times New Roman"/>
          <w:sz w:val="24"/>
          <w:szCs w:val="24"/>
        </w:rPr>
        <w:t xml:space="preserve"> </w:t>
      </w:r>
      <w:r w:rsidR="00DB7FB4" w:rsidRPr="00FF137E">
        <w:rPr>
          <w:rFonts w:ascii="Times New Roman" w:eastAsia="Calibri" w:hAnsi="Times New Roman" w:cs="Times New Roman"/>
          <w:sz w:val="24"/>
          <w:szCs w:val="24"/>
        </w:rPr>
        <w:fldChar w:fldCharType="begin" w:fldLock="1"/>
      </w:r>
      <w:r w:rsidR="00930C64" w:rsidRPr="00FF137E">
        <w:rPr>
          <w:rFonts w:ascii="Times New Roman" w:eastAsia="Calibri" w:hAnsi="Times New Roman" w:cs="Times New Roman"/>
          <w:sz w:val="24"/>
          <w:szCs w:val="24"/>
        </w:rPr>
        <w:instrText>ADDIN CSL_CITATION { "citationItems" : [ { "id" : "ITEM-1", "itemData" : { "DOI" : "10.1080/00222895.2016.1241739", "ISBN" : "1940-1027 (Electronic)\\r0022-2895 (Linking)", "ISSN" : "19401027", "PMID" : "27870597", "abstract" : "Alzheimer's disease (AD) is the most common form of dementia and the prevalence will increase dramatically in the next decades. Although exercise has shown benefits for people with dementia due to AD as well as their caregivers, the impact of a dyadic exercise intervention including both groups as study participants remains to be determined. The authors review the current clinical evidence for dyadic exercise interventions, which are exercise regimens applied to both the person with dementia and the caregiver. A total of 4 controlled trials were reviewed. This review shows that dyadic exercise interventions are feasible and may produce a positive effect on functional independence and caregiver burden. However, there was insufficient evidence to support a benefit of dyadic exercise intervention on cognitive performance and on behavioral and neuropsychiatric symptoms in participants with dementia due to AD. A dyadic exercise intervention improves functional independence and caregiver burden. However, there is a need for well-designed randomized controlled clinical trials to confirm these benefits and to investigate several important points such as the effects of a dyadic exercise intervention on cognitive and noncognitive outcomes of AD, the optimal intensity of exercise training, and the cost effectiveness of such a program. [ABSTRACT FROM AUTHOR]", "author" : [ { "dropping-particle" : "", "family" : "Lamotte", "given" : "Guillaume", "non-dropping-particle" : "", "parse-names" : false, "suffix" : "" }, { "dropping-particle" : "", "family" : "Shah", "given" : "Raj C.", "non-dropping-particle" : "", "parse-names" : false, "suffix" : "" }, { "dropping-particle" : "", "family" : "Lazarov", "given" : "Orly", "non-dropping-particle" : "", "parse-names" : false, "suffix" : "" }, { "dropping-particle" : "", "family" : "Corcos", "given" : "Daniel M.", "non-dropping-particle" : "", "parse-names" : false, "suffix" : "" } ], "container-title" : "Journal of Motor Behavior", "id" : "ITEM-1", "issue" : "4", "issued" : { "date-parts" : [ [ "2017" ] ] }, "page" : "365-377", "title" : "Exercise Training for Persons with Alzheimer's Disease and Caregivers: A Review of Dyadic Exercise Interventions", "type" : "article", "volume" : "49" }, "uris" : [ "http://www.mendeley.com/documents/?uuid=bfa8e9d9-d11c-4cfe-890e-7f42d4e549e2" ] } ], "mendeley" : { "formattedCitation" : "&lt;sup&gt;100&lt;/sup&gt;", "plainTextFormattedCitation" : "100", "previouslyFormattedCitation" : "&lt;sup&gt;100&lt;/sup&gt;" }, "properties" : {  }, "schema" : "https://github.com/citation-style-language/schema/raw/master/csl-citation.json" }</w:instrText>
      </w:r>
      <w:r w:rsidR="00DB7FB4" w:rsidRPr="00FF137E">
        <w:rPr>
          <w:rFonts w:ascii="Times New Roman" w:eastAsia="Calibri" w:hAnsi="Times New Roman" w:cs="Times New Roman"/>
          <w:sz w:val="24"/>
          <w:szCs w:val="24"/>
        </w:rPr>
        <w:fldChar w:fldCharType="separate"/>
      </w:r>
      <w:r w:rsidR="00507382" w:rsidRPr="00FF137E">
        <w:rPr>
          <w:rFonts w:ascii="Times New Roman" w:eastAsia="Calibri" w:hAnsi="Times New Roman" w:cs="Times New Roman"/>
          <w:sz w:val="24"/>
          <w:szCs w:val="24"/>
          <w:vertAlign w:val="superscript"/>
        </w:rPr>
        <w:t>100</w:t>
      </w:r>
      <w:r w:rsidR="00DB7FB4" w:rsidRPr="00FF137E">
        <w:rPr>
          <w:rFonts w:ascii="Times New Roman" w:eastAsia="Calibri" w:hAnsi="Times New Roman" w:cs="Times New Roman"/>
          <w:sz w:val="24"/>
          <w:szCs w:val="24"/>
        </w:rPr>
        <w:fldChar w:fldCharType="end"/>
      </w:r>
      <w:r w:rsidR="00B616BE" w:rsidRPr="00FF137E">
        <w:rPr>
          <w:rFonts w:ascii="Times New Roman" w:eastAsia="Calibri" w:hAnsi="Times New Roman" w:cs="Times New Roman"/>
          <w:sz w:val="24"/>
          <w:szCs w:val="24"/>
        </w:rPr>
        <w:t xml:space="preserve"> Accordingly, a caregiver who is less distressed by NPs is </w:t>
      </w:r>
      <w:r w:rsidR="0015544C" w:rsidRPr="00FF137E">
        <w:rPr>
          <w:rFonts w:ascii="Times New Roman" w:eastAsia="Calibri" w:hAnsi="Times New Roman" w:cs="Times New Roman"/>
          <w:sz w:val="24"/>
          <w:szCs w:val="24"/>
        </w:rPr>
        <w:t xml:space="preserve">more likely </w:t>
      </w:r>
      <w:r w:rsidR="00B616BE" w:rsidRPr="00FF137E">
        <w:rPr>
          <w:rFonts w:ascii="Times New Roman" w:eastAsia="Calibri" w:hAnsi="Times New Roman" w:cs="Times New Roman"/>
          <w:sz w:val="24"/>
          <w:szCs w:val="24"/>
        </w:rPr>
        <w:t>to exhibit more positive</w:t>
      </w:r>
      <w:r w:rsidR="004F6D93" w:rsidRPr="00FF137E">
        <w:rPr>
          <w:rFonts w:ascii="Times New Roman" w:eastAsia="Calibri" w:hAnsi="Times New Roman" w:cs="Times New Roman"/>
          <w:sz w:val="24"/>
          <w:szCs w:val="24"/>
        </w:rPr>
        <w:t xml:space="preserve"> behaviors towards </w:t>
      </w:r>
      <w:r w:rsidR="0015544C" w:rsidRPr="00FF137E">
        <w:rPr>
          <w:rFonts w:ascii="Times New Roman" w:eastAsia="Calibri" w:hAnsi="Times New Roman" w:cs="Times New Roman"/>
          <w:sz w:val="24"/>
          <w:szCs w:val="24"/>
        </w:rPr>
        <w:t xml:space="preserve">the patient, </w:t>
      </w:r>
      <w:r w:rsidR="006B7958" w:rsidRPr="00FF137E">
        <w:rPr>
          <w:rFonts w:ascii="Times New Roman" w:eastAsia="Calibri" w:hAnsi="Times New Roman" w:cs="Times New Roman"/>
          <w:sz w:val="24"/>
          <w:szCs w:val="24"/>
        </w:rPr>
        <w:t>which may</w:t>
      </w:r>
      <w:r w:rsidR="00B616BE" w:rsidRPr="00FF137E">
        <w:rPr>
          <w:rFonts w:ascii="Times New Roman" w:eastAsia="Calibri" w:hAnsi="Times New Roman" w:cs="Times New Roman"/>
          <w:sz w:val="24"/>
          <w:szCs w:val="24"/>
        </w:rPr>
        <w:t xml:space="preserve"> contribut</w:t>
      </w:r>
      <w:r w:rsidR="0015544C" w:rsidRPr="00FF137E">
        <w:rPr>
          <w:rFonts w:ascii="Times New Roman" w:eastAsia="Calibri" w:hAnsi="Times New Roman" w:cs="Times New Roman"/>
          <w:sz w:val="24"/>
          <w:szCs w:val="24"/>
        </w:rPr>
        <w:t xml:space="preserve">e to further alleviation of NPs. </w:t>
      </w:r>
      <w:r w:rsidR="0015544C" w:rsidRPr="00FF137E">
        <w:rPr>
          <w:rFonts w:ascii="Times New Roman" w:eastAsia="Calibri" w:hAnsi="Times New Roman" w:cs="Times New Roman"/>
          <w:sz w:val="24"/>
          <w:szCs w:val="24"/>
        </w:rPr>
        <w:fldChar w:fldCharType="begin" w:fldLock="1"/>
      </w:r>
      <w:r w:rsidR="00507382" w:rsidRPr="00FF137E">
        <w:rPr>
          <w:rFonts w:ascii="Times New Roman" w:eastAsia="Calibri" w:hAnsi="Times New Roman" w:cs="Times New Roman"/>
          <w:sz w:val="24"/>
          <w:szCs w:val="24"/>
        </w:rPr>
        <w:instrText>ADDIN CSL_CITATION { "citationItems" : [ { "id" : "ITEM-1", "itemData" : { "DOI" : "10.2174/1567205013666160502123428", "ISSN" : "1875-5828", "PMID" : "27137219", "abstract" : "Behavioral and psychological symptoms of dementia (BPSD), also known as neuropsychiatric or non-cognitive symptoms are common and often distressing features of Alzheimer's Dementia. BPSD significantly increase patient suffering, early institutionalization and caregiver's burden. The clinical management of BPSD is dominated by a pharmacological approach, although these medications often come with serious adverse side-effects. There are only few nonpharmacological treatment strategies for BPSD. A substantial amount of intervention studies that have investigated non-pharmacological treatment options for BPSD have focused on physical exercise. Although these studies are very heterogeneous in terms of type and severity of dementia, as well as type and duration of the exercise intervention, the overall picture shows a positive effect of physical exercise in alleviating BPSD. There is evidence that numerous mechanisms contribute to the positive effect of physical exercise on BPSD. No attempt has been undertaken so far to give an overview of the existing knowledge regarding these mechanisms. Therefore, the current review aims to integrate the existing evidence on psychological and neurobiological mechanisms that contribute to the beneficial effects of physical exercise in ameliorating BPSD in Alzheimer's dementia. A discussion of psychological mechanisms such as improved sleep and stress reduction will be followed by a discussion of neurobiological mechanisms including the exercise induced change in neurotransmitter concentrations, increased synthesis of neurotrophins and immune activation. The review closes with recommendations for future research to overcome the shortcomings of existing studies and broaden the current knowledge on the positive effects of physical exercise on BPSD.", "author" : [ { "dropping-particle" : "", "family" : "Matura", "given" : "Silke", "non-dropping-particle" : "", "parse-names" : false, "suffix" : "" }, { "dropping-particle" : "", "family" : "Carvalho", "given" : "Andr\u00e9 F", "non-dropping-particle" : "", "parse-names" : false, "suffix" : "" }, { "dropping-particle" : "", "family" : "Alves", "given" : "Gilberto S", "non-dropping-particle" : "", "parse-names" : false, "suffix" : "" }, { "dropping-particle" : "", "family" : "Pantel", "given" : "Johannes", "non-dropping-particle" : "", "parse-names" : false, "suffix" : "" } ], "container-title" : "Current Alzheimer research", "id" : "ITEM-1", "issue" : "10", "issued" : { "date-parts" : [ [ "2016" ] ] }, "page" : "1112-23", "title" : "Physical Exercise for the Treatment of Neuropsychiatric Disturbances in Alzheimer's Dementia: Possible Mechanisms, Current Evidence and Future Directions.", "type" : "article-journal", "volume" : "13" }, "uris" : [ "http://www.mendeley.com/documents/?uuid=684f996a-d9ff-40ba-80b2-8fe55285f691" ] } ], "mendeley" : { "formattedCitation" : "&lt;sup&gt;10&lt;/sup&gt;", "plainTextFormattedCitation" : "10", "previouslyFormattedCitation" : "&lt;sup&gt;10&lt;/sup&gt;" }, "properties" : {  }, "schema" : "https://github.com/citation-style-language/schema/raw/master/csl-citation.json" }</w:instrText>
      </w:r>
      <w:r w:rsidR="0015544C" w:rsidRPr="00FF137E">
        <w:rPr>
          <w:rFonts w:ascii="Times New Roman" w:eastAsia="Calibri" w:hAnsi="Times New Roman" w:cs="Times New Roman"/>
          <w:sz w:val="24"/>
          <w:szCs w:val="24"/>
        </w:rPr>
        <w:fldChar w:fldCharType="separate"/>
      </w:r>
      <w:r w:rsidR="008868D4" w:rsidRPr="00FF137E">
        <w:rPr>
          <w:rFonts w:ascii="Times New Roman" w:eastAsia="Calibri" w:hAnsi="Times New Roman" w:cs="Times New Roman"/>
          <w:sz w:val="24"/>
          <w:szCs w:val="24"/>
          <w:vertAlign w:val="superscript"/>
        </w:rPr>
        <w:t>10</w:t>
      </w:r>
      <w:r w:rsidR="0015544C" w:rsidRPr="00FF137E">
        <w:rPr>
          <w:rFonts w:ascii="Times New Roman" w:eastAsia="Calibri" w:hAnsi="Times New Roman" w:cs="Times New Roman"/>
          <w:sz w:val="24"/>
          <w:szCs w:val="24"/>
        </w:rPr>
        <w:fldChar w:fldCharType="end"/>
      </w:r>
    </w:p>
    <w:p w14:paraId="61096BCE" w14:textId="0EDB6DFB" w:rsidR="00E2472F" w:rsidRPr="00FF137E" w:rsidRDefault="00E2472F" w:rsidP="00636339">
      <w:pPr>
        <w:spacing w:after="0" w:line="480" w:lineRule="auto"/>
        <w:jc w:val="both"/>
        <w:rPr>
          <w:rFonts w:ascii="Times New Roman" w:eastAsia="Calibri" w:hAnsi="Times New Roman" w:cs="Times New Roman"/>
          <w:sz w:val="24"/>
          <w:szCs w:val="24"/>
        </w:rPr>
      </w:pPr>
      <w:r w:rsidRPr="00FF137E">
        <w:rPr>
          <w:rFonts w:ascii="Times New Roman" w:eastAsia="Calibri" w:hAnsi="Times New Roman" w:cs="Times New Roman"/>
          <w:sz w:val="24"/>
          <w:szCs w:val="24"/>
        </w:rPr>
        <w:lastRenderedPageBreak/>
        <w:t xml:space="preserve">Patients with </w:t>
      </w:r>
      <w:r w:rsidR="00930C64" w:rsidRPr="00FF137E">
        <w:rPr>
          <w:rFonts w:ascii="Times New Roman" w:eastAsia="Calibri" w:hAnsi="Times New Roman" w:cs="Times New Roman"/>
          <w:sz w:val="24"/>
          <w:szCs w:val="24"/>
        </w:rPr>
        <w:t xml:space="preserve">AD </w:t>
      </w:r>
      <w:r w:rsidRPr="00FF137E">
        <w:rPr>
          <w:rFonts w:ascii="Times New Roman" w:eastAsia="Calibri" w:hAnsi="Times New Roman" w:cs="Times New Roman"/>
          <w:sz w:val="24"/>
          <w:szCs w:val="24"/>
        </w:rPr>
        <w:t>should try to engage in physical activity through all stages of the condition. When possible, they should aim to meet the recommended physical activity guideline of at least 150 minutes of moderate-intensity aerobic physical activity throughout the week</w:t>
      </w:r>
      <w:r w:rsidR="007C2D45" w:rsidRPr="00FF137E">
        <w:rPr>
          <w:rFonts w:ascii="Times New Roman" w:eastAsia="Calibri" w:hAnsi="Times New Roman" w:cs="Times New Roman"/>
          <w:sz w:val="24"/>
          <w:szCs w:val="24"/>
        </w:rPr>
        <w:t xml:space="preserve">. </w:t>
      </w:r>
      <w:r w:rsidR="007C2D45" w:rsidRPr="00FF137E">
        <w:rPr>
          <w:rFonts w:ascii="Times New Roman" w:eastAsia="Calibri" w:hAnsi="Times New Roman" w:cs="Times New Roman"/>
          <w:sz w:val="24"/>
          <w:szCs w:val="24"/>
          <w:vertAlign w:val="superscript"/>
        </w:rPr>
        <w:t>103</w:t>
      </w:r>
      <w:r w:rsidR="007C2D45" w:rsidRPr="00FF137E">
        <w:rPr>
          <w:rFonts w:ascii="Times New Roman" w:eastAsia="Calibri" w:hAnsi="Times New Roman" w:cs="Times New Roman"/>
          <w:sz w:val="24"/>
          <w:szCs w:val="24"/>
        </w:rPr>
        <w:t xml:space="preserve"> </w:t>
      </w:r>
      <w:r w:rsidRPr="00FF137E">
        <w:rPr>
          <w:rFonts w:ascii="Times New Roman" w:eastAsia="Calibri" w:hAnsi="Times New Roman" w:cs="Times New Roman"/>
          <w:sz w:val="24"/>
          <w:szCs w:val="24"/>
        </w:rPr>
        <w:t xml:space="preserve">However, it should be noted that this will not be achievable in the later stages of the condition. To engage patients with </w:t>
      </w:r>
      <w:r w:rsidR="00930C64" w:rsidRPr="00FF137E">
        <w:rPr>
          <w:rFonts w:ascii="Times New Roman" w:eastAsia="Calibri" w:hAnsi="Times New Roman" w:cs="Times New Roman"/>
          <w:sz w:val="24"/>
          <w:szCs w:val="24"/>
        </w:rPr>
        <w:t xml:space="preserve">AD </w:t>
      </w:r>
      <w:r w:rsidRPr="00FF137E">
        <w:rPr>
          <w:rFonts w:ascii="Times New Roman" w:eastAsia="Calibri" w:hAnsi="Times New Roman" w:cs="Times New Roman"/>
          <w:sz w:val="24"/>
          <w:szCs w:val="24"/>
        </w:rPr>
        <w:t xml:space="preserve">in programs of physical activity specific barriers will need to be considered and these are dependent on the stages of </w:t>
      </w:r>
      <w:r w:rsidR="00930C64" w:rsidRPr="00FF137E">
        <w:rPr>
          <w:rFonts w:ascii="Times New Roman" w:eastAsia="Calibri" w:hAnsi="Times New Roman" w:cs="Times New Roman"/>
          <w:sz w:val="24"/>
          <w:szCs w:val="24"/>
        </w:rPr>
        <w:t>AD</w:t>
      </w:r>
      <w:r w:rsidRPr="00FF137E">
        <w:rPr>
          <w:rFonts w:ascii="Times New Roman" w:eastAsia="Calibri" w:hAnsi="Times New Roman" w:cs="Times New Roman"/>
          <w:sz w:val="24"/>
          <w:szCs w:val="24"/>
        </w:rPr>
        <w:t xml:space="preserve"> and the individual.  Those individuals with early stages of dementia should still be predominantly independent and could acquire recommended levels of physical activity through a number of activity domains (structure exercise/ sport, active travel [walking/ cycling], household activity and occupational activity). Those is the later stages of </w:t>
      </w:r>
      <w:r w:rsidR="00930C64" w:rsidRPr="00FF137E">
        <w:rPr>
          <w:rFonts w:ascii="Times New Roman" w:eastAsia="Calibri" w:hAnsi="Times New Roman" w:cs="Times New Roman"/>
          <w:sz w:val="24"/>
          <w:szCs w:val="24"/>
        </w:rPr>
        <w:t>AD</w:t>
      </w:r>
      <w:r w:rsidRPr="00FF137E">
        <w:rPr>
          <w:rFonts w:ascii="Times New Roman" w:eastAsia="Calibri" w:hAnsi="Times New Roman" w:cs="Times New Roman"/>
          <w:sz w:val="24"/>
          <w:szCs w:val="24"/>
        </w:rPr>
        <w:t xml:space="preserve"> will likely be experiencing memory loss, problems with communication and daily activities, and changes in behavior and physical problems. It would be recommended that individuals in the later stages of the condition are referred to an exercise specialist or a physiotherapist who can prescribe physical activity on an individual basis. Some appropriate activities for those in the middle stages of dementia may include Tai Chi, chair based exercises, swimming or walking. Activities in the later stages of </w:t>
      </w:r>
      <w:r w:rsidR="00930C64" w:rsidRPr="00FF137E">
        <w:rPr>
          <w:rFonts w:ascii="Times New Roman" w:eastAsia="Calibri" w:hAnsi="Times New Roman" w:cs="Times New Roman"/>
          <w:sz w:val="24"/>
          <w:szCs w:val="24"/>
        </w:rPr>
        <w:t>AD</w:t>
      </w:r>
      <w:r w:rsidRPr="00FF137E">
        <w:rPr>
          <w:rFonts w:ascii="Times New Roman" w:eastAsia="Calibri" w:hAnsi="Times New Roman" w:cs="Times New Roman"/>
          <w:sz w:val="24"/>
          <w:szCs w:val="24"/>
        </w:rPr>
        <w:t xml:space="preserve"> will likely be limited and may include activities such as balancing in a standing position, sitting unsupported or simply moving on a regular basis.</w:t>
      </w:r>
    </w:p>
    <w:p w14:paraId="61ACA49F" w14:textId="77777777" w:rsidR="00E2472F" w:rsidRPr="00FF137E" w:rsidRDefault="00E2472F" w:rsidP="00636339">
      <w:pPr>
        <w:spacing w:after="0" w:line="480" w:lineRule="auto"/>
        <w:jc w:val="both"/>
        <w:rPr>
          <w:rFonts w:ascii="Times New Roman" w:eastAsia="Calibri" w:hAnsi="Times New Roman" w:cs="Times New Roman"/>
          <w:sz w:val="24"/>
          <w:szCs w:val="24"/>
        </w:rPr>
      </w:pPr>
    </w:p>
    <w:p w14:paraId="50DF008D" w14:textId="77777777" w:rsidR="00E2472F" w:rsidRPr="00FF137E" w:rsidRDefault="00E2472F" w:rsidP="00636339">
      <w:pPr>
        <w:spacing w:after="0" w:line="480" w:lineRule="auto"/>
        <w:jc w:val="both"/>
        <w:rPr>
          <w:rFonts w:ascii="Times New Roman" w:eastAsia="Calibri" w:hAnsi="Times New Roman" w:cs="Times New Roman"/>
          <w:sz w:val="24"/>
          <w:szCs w:val="24"/>
        </w:rPr>
      </w:pPr>
    </w:p>
    <w:p w14:paraId="4EBBE545" w14:textId="77777777" w:rsidR="00E2472F" w:rsidRPr="00FF137E" w:rsidRDefault="00E2472F" w:rsidP="00636339">
      <w:pPr>
        <w:spacing w:after="0" w:line="480" w:lineRule="auto"/>
        <w:jc w:val="both"/>
        <w:rPr>
          <w:rFonts w:ascii="Times New Roman" w:eastAsia="Calibri" w:hAnsi="Times New Roman" w:cs="Times New Roman"/>
          <w:sz w:val="24"/>
          <w:szCs w:val="24"/>
        </w:rPr>
      </w:pPr>
    </w:p>
    <w:p w14:paraId="35E78D60" w14:textId="77777777" w:rsidR="00E2472F" w:rsidRPr="00FF137E" w:rsidRDefault="00E2472F" w:rsidP="00636339">
      <w:pPr>
        <w:spacing w:after="0" w:line="480" w:lineRule="auto"/>
        <w:jc w:val="both"/>
        <w:rPr>
          <w:rFonts w:ascii="Times New Roman" w:eastAsia="Calibri" w:hAnsi="Times New Roman" w:cs="Times New Roman"/>
          <w:b/>
          <w:sz w:val="24"/>
          <w:szCs w:val="24"/>
        </w:rPr>
      </w:pPr>
    </w:p>
    <w:p w14:paraId="51DD05C8" w14:textId="77777777" w:rsidR="00E2472F" w:rsidRPr="00FF137E" w:rsidRDefault="00E2472F" w:rsidP="00636339">
      <w:pPr>
        <w:spacing w:after="0" w:line="480" w:lineRule="auto"/>
        <w:jc w:val="both"/>
        <w:rPr>
          <w:rFonts w:ascii="Times New Roman" w:eastAsia="Calibri" w:hAnsi="Times New Roman" w:cs="Times New Roman"/>
          <w:b/>
          <w:sz w:val="24"/>
          <w:szCs w:val="24"/>
        </w:rPr>
      </w:pPr>
    </w:p>
    <w:p w14:paraId="365604DF" w14:textId="77777777" w:rsidR="007C2D45" w:rsidRPr="00FF137E" w:rsidRDefault="007C2D45" w:rsidP="00636339">
      <w:pPr>
        <w:spacing w:after="0" w:line="480" w:lineRule="auto"/>
        <w:jc w:val="both"/>
        <w:rPr>
          <w:rFonts w:ascii="Times New Roman" w:eastAsia="Calibri" w:hAnsi="Times New Roman" w:cs="Times New Roman"/>
          <w:b/>
          <w:sz w:val="24"/>
          <w:szCs w:val="24"/>
        </w:rPr>
      </w:pPr>
    </w:p>
    <w:p w14:paraId="343DAB4D" w14:textId="77777777" w:rsidR="007C2D45" w:rsidRPr="00FF137E" w:rsidRDefault="007C2D45" w:rsidP="00636339">
      <w:pPr>
        <w:spacing w:after="0" w:line="480" w:lineRule="auto"/>
        <w:jc w:val="both"/>
        <w:rPr>
          <w:rFonts w:ascii="Times New Roman" w:eastAsia="Calibri" w:hAnsi="Times New Roman" w:cs="Times New Roman"/>
          <w:b/>
          <w:sz w:val="24"/>
          <w:szCs w:val="24"/>
        </w:rPr>
      </w:pPr>
    </w:p>
    <w:p w14:paraId="3F40E39A" w14:textId="77777777" w:rsidR="00E2472F" w:rsidRPr="00FF137E" w:rsidRDefault="00E2472F" w:rsidP="00636339">
      <w:pPr>
        <w:spacing w:after="0" w:line="480" w:lineRule="auto"/>
        <w:jc w:val="both"/>
        <w:rPr>
          <w:rFonts w:ascii="Times New Roman" w:eastAsia="Calibri" w:hAnsi="Times New Roman" w:cs="Times New Roman"/>
          <w:b/>
          <w:sz w:val="24"/>
          <w:szCs w:val="24"/>
        </w:rPr>
      </w:pPr>
    </w:p>
    <w:p w14:paraId="02A55445" w14:textId="77777777" w:rsidR="002F2B27" w:rsidRPr="00FF137E" w:rsidRDefault="00A5782A" w:rsidP="00636339">
      <w:pPr>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b/>
          <w:sz w:val="24"/>
          <w:szCs w:val="24"/>
        </w:rPr>
        <w:lastRenderedPageBreak/>
        <w:t>Conclusion</w:t>
      </w:r>
    </w:p>
    <w:p w14:paraId="1B9E821B" w14:textId="1F227A57" w:rsidR="005B0965" w:rsidRPr="00FF137E" w:rsidRDefault="002F2B27" w:rsidP="005B0965">
      <w:pPr>
        <w:spacing w:line="480" w:lineRule="auto"/>
        <w:jc w:val="both"/>
        <w:rPr>
          <w:rFonts w:ascii="Times New Roman" w:hAnsi="Times New Roman" w:cs="Times New Roman"/>
          <w:noProof w:val="0"/>
          <w:sz w:val="24"/>
          <w:szCs w:val="24"/>
          <w:lang w:eastAsia="ar-SA"/>
        </w:rPr>
      </w:pPr>
      <w:r w:rsidRPr="00FF137E">
        <w:rPr>
          <w:rFonts w:ascii="Times New Roman" w:hAnsi="Times New Roman" w:cs="Times New Roman"/>
          <w:noProof w:val="0"/>
          <w:sz w:val="24"/>
          <w:szCs w:val="24"/>
          <w:lang w:eastAsia="ar-SA"/>
        </w:rPr>
        <w:t xml:space="preserve">Although there are </w:t>
      </w:r>
      <w:r w:rsidR="009713D7" w:rsidRPr="00FF137E">
        <w:rPr>
          <w:rFonts w:ascii="Times New Roman" w:hAnsi="Times New Roman" w:cs="Times New Roman"/>
          <w:noProof w:val="0"/>
          <w:sz w:val="24"/>
          <w:szCs w:val="24"/>
          <w:lang w:eastAsia="ar-SA"/>
        </w:rPr>
        <w:t>not univocal</w:t>
      </w:r>
      <w:r w:rsidRPr="00FF137E">
        <w:rPr>
          <w:rFonts w:ascii="Times New Roman" w:hAnsi="Times New Roman" w:cs="Times New Roman"/>
          <w:noProof w:val="0"/>
          <w:sz w:val="24"/>
          <w:szCs w:val="24"/>
          <w:lang w:eastAsia="ar-SA"/>
        </w:rPr>
        <w:t xml:space="preserve"> results </w:t>
      </w:r>
      <w:r w:rsidR="009713D7" w:rsidRPr="00FF137E">
        <w:rPr>
          <w:rFonts w:ascii="Times New Roman" w:hAnsi="Times New Roman" w:cs="Times New Roman"/>
          <w:noProof w:val="0"/>
          <w:sz w:val="24"/>
          <w:szCs w:val="24"/>
          <w:lang w:eastAsia="ar-SA"/>
        </w:rPr>
        <w:t>for showing</w:t>
      </w:r>
      <w:r w:rsidRPr="00FF137E">
        <w:rPr>
          <w:rFonts w:ascii="Times New Roman" w:hAnsi="Times New Roman" w:cs="Times New Roman"/>
          <w:noProof w:val="0"/>
          <w:sz w:val="24"/>
          <w:szCs w:val="24"/>
          <w:lang w:eastAsia="ar-SA"/>
        </w:rPr>
        <w:t xml:space="preserve"> the impact of physical </w:t>
      </w:r>
      <w:r w:rsidR="006D5682" w:rsidRPr="00FF137E">
        <w:rPr>
          <w:rFonts w:ascii="Times New Roman" w:hAnsi="Times New Roman" w:cs="Times New Roman"/>
          <w:noProof w:val="0"/>
          <w:sz w:val="24"/>
          <w:szCs w:val="24"/>
          <w:lang w:eastAsia="ar-SA"/>
        </w:rPr>
        <w:t>activity</w:t>
      </w:r>
      <w:r w:rsidRPr="00FF137E">
        <w:rPr>
          <w:rFonts w:ascii="Times New Roman" w:hAnsi="Times New Roman" w:cs="Times New Roman"/>
          <w:noProof w:val="0"/>
          <w:sz w:val="24"/>
          <w:szCs w:val="24"/>
          <w:lang w:eastAsia="ar-SA"/>
        </w:rPr>
        <w:t xml:space="preserve"> on NPs, most of them demonstrate a positive effect of physical </w:t>
      </w:r>
      <w:r w:rsidR="006D5682" w:rsidRPr="00FF137E">
        <w:rPr>
          <w:rFonts w:ascii="Times New Roman" w:hAnsi="Times New Roman" w:cs="Times New Roman"/>
          <w:noProof w:val="0"/>
          <w:sz w:val="24"/>
          <w:szCs w:val="24"/>
          <w:lang w:eastAsia="ar-SA"/>
        </w:rPr>
        <w:t>activity</w:t>
      </w:r>
      <w:r w:rsidRPr="00FF137E">
        <w:rPr>
          <w:rFonts w:ascii="Times New Roman" w:hAnsi="Times New Roman" w:cs="Times New Roman"/>
          <w:noProof w:val="0"/>
          <w:sz w:val="24"/>
          <w:szCs w:val="24"/>
          <w:lang w:eastAsia="ar-SA"/>
        </w:rPr>
        <w:t xml:space="preserve"> on </w:t>
      </w:r>
      <w:r w:rsidRPr="00FF137E">
        <w:rPr>
          <w:rFonts w:ascii="Times New Roman" w:hAnsi="Times New Roman" w:cs="Times New Roman"/>
          <w:bCs/>
          <w:noProof w:val="0"/>
          <w:sz w:val="24"/>
          <w:szCs w:val="24"/>
          <w:lang w:eastAsia="ar-SA"/>
        </w:rPr>
        <w:t>ameliorating</w:t>
      </w:r>
      <w:r w:rsidR="00342EEE" w:rsidRPr="00FF137E">
        <w:rPr>
          <w:rFonts w:ascii="Times New Roman" w:hAnsi="Times New Roman" w:cs="Times New Roman"/>
          <w:noProof w:val="0"/>
          <w:sz w:val="24"/>
          <w:szCs w:val="24"/>
          <w:lang w:eastAsia="ar-SA"/>
        </w:rPr>
        <w:t xml:space="preserve"> </w:t>
      </w:r>
      <w:r w:rsidRPr="00FF137E">
        <w:rPr>
          <w:rFonts w:ascii="Times New Roman" w:hAnsi="Times New Roman" w:cs="Times New Roman"/>
          <w:noProof w:val="0"/>
          <w:sz w:val="24"/>
          <w:szCs w:val="24"/>
          <w:lang w:eastAsia="ar-SA"/>
        </w:rPr>
        <w:t>depression, and sleep disturbances</w:t>
      </w:r>
      <w:r w:rsidR="00740821" w:rsidRPr="00FF137E">
        <w:rPr>
          <w:rFonts w:ascii="Times New Roman" w:hAnsi="Times New Roman" w:cs="Times New Roman"/>
          <w:noProof w:val="0"/>
          <w:sz w:val="24"/>
          <w:szCs w:val="24"/>
          <w:lang w:eastAsia="ar-SA"/>
        </w:rPr>
        <w:t xml:space="preserve"> (RBD)</w:t>
      </w:r>
      <w:r w:rsidR="00331895" w:rsidRPr="00FF137E">
        <w:rPr>
          <w:rFonts w:ascii="Times New Roman" w:hAnsi="Times New Roman" w:cs="Times New Roman"/>
          <w:noProof w:val="0"/>
          <w:sz w:val="24"/>
          <w:szCs w:val="24"/>
          <w:lang w:eastAsia="ar-SA"/>
        </w:rPr>
        <w:t xml:space="preserve"> which are common in patients with AD</w:t>
      </w:r>
      <w:r w:rsidRPr="00FF137E">
        <w:rPr>
          <w:rFonts w:ascii="Times New Roman" w:hAnsi="Times New Roman" w:cs="Times New Roman"/>
          <w:noProof w:val="0"/>
          <w:sz w:val="24"/>
          <w:szCs w:val="24"/>
          <w:lang w:eastAsia="ar-SA"/>
        </w:rPr>
        <w:t>. The</w:t>
      </w:r>
      <w:r w:rsidR="009713D7" w:rsidRPr="00FF137E">
        <w:rPr>
          <w:rFonts w:ascii="Times New Roman" w:hAnsi="Times New Roman" w:cs="Times New Roman"/>
          <w:noProof w:val="0"/>
          <w:sz w:val="24"/>
          <w:szCs w:val="24"/>
          <w:lang w:eastAsia="ar-SA"/>
        </w:rPr>
        <w:t xml:space="preserve"> potential</w:t>
      </w:r>
      <w:r w:rsidRPr="00FF137E">
        <w:rPr>
          <w:rFonts w:ascii="Times New Roman" w:hAnsi="Times New Roman" w:cs="Times New Roman"/>
          <w:noProof w:val="0"/>
          <w:sz w:val="24"/>
          <w:szCs w:val="24"/>
          <w:lang w:eastAsia="ar-SA"/>
        </w:rPr>
        <w:t xml:space="preserve"> beneficial effects</w:t>
      </w:r>
      <w:r w:rsidR="009713D7" w:rsidRPr="00FF137E">
        <w:rPr>
          <w:rFonts w:ascii="Times New Roman" w:hAnsi="Times New Roman" w:cs="Times New Roman"/>
          <w:noProof w:val="0"/>
          <w:sz w:val="24"/>
          <w:szCs w:val="24"/>
          <w:lang w:eastAsia="ar-SA"/>
        </w:rPr>
        <w:t xml:space="preserve"> of physical activity in AD</w:t>
      </w:r>
      <w:r w:rsidRPr="00FF137E">
        <w:rPr>
          <w:rFonts w:ascii="Times New Roman" w:hAnsi="Times New Roman" w:cs="Times New Roman"/>
          <w:noProof w:val="0"/>
          <w:sz w:val="24"/>
          <w:szCs w:val="24"/>
          <w:lang w:eastAsia="ar-SA"/>
        </w:rPr>
        <w:t xml:space="preserve"> could be explained by several mechanisms including modulated production of neurotransmitters, increasing </w:t>
      </w:r>
      <w:r w:rsidRPr="00FF137E">
        <w:rPr>
          <w:rFonts w:ascii="Times New Roman" w:hAnsi="Times New Roman" w:cs="Times New Roman"/>
          <w:bCs/>
          <w:iCs/>
          <w:noProof w:val="0"/>
          <w:sz w:val="24"/>
          <w:szCs w:val="24"/>
          <w:lang w:eastAsia="ar-SA"/>
        </w:rPr>
        <w:t>neurotrophins</w:t>
      </w:r>
      <w:r w:rsidRPr="00FF137E">
        <w:rPr>
          <w:rFonts w:ascii="Times New Roman" w:hAnsi="Times New Roman" w:cs="Times New Roman"/>
          <w:noProof w:val="0"/>
          <w:sz w:val="24"/>
          <w:szCs w:val="24"/>
          <w:lang w:eastAsia="ar-SA"/>
        </w:rPr>
        <w:t xml:space="preserve">; reducing oxidative stress and inflammation; elevation of cerebral blood flow; </w:t>
      </w:r>
      <w:r w:rsidR="007971F0" w:rsidRPr="00FF137E">
        <w:rPr>
          <w:rFonts w:ascii="Times New Roman" w:hAnsi="Times New Roman" w:cs="Times New Roman"/>
          <w:noProof w:val="0"/>
          <w:sz w:val="24"/>
          <w:szCs w:val="24"/>
          <w:lang w:eastAsia="ar-SA"/>
        </w:rPr>
        <w:t>HPA</w:t>
      </w:r>
      <w:r w:rsidRPr="00FF137E">
        <w:rPr>
          <w:rFonts w:ascii="Times New Roman" w:hAnsi="Times New Roman" w:cs="Times New Roman"/>
          <w:noProof w:val="0"/>
          <w:sz w:val="24"/>
          <w:szCs w:val="24"/>
          <w:lang w:eastAsia="ar-SA"/>
        </w:rPr>
        <w:t xml:space="preserve"> regulation; supporting neurogenesis and synaptogenesis. Physical </w:t>
      </w:r>
      <w:r w:rsidR="006D5682" w:rsidRPr="00FF137E">
        <w:rPr>
          <w:rFonts w:ascii="Times New Roman" w:hAnsi="Times New Roman" w:cs="Times New Roman"/>
          <w:noProof w:val="0"/>
          <w:sz w:val="24"/>
          <w:szCs w:val="24"/>
          <w:lang w:eastAsia="ar-SA"/>
        </w:rPr>
        <w:t>activity</w:t>
      </w:r>
      <w:r w:rsidRPr="00FF137E">
        <w:rPr>
          <w:rFonts w:ascii="Times New Roman" w:hAnsi="Times New Roman" w:cs="Times New Roman"/>
          <w:noProof w:val="0"/>
          <w:sz w:val="24"/>
          <w:szCs w:val="24"/>
          <w:lang w:eastAsia="ar-SA"/>
        </w:rPr>
        <w:t xml:space="preserve"> can also improve cardiovascular factors</w:t>
      </w:r>
      <w:r w:rsidR="005B0965" w:rsidRPr="00FF137E">
        <w:rPr>
          <w:rFonts w:ascii="Times New Roman" w:hAnsi="Times New Roman" w:cs="Times New Roman"/>
          <w:noProof w:val="0"/>
          <w:sz w:val="24"/>
          <w:szCs w:val="24"/>
          <w:lang w:eastAsia="ar-SA"/>
        </w:rPr>
        <w:t xml:space="preserve"> and general well-being</w:t>
      </w:r>
      <w:r w:rsidR="009713D7" w:rsidRPr="00FF137E">
        <w:rPr>
          <w:rFonts w:ascii="Times New Roman" w:hAnsi="Times New Roman" w:cs="Times New Roman"/>
          <w:noProof w:val="0"/>
          <w:sz w:val="24"/>
          <w:szCs w:val="24"/>
          <w:lang w:eastAsia="ar-SA"/>
        </w:rPr>
        <w:t xml:space="preserve"> </w:t>
      </w:r>
      <w:r w:rsidR="005B0965" w:rsidRPr="00FF137E">
        <w:rPr>
          <w:rFonts w:ascii="Times New Roman" w:hAnsi="Times New Roman" w:cs="Times New Roman"/>
          <w:noProof w:val="0"/>
          <w:sz w:val="24"/>
          <w:szCs w:val="24"/>
          <w:lang w:eastAsia="ar-SA"/>
        </w:rPr>
        <w:t>and</w:t>
      </w:r>
      <w:r w:rsidR="009713D7" w:rsidRPr="00FF137E">
        <w:rPr>
          <w:rFonts w:ascii="Times New Roman" w:hAnsi="Times New Roman" w:cs="Times New Roman"/>
          <w:noProof w:val="0"/>
          <w:sz w:val="24"/>
          <w:szCs w:val="24"/>
          <w:lang w:eastAsia="ar-SA"/>
        </w:rPr>
        <w:t xml:space="preserve"> finally can</w:t>
      </w:r>
      <w:r w:rsidR="005B0965" w:rsidRPr="00FF137E">
        <w:rPr>
          <w:rFonts w:ascii="Times New Roman" w:hAnsi="Times New Roman" w:cs="Times New Roman"/>
          <w:noProof w:val="0"/>
          <w:sz w:val="24"/>
          <w:szCs w:val="24"/>
          <w:lang w:eastAsia="ar-SA"/>
        </w:rPr>
        <w:t xml:space="preserve"> reduce caregiver burden</w:t>
      </w:r>
      <w:r w:rsidR="00F33DCC" w:rsidRPr="00FF137E">
        <w:rPr>
          <w:rFonts w:ascii="Times New Roman" w:hAnsi="Times New Roman" w:cs="Times New Roman"/>
          <w:noProof w:val="0"/>
          <w:sz w:val="24"/>
          <w:szCs w:val="24"/>
          <w:lang w:eastAsia="ar-SA"/>
        </w:rPr>
        <w:t xml:space="preserve">. </w:t>
      </w:r>
      <w:r w:rsidR="005230E5" w:rsidRPr="00FF137E">
        <w:rPr>
          <w:rFonts w:ascii="Times New Roman" w:hAnsi="Times New Roman" w:cs="Times New Roman"/>
          <w:noProof w:val="0"/>
          <w:sz w:val="24"/>
          <w:szCs w:val="24"/>
          <w:lang w:eastAsia="ar-SA"/>
        </w:rPr>
        <w:t xml:space="preserve">Therefore, because of the complications associated with the pharmacological treatment, physical exercise can be considered as </w:t>
      </w:r>
      <w:r w:rsidR="007971F0" w:rsidRPr="00FF137E">
        <w:rPr>
          <w:rFonts w:ascii="Times New Roman" w:hAnsi="Times New Roman" w:cs="Times New Roman"/>
          <w:noProof w:val="0"/>
          <w:sz w:val="24"/>
          <w:szCs w:val="24"/>
          <w:lang w:eastAsia="ar-SA"/>
        </w:rPr>
        <w:t>"potential" add</w:t>
      </w:r>
      <w:r w:rsidR="00740821" w:rsidRPr="00FF137E">
        <w:rPr>
          <w:rFonts w:ascii="Times New Roman" w:hAnsi="Times New Roman" w:cs="Times New Roman"/>
          <w:noProof w:val="0"/>
          <w:sz w:val="24"/>
          <w:szCs w:val="24"/>
          <w:lang w:eastAsia="ar-SA"/>
        </w:rPr>
        <w:t>-</w:t>
      </w:r>
      <w:r w:rsidR="007971F0" w:rsidRPr="00FF137E">
        <w:rPr>
          <w:rFonts w:ascii="Times New Roman" w:hAnsi="Times New Roman" w:cs="Times New Roman"/>
          <w:noProof w:val="0"/>
          <w:sz w:val="24"/>
          <w:szCs w:val="24"/>
          <w:lang w:eastAsia="ar-SA"/>
        </w:rPr>
        <w:t xml:space="preserve">on treatment to drugs </w:t>
      </w:r>
      <w:r w:rsidR="00473385" w:rsidRPr="00FF137E">
        <w:rPr>
          <w:rFonts w:ascii="Times New Roman" w:hAnsi="Times New Roman" w:cs="Times New Roman"/>
          <w:noProof w:val="0"/>
          <w:sz w:val="24"/>
          <w:szCs w:val="24"/>
          <w:lang w:eastAsia="ar-SA"/>
        </w:rPr>
        <w:t>to reduce or prevent NPs onset and recurrence</w:t>
      </w:r>
      <w:r w:rsidR="005230E5" w:rsidRPr="00FF137E">
        <w:rPr>
          <w:rFonts w:ascii="Times New Roman" w:hAnsi="Times New Roman" w:cs="Times New Roman"/>
          <w:noProof w:val="0"/>
          <w:sz w:val="24"/>
          <w:szCs w:val="24"/>
          <w:lang w:eastAsia="ar-SA"/>
        </w:rPr>
        <w:t xml:space="preserve">, with no serious side effects and many proven health benefits. </w:t>
      </w:r>
      <w:r w:rsidRPr="00FF137E">
        <w:rPr>
          <w:rFonts w:ascii="Times New Roman" w:eastAsia="Calibri" w:hAnsi="Times New Roman" w:cs="Times New Roman"/>
          <w:sz w:val="24"/>
          <w:szCs w:val="24"/>
        </w:rPr>
        <w:t xml:space="preserve">However, </w:t>
      </w:r>
      <w:r w:rsidR="005B0965" w:rsidRPr="00FF137E">
        <w:rPr>
          <w:rFonts w:ascii="Times New Roman" w:eastAsia="Calibri" w:hAnsi="Times New Roman" w:cs="Times New Roman"/>
          <w:sz w:val="24"/>
          <w:szCs w:val="24"/>
        </w:rPr>
        <w:t>there are</w:t>
      </w:r>
      <w:r w:rsidRPr="00FF137E">
        <w:rPr>
          <w:rFonts w:ascii="Times New Roman" w:eastAsia="Calibri" w:hAnsi="Times New Roman" w:cs="Times New Roman"/>
          <w:sz w:val="24"/>
          <w:szCs w:val="24"/>
        </w:rPr>
        <w:t xml:space="preserve"> methodological </w:t>
      </w:r>
      <w:r w:rsidR="005B0965" w:rsidRPr="00FF137E">
        <w:rPr>
          <w:rFonts w:ascii="Times New Roman" w:eastAsia="Calibri" w:hAnsi="Times New Roman" w:cs="Times New Roman"/>
          <w:bCs/>
          <w:sz w:val="24"/>
          <w:szCs w:val="24"/>
        </w:rPr>
        <w:t>diff</w:t>
      </w:r>
      <w:r w:rsidR="00E27E4F" w:rsidRPr="00FF137E">
        <w:rPr>
          <w:rFonts w:ascii="Times New Roman" w:eastAsia="Calibri" w:hAnsi="Times New Roman" w:cs="Times New Roman"/>
          <w:bCs/>
          <w:sz w:val="24"/>
          <w:szCs w:val="24"/>
        </w:rPr>
        <w:t>e</w:t>
      </w:r>
      <w:r w:rsidR="005B0965" w:rsidRPr="00FF137E">
        <w:rPr>
          <w:rFonts w:ascii="Times New Roman" w:eastAsia="Calibri" w:hAnsi="Times New Roman" w:cs="Times New Roman"/>
          <w:bCs/>
          <w:sz w:val="24"/>
          <w:szCs w:val="24"/>
        </w:rPr>
        <w:t>rences of performing exercise</w:t>
      </w:r>
      <w:r w:rsidRPr="00FF137E">
        <w:rPr>
          <w:rFonts w:ascii="Times New Roman" w:eastAsia="Calibri" w:hAnsi="Times New Roman" w:cs="Times New Roman"/>
          <w:sz w:val="24"/>
          <w:szCs w:val="24"/>
        </w:rPr>
        <w:t xml:space="preserve"> in </w:t>
      </w:r>
      <w:r w:rsidR="005B0965" w:rsidRPr="00FF137E">
        <w:rPr>
          <w:rFonts w:ascii="Times New Roman" w:eastAsia="Calibri" w:hAnsi="Times New Roman" w:cs="Times New Roman"/>
          <w:sz w:val="24"/>
          <w:szCs w:val="24"/>
        </w:rPr>
        <w:t xml:space="preserve">the literature, and </w:t>
      </w:r>
      <w:r w:rsidR="005B0965" w:rsidRPr="00FF137E">
        <w:rPr>
          <w:rFonts w:ascii="Times New Roman" w:eastAsia="Calibri" w:hAnsi="Times New Roman" w:cs="Times New Roman"/>
          <w:bCs/>
          <w:sz w:val="24"/>
          <w:szCs w:val="24"/>
        </w:rPr>
        <w:t xml:space="preserve">the features of optimal exercise to prevent NPs are not clear. Therefore, </w:t>
      </w:r>
      <w:r w:rsidRPr="00FF137E">
        <w:rPr>
          <w:rFonts w:ascii="Times New Roman" w:eastAsia="Calibri" w:hAnsi="Times New Roman" w:cs="Times New Roman"/>
          <w:sz w:val="24"/>
          <w:szCs w:val="24"/>
        </w:rPr>
        <w:t xml:space="preserve">future studies need to focus on </w:t>
      </w:r>
      <w:r w:rsidR="005B0965" w:rsidRPr="00FF137E">
        <w:rPr>
          <w:rFonts w:ascii="Times New Roman" w:eastAsia="Calibri" w:hAnsi="Times New Roman" w:cs="Times New Roman"/>
          <w:sz w:val="24"/>
          <w:szCs w:val="24"/>
        </w:rPr>
        <w:t xml:space="preserve">explaining the positive effects of physical </w:t>
      </w:r>
      <w:r w:rsidR="006D5682" w:rsidRPr="00FF137E">
        <w:rPr>
          <w:rFonts w:ascii="Times New Roman" w:eastAsia="Calibri" w:hAnsi="Times New Roman" w:cs="Times New Roman"/>
          <w:sz w:val="24"/>
          <w:szCs w:val="24"/>
        </w:rPr>
        <w:t>activity</w:t>
      </w:r>
      <w:r w:rsidR="005B0965" w:rsidRPr="00FF137E">
        <w:rPr>
          <w:rFonts w:ascii="Times New Roman" w:eastAsia="Calibri" w:hAnsi="Times New Roman" w:cs="Times New Roman"/>
          <w:sz w:val="24"/>
          <w:szCs w:val="24"/>
        </w:rPr>
        <w:t xml:space="preserve"> on </w:t>
      </w:r>
      <w:r w:rsidR="00331895" w:rsidRPr="00FF137E">
        <w:rPr>
          <w:rFonts w:ascii="Times New Roman" w:eastAsia="Calibri" w:hAnsi="Times New Roman" w:cs="Times New Roman"/>
          <w:sz w:val="24"/>
          <w:szCs w:val="24"/>
        </w:rPr>
        <w:t xml:space="preserve">each of </w:t>
      </w:r>
      <w:r w:rsidR="005B0965" w:rsidRPr="00FF137E">
        <w:rPr>
          <w:rFonts w:ascii="Times New Roman" w:eastAsia="Calibri" w:hAnsi="Times New Roman" w:cs="Times New Roman"/>
          <w:sz w:val="24"/>
          <w:szCs w:val="24"/>
        </w:rPr>
        <w:t>NPs</w:t>
      </w:r>
      <w:r w:rsidR="00331895" w:rsidRPr="00FF137E">
        <w:rPr>
          <w:rFonts w:ascii="Times New Roman" w:eastAsia="Calibri" w:hAnsi="Times New Roman" w:cs="Times New Roman"/>
          <w:sz w:val="24"/>
          <w:szCs w:val="24"/>
        </w:rPr>
        <w:t xml:space="preserve"> separately</w:t>
      </w:r>
      <w:r w:rsidR="005B0965" w:rsidRPr="00FF137E">
        <w:rPr>
          <w:rFonts w:ascii="Times New Roman" w:eastAsia="Calibri" w:hAnsi="Times New Roman" w:cs="Times New Roman"/>
          <w:sz w:val="24"/>
          <w:szCs w:val="24"/>
        </w:rPr>
        <w:t xml:space="preserve">, and </w:t>
      </w:r>
      <w:r w:rsidR="00B813FD" w:rsidRPr="00FF137E">
        <w:rPr>
          <w:rFonts w:ascii="Times New Roman" w:eastAsia="Calibri" w:hAnsi="Times New Roman" w:cs="Times New Roman"/>
          <w:sz w:val="24"/>
          <w:szCs w:val="24"/>
        </w:rPr>
        <w:t xml:space="preserve">identifying </w:t>
      </w:r>
      <w:r w:rsidR="005B0965" w:rsidRPr="00FF137E">
        <w:rPr>
          <w:rFonts w:ascii="Times New Roman" w:eastAsia="Calibri" w:hAnsi="Times New Roman" w:cs="Times New Roman"/>
          <w:sz w:val="24"/>
          <w:szCs w:val="24"/>
        </w:rPr>
        <w:t>potential mechanisms.</w:t>
      </w:r>
    </w:p>
    <w:p w14:paraId="31CC481A" w14:textId="77777777" w:rsidR="009713D7" w:rsidRPr="00FF137E" w:rsidRDefault="009713D7" w:rsidP="00A5782A">
      <w:pPr>
        <w:spacing w:after="0" w:line="480" w:lineRule="auto"/>
        <w:jc w:val="both"/>
        <w:rPr>
          <w:rFonts w:ascii="Times New Roman" w:eastAsia="Calibri" w:hAnsi="Times New Roman" w:cs="Times New Roman"/>
          <w:b/>
          <w:sz w:val="24"/>
          <w:szCs w:val="24"/>
        </w:rPr>
      </w:pPr>
    </w:p>
    <w:p w14:paraId="17CED8DA" w14:textId="77777777" w:rsidR="004D153E" w:rsidRPr="00FF137E" w:rsidRDefault="004D153E" w:rsidP="00A5782A">
      <w:pPr>
        <w:spacing w:after="0" w:line="480" w:lineRule="auto"/>
        <w:jc w:val="both"/>
        <w:rPr>
          <w:rFonts w:ascii="Times New Roman" w:eastAsia="Calibri" w:hAnsi="Times New Roman" w:cs="Times New Roman"/>
          <w:b/>
          <w:sz w:val="24"/>
          <w:szCs w:val="24"/>
        </w:rPr>
      </w:pPr>
    </w:p>
    <w:p w14:paraId="7561F3AA" w14:textId="77777777" w:rsidR="004D153E" w:rsidRPr="00FF137E" w:rsidRDefault="004D153E" w:rsidP="00A5782A">
      <w:pPr>
        <w:spacing w:after="0" w:line="480" w:lineRule="auto"/>
        <w:jc w:val="both"/>
        <w:rPr>
          <w:rFonts w:ascii="Times New Roman" w:eastAsia="Calibri" w:hAnsi="Times New Roman" w:cs="Times New Roman"/>
          <w:b/>
          <w:sz w:val="24"/>
          <w:szCs w:val="24"/>
        </w:rPr>
      </w:pPr>
    </w:p>
    <w:p w14:paraId="6C200388"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2334771D"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2ECA4D02"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21F9056B"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69519C7B"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7AED06E0"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61C4CF5F" w14:textId="77777777" w:rsidR="008868D4" w:rsidRPr="00FF137E" w:rsidRDefault="008868D4" w:rsidP="00A5782A">
      <w:pPr>
        <w:spacing w:after="0" w:line="480" w:lineRule="auto"/>
        <w:jc w:val="both"/>
        <w:rPr>
          <w:rFonts w:ascii="Times New Roman" w:eastAsia="Calibri" w:hAnsi="Times New Roman" w:cs="Times New Roman"/>
          <w:b/>
          <w:sz w:val="24"/>
          <w:szCs w:val="24"/>
        </w:rPr>
      </w:pPr>
    </w:p>
    <w:p w14:paraId="5CFEEEF9" w14:textId="08BC105C" w:rsidR="003D43D7" w:rsidRPr="00FF137E" w:rsidRDefault="003D43D7" w:rsidP="00A5782A">
      <w:pPr>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b/>
          <w:sz w:val="24"/>
          <w:szCs w:val="24"/>
        </w:rPr>
        <w:lastRenderedPageBreak/>
        <w:t xml:space="preserve">References: </w:t>
      </w:r>
    </w:p>
    <w:p w14:paraId="3B22AE75" w14:textId="77777777" w:rsidR="00315249" w:rsidRPr="00FF137E" w:rsidRDefault="00315249" w:rsidP="009949ED">
      <w:pPr>
        <w:pStyle w:val="ListParagraph"/>
        <w:spacing w:after="0" w:line="480" w:lineRule="auto"/>
        <w:jc w:val="both"/>
        <w:rPr>
          <w:rFonts w:ascii="Times New Roman" w:eastAsia="Calibri" w:hAnsi="Times New Roman" w:cs="Times New Roman"/>
          <w:b/>
          <w:sz w:val="24"/>
          <w:szCs w:val="24"/>
        </w:rPr>
      </w:pPr>
    </w:p>
    <w:p w14:paraId="4F06458B" w14:textId="15C6AE5C" w:rsidR="00930C64" w:rsidRPr="00FF137E" w:rsidRDefault="002770B2"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eastAsia="Calibri" w:hAnsi="Times New Roman" w:cs="Times New Roman"/>
          <w:sz w:val="24"/>
          <w:szCs w:val="24"/>
        </w:rPr>
        <w:fldChar w:fldCharType="begin" w:fldLock="1"/>
      </w:r>
      <w:r w:rsidRPr="00FF137E">
        <w:rPr>
          <w:rFonts w:ascii="Times New Roman" w:eastAsia="Calibri" w:hAnsi="Times New Roman" w:cs="Times New Roman"/>
          <w:sz w:val="24"/>
          <w:szCs w:val="24"/>
        </w:rPr>
        <w:instrText xml:space="preserve">ADDIN Mendeley Bibliography CSL_BIBLIOGRAPHY </w:instrText>
      </w:r>
      <w:r w:rsidRPr="00FF137E">
        <w:rPr>
          <w:rFonts w:ascii="Times New Roman" w:eastAsia="Calibri" w:hAnsi="Times New Roman" w:cs="Times New Roman"/>
          <w:sz w:val="24"/>
          <w:szCs w:val="24"/>
        </w:rPr>
        <w:fldChar w:fldCharType="separate"/>
      </w:r>
      <w:r w:rsidR="00930C64" w:rsidRPr="00FF137E">
        <w:rPr>
          <w:rFonts w:ascii="Times New Roman" w:hAnsi="Times New Roman" w:cs="Times New Roman"/>
          <w:sz w:val="24"/>
          <w:szCs w:val="24"/>
        </w:rPr>
        <w:t xml:space="preserve">1. </w:t>
      </w:r>
      <w:r w:rsidR="00930C64" w:rsidRPr="00FF137E">
        <w:rPr>
          <w:rFonts w:ascii="Times New Roman" w:hAnsi="Times New Roman" w:cs="Times New Roman"/>
          <w:sz w:val="24"/>
          <w:szCs w:val="24"/>
        </w:rPr>
        <w:tab/>
        <w:t xml:space="preserve">Isik AT. Late onset Alzheimer’s disease in older people. </w:t>
      </w:r>
      <w:r w:rsidR="00930C64" w:rsidRPr="00FF137E">
        <w:rPr>
          <w:rFonts w:ascii="Times New Roman" w:hAnsi="Times New Roman" w:cs="Times New Roman"/>
          <w:i/>
          <w:iCs/>
          <w:sz w:val="24"/>
          <w:szCs w:val="24"/>
        </w:rPr>
        <w:t>Clin Interv Aging</w:t>
      </w:r>
      <w:r w:rsidR="00930C64" w:rsidRPr="00FF137E">
        <w:rPr>
          <w:rFonts w:ascii="Times New Roman" w:hAnsi="Times New Roman" w:cs="Times New Roman"/>
          <w:sz w:val="24"/>
          <w:szCs w:val="24"/>
        </w:rPr>
        <w:t>. 2010;5:307-311. doi:10.2147/CIA.S11718.</w:t>
      </w:r>
    </w:p>
    <w:p w14:paraId="3EA6D4F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 </w:t>
      </w:r>
      <w:r w:rsidRPr="00FF137E">
        <w:rPr>
          <w:rFonts w:ascii="Times New Roman" w:hAnsi="Times New Roman" w:cs="Times New Roman"/>
          <w:sz w:val="24"/>
          <w:szCs w:val="24"/>
        </w:rPr>
        <w:tab/>
        <w:t xml:space="preserve">Petrovic M, Hurt C, Collins D, et al. Clustering of behavioural and psychological symptoms in dementia (BPSD): A european alzheimer’s disease consortium (EADC) study. </w:t>
      </w:r>
      <w:r w:rsidRPr="00FF137E">
        <w:rPr>
          <w:rFonts w:ascii="Times New Roman" w:hAnsi="Times New Roman" w:cs="Times New Roman"/>
          <w:i/>
          <w:iCs/>
          <w:sz w:val="24"/>
          <w:szCs w:val="24"/>
        </w:rPr>
        <w:t>Acta Clin Belg</w:t>
      </w:r>
      <w:r w:rsidRPr="00FF137E">
        <w:rPr>
          <w:rFonts w:ascii="Times New Roman" w:hAnsi="Times New Roman" w:cs="Times New Roman"/>
          <w:sz w:val="24"/>
          <w:szCs w:val="24"/>
        </w:rPr>
        <w:t>. 2007;62(6):426-432. doi:10.1179/acb.2007.062.</w:t>
      </w:r>
    </w:p>
    <w:p w14:paraId="2145D28B"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 </w:t>
      </w:r>
      <w:r w:rsidRPr="00FF137E">
        <w:rPr>
          <w:rFonts w:ascii="Times New Roman" w:hAnsi="Times New Roman" w:cs="Times New Roman"/>
          <w:sz w:val="24"/>
          <w:szCs w:val="24"/>
        </w:rPr>
        <w:tab/>
        <w:t xml:space="preserve">Steinberg M, Shao H, Zandi P, et al. Point and 5-year period prevalence of neuropsychiatric symptoms in dementia: the Cache County Study.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08;23(2):170-177. doi:10.1002/gps.1858.</w:t>
      </w:r>
    </w:p>
    <w:p w14:paraId="0EAACFC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 </w:t>
      </w:r>
      <w:r w:rsidRPr="00FF137E">
        <w:rPr>
          <w:rFonts w:ascii="Times New Roman" w:hAnsi="Times New Roman" w:cs="Times New Roman"/>
          <w:sz w:val="24"/>
          <w:szCs w:val="24"/>
        </w:rPr>
        <w:tab/>
        <w:t xml:space="preserve">Coen RF, Swanwick GRJ, O’Boyle CA, Coakley D. Behaviour disturbance and other predictors of carer burden in Alzheimer’s disease.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1997;12(3):331-336. doi:10.1002/(SICI)1099-1166(199703)12:3&lt;331::AID-GPS495&gt;3.0.CO;2-J.</w:t>
      </w:r>
    </w:p>
    <w:p w14:paraId="49F2B2E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 </w:t>
      </w:r>
      <w:r w:rsidRPr="00FF137E">
        <w:rPr>
          <w:rFonts w:ascii="Times New Roman" w:hAnsi="Times New Roman" w:cs="Times New Roman"/>
          <w:sz w:val="24"/>
          <w:szCs w:val="24"/>
        </w:rPr>
        <w:tab/>
        <w:t xml:space="preserve">Shim SH, Kang HS, Kim JH, Kim DK. Factors associated with caregiver burden in dementia: 1-year follow-up study. </w:t>
      </w:r>
      <w:r w:rsidRPr="00FF137E">
        <w:rPr>
          <w:rFonts w:ascii="Times New Roman" w:hAnsi="Times New Roman" w:cs="Times New Roman"/>
          <w:i/>
          <w:iCs/>
          <w:sz w:val="24"/>
          <w:szCs w:val="24"/>
        </w:rPr>
        <w:t>Psychiatry Investig</w:t>
      </w:r>
      <w:r w:rsidRPr="00FF137E">
        <w:rPr>
          <w:rFonts w:ascii="Times New Roman" w:hAnsi="Times New Roman" w:cs="Times New Roman"/>
          <w:sz w:val="24"/>
          <w:szCs w:val="24"/>
        </w:rPr>
        <w:t>. 2016;13(1):43-49. doi:10.4306/pi.2016.13.1.43.</w:t>
      </w:r>
    </w:p>
    <w:p w14:paraId="7EC53F8C"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 </w:t>
      </w:r>
      <w:r w:rsidRPr="00FF137E">
        <w:rPr>
          <w:rFonts w:ascii="Times New Roman" w:hAnsi="Times New Roman" w:cs="Times New Roman"/>
          <w:sz w:val="24"/>
          <w:szCs w:val="24"/>
        </w:rPr>
        <w:tab/>
        <w:t xml:space="preserve">Ulstein ID, Sandvik L, Wyller TB, Engedal K. A one-year randomized controlled psychosocial intervention study among family carers of dementia patients--effects on patients and carers. </w:t>
      </w:r>
      <w:r w:rsidRPr="00FF137E">
        <w:rPr>
          <w:rFonts w:ascii="Times New Roman" w:hAnsi="Times New Roman" w:cs="Times New Roman"/>
          <w:i/>
          <w:iCs/>
          <w:sz w:val="24"/>
          <w:szCs w:val="24"/>
        </w:rPr>
        <w:t>Dement Geriatr Cogn Disord</w:t>
      </w:r>
      <w:r w:rsidRPr="00FF137E">
        <w:rPr>
          <w:rFonts w:ascii="Times New Roman" w:hAnsi="Times New Roman" w:cs="Times New Roman"/>
          <w:sz w:val="24"/>
          <w:szCs w:val="24"/>
        </w:rPr>
        <w:t>. 2007;24(6):469-475. doi:10.1159/000110740.</w:t>
      </w:r>
    </w:p>
    <w:p w14:paraId="7023C79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 </w:t>
      </w:r>
      <w:r w:rsidRPr="00FF137E">
        <w:rPr>
          <w:rFonts w:ascii="Times New Roman" w:hAnsi="Times New Roman" w:cs="Times New Roman"/>
          <w:sz w:val="24"/>
          <w:szCs w:val="24"/>
        </w:rPr>
        <w:tab/>
        <w:t xml:space="preserve">TARIOT PN, MACK JL, PATTERSON MB, et al. THE BEHAVIOR RATING-SCALE FOR DEMENTIA OF THE CONSORTIUM TO ESTABLISH A REGISTRY FOR ALZHEIMERS-DISEASE. </w:t>
      </w:r>
      <w:r w:rsidRPr="00FF137E">
        <w:rPr>
          <w:rFonts w:ascii="Times New Roman" w:hAnsi="Times New Roman" w:cs="Times New Roman"/>
          <w:i/>
          <w:iCs/>
          <w:sz w:val="24"/>
          <w:szCs w:val="24"/>
        </w:rPr>
        <w:t>Am J Psychiatry</w:t>
      </w:r>
      <w:r w:rsidRPr="00FF137E">
        <w:rPr>
          <w:rFonts w:ascii="Times New Roman" w:hAnsi="Times New Roman" w:cs="Times New Roman"/>
          <w:sz w:val="24"/>
          <w:szCs w:val="24"/>
        </w:rPr>
        <w:t>. 1995;152(9):1349-1357.</w:t>
      </w:r>
    </w:p>
    <w:p w14:paraId="27AC845C"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 </w:t>
      </w:r>
      <w:r w:rsidRPr="00FF137E">
        <w:rPr>
          <w:rFonts w:ascii="Times New Roman" w:hAnsi="Times New Roman" w:cs="Times New Roman"/>
          <w:sz w:val="24"/>
          <w:szCs w:val="24"/>
        </w:rPr>
        <w:tab/>
        <w:t xml:space="preserve">Yatawara C, Hiu S, Tan L, Kandiah N. Neuropsychiatric symptoms in South-East </w:t>
      </w:r>
      <w:r w:rsidRPr="00FF137E">
        <w:rPr>
          <w:rFonts w:ascii="Times New Roman" w:hAnsi="Times New Roman" w:cs="Times New Roman"/>
          <w:sz w:val="24"/>
          <w:szCs w:val="24"/>
        </w:rPr>
        <w:lastRenderedPageBreak/>
        <w:t xml:space="preserve">Asian patients with mild cognitive impairment and dementia: Prevalence, subtypes, and risk factors.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17:1-9. doi:10.1002/gps.4693.</w:t>
      </w:r>
    </w:p>
    <w:p w14:paraId="205E802F"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 </w:t>
      </w:r>
      <w:r w:rsidRPr="00FF137E">
        <w:rPr>
          <w:rFonts w:ascii="Times New Roman" w:hAnsi="Times New Roman" w:cs="Times New Roman"/>
          <w:sz w:val="24"/>
          <w:szCs w:val="24"/>
        </w:rPr>
        <w:tab/>
        <w:t xml:space="preserve">Tampi RR, Tampi DJ, Balachandran S, Srinivasan S. Antipsychotic use in dementia: a systematic review of benefits and risks from meta-analyses. </w:t>
      </w:r>
      <w:r w:rsidRPr="00FF137E">
        <w:rPr>
          <w:rFonts w:ascii="Times New Roman" w:hAnsi="Times New Roman" w:cs="Times New Roman"/>
          <w:i/>
          <w:iCs/>
          <w:sz w:val="24"/>
          <w:szCs w:val="24"/>
        </w:rPr>
        <w:t>Ther Adv Chronic Dis</w:t>
      </w:r>
      <w:r w:rsidRPr="00FF137E">
        <w:rPr>
          <w:rFonts w:ascii="Times New Roman" w:hAnsi="Times New Roman" w:cs="Times New Roman"/>
          <w:sz w:val="24"/>
          <w:szCs w:val="24"/>
        </w:rPr>
        <w:t>. 2016;7(5):229-245. doi:10.1177/2040622316658463.</w:t>
      </w:r>
    </w:p>
    <w:p w14:paraId="64685ED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0. </w:t>
      </w:r>
      <w:r w:rsidRPr="00FF137E">
        <w:rPr>
          <w:rFonts w:ascii="Times New Roman" w:hAnsi="Times New Roman" w:cs="Times New Roman"/>
          <w:sz w:val="24"/>
          <w:szCs w:val="24"/>
        </w:rPr>
        <w:tab/>
        <w:t xml:space="preserve">Matura S, Carvalho AF, Alves GS, Pantel J. Physical Exercise for the Treatment of Neuropsychiatric Disturbances in Alzheimer’s Dementia: Possible Mechanisms, Current Evidence and Future Directions. </w:t>
      </w:r>
      <w:r w:rsidRPr="00FF137E">
        <w:rPr>
          <w:rFonts w:ascii="Times New Roman" w:hAnsi="Times New Roman" w:cs="Times New Roman"/>
          <w:i/>
          <w:iCs/>
          <w:sz w:val="24"/>
          <w:szCs w:val="24"/>
        </w:rPr>
        <w:t>Curr Alzheimer Res</w:t>
      </w:r>
      <w:r w:rsidRPr="00FF137E">
        <w:rPr>
          <w:rFonts w:ascii="Times New Roman" w:hAnsi="Times New Roman" w:cs="Times New Roman"/>
          <w:sz w:val="24"/>
          <w:szCs w:val="24"/>
        </w:rPr>
        <w:t>. 2016;13(10):1112-1123. doi:10.2174/1567205013666160502123428.</w:t>
      </w:r>
    </w:p>
    <w:p w14:paraId="130B612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1. </w:t>
      </w:r>
      <w:r w:rsidRPr="00FF137E">
        <w:rPr>
          <w:rFonts w:ascii="Times New Roman" w:hAnsi="Times New Roman" w:cs="Times New Roman"/>
          <w:sz w:val="24"/>
          <w:szCs w:val="24"/>
        </w:rPr>
        <w:tab/>
        <w:t xml:space="preserve">Reese TR, Thiel DJ, Cocker KE. Behavioral disorders in dementia: Appropriate nondrug interventions and antipsychotic use. </w:t>
      </w:r>
      <w:r w:rsidRPr="00FF137E">
        <w:rPr>
          <w:rFonts w:ascii="Times New Roman" w:hAnsi="Times New Roman" w:cs="Times New Roman"/>
          <w:i/>
          <w:iCs/>
          <w:sz w:val="24"/>
          <w:szCs w:val="24"/>
        </w:rPr>
        <w:t>Am Fam Physician</w:t>
      </w:r>
      <w:r w:rsidRPr="00FF137E">
        <w:rPr>
          <w:rFonts w:ascii="Times New Roman" w:hAnsi="Times New Roman" w:cs="Times New Roman"/>
          <w:sz w:val="24"/>
          <w:szCs w:val="24"/>
        </w:rPr>
        <w:t>. 2016;94(4):276-282.</w:t>
      </w:r>
    </w:p>
    <w:p w14:paraId="369B097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2. </w:t>
      </w:r>
      <w:r w:rsidRPr="00FF137E">
        <w:rPr>
          <w:rFonts w:ascii="Times New Roman" w:hAnsi="Times New Roman" w:cs="Times New Roman"/>
          <w:sz w:val="24"/>
          <w:szCs w:val="24"/>
        </w:rPr>
        <w:tab/>
        <w:t xml:space="preserve">Soysal P, Isik AT. Severe hyponatremia due to escitalopram treatment in an elderly adult with Alzheimer’s disease. </w:t>
      </w:r>
      <w:r w:rsidRPr="00FF137E">
        <w:rPr>
          <w:rFonts w:ascii="Times New Roman" w:hAnsi="Times New Roman" w:cs="Times New Roman"/>
          <w:i/>
          <w:iCs/>
          <w:sz w:val="24"/>
          <w:szCs w:val="24"/>
        </w:rPr>
        <w:t>J Am Geriatr Soc</w:t>
      </w:r>
      <w:r w:rsidRPr="00FF137E">
        <w:rPr>
          <w:rFonts w:ascii="Times New Roman" w:hAnsi="Times New Roman" w:cs="Times New Roman"/>
          <w:sz w:val="24"/>
          <w:szCs w:val="24"/>
        </w:rPr>
        <w:t>. 2014;62(12):2462-2463. doi:10.1111/jgs.13149.</w:t>
      </w:r>
    </w:p>
    <w:p w14:paraId="74C6A3B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3. </w:t>
      </w:r>
      <w:r w:rsidRPr="00FF137E">
        <w:rPr>
          <w:rFonts w:ascii="Times New Roman" w:hAnsi="Times New Roman" w:cs="Times New Roman"/>
          <w:sz w:val="24"/>
          <w:szCs w:val="24"/>
        </w:rPr>
        <w:tab/>
        <w:t xml:space="preserve">Soysal P, Isik AT, Stubbs B, et al. Acetylcholinesterase inhibitors are associated with weight loss in older people with dementia: A systematic review and meta-analysis. </w:t>
      </w:r>
      <w:r w:rsidRPr="00FF137E">
        <w:rPr>
          <w:rFonts w:ascii="Times New Roman" w:hAnsi="Times New Roman" w:cs="Times New Roman"/>
          <w:i/>
          <w:iCs/>
          <w:sz w:val="24"/>
          <w:szCs w:val="24"/>
        </w:rPr>
        <w:t>J Neurol Neurosurg Psychiatry</w:t>
      </w:r>
      <w:r w:rsidRPr="00FF137E">
        <w:rPr>
          <w:rFonts w:ascii="Times New Roman" w:hAnsi="Times New Roman" w:cs="Times New Roman"/>
          <w:sz w:val="24"/>
          <w:szCs w:val="24"/>
        </w:rPr>
        <w:t>. 2016;87(12):1368-1374. doi:10.1136/jnnp-2016-313660.</w:t>
      </w:r>
    </w:p>
    <w:p w14:paraId="0384B2DA"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4. </w:t>
      </w:r>
      <w:r w:rsidRPr="00FF137E">
        <w:rPr>
          <w:rFonts w:ascii="Times New Roman" w:hAnsi="Times New Roman" w:cs="Times New Roman"/>
          <w:sz w:val="24"/>
          <w:szCs w:val="24"/>
        </w:rPr>
        <w:tab/>
        <w:t xml:space="preserve">Gauthier S, Cummings J, Ballard C, et al. Management of behavioral problems in Alzheimer’s disease. </w:t>
      </w:r>
      <w:r w:rsidRPr="00FF137E">
        <w:rPr>
          <w:rFonts w:ascii="Times New Roman" w:hAnsi="Times New Roman" w:cs="Times New Roman"/>
          <w:i/>
          <w:iCs/>
          <w:sz w:val="24"/>
          <w:szCs w:val="24"/>
        </w:rPr>
        <w:t>Int Psychogeriatr</w:t>
      </w:r>
      <w:r w:rsidRPr="00FF137E">
        <w:rPr>
          <w:rFonts w:ascii="Times New Roman" w:hAnsi="Times New Roman" w:cs="Times New Roman"/>
          <w:sz w:val="24"/>
          <w:szCs w:val="24"/>
        </w:rPr>
        <w:t>. 2010;22(3):346-372. doi:10.1017/s1041610209991505.</w:t>
      </w:r>
    </w:p>
    <w:p w14:paraId="14CE0E5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5. </w:t>
      </w:r>
      <w:r w:rsidRPr="00FF137E">
        <w:rPr>
          <w:rFonts w:ascii="Times New Roman" w:hAnsi="Times New Roman" w:cs="Times New Roman"/>
          <w:sz w:val="24"/>
          <w:szCs w:val="24"/>
        </w:rPr>
        <w:tab/>
        <w:t xml:space="preserve">Azermai M. Dealing with behavioral and psychological symptoms of dementia: A general overview. </w:t>
      </w:r>
      <w:r w:rsidRPr="00FF137E">
        <w:rPr>
          <w:rFonts w:ascii="Times New Roman" w:hAnsi="Times New Roman" w:cs="Times New Roman"/>
          <w:i/>
          <w:iCs/>
          <w:sz w:val="24"/>
          <w:szCs w:val="24"/>
        </w:rPr>
        <w:t>Psychol Res Behav Manag</w:t>
      </w:r>
      <w:r w:rsidRPr="00FF137E">
        <w:rPr>
          <w:rFonts w:ascii="Times New Roman" w:hAnsi="Times New Roman" w:cs="Times New Roman"/>
          <w:sz w:val="24"/>
          <w:szCs w:val="24"/>
        </w:rPr>
        <w:t>. 2015;8:181-185. doi:10.2147/PRBM.S44775.</w:t>
      </w:r>
    </w:p>
    <w:p w14:paraId="4009F65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6. </w:t>
      </w:r>
      <w:r w:rsidRPr="00FF137E">
        <w:rPr>
          <w:rFonts w:ascii="Times New Roman" w:hAnsi="Times New Roman" w:cs="Times New Roman"/>
          <w:sz w:val="24"/>
          <w:szCs w:val="24"/>
        </w:rPr>
        <w:tab/>
        <w:t xml:space="preserve">Rovio S, Kåreholt I, Helkala E-L, et al. Leisure-time physical activity at midlife and </w:t>
      </w:r>
      <w:r w:rsidRPr="00FF137E">
        <w:rPr>
          <w:rFonts w:ascii="Times New Roman" w:hAnsi="Times New Roman" w:cs="Times New Roman"/>
          <w:sz w:val="24"/>
          <w:szCs w:val="24"/>
        </w:rPr>
        <w:lastRenderedPageBreak/>
        <w:t xml:space="preserve">the risk of dementia and Alzheimer’s disease. </w:t>
      </w:r>
      <w:r w:rsidRPr="00FF137E">
        <w:rPr>
          <w:rFonts w:ascii="Times New Roman" w:hAnsi="Times New Roman" w:cs="Times New Roman"/>
          <w:i/>
          <w:iCs/>
          <w:sz w:val="24"/>
          <w:szCs w:val="24"/>
        </w:rPr>
        <w:t>Lancet Neurol</w:t>
      </w:r>
      <w:r w:rsidRPr="00FF137E">
        <w:rPr>
          <w:rFonts w:ascii="Times New Roman" w:hAnsi="Times New Roman" w:cs="Times New Roman"/>
          <w:sz w:val="24"/>
          <w:szCs w:val="24"/>
        </w:rPr>
        <w:t>. 2005;4(11):705-711. doi:10.1016/S1474-4422(05)70198-8.</w:t>
      </w:r>
    </w:p>
    <w:p w14:paraId="593BC79C"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7. </w:t>
      </w:r>
      <w:r w:rsidRPr="00FF137E">
        <w:rPr>
          <w:rFonts w:ascii="Times New Roman" w:hAnsi="Times New Roman" w:cs="Times New Roman"/>
          <w:sz w:val="24"/>
          <w:szCs w:val="24"/>
        </w:rPr>
        <w:tab/>
        <w:t xml:space="preserve">Lerche S, Gutfreund A, Brockmann K, et al. Effect of physical activity on cognitive flexibility, depression and RBD in healthy elderly. </w:t>
      </w:r>
      <w:r w:rsidRPr="00FF137E">
        <w:rPr>
          <w:rFonts w:ascii="Times New Roman" w:hAnsi="Times New Roman" w:cs="Times New Roman"/>
          <w:i/>
          <w:iCs/>
          <w:sz w:val="24"/>
          <w:szCs w:val="24"/>
        </w:rPr>
        <w:t>Clin Neurol Neurosurg</w:t>
      </w:r>
      <w:r w:rsidRPr="00FF137E">
        <w:rPr>
          <w:rFonts w:ascii="Times New Roman" w:hAnsi="Times New Roman" w:cs="Times New Roman"/>
          <w:sz w:val="24"/>
          <w:szCs w:val="24"/>
        </w:rPr>
        <w:t>. 2018;165:88-93. doi:10.1016/j.clineuro.2018.01.008.</w:t>
      </w:r>
    </w:p>
    <w:p w14:paraId="6565965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8. </w:t>
      </w:r>
      <w:r w:rsidRPr="00FF137E">
        <w:rPr>
          <w:rFonts w:ascii="Times New Roman" w:hAnsi="Times New Roman" w:cs="Times New Roman"/>
          <w:sz w:val="24"/>
          <w:szCs w:val="24"/>
        </w:rPr>
        <w:tab/>
        <w:t xml:space="preserve">Florido R, Kwak L, Lazo M, Nambi V, Ahmed HM, Hegde SM, Gerstenblith G, Blumenthal RS, Ballantyne CM, Selvin E, Folsom AR, Coresh J NC. Six-Year Changes in Physical Activity and the Risk of Incident Heart Failure: The Atherosclerosis Risk in Communities (ARIC) Study. </w:t>
      </w:r>
      <w:r w:rsidRPr="00FF137E">
        <w:rPr>
          <w:rFonts w:ascii="Times New Roman" w:hAnsi="Times New Roman" w:cs="Times New Roman"/>
          <w:i/>
          <w:iCs/>
          <w:sz w:val="24"/>
          <w:szCs w:val="24"/>
        </w:rPr>
        <w:t>Circulation</w:t>
      </w:r>
      <w:r w:rsidRPr="00FF137E">
        <w:rPr>
          <w:rFonts w:ascii="Times New Roman" w:hAnsi="Times New Roman" w:cs="Times New Roman"/>
          <w:sz w:val="24"/>
          <w:szCs w:val="24"/>
        </w:rPr>
        <w:t>. 2018. doi:10.1161/CIRCULATIONAHA.</w:t>
      </w:r>
    </w:p>
    <w:p w14:paraId="0546872B"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9. </w:t>
      </w:r>
      <w:r w:rsidRPr="00FF137E">
        <w:rPr>
          <w:rFonts w:ascii="Times New Roman" w:hAnsi="Times New Roman" w:cs="Times New Roman"/>
          <w:sz w:val="24"/>
          <w:szCs w:val="24"/>
        </w:rPr>
        <w:tab/>
        <w:t xml:space="preserve">Thuné-Boyle IC V, Iliffe S, Cerga-Pashoja  a, Lowery D, Warner J. The effect of exercise on behavioral and psychological symptoms of dementia: towards a research agenda. </w:t>
      </w:r>
      <w:r w:rsidRPr="00FF137E">
        <w:rPr>
          <w:rFonts w:ascii="Times New Roman" w:hAnsi="Times New Roman" w:cs="Times New Roman"/>
          <w:i/>
          <w:iCs/>
          <w:sz w:val="24"/>
          <w:szCs w:val="24"/>
        </w:rPr>
        <w:t>Int Psychogeriatr</w:t>
      </w:r>
      <w:r w:rsidRPr="00FF137E">
        <w:rPr>
          <w:rFonts w:ascii="Times New Roman" w:hAnsi="Times New Roman" w:cs="Times New Roman"/>
          <w:sz w:val="24"/>
          <w:szCs w:val="24"/>
        </w:rPr>
        <w:t>. 2012;24(7):1046-1057. doi:10.1017/S1041610211002365.</w:t>
      </w:r>
    </w:p>
    <w:p w14:paraId="7DBC292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0. </w:t>
      </w:r>
      <w:r w:rsidRPr="00FF137E">
        <w:rPr>
          <w:rFonts w:ascii="Times New Roman" w:hAnsi="Times New Roman" w:cs="Times New Roman"/>
          <w:sz w:val="24"/>
          <w:szCs w:val="24"/>
        </w:rPr>
        <w:tab/>
        <w:t xml:space="preserve">Lowery D, Cerga-Pashoja A, Iliffe S, et al. The effect of exercise on behavioural and psychological symptoms of dementia: The EVIDEM-E randomised controlled clinical trial.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14;29(8):819-827. doi:10.1002/gps.4062.</w:t>
      </w:r>
    </w:p>
    <w:p w14:paraId="3682ACC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1. </w:t>
      </w:r>
      <w:r w:rsidRPr="00FF137E">
        <w:rPr>
          <w:rFonts w:ascii="Times New Roman" w:hAnsi="Times New Roman" w:cs="Times New Roman"/>
          <w:sz w:val="24"/>
          <w:szCs w:val="24"/>
        </w:rPr>
        <w:tab/>
        <w:t xml:space="preserve">Fleiner T, Dauth H, Gersie M, Zijlstra W, Haussermann P. Structured physical exercise improves neuropsychiatric symptoms in acute dementia care: A hospital-based RCT. </w:t>
      </w:r>
      <w:r w:rsidRPr="00FF137E">
        <w:rPr>
          <w:rFonts w:ascii="Times New Roman" w:hAnsi="Times New Roman" w:cs="Times New Roman"/>
          <w:i/>
          <w:iCs/>
          <w:sz w:val="24"/>
          <w:szCs w:val="24"/>
        </w:rPr>
        <w:t>Alzheimer’s Res Ther</w:t>
      </w:r>
      <w:r w:rsidRPr="00FF137E">
        <w:rPr>
          <w:rFonts w:ascii="Times New Roman" w:hAnsi="Times New Roman" w:cs="Times New Roman"/>
          <w:sz w:val="24"/>
          <w:szCs w:val="24"/>
        </w:rPr>
        <w:t>. 2017;9(1). doi:10.1186/s13195-017-0289-z.</w:t>
      </w:r>
    </w:p>
    <w:p w14:paraId="4E2B4DBF" w14:textId="2AB028BB"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2. </w:t>
      </w:r>
      <w:r w:rsidRPr="00FF137E">
        <w:rPr>
          <w:rFonts w:ascii="Times New Roman" w:hAnsi="Times New Roman" w:cs="Times New Roman"/>
          <w:sz w:val="24"/>
          <w:szCs w:val="24"/>
        </w:rPr>
        <w:tab/>
      </w:r>
      <w:r w:rsidR="001F7F21" w:rsidRPr="00FF137E">
        <w:rPr>
          <w:rFonts w:ascii="Times New Roman" w:hAnsi="Times New Roman" w:cs="Times New Roman"/>
          <w:sz w:val="24"/>
          <w:szCs w:val="24"/>
        </w:rPr>
        <w:t>Hernández-Díaz S, Garcés de los Fayos EJ. Analysis of scientific output about cognitive effects of physical activity on Alzheimer’s disease. SPORT TK-EuroAmerican Journal of Sport Sciences. 2015;4(1): 73-76.</w:t>
      </w:r>
    </w:p>
    <w:p w14:paraId="6E52711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3. </w:t>
      </w:r>
      <w:r w:rsidRPr="00FF137E">
        <w:rPr>
          <w:rFonts w:ascii="Times New Roman" w:hAnsi="Times New Roman" w:cs="Times New Roman"/>
          <w:sz w:val="24"/>
          <w:szCs w:val="24"/>
        </w:rPr>
        <w:tab/>
        <w:t xml:space="preserve">Soysal P, Veronese N, Thompson T, et al. Relationship between depression and frailty in older adults: A systematic review and meta-analysis. </w:t>
      </w:r>
      <w:r w:rsidRPr="00FF137E">
        <w:rPr>
          <w:rFonts w:ascii="Times New Roman" w:hAnsi="Times New Roman" w:cs="Times New Roman"/>
          <w:i/>
          <w:iCs/>
          <w:sz w:val="24"/>
          <w:szCs w:val="24"/>
        </w:rPr>
        <w:t>Ageing Res Rev</w:t>
      </w:r>
      <w:r w:rsidRPr="00FF137E">
        <w:rPr>
          <w:rFonts w:ascii="Times New Roman" w:hAnsi="Times New Roman" w:cs="Times New Roman"/>
          <w:sz w:val="24"/>
          <w:szCs w:val="24"/>
        </w:rPr>
        <w:t>. 2017;36:78-87. doi:10.1016/j.arr.2017.03.005.</w:t>
      </w:r>
    </w:p>
    <w:p w14:paraId="6BC9CEA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lastRenderedPageBreak/>
        <w:t xml:space="preserve">24. </w:t>
      </w:r>
      <w:r w:rsidRPr="00FF137E">
        <w:rPr>
          <w:rFonts w:ascii="Times New Roman" w:hAnsi="Times New Roman" w:cs="Times New Roman"/>
          <w:sz w:val="24"/>
          <w:szCs w:val="24"/>
        </w:rPr>
        <w:tab/>
        <w:t xml:space="preserve">Regan C, Katona C, Walker Z, Livingston G. Relationship of exercise and other risk factors to depression of Alzheimer’s disease: the LASER-AD study.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05;20(0885-6230 (Print) LA-eng PT-Journal Article SB-IM):261-268. doi:10.1002/gps.1278.</w:t>
      </w:r>
    </w:p>
    <w:p w14:paraId="380ADA2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5. </w:t>
      </w:r>
      <w:r w:rsidRPr="00FF137E">
        <w:rPr>
          <w:rFonts w:ascii="Times New Roman" w:hAnsi="Times New Roman" w:cs="Times New Roman"/>
          <w:sz w:val="24"/>
          <w:szCs w:val="24"/>
        </w:rPr>
        <w:tab/>
        <w:t xml:space="preserve">Vreugdenhil A, Cannell J, Davies A, Razay G. A community-based exercise programme to improve functional ability in people with Alzheimer’s disease: A randomized controlled trial. </w:t>
      </w:r>
      <w:r w:rsidRPr="00FF137E">
        <w:rPr>
          <w:rFonts w:ascii="Times New Roman" w:hAnsi="Times New Roman" w:cs="Times New Roman"/>
          <w:i/>
          <w:iCs/>
          <w:sz w:val="24"/>
          <w:szCs w:val="24"/>
        </w:rPr>
        <w:t>Scand J Caring Sci</w:t>
      </w:r>
      <w:r w:rsidRPr="00FF137E">
        <w:rPr>
          <w:rFonts w:ascii="Times New Roman" w:hAnsi="Times New Roman" w:cs="Times New Roman"/>
          <w:sz w:val="24"/>
          <w:szCs w:val="24"/>
        </w:rPr>
        <w:t>. 2012;26(1):12-19. doi:10.1111/j.1471-6712.2011.00895.x.</w:t>
      </w:r>
    </w:p>
    <w:p w14:paraId="135EF3A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6. </w:t>
      </w:r>
      <w:r w:rsidRPr="00FF137E">
        <w:rPr>
          <w:rFonts w:ascii="Times New Roman" w:hAnsi="Times New Roman" w:cs="Times New Roman"/>
          <w:sz w:val="24"/>
          <w:szCs w:val="24"/>
        </w:rPr>
        <w:tab/>
        <w:t xml:space="preserve">Teri L, Gibbons LE, McCurry SM, et al. Exercise plus behavioral management in patients with Alzheimer disease: a randomized controlled trial. </w:t>
      </w:r>
      <w:r w:rsidRPr="00FF137E">
        <w:rPr>
          <w:rFonts w:ascii="Times New Roman" w:hAnsi="Times New Roman" w:cs="Times New Roman"/>
          <w:i/>
          <w:iCs/>
          <w:sz w:val="24"/>
          <w:szCs w:val="24"/>
        </w:rPr>
        <w:t>JAMA</w:t>
      </w:r>
      <w:r w:rsidRPr="00FF137E">
        <w:rPr>
          <w:rFonts w:ascii="Times New Roman" w:hAnsi="Times New Roman" w:cs="Times New Roman"/>
          <w:sz w:val="24"/>
          <w:szCs w:val="24"/>
        </w:rPr>
        <w:t>. 2003;290(15):2015-2022. doi:10.1001/jama.290.15.2015.</w:t>
      </w:r>
    </w:p>
    <w:p w14:paraId="3CB5914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7. </w:t>
      </w:r>
      <w:r w:rsidRPr="00FF137E">
        <w:rPr>
          <w:rFonts w:ascii="Times New Roman" w:hAnsi="Times New Roman" w:cs="Times New Roman"/>
          <w:sz w:val="24"/>
          <w:szCs w:val="24"/>
        </w:rPr>
        <w:tab/>
        <w:t xml:space="preserve">Williams CL, Tappen RM. Exercise training for depressed older adults with Alzheimer’s disease. </w:t>
      </w:r>
      <w:r w:rsidRPr="00FF137E">
        <w:rPr>
          <w:rFonts w:ascii="Times New Roman" w:hAnsi="Times New Roman" w:cs="Times New Roman"/>
          <w:i/>
          <w:iCs/>
          <w:sz w:val="24"/>
          <w:szCs w:val="24"/>
        </w:rPr>
        <w:t>Aging Ment Heal</w:t>
      </w:r>
      <w:r w:rsidRPr="00FF137E">
        <w:rPr>
          <w:rFonts w:ascii="Times New Roman" w:hAnsi="Times New Roman" w:cs="Times New Roman"/>
          <w:sz w:val="24"/>
          <w:szCs w:val="24"/>
        </w:rPr>
        <w:t>. 2008;12(1):72-80. doi:10.1080/13607860701529932.</w:t>
      </w:r>
    </w:p>
    <w:p w14:paraId="1C931B3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8. </w:t>
      </w:r>
      <w:r w:rsidRPr="00FF137E">
        <w:rPr>
          <w:rFonts w:ascii="Times New Roman" w:hAnsi="Times New Roman" w:cs="Times New Roman"/>
          <w:sz w:val="24"/>
          <w:szCs w:val="24"/>
        </w:rPr>
        <w:tab/>
        <w:t xml:space="preserve">Yu F, Nelson NW, Savik K, Wyman JF, Dysken M, Bronas UG. Affecting Cognition and Quality of Life via Aerobic Exercise in Alzheimer’s Disease. </w:t>
      </w:r>
      <w:r w:rsidRPr="00FF137E">
        <w:rPr>
          <w:rFonts w:ascii="Times New Roman" w:hAnsi="Times New Roman" w:cs="Times New Roman"/>
          <w:i/>
          <w:iCs/>
          <w:sz w:val="24"/>
          <w:szCs w:val="24"/>
        </w:rPr>
        <w:t>West J Nurs Res</w:t>
      </w:r>
      <w:r w:rsidRPr="00FF137E">
        <w:rPr>
          <w:rFonts w:ascii="Times New Roman" w:hAnsi="Times New Roman" w:cs="Times New Roman"/>
          <w:sz w:val="24"/>
          <w:szCs w:val="24"/>
        </w:rPr>
        <w:t>. 2013;35(1):24-38. doi:10.1177/0193945911420174.</w:t>
      </w:r>
    </w:p>
    <w:p w14:paraId="5287352A"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29. </w:t>
      </w:r>
      <w:r w:rsidRPr="00FF137E">
        <w:rPr>
          <w:rFonts w:ascii="Times New Roman" w:hAnsi="Times New Roman" w:cs="Times New Roman"/>
          <w:sz w:val="24"/>
          <w:szCs w:val="24"/>
        </w:rPr>
        <w:tab/>
        <w:t xml:space="preserve">Stella F, Canonici AP, Gobbi S, Galduroz RFS, Cação J de C, Gobbi LTB. Attenuation of neuropsychiatric symptoms and caregiver burden in Alzheimer’s disease by motor intervention: a controlled trial. </w:t>
      </w:r>
      <w:r w:rsidRPr="00FF137E">
        <w:rPr>
          <w:rFonts w:ascii="Times New Roman" w:hAnsi="Times New Roman" w:cs="Times New Roman"/>
          <w:i/>
          <w:iCs/>
          <w:sz w:val="24"/>
          <w:szCs w:val="24"/>
        </w:rPr>
        <w:t>Clinics</w:t>
      </w:r>
      <w:r w:rsidRPr="00FF137E">
        <w:rPr>
          <w:rFonts w:ascii="Times New Roman" w:hAnsi="Times New Roman" w:cs="Times New Roman"/>
          <w:sz w:val="24"/>
          <w:szCs w:val="24"/>
        </w:rPr>
        <w:t>. 2011;66(8):1353-1360. doi:10.1590/S1807-59322011000800008.</w:t>
      </w:r>
    </w:p>
    <w:p w14:paraId="280F6A9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0. </w:t>
      </w:r>
      <w:r w:rsidRPr="00FF137E">
        <w:rPr>
          <w:rFonts w:ascii="Times New Roman" w:hAnsi="Times New Roman" w:cs="Times New Roman"/>
          <w:sz w:val="24"/>
          <w:szCs w:val="24"/>
        </w:rPr>
        <w:tab/>
        <w:t xml:space="preserve">Hoffmann K, Sobol NA, Frederiksen KS, et al. Moderate-to-high intensity physical exercise in patients with Alzheimer’s disease: A randomized controlled trial. </w:t>
      </w:r>
      <w:r w:rsidRPr="00FF137E">
        <w:rPr>
          <w:rFonts w:ascii="Times New Roman" w:hAnsi="Times New Roman" w:cs="Times New Roman"/>
          <w:i/>
          <w:iCs/>
          <w:sz w:val="24"/>
          <w:szCs w:val="24"/>
        </w:rPr>
        <w:t>J Alzheimer’s Dis</w:t>
      </w:r>
      <w:r w:rsidRPr="00FF137E">
        <w:rPr>
          <w:rFonts w:ascii="Times New Roman" w:hAnsi="Times New Roman" w:cs="Times New Roman"/>
          <w:sz w:val="24"/>
          <w:szCs w:val="24"/>
        </w:rPr>
        <w:t>. 2015;50(2):443-453. doi:10.3233/JAD-150817.</w:t>
      </w:r>
    </w:p>
    <w:p w14:paraId="727916F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1. </w:t>
      </w:r>
      <w:r w:rsidRPr="00FF137E">
        <w:rPr>
          <w:rFonts w:ascii="Times New Roman" w:hAnsi="Times New Roman" w:cs="Times New Roman"/>
          <w:sz w:val="24"/>
          <w:szCs w:val="24"/>
        </w:rPr>
        <w:tab/>
        <w:t xml:space="preserve">McCurry SM, Pike KC, Vitiello M V., Logsdon RG, Larson EB, Teri L. Increasing </w:t>
      </w:r>
      <w:r w:rsidRPr="00FF137E">
        <w:rPr>
          <w:rFonts w:ascii="Times New Roman" w:hAnsi="Times New Roman" w:cs="Times New Roman"/>
          <w:sz w:val="24"/>
          <w:szCs w:val="24"/>
        </w:rPr>
        <w:lastRenderedPageBreak/>
        <w:t xml:space="preserve">walking and bright light exposure to improve sleep in community-dwelling persons with Alzheimer’s disease: Results of a randomized, controlled trial. </w:t>
      </w:r>
      <w:r w:rsidRPr="00FF137E">
        <w:rPr>
          <w:rFonts w:ascii="Times New Roman" w:hAnsi="Times New Roman" w:cs="Times New Roman"/>
          <w:i/>
          <w:iCs/>
          <w:sz w:val="24"/>
          <w:szCs w:val="24"/>
        </w:rPr>
        <w:t>J Am Geriatr Soc</w:t>
      </w:r>
      <w:r w:rsidRPr="00FF137E">
        <w:rPr>
          <w:rFonts w:ascii="Times New Roman" w:hAnsi="Times New Roman" w:cs="Times New Roman"/>
          <w:sz w:val="24"/>
          <w:szCs w:val="24"/>
        </w:rPr>
        <w:t>. 2011;59(8):1393-1402. doi:10.1111/j.1532-5415.2011.03519.x.</w:t>
      </w:r>
    </w:p>
    <w:p w14:paraId="2A73FCF2"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2. </w:t>
      </w:r>
      <w:r w:rsidRPr="00FF137E">
        <w:rPr>
          <w:rFonts w:ascii="Times New Roman" w:hAnsi="Times New Roman" w:cs="Times New Roman"/>
          <w:sz w:val="24"/>
          <w:szCs w:val="24"/>
        </w:rPr>
        <w:tab/>
        <w:t xml:space="preserve">Shih YH, Wang JJ, Shih YH, Pai MC, Huang YC. Sundown Syndrome, Sleep Quality, and Walking Among Community-Dwelling People With Alzheimer Disease. </w:t>
      </w:r>
      <w:r w:rsidRPr="00FF137E">
        <w:rPr>
          <w:rFonts w:ascii="Times New Roman" w:hAnsi="Times New Roman" w:cs="Times New Roman"/>
          <w:i/>
          <w:iCs/>
          <w:sz w:val="24"/>
          <w:szCs w:val="24"/>
        </w:rPr>
        <w:t>J Am Med Dir Assoc</w:t>
      </w:r>
      <w:r w:rsidRPr="00FF137E">
        <w:rPr>
          <w:rFonts w:ascii="Times New Roman" w:hAnsi="Times New Roman" w:cs="Times New Roman"/>
          <w:sz w:val="24"/>
          <w:szCs w:val="24"/>
        </w:rPr>
        <w:t>. 2017;18(5):396-401. doi:10.1016/j.jamda.2016.10.016.</w:t>
      </w:r>
    </w:p>
    <w:p w14:paraId="3EBB8E5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lang w:val="it-IT"/>
        </w:rPr>
      </w:pPr>
      <w:r w:rsidRPr="00FF137E">
        <w:rPr>
          <w:rFonts w:ascii="Times New Roman" w:hAnsi="Times New Roman" w:cs="Times New Roman"/>
          <w:sz w:val="24"/>
          <w:szCs w:val="24"/>
        </w:rPr>
        <w:t xml:space="preserve">33. </w:t>
      </w:r>
      <w:r w:rsidRPr="00FF137E">
        <w:rPr>
          <w:rFonts w:ascii="Times New Roman" w:hAnsi="Times New Roman" w:cs="Times New Roman"/>
          <w:sz w:val="24"/>
          <w:szCs w:val="24"/>
        </w:rPr>
        <w:tab/>
        <w:t xml:space="preserve">Nascimento CMC, Ayan C, Cancela JM, Gobbi LTB, Gobbi S, Stella F. Effect of a multimodal exercise program on sleep disturbances and instrumental activities of daily living performance on Parkinson’s and Alzheimer’s disease patients. </w:t>
      </w:r>
      <w:r w:rsidRPr="00FF137E">
        <w:rPr>
          <w:rFonts w:ascii="Times New Roman" w:hAnsi="Times New Roman" w:cs="Times New Roman"/>
          <w:i/>
          <w:iCs/>
          <w:sz w:val="24"/>
          <w:szCs w:val="24"/>
          <w:lang w:val="it-IT"/>
        </w:rPr>
        <w:t>Geriatr Gerontol Int</w:t>
      </w:r>
      <w:r w:rsidRPr="00FF137E">
        <w:rPr>
          <w:rFonts w:ascii="Times New Roman" w:hAnsi="Times New Roman" w:cs="Times New Roman"/>
          <w:sz w:val="24"/>
          <w:szCs w:val="24"/>
          <w:lang w:val="it-IT"/>
        </w:rPr>
        <w:t>. 2014;14(2):259-266. doi:10.1111/ggi.12082.</w:t>
      </w:r>
    </w:p>
    <w:p w14:paraId="3C50121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lang w:val="it-IT"/>
        </w:rPr>
        <w:t xml:space="preserve">34. </w:t>
      </w:r>
      <w:r w:rsidRPr="00FF137E">
        <w:rPr>
          <w:rFonts w:ascii="Times New Roman" w:hAnsi="Times New Roman" w:cs="Times New Roman"/>
          <w:sz w:val="24"/>
          <w:szCs w:val="24"/>
          <w:lang w:val="it-IT"/>
        </w:rPr>
        <w:tab/>
        <w:t xml:space="preserve">Venturelli M, Sollima A, Cè E, et al. </w:t>
      </w:r>
      <w:r w:rsidRPr="00FF137E">
        <w:rPr>
          <w:rFonts w:ascii="Times New Roman" w:hAnsi="Times New Roman" w:cs="Times New Roman"/>
          <w:sz w:val="24"/>
          <w:szCs w:val="24"/>
        </w:rPr>
        <w:t xml:space="preserve">Effectiveness of Exercise- and Cognitive-Based Treatments on Salivary Cortisol Levels and Sundowning Syndrome Symptoms in Patients with Alzheimer’s Disease. </w:t>
      </w:r>
      <w:r w:rsidRPr="00FF137E">
        <w:rPr>
          <w:rFonts w:ascii="Times New Roman" w:hAnsi="Times New Roman" w:cs="Times New Roman"/>
          <w:i/>
          <w:iCs/>
          <w:sz w:val="24"/>
          <w:szCs w:val="24"/>
        </w:rPr>
        <w:t>J Alzheimers Dis</w:t>
      </w:r>
      <w:r w:rsidRPr="00FF137E">
        <w:rPr>
          <w:rFonts w:ascii="Times New Roman" w:hAnsi="Times New Roman" w:cs="Times New Roman"/>
          <w:sz w:val="24"/>
          <w:szCs w:val="24"/>
        </w:rPr>
        <w:t>. 2016;53(4):1631-1640. doi:10.3233/JAD-160392.</w:t>
      </w:r>
    </w:p>
    <w:p w14:paraId="66D3EE6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5. </w:t>
      </w:r>
      <w:r w:rsidRPr="00FF137E">
        <w:rPr>
          <w:rFonts w:ascii="Times New Roman" w:hAnsi="Times New Roman" w:cs="Times New Roman"/>
          <w:sz w:val="24"/>
          <w:szCs w:val="24"/>
        </w:rPr>
        <w:tab/>
        <w:t xml:space="preserve">Steinberg M, Sheppard Leoutsakos JM, Podewills LJ, Lyketsos CG. Evaluation of a home-based exercise program in the treatment of Alzheimer’s disease: The Maximizing Independence in Dementia (MIND) study.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09;24(7):680-685. doi:10.1002/gps.2175.</w:t>
      </w:r>
    </w:p>
    <w:p w14:paraId="6B6EAA2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6. </w:t>
      </w:r>
      <w:r w:rsidRPr="00FF137E">
        <w:rPr>
          <w:rFonts w:ascii="Times New Roman" w:hAnsi="Times New Roman" w:cs="Times New Roman"/>
          <w:sz w:val="24"/>
          <w:szCs w:val="24"/>
        </w:rPr>
        <w:tab/>
        <w:t xml:space="preserve">Kurz A, Pohl C, Ramsenthaler M, Sorg C. Cognitive rehabilitation in patients with mild cognitive impairment.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09;24(2):163-168. doi:10.1002/gps.2086.</w:t>
      </w:r>
    </w:p>
    <w:p w14:paraId="0F82A33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7. </w:t>
      </w:r>
      <w:r w:rsidRPr="00FF137E">
        <w:rPr>
          <w:rFonts w:ascii="Times New Roman" w:hAnsi="Times New Roman" w:cs="Times New Roman"/>
          <w:sz w:val="24"/>
          <w:szCs w:val="24"/>
        </w:rPr>
        <w:tab/>
        <w:t xml:space="preserve">Rolland Y, Pillard F, Klapouszczak A, et al. Exercise program for nursing home residents with Alzheimer’s disease: A 1-year randomized, controlled trial. </w:t>
      </w:r>
      <w:r w:rsidRPr="00FF137E">
        <w:rPr>
          <w:rFonts w:ascii="Times New Roman" w:hAnsi="Times New Roman" w:cs="Times New Roman"/>
          <w:i/>
          <w:iCs/>
          <w:sz w:val="24"/>
          <w:szCs w:val="24"/>
        </w:rPr>
        <w:t>J Am Geriatr Soc</w:t>
      </w:r>
      <w:r w:rsidRPr="00FF137E">
        <w:rPr>
          <w:rFonts w:ascii="Times New Roman" w:hAnsi="Times New Roman" w:cs="Times New Roman"/>
          <w:sz w:val="24"/>
          <w:szCs w:val="24"/>
        </w:rPr>
        <w:t>. 2007;55(2):158-165. doi:10.1111/j.1532-5415.2007.01035.x.</w:t>
      </w:r>
    </w:p>
    <w:p w14:paraId="21BC310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8. </w:t>
      </w:r>
      <w:r w:rsidRPr="00FF137E">
        <w:rPr>
          <w:rFonts w:ascii="Times New Roman" w:hAnsi="Times New Roman" w:cs="Times New Roman"/>
          <w:sz w:val="24"/>
          <w:szCs w:val="24"/>
        </w:rPr>
        <w:tab/>
        <w:t xml:space="preserve">Yu F, Thomas W, Nelson NW, Bronas UG, Dysken M, Wyman JF. Impact of 6-month </w:t>
      </w:r>
      <w:r w:rsidRPr="00FF137E">
        <w:rPr>
          <w:rFonts w:ascii="Times New Roman" w:hAnsi="Times New Roman" w:cs="Times New Roman"/>
          <w:sz w:val="24"/>
          <w:szCs w:val="24"/>
        </w:rPr>
        <w:lastRenderedPageBreak/>
        <w:t xml:space="preserve">aerobic exercise on Alzheimer’s symptoms. </w:t>
      </w:r>
      <w:r w:rsidRPr="00FF137E">
        <w:rPr>
          <w:rFonts w:ascii="Times New Roman" w:hAnsi="Times New Roman" w:cs="Times New Roman"/>
          <w:i/>
          <w:iCs/>
          <w:sz w:val="24"/>
          <w:szCs w:val="24"/>
        </w:rPr>
        <w:t>J Appl Gerontol</w:t>
      </w:r>
      <w:r w:rsidRPr="00FF137E">
        <w:rPr>
          <w:rFonts w:ascii="Times New Roman" w:hAnsi="Times New Roman" w:cs="Times New Roman"/>
          <w:sz w:val="24"/>
          <w:szCs w:val="24"/>
        </w:rPr>
        <w:t>. 2015;34(4):484-500. doi:10.1177/0733464813512895.</w:t>
      </w:r>
    </w:p>
    <w:p w14:paraId="4BB0936F"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39. </w:t>
      </w:r>
      <w:r w:rsidRPr="00FF137E">
        <w:rPr>
          <w:rFonts w:ascii="Times New Roman" w:hAnsi="Times New Roman" w:cs="Times New Roman"/>
          <w:sz w:val="24"/>
          <w:szCs w:val="24"/>
        </w:rPr>
        <w:tab/>
        <w:t xml:space="preserve">Thuné-Boyle IC V., Iliffe S, Cerga-Pashoja A, Lowery D, Warner J. The effect of exercise on behavioral and psychological symptoms of dementia: towards a research agenda. </w:t>
      </w:r>
      <w:r w:rsidRPr="00FF137E">
        <w:rPr>
          <w:rFonts w:ascii="Times New Roman" w:hAnsi="Times New Roman" w:cs="Times New Roman"/>
          <w:i/>
          <w:iCs/>
          <w:sz w:val="24"/>
          <w:szCs w:val="24"/>
        </w:rPr>
        <w:t>Int Psychogeriatrics</w:t>
      </w:r>
      <w:r w:rsidRPr="00FF137E">
        <w:rPr>
          <w:rFonts w:ascii="Times New Roman" w:hAnsi="Times New Roman" w:cs="Times New Roman"/>
          <w:sz w:val="24"/>
          <w:szCs w:val="24"/>
        </w:rPr>
        <w:t>. 2012;24(7):1046-1057. doi:10.1017/S1041610211002365.</w:t>
      </w:r>
    </w:p>
    <w:p w14:paraId="5014D94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0. </w:t>
      </w:r>
      <w:r w:rsidRPr="00FF137E">
        <w:rPr>
          <w:rFonts w:ascii="Times New Roman" w:hAnsi="Times New Roman" w:cs="Times New Roman"/>
          <w:sz w:val="24"/>
          <w:szCs w:val="24"/>
        </w:rPr>
        <w:tab/>
        <w:t xml:space="preserve">Williams CL, Tappen RM. Exercise training for depressed older adults with Alzheimer’s disease. </w:t>
      </w:r>
      <w:r w:rsidRPr="00FF137E">
        <w:rPr>
          <w:rFonts w:ascii="Times New Roman" w:hAnsi="Times New Roman" w:cs="Times New Roman"/>
          <w:i/>
          <w:iCs/>
          <w:sz w:val="24"/>
          <w:szCs w:val="24"/>
        </w:rPr>
        <w:t>Aging Ment Health</w:t>
      </w:r>
      <w:r w:rsidRPr="00FF137E">
        <w:rPr>
          <w:rFonts w:ascii="Times New Roman" w:hAnsi="Times New Roman" w:cs="Times New Roman"/>
          <w:sz w:val="24"/>
          <w:szCs w:val="24"/>
        </w:rPr>
        <w:t>. 2008;12(1):72-80. doi:10.1080/13607860701529932.</w:t>
      </w:r>
    </w:p>
    <w:p w14:paraId="4AE0250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1. </w:t>
      </w:r>
      <w:r w:rsidRPr="00FF137E">
        <w:rPr>
          <w:rFonts w:ascii="Times New Roman" w:hAnsi="Times New Roman" w:cs="Times New Roman"/>
          <w:sz w:val="24"/>
          <w:szCs w:val="24"/>
        </w:rPr>
        <w:tab/>
        <w:t xml:space="preserve">Christofoletti G, Oliani MM, Bucken-Gobbi LT, Gobbi S, Beinotti F, Stella F. Physical activity attenuates neuropsychiatric disturbances and caregiver burden in patients with dementia. </w:t>
      </w:r>
      <w:r w:rsidRPr="00FF137E">
        <w:rPr>
          <w:rFonts w:ascii="Times New Roman" w:hAnsi="Times New Roman" w:cs="Times New Roman"/>
          <w:i/>
          <w:iCs/>
          <w:sz w:val="24"/>
          <w:szCs w:val="24"/>
        </w:rPr>
        <w:t>Clinics</w:t>
      </w:r>
      <w:r w:rsidRPr="00FF137E">
        <w:rPr>
          <w:rFonts w:ascii="Times New Roman" w:hAnsi="Times New Roman" w:cs="Times New Roman"/>
          <w:sz w:val="24"/>
          <w:szCs w:val="24"/>
        </w:rPr>
        <w:t>. 2011;66(4):613-618. doi:10.1590/S1807-59322011000400015.</w:t>
      </w:r>
    </w:p>
    <w:p w14:paraId="13F8514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2. </w:t>
      </w:r>
      <w:r w:rsidRPr="00FF137E">
        <w:rPr>
          <w:rFonts w:ascii="Times New Roman" w:hAnsi="Times New Roman" w:cs="Times New Roman"/>
          <w:sz w:val="24"/>
          <w:szCs w:val="24"/>
        </w:rPr>
        <w:tab/>
        <w:t xml:space="preserve">Alzheimer’s Association. 2015 Alzheimer’s disease facts and figures. </w:t>
      </w:r>
      <w:r w:rsidRPr="00FF137E">
        <w:rPr>
          <w:rFonts w:ascii="Times New Roman" w:hAnsi="Times New Roman" w:cs="Times New Roman"/>
          <w:i/>
          <w:iCs/>
          <w:sz w:val="24"/>
          <w:szCs w:val="24"/>
        </w:rPr>
        <w:t>Alzheimers Dement</w:t>
      </w:r>
      <w:r w:rsidRPr="00FF137E">
        <w:rPr>
          <w:rFonts w:ascii="Times New Roman" w:hAnsi="Times New Roman" w:cs="Times New Roman"/>
          <w:sz w:val="24"/>
          <w:szCs w:val="24"/>
        </w:rPr>
        <w:t>. 2015;11(3):332-384. doi:10.1016/j.jalz.2015.02.003.</w:t>
      </w:r>
    </w:p>
    <w:p w14:paraId="385320A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3. </w:t>
      </w:r>
      <w:r w:rsidRPr="00FF137E">
        <w:rPr>
          <w:rFonts w:ascii="Times New Roman" w:hAnsi="Times New Roman" w:cs="Times New Roman"/>
          <w:sz w:val="24"/>
          <w:szCs w:val="24"/>
        </w:rPr>
        <w:tab/>
        <w:t xml:space="preserve">Cerejeira J, Lagarto L, Mukaetova-Ladinska EB. Behavioral and psychological symptoms of dementia. </w:t>
      </w:r>
      <w:r w:rsidRPr="00FF137E">
        <w:rPr>
          <w:rFonts w:ascii="Times New Roman" w:hAnsi="Times New Roman" w:cs="Times New Roman"/>
          <w:i/>
          <w:iCs/>
          <w:sz w:val="24"/>
          <w:szCs w:val="24"/>
        </w:rPr>
        <w:t>Front Neurol</w:t>
      </w:r>
      <w:r w:rsidRPr="00FF137E">
        <w:rPr>
          <w:rFonts w:ascii="Times New Roman" w:hAnsi="Times New Roman" w:cs="Times New Roman"/>
          <w:sz w:val="24"/>
          <w:szCs w:val="24"/>
        </w:rPr>
        <w:t>. 2012;MAY. doi:10.3389/fneur.2012.00073.</w:t>
      </w:r>
    </w:p>
    <w:p w14:paraId="68189D4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4. </w:t>
      </w:r>
      <w:r w:rsidRPr="00FF137E">
        <w:rPr>
          <w:rFonts w:ascii="Times New Roman" w:hAnsi="Times New Roman" w:cs="Times New Roman"/>
          <w:sz w:val="24"/>
          <w:szCs w:val="24"/>
        </w:rPr>
        <w:tab/>
        <w:t xml:space="preserve">Hollingworth P, Hamshere ML, Holmans PA, et al. Increased familial risk and genomewide significant linkage for Alzheimer’s disease with psychosis. </w:t>
      </w:r>
      <w:r w:rsidRPr="00FF137E">
        <w:rPr>
          <w:rFonts w:ascii="Times New Roman" w:hAnsi="Times New Roman" w:cs="Times New Roman"/>
          <w:i/>
          <w:iCs/>
          <w:sz w:val="24"/>
          <w:szCs w:val="24"/>
        </w:rPr>
        <w:t>Am J Med Genet Part B Neuropsychiatr Genet</w:t>
      </w:r>
      <w:r w:rsidRPr="00FF137E">
        <w:rPr>
          <w:rFonts w:ascii="Times New Roman" w:hAnsi="Times New Roman" w:cs="Times New Roman"/>
          <w:sz w:val="24"/>
          <w:szCs w:val="24"/>
        </w:rPr>
        <w:t>. 2007;144(7):841-848. doi:10.1002/ajmg.b.30515.</w:t>
      </w:r>
    </w:p>
    <w:p w14:paraId="13569B3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5. </w:t>
      </w:r>
      <w:r w:rsidRPr="00FF137E">
        <w:rPr>
          <w:rFonts w:ascii="Times New Roman" w:hAnsi="Times New Roman" w:cs="Times New Roman"/>
          <w:sz w:val="24"/>
          <w:szCs w:val="24"/>
        </w:rPr>
        <w:tab/>
        <w:t xml:space="preserve">Holmes C, Smith H, Ganderton R, et al. Psychosis and aggression in Alzheimer’s disease: The effect of dopamine receptor gene variation. </w:t>
      </w:r>
      <w:r w:rsidRPr="00FF137E">
        <w:rPr>
          <w:rFonts w:ascii="Times New Roman" w:hAnsi="Times New Roman" w:cs="Times New Roman"/>
          <w:i/>
          <w:iCs/>
          <w:sz w:val="24"/>
          <w:szCs w:val="24"/>
        </w:rPr>
        <w:t>J Neurol Neurosurg Psychiatry</w:t>
      </w:r>
      <w:r w:rsidRPr="00FF137E">
        <w:rPr>
          <w:rFonts w:ascii="Times New Roman" w:hAnsi="Times New Roman" w:cs="Times New Roman"/>
          <w:sz w:val="24"/>
          <w:szCs w:val="24"/>
        </w:rPr>
        <w:t>. 2001;71(6):777-779. doi:10.1136/jnnp.71.6.777.</w:t>
      </w:r>
    </w:p>
    <w:p w14:paraId="7C8E42F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6. </w:t>
      </w:r>
      <w:r w:rsidRPr="00FF137E">
        <w:rPr>
          <w:rFonts w:ascii="Times New Roman" w:hAnsi="Times New Roman" w:cs="Times New Roman"/>
          <w:sz w:val="24"/>
          <w:szCs w:val="24"/>
        </w:rPr>
        <w:tab/>
        <w:t xml:space="preserve">Craig D, Hart DJ, Carson R, McIlroy SP, Passmore AP. Allelic variation at the A218C tryptophan hydroxylase polymorphism influences agitation and aggression in Alzheimer’s disease. </w:t>
      </w:r>
      <w:r w:rsidRPr="00FF137E">
        <w:rPr>
          <w:rFonts w:ascii="Times New Roman" w:hAnsi="Times New Roman" w:cs="Times New Roman"/>
          <w:i/>
          <w:iCs/>
          <w:sz w:val="24"/>
          <w:szCs w:val="24"/>
        </w:rPr>
        <w:t>Neurosci Lett</w:t>
      </w:r>
      <w:r w:rsidRPr="00FF137E">
        <w:rPr>
          <w:rFonts w:ascii="Times New Roman" w:hAnsi="Times New Roman" w:cs="Times New Roman"/>
          <w:sz w:val="24"/>
          <w:szCs w:val="24"/>
        </w:rPr>
        <w:t xml:space="preserve">. 2004;363(3):199-202. </w:t>
      </w:r>
      <w:r w:rsidRPr="00FF137E">
        <w:rPr>
          <w:rFonts w:ascii="Times New Roman" w:hAnsi="Times New Roman" w:cs="Times New Roman"/>
          <w:sz w:val="24"/>
          <w:szCs w:val="24"/>
        </w:rPr>
        <w:lastRenderedPageBreak/>
        <w:t>doi:10.1016/j.neulet.2004.02.054.</w:t>
      </w:r>
    </w:p>
    <w:p w14:paraId="78AB9C0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7. </w:t>
      </w:r>
      <w:r w:rsidRPr="00FF137E">
        <w:rPr>
          <w:rFonts w:ascii="Times New Roman" w:hAnsi="Times New Roman" w:cs="Times New Roman"/>
          <w:sz w:val="24"/>
          <w:szCs w:val="24"/>
        </w:rPr>
        <w:tab/>
        <w:t xml:space="preserve">Ueki A, Ueno H, Sato N, Shinjo H, Morita Y. Serotonin transporter gene polymorphism and BPSD in mild Alzheimer’s disease. </w:t>
      </w:r>
      <w:r w:rsidRPr="00FF137E">
        <w:rPr>
          <w:rFonts w:ascii="Times New Roman" w:hAnsi="Times New Roman" w:cs="Times New Roman"/>
          <w:i/>
          <w:iCs/>
          <w:sz w:val="24"/>
          <w:szCs w:val="24"/>
        </w:rPr>
        <w:t>J Alzheimer’s Dis</w:t>
      </w:r>
      <w:r w:rsidRPr="00FF137E">
        <w:rPr>
          <w:rFonts w:ascii="Times New Roman" w:hAnsi="Times New Roman" w:cs="Times New Roman"/>
          <w:sz w:val="24"/>
          <w:szCs w:val="24"/>
        </w:rPr>
        <w:t>. 2007;12(3):245-253. doi:10.3233/JAD-2007-12306.</w:t>
      </w:r>
    </w:p>
    <w:p w14:paraId="6A8C948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8. </w:t>
      </w:r>
      <w:r w:rsidRPr="00FF137E">
        <w:rPr>
          <w:rFonts w:ascii="Times New Roman" w:hAnsi="Times New Roman" w:cs="Times New Roman"/>
          <w:sz w:val="24"/>
          <w:szCs w:val="24"/>
        </w:rPr>
        <w:tab/>
        <w:t xml:space="preserve">Minger SL, Esiri MM, McDonald B, et al. Cholinergic deficits contribute to behavioral disturbance in patients with dementia. </w:t>
      </w:r>
      <w:r w:rsidRPr="00FF137E">
        <w:rPr>
          <w:rFonts w:ascii="Times New Roman" w:hAnsi="Times New Roman" w:cs="Times New Roman"/>
          <w:i/>
          <w:iCs/>
          <w:sz w:val="24"/>
          <w:szCs w:val="24"/>
        </w:rPr>
        <w:t>Neurology</w:t>
      </w:r>
      <w:r w:rsidRPr="00FF137E">
        <w:rPr>
          <w:rFonts w:ascii="Times New Roman" w:hAnsi="Times New Roman" w:cs="Times New Roman"/>
          <w:sz w:val="24"/>
          <w:szCs w:val="24"/>
        </w:rPr>
        <w:t>. 2000;55(10):1460-1467. doi:10.1212/WNL.55.10.1460.</w:t>
      </w:r>
    </w:p>
    <w:p w14:paraId="2E2AC18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49. </w:t>
      </w:r>
      <w:r w:rsidRPr="00FF137E">
        <w:rPr>
          <w:rFonts w:ascii="Times New Roman" w:hAnsi="Times New Roman" w:cs="Times New Roman"/>
          <w:sz w:val="24"/>
          <w:szCs w:val="24"/>
        </w:rPr>
        <w:tab/>
        <w:t xml:space="preserve">Engelborghs S, Vloeberghs E, Le Bastard N, et al. The dopaminergic neurotransmitter system is associated with aggression and agitation in frontotemporal dementia. </w:t>
      </w:r>
      <w:r w:rsidRPr="00FF137E">
        <w:rPr>
          <w:rFonts w:ascii="Times New Roman" w:hAnsi="Times New Roman" w:cs="Times New Roman"/>
          <w:i/>
          <w:iCs/>
          <w:sz w:val="24"/>
          <w:szCs w:val="24"/>
        </w:rPr>
        <w:t>Neurochem Int</w:t>
      </w:r>
      <w:r w:rsidRPr="00FF137E">
        <w:rPr>
          <w:rFonts w:ascii="Times New Roman" w:hAnsi="Times New Roman" w:cs="Times New Roman"/>
          <w:sz w:val="24"/>
          <w:szCs w:val="24"/>
        </w:rPr>
        <w:t>. 2008;52(6):1052-1060. doi:10.1016/j.neuint.2007.10.018.</w:t>
      </w:r>
    </w:p>
    <w:p w14:paraId="394E502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0. </w:t>
      </w:r>
      <w:r w:rsidRPr="00FF137E">
        <w:rPr>
          <w:rFonts w:ascii="Times New Roman" w:hAnsi="Times New Roman" w:cs="Times New Roman"/>
          <w:sz w:val="24"/>
          <w:szCs w:val="24"/>
        </w:rPr>
        <w:tab/>
        <w:t xml:space="preserve">Zubenko GS, Moossy J, Martinez AJ, et al. Neuropathologic and Neurochemical Correlates of Psychosis in Primary Dementia. </w:t>
      </w:r>
      <w:r w:rsidRPr="00FF137E">
        <w:rPr>
          <w:rFonts w:ascii="Times New Roman" w:hAnsi="Times New Roman" w:cs="Times New Roman"/>
          <w:i/>
          <w:iCs/>
          <w:sz w:val="24"/>
          <w:szCs w:val="24"/>
        </w:rPr>
        <w:t>Arch Neurol</w:t>
      </w:r>
      <w:r w:rsidRPr="00FF137E">
        <w:rPr>
          <w:rFonts w:ascii="Times New Roman" w:hAnsi="Times New Roman" w:cs="Times New Roman"/>
          <w:sz w:val="24"/>
          <w:szCs w:val="24"/>
        </w:rPr>
        <w:t>. 1991;48(6):619-624. doi:10.1001/archneur.1991.00530180075020.</w:t>
      </w:r>
    </w:p>
    <w:p w14:paraId="0C64A27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1. </w:t>
      </w:r>
      <w:r w:rsidRPr="00FF137E">
        <w:rPr>
          <w:rFonts w:ascii="Times New Roman" w:hAnsi="Times New Roman" w:cs="Times New Roman"/>
          <w:sz w:val="24"/>
          <w:szCs w:val="24"/>
        </w:rPr>
        <w:tab/>
        <w:t xml:space="preserve">Gil-Bea FJ, Aisa B, Solomon A, et al. HPA axis dysregulation associated to apolipoprotein E4 genotype in Alzheimer’s disease. </w:t>
      </w:r>
      <w:r w:rsidRPr="00FF137E">
        <w:rPr>
          <w:rFonts w:ascii="Times New Roman" w:hAnsi="Times New Roman" w:cs="Times New Roman"/>
          <w:i/>
          <w:iCs/>
          <w:sz w:val="24"/>
          <w:szCs w:val="24"/>
        </w:rPr>
        <w:t>J Alzheimer’s Dis</w:t>
      </w:r>
      <w:r w:rsidRPr="00FF137E">
        <w:rPr>
          <w:rFonts w:ascii="Times New Roman" w:hAnsi="Times New Roman" w:cs="Times New Roman"/>
          <w:sz w:val="24"/>
          <w:szCs w:val="24"/>
        </w:rPr>
        <w:t>. 2010;22(3):829-838. doi:10.3233/JAD-2010-100663.</w:t>
      </w:r>
    </w:p>
    <w:p w14:paraId="0BB848C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2. </w:t>
      </w:r>
      <w:r w:rsidRPr="00FF137E">
        <w:rPr>
          <w:rFonts w:ascii="Times New Roman" w:hAnsi="Times New Roman" w:cs="Times New Roman"/>
          <w:sz w:val="24"/>
          <w:szCs w:val="24"/>
        </w:rPr>
        <w:tab/>
        <w:t xml:space="preserve">Nation DA, Hong S, Jak AJ, et al. Stress, exercise, and Alzheimer’s disease: A neurovascular pathway. </w:t>
      </w:r>
      <w:r w:rsidRPr="00FF137E">
        <w:rPr>
          <w:rFonts w:ascii="Times New Roman" w:hAnsi="Times New Roman" w:cs="Times New Roman"/>
          <w:i/>
          <w:iCs/>
          <w:sz w:val="24"/>
          <w:szCs w:val="24"/>
        </w:rPr>
        <w:t>Med Hypotheses</w:t>
      </w:r>
      <w:r w:rsidRPr="00FF137E">
        <w:rPr>
          <w:rFonts w:ascii="Times New Roman" w:hAnsi="Times New Roman" w:cs="Times New Roman"/>
          <w:sz w:val="24"/>
          <w:szCs w:val="24"/>
        </w:rPr>
        <w:t>. 2011;76(6):847-854. doi:10.1016/j.mehy.2011.02.034.</w:t>
      </w:r>
    </w:p>
    <w:p w14:paraId="37CBD21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3. </w:t>
      </w:r>
      <w:r w:rsidRPr="00FF137E">
        <w:rPr>
          <w:rFonts w:ascii="Times New Roman" w:hAnsi="Times New Roman" w:cs="Times New Roman"/>
          <w:sz w:val="24"/>
          <w:szCs w:val="24"/>
        </w:rPr>
        <w:tab/>
        <w:t xml:space="preserve">Du X, Pang TY. Is dysregulation of the HPA-axis a core pathophysiology mediating co-morbid depression in neurodegenerative diseases? </w:t>
      </w:r>
      <w:r w:rsidRPr="00FF137E">
        <w:rPr>
          <w:rFonts w:ascii="Times New Roman" w:hAnsi="Times New Roman" w:cs="Times New Roman"/>
          <w:i/>
          <w:iCs/>
          <w:sz w:val="24"/>
          <w:szCs w:val="24"/>
        </w:rPr>
        <w:t>Front Psychiatry</w:t>
      </w:r>
      <w:r w:rsidRPr="00FF137E">
        <w:rPr>
          <w:rFonts w:ascii="Times New Roman" w:hAnsi="Times New Roman" w:cs="Times New Roman"/>
          <w:sz w:val="24"/>
          <w:szCs w:val="24"/>
        </w:rPr>
        <w:t>. 2015;6(MAR). doi:10.3389/fpsyt.2015.00032.</w:t>
      </w:r>
    </w:p>
    <w:p w14:paraId="21472B6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4. </w:t>
      </w:r>
      <w:r w:rsidRPr="00FF137E">
        <w:rPr>
          <w:rFonts w:ascii="Times New Roman" w:hAnsi="Times New Roman" w:cs="Times New Roman"/>
          <w:sz w:val="24"/>
          <w:szCs w:val="24"/>
        </w:rPr>
        <w:tab/>
        <w:t xml:space="preserve">Takeda S, Sato N, Morishita R. Systemic inflammation, blood-brain barrier vulnerability and cognitive/non-cognitive symptoms in Alzheimer disease: relevance to pathogenesis and therapy. </w:t>
      </w:r>
      <w:r w:rsidRPr="00FF137E">
        <w:rPr>
          <w:rFonts w:ascii="Times New Roman" w:hAnsi="Times New Roman" w:cs="Times New Roman"/>
          <w:i/>
          <w:iCs/>
          <w:sz w:val="24"/>
          <w:szCs w:val="24"/>
        </w:rPr>
        <w:t>Front Aging Neurosci</w:t>
      </w:r>
      <w:r w:rsidRPr="00FF137E">
        <w:rPr>
          <w:rFonts w:ascii="Times New Roman" w:hAnsi="Times New Roman" w:cs="Times New Roman"/>
          <w:sz w:val="24"/>
          <w:szCs w:val="24"/>
        </w:rPr>
        <w:t xml:space="preserve">. 2014;6(7):171. </w:t>
      </w:r>
      <w:r w:rsidRPr="00FF137E">
        <w:rPr>
          <w:rFonts w:ascii="Times New Roman" w:hAnsi="Times New Roman" w:cs="Times New Roman"/>
          <w:sz w:val="24"/>
          <w:szCs w:val="24"/>
        </w:rPr>
        <w:lastRenderedPageBreak/>
        <w:t>doi:10.3389/fnagi.2014.00171.</w:t>
      </w:r>
    </w:p>
    <w:p w14:paraId="4259A62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5. </w:t>
      </w:r>
      <w:r w:rsidRPr="00FF137E">
        <w:rPr>
          <w:rFonts w:ascii="Times New Roman" w:hAnsi="Times New Roman" w:cs="Times New Roman"/>
          <w:sz w:val="24"/>
          <w:szCs w:val="24"/>
        </w:rPr>
        <w:tab/>
        <w:t xml:space="preserve">Matsuoka T, Narumoto J, Shibata K, et al. Insular hypoperfusion correlates with the severity of delusions in individuals with alzheimer’s disease. </w:t>
      </w:r>
      <w:r w:rsidRPr="00FF137E">
        <w:rPr>
          <w:rFonts w:ascii="Times New Roman" w:hAnsi="Times New Roman" w:cs="Times New Roman"/>
          <w:i/>
          <w:iCs/>
          <w:sz w:val="24"/>
          <w:szCs w:val="24"/>
        </w:rPr>
        <w:t>Dement Geriatr Cogn Disord</w:t>
      </w:r>
      <w:r w:rsidRPr="00FF137E">
        <w:rPr>
          <w:rFonts w:ascii="Times New Roman" w:hAnsi="Times New Roman" w:cs="Times New Roman"/>
          <w:sz w:val="24"/>
          <w:szCs w:val="24"/>
        </w:rPr>
        <w:t>. 2010;29(4):287-293. doi:10.1159/000295115.</w:t>
      </w:r>
    </w:p>
    <w:p w14:paraId="0446F5F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6. </w:t>
      </w:r>
      <w:r w:rsidRPr="00FF137E">
        <w:rPr>
          <w:rFonts w:ascii="Times New Roman" w:hAnsi="Times New Roman" w:cs="Times New Roman"/>
          <w:sz w:val="24"/>
          <w:szCs w:val="24"/>
        </w:rPr>
        <w:tab/>
        <w:t xml:space="preserve">Benoit M, Clairet S, Koulibaly PM, Darcourt J, Robert PH. Brain perfusion correlates of the Apathy Inventory dimensions of Alzheimer’s disease.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04;19(9):864-869. doi:10.1002/gps.1163.</w:t>
      </w:r>
    </w:p>
    <w:p w14:paraId="3155C9A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7. </w:t>
      </w:r>
      <w:r w:rsidRPr="00FF137E">
        <w:rPr>
          <w:rFonts w:ascii="Times New Roman" w:hAnsi="Times New Roman" w:cs="Times New Roman"/>
          <w:sz w:val="24"/>
          <w:szCs w:val="24"/>
        </w:rPr>
        <w:tab/>
        <w:t xml:space="preserve">Zheng X, Takatsu S, Ishikawa R, Hasegawa H. Moderate intensity, exercise-induced catecholamine release in the preoptic area and anterior hypothalamus in rats is enhanced in a warm environment. </w:t>
      </w:r>
      <w:r w:rsidRPr="00FF137E">
        <w:rPr>
          <w:rFonts w:ascii="Times New Roman" w:hAnsi="Times New Roman" w:cs="Times New Roman"/>
          <w:i/>
          <w:iCs/>
          <w:sz w:val="24"/>
          <w:szCs w:val="24"/>
        </w:rPr>
        <w:t>J Therm Biol</w:t>
      </w:r>
      <w:r w:rsidRPr="00FF137E">
        <w:rPr>
          <w:rFonts w:ascii="Times New Roman" w:hAnsi="Times New Roman" w:cs="Times New Roman"/>
          <w:sz w:val="24"/>
          <w:szCs w:val="24"/>
        </w:rPr>
        <w:t>. 2018;71:123-127. doi:10.1016/j.jtherbio.2017.11.003.</w:t>
      </w:r>
    </w:p>
    <w:p w14:paraId="432536B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8. </w:t>
      </w:r>
      <w:r w:rsidRPr="00FF137E">
        <w:rPr>
          <w:rFonts w:ascii="Times New Roman" w:hAnsi="Times New Roman" w:cs="Times New Roman"/>
          <w:sz w:val="24"/>
          <w:szCs w:val="24"/>
        </w:rPr>
        <w:tab/>
        <w:t xml:space="preserve">Garcia C, Chen MJ, Garza AA, Cotman CW, Russo-Neustadt A. The influence of specific noradrenergic and serotonergic lesions on the expression of hippocampal brain-derived neurotrophic factor transcripts following voluntary physical activity. </w:t>
      </w:r>
      <w:r w:rsidRPr="00FF137E">
        <w:rPr>
          <w:rFonts w:ascii="Times New Roman" w:hAnsi="Times New Roman" w:cs="Times New Roman"/>
          <w:i/>
          <w:iCs/>
          <w:sz w:val="24"/>
          <w:szCs w:val="24"/>
        </w:rPr>
        <w:t>Neuroscience</w:t>
      </w:r>
      <w:r w:rsidRPr="00FF137E">
        <w:rPr>
          <w:rFonts w:ascii="Times New Roman" w:hAnsi="Times New Roman" w:cs="Times New Roman"/>
          <w:sz w:val="24"/>
          <w:szCs w:val="24"/>
        </w:rPr>
        <w:t>. 2003;119(3):721-732. doi:10.1016/S0306-4522(03)00192-1.</w:t>
      </w:r>
    </w:p>
    <w:p w14:paraId="05B04B9F"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59. </w:t>
      </w:r>
      <w:r w:rsidRPr="00FF137E">
        <w:rPr>
          <w:rFonts w:ascii="Times New Roman" w:hAnsi="Times New Roman" w:cs="Times New Roman"/>
          <w:sz w:val="24"/>
          <w:szCs w:val="24"/>
        </w:rPr>
        <w:tab/>
        <w:t xml:space="preserve">Ma Q. Beneficial effects of moderate voluntary physical exercise and its biological mechanisms on brain health. </w:t>
      </w:r>
      <w:r w:rsidRPr="00FF137E">
        <w:rPr>
          <w:rFonts w:ascii="Times New Roman" w:hAnsi="Times New Roman" w:cs="Times New Roman"/>
          <w:i/>
          <w:iCs/>
          <w:sz w:val="24"/>
          <w:szCs w:val="24"/>
        </w:rPr>
        <w:t>Neurosci Bull</w:t>
      </w:r>
      <w:r w:rsidRPr="00FF137E">
        <w:rPr>
          <w:rFonts w:ascii="Times New Roman" w:hAnsi="Times New Roman" w:cs="Times New Roman"/>
          <w:sz w:val="24"/>
          <w:szCs w:val="24"/>
        </w:rPr>
        <w:t>. 2008;24(4):265-270. doi:10.1007/s12264-008-0402-1.</w:t>
      </w:r>
    </w:p>
    <w:p w14:paraId="5751B70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0. </w:t>
      </w:r>
      <w:r w:rsidRPr="00FF137E">
        <w:rPr>
          <w:rFonts w:ascii="Times New Roman" w:hAnsi="Times New Roman" w:cs="Times New Roman"/>
          <w:sz w:val="24"/>
          <w:szCs w:val="24"/>
        </w:rPr>
        <w:tab/>
        <w:t xml:space="preserve">Rodríguez JJ, Noristani HN, Verkhratsky A. The serotonergic system in ageing and Alzheimer’s disease. </w:t>
      </w:r>
      <w:r w:rsidRPr="00FF137E">
        <w:rPr>
          <w:rFonts w:ascii="Times New Roman" w:hAnsi="Times New Roman" w:cs="Times New Roman"/>
          <w:i/>
          <w:iCs/>
          <w:sz w:val="24"/>
          <w:szCs w:val="24"/>
        </w:rPr>
        <w:t>Prog Neurobiol</w:t>
      </w:r>
      <w:r w:rsidRPr="00FF137E">
        <w:rPr>
          <w:rFonts w:ascii="Times New Roman" w:hAnsi="Times New Roman" w:cs="Times New Roman"/>
          <w:sz w:val="24"/>
          <w:szCs w:val="24"/>
        </w:rPr>
        <w:t>. 2012;99(1):15-41. doi:10.1016/j.pneurobio.2012.06.010.</w:t>
      </w:r>
    </w:p>
    <w:p w14:paraId="74E75E1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1. </w:t>
      </w:r>
      <w:r w:rsidRPr="00FF137E">
        <w:rPr>
          <w:rFonts w:ascii="Times New Roman" w:hAnsi="Times New Roman" w:cs="Times New Roman"/>
          <w:sz w:val="24"/>
          <w:szCs w:val="24"/>
        </w:rPr>
        <w:tab/>
        <w:t xml:space="preserve">Siddique H, Hynan LS, Weiner MF. Effect of a serotonin reuptake inhibitor on irritability, apathy, and psychotic symptoms in patients with Alzheimer’s disease. </w:t>
      </w:r>
      <w:r w:rsidRPr="00FF137E">
        <w:rPr>
          <w:rFonts w:ascii="Times New Roman" w:hAnsi="Times New Roman" w:cs="Times New Roman"/>
          <w:i/>
          <w:iCs/>
          <w:sz w:val="24"/>
          <w:szCs w:val="24"/>
        </w:rPr>
        <w:t>J Clin Psychiatry</w:t>
      </w:r>
      <w:r w:rsidRPr="00FF137E">
        <w:rPr>
          <w:rFonts w:ascii="Times New Roman" w:hAnsi="Times New Roman" w:cs="Times New Roman"/>
          <w:sz w:val="24"/>
          <w:szCs w:val="24"/>
        </w:rPr>
        <w:t>. 2009;70(6):915-918. doi:10.4088/JCP.08m04828.</w:t>
      </w:r>
    </w:p>
    <w:p w14:paraId="6B1143F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2. </w:t>
      </w:r>
      <w:r w:rsidRPr="00FF137E">
        <w:rPr>
          <w:rFonts w:ascii="Times New Roman" w:hAnsi="Times New Roman" w:cs="Times New Roman"/>
          <w:sz w:val="24"/>
          <w:szCs w:val="24"/>
        </w:rPr>
        <w:tab/>
        <w:t xml:space="preserve">Tortosa-Martínez J, Clow A. Does physical activity reduce risk for Alzheimer’s disease </w:t>
      </w:r>
      <w:r w:rsidRPr="00FF137E">
        <w:rPr>
          <w:rFonts w:ascii="Times New Roman" w:hAnsi="Times New Roman" w:cs="Times New Roman"/>
          <w:sz w:val="24"/>
          <w:szCs w:val="24"/>
        </w:rPr>
        <w:lastRenderedPageBreak/>
        <w:t xml:space="preserve">through interaction with the stress neuroendocrine system? </w:t>
      </w:r>
      <w:r w:rsidRPr="00FF137E">
        <w:rPr>
          <w:rFonts w:ascii="Times New Roman" w:hAnsi="Times New Roman" w:cs="Times New Roman"/>
          <w:i/>
          <w:iCs/>
          <w:sz w:val="24"/>
          <w:szCs w:val="24"/>
        </w:rPr>
        <w:t>Stress</w:t>
      </w:r>
      <w:r w:rsidRPr="00FF137E">
        <w:rPr>
          <w:rFonts w:ascii="Times New Roman" w:hAnsi="Times New Roman" w:cs="Times New Roman"/>
          <w:sz w:val="24"/>
          <w:szCs w:val="24"/>
        </w:rPr>
        <w:t>. 2012;15(3):243-261. doi:10.3109/10253890.2011.629323.</w:t>
      </w:r>
    </w:p>
    <w:p w14:paraId="106929C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lang w:val="it-IT"/>
        </w:rPr>
      </w:pPr>
      <w:r w:rsidRPr="00FF137E">
        <w:rPr>
          <w:rFonts w:ascii="Times New Roman" w:hAnsi="Times New Roman" w:cs="Times New Roman"/>
          <w:sz w:val="24"/>
          <w:szCs w:val="24"/>
        </w:rPr>
        <w:t xml:space="preserve">63. </w:t>
      </w:r>
      <w:r w:rsidRPr="00FF137E">
        <w:rPr>
          <w:rFonts w:ascii="Times New Roman" w:hAnsi="Times New Roman" w:cs="Times New Roman"/>
          <w:sz w:val="24"/>
          <w:szCs w:val="24"/>
        </w:rPr>
        <w:tab/>
        <w:t xml:space="preserve">Lapmanee S, Charoenphandhu J, Teerapornpuntakit J, Krishnamra N, Charoenphandhu N. Agomelatine, venlafaxine, and running exercise effectively prevent anxiety- and depression-like behaviors and memory impairment in restraint stressed rats. </w:t>
      </w:r>
      <w:r w:rsidRPr="00FF137E">
        <w:rPr>
          <w:rFonts w:ascii="Times New Roman" w:hAnsi="Times New Roman" w:cs="Times New Roman"/>
          <w:i/>
          <w:iCs/>
          <w:sz w:val="24"/>
          <w:szCs w:val="24"/>
          <w:lang w:val="it-IT"/>
        </w:rPr>
        <w:t>PLoS One</w:t>
      </w:r>
      <w:r w:rsidRPr="00FF137E">
        <w:rPr>
          <w:rFonts w:ascii="Times New Roman" w:hAnsi="Times New Roman" w:cs="Times New Roman"/>
          <w:sz w:val="24"/>
          <w:szCs w:val="24"/>
          <w:lang w:val="it-IT"/>
        </w:rPr>
        <w:t>. 2017;12(11). doi:10.1371/journal.pone.0187671.</w:t>
      </w:r>
    </w:p>
    <w:p w14:paraId="2D74A96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lang w:val="it-IT"/>
        </w:rPr>
        <w:t xml:space="preserve">64. </w:t>
      </w:r>
      <w:r w:rsidRPr="00FF137E">
        <w:rPr>
          <w:rFonts w:ascii="Times New Roman" w:hAnsi="Times New Roman" w:cs="Times New Roman"/>
          <w:sz w:val="24"/>
          <w:szCs w:val="24"/>
          <w:lang w:val="it-IT"/>
        </w:rPr>
        <w:tab/>
        <w:t xml:space="preserve">Garza AA, Ha TG, Garcia C, Chen MJ, Russo-Neustadt AA. </w:t>
      </w:r>
      <w:r w:rsidRPr="00FF137E">
        <w:rPr>
          <w:rFonts w:ascii="Times New Roman" w:hAnsi="Times New Roman" w:cs="Times New Roman"/>
          <w:sz w:val="24"/>
          <w:szCs w:val="24"/>
        </w:rPr>
        <w:t xml:space="preserve">Exercise, antidepressant treatment, and BDNF mRNA expression in the aging brain. </w:t>
      </w:r>
      <w:r w:rsidRPr="00FF137E">
        <w:rPr>
          <w:rFonts w:ascii="Times New Roman" w:hAnsi="Times New Roman" w:cs="Times New Roman"/>
          <w:i/>
          <w:iCs/>
          <w:sz w:val="24"/>
          <w:szCs w:val="24"/>
        </w:rPr>
        <w:t>Pharmacol Biochem Behav</w:t>
      </w:r>
      <w:r w:rsidRPr="00FF137E">
        <w:rPr>
          <w:rFonts w:ascii="Times New Roman" w:hAnsi="Times New Roman" w:cs="Times New Roman"/>
          <w:sz w:val="24"/>
          <w:szCs w:val="24"/>
        </w:rPr>
        <w:t>. 2004;77(2):209-220. doi:10.1016/j.pbb.2003.10.020.</w:t>
      </w:r>
    </w:p>
    <w:p w14:paraId="6F93ED1F"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lang w:val="it-IT"/>
        </w:rPr>
      </w:pPr>
      <w:r w:rsidRPr="00FF137E">
        <w:rPr>
          <w:rFonts w:ascii="Times New Roman" w:hAnsi="Times New Roman" w:cs="Times New Roman"/>
          <w:sz w:val="24"/>
          <w:szCs w:val="24"/>
        </w:rPr>
        <w:t xml:space="preserve">65. </w:t>
      </w:r>
      <w:r w:rsidRPr="00FF137E">
        <w:rPr>
          <w:rFonts w:ascii="Times New Roman" w:hAnsi="Times New Roman" w:cs="Times New Roman"/>
          <w:sz w:val="24"/>
          <w:szCs w:val="24"/>
        </w:rPr>
        <w:tab/>
        <w:t xml:space="preserve">Cotman CW, Berchtold NC. Exercise: A behavioral intervention to enhance brain health and plasticity. </w:t>
      </w:r>
      <w:r w:rsidRPr="00FF137E">
        <w:rPr>
          <w:rFonts w:ascii="Times New Roman" w:hAnsi="Times New Roman" w:cs="Times New Roman"/>
          <w:i/>
          <w:iCs/>
          <w:sz w:val="24"/>
          <w:szCs w:val="24"/>
          <w:lang w:val="it-IT"/>
        </w:rPr>
        <w:t>Trends Neurosci</w:t>
      </w:r>
      <w:r w:rsidRPr="00FF137E">
        <w:rPr>
          <w:rFonts w:ascii="Times New Roman" w:hAnsi="Times New Roman" w:cs="Times New Roman"/>
          <w:sz w:val="24"/>
          <w:szCs w:val="24"/>
          <w:lang w:val="it-IT"/>
        </w:rPr>
        <w:t>. 2002;25(6):295-301. doi:10.1016/S0166-2236(02)02143-4.</w:t>
      </w:r>
    </w:p>
    <w:p w14:paraId="18FC9F2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lang w:val="it-IT"/>
        </w:rPr>
        <w:t xml:space="preserve">66. </w:t>
      </w:r>
      <w:r w:rsidRPr="00FF137E">
        <w:rPr>
          <w:rFonts w:ascii="Times New Roman" w:hAnsi="Times New Roman" w:cs="Times New Roman"/>
          <w:sz w:val="24"/>
          <w:szCs w:val="24"/>
          <w:lang w:val="it-IT"/>
        </w:rPr>
        <w:tab/>
        <w:t xml:space="preserve">García-Mesa Y, Pareja-Galeano H, Bonet-Costa V, et al. </w:t>
      </w:r>
      <w:r w:rsidRPr="00FF137E">
        <w:rPr>
          <w:rFonts w:ascii="Times New Roman" w:hAnsi="Times New Roman" w:cs="Times New Roman"/>
          <w:sz w:val="24"/>
          <w:szCs w:val="24"/>
        </w:rPr>
        <w:t xml:space="preserve">Physical exercise neuroprotects ovariectomized 3xTg-AD mice through BDNF mechanisms. </w:t>
      </w:r>
      <w:r w:rsidRPr="00FF137E">
        <w:rPr>
          <w:rFonts w:ascii="Times New Roman" w:hAnsi="Times New Roman" w:cs="Times New Roman"/>
          <w:i/>
          <w:iCs/>
          <w:sz w:val="24"/>
          <w:szCs w:val="24"/>
        </w:rPr>
        <w:t>Psychoneuroendocrinology</w:t>
      </w:r>
      <w:r w:rsidRPr="00FF137E">
        <w:rPr>
          <w:rFonts w:ascii="Times New Roman" w:hAnsi="Times New Roman" w:cs="Times New Roman"/>
          <w:sz w:val="24"/>
          <w:szCs w:val="24"/>
        </w:rPr>
        <w:t>. 2014;45:154-166. doi:10.1016/j.psyneuen.2014.03.021.</w:t>
      </w:r>
    </w:p>
    <w:p w14:paraId="2E72230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7. </w:t>
      </w:r>
      <w:r w:rsidRPr="00FF137E">
        <w:rPr>
          <w:rFonts w:ascii="Times New Roman" w:hAnsi="Times New Roman" w:cs="Times New Roman"/>
          <w:sz w:val="24"/>
          <w:szCs w:val="24"/>
        </w:rPr>
        <w:tab/>
        <w:t xml:space="preserve">Pérez CA, Cancela Carral JM. Benefits of Physical Exercise for Older Adults With Alzheimer’s Disease. </w:t>
      </w:r>
      <w:r w:rsidRPr="00FF137E">
        <w:rPr>
          <w:rFonts w:ascii="Times New Roman" w:hAnsi="Times New Roman" w:cs="Times New Roman"/>
          <w:i/>
          <w:iCs/>
          <w:sz w:val="24"/>
          <w:szCs w:val="24"/>
        </w:rPr>
        <w:t>Geriatr Nurs (Minneap)</w:t>
      </w:r>
      <w:r w:rsidRPr="00FF137E">
        <w:rPr>
          <w:rFonts w:ascii="Times New Roman" w:hAnsi="Times New Roman" w:cs="Times New Roman"/>
          <w:sz w:val="24"/>
          <w:szCs w:val="24"/>
        </w:rPr>
        <w:t>. 2008;29(6):384-391. doi:10.1016/j.gerinurse.2007.12.002.</w:t>
      </w:r>
    </w:p>
    <w:p w14:paraId="6BB6ECE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8. </w:t>
      </w:r>
      <w:r w:rsidRPr="00FF137E">
        <w:rPr>
          <w:rFonts w:ascii="Times New Roman" w:hAnsi="Times New Roman" w:cs="Times New Roman"/>
          <w:sz w:val="24"/>
          <w:szCs w:val="24"/>
        </w:rPr>
        <w:tab/>
        <w:t xml:space="preserve">D’Amelio M, Puglisi-Allegra S, Mercuri N. The role of dopaminergic midbrain in Alzheimer’s disease: Translating basic science into clinical practice. </w:t>
      </w:r>
      <w:r w:rsidRPr="00FF137E">
        <w:rPr>
          <w:rFonts w:ascii="Times New Roman" w:hAnsi="Times New Roman" w:cs="Times New Roman"/>
          <w:i/>
          <w:iCs/>
          <w:sz w:val="24"/>
          <w:szCs w:val="24"/>
        </w:rPr>
        <w:t>Pharmacol Res</w:t>
      </w:r>
      <w:r w:rsidRPr="00FF137E">
        <w:rPr>
          <w:rFonts w:ascii="Times New Roman" w:hAnsi="Times New Roman" w:cs="Times New Roman"/>
          <w:sz w:val="24"/>
          <w:szCs w:val="24"/>
        </w:rPr>
        <w:t>. January 2018. doi:10.1016/j.phrs.2018.01.016.</w:t>
      </w:r>
    </w:p>
    <w:p w14:paraId="63AA610F"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69. </w:t>
      </w:r>
      <w:r w:rsidRPr="00FF137E">
        <w:rPr>
          <w:rFonts w:ascii="Times New Roman" w:hAnsi="Times New Roman" w:cs="Times New Roman"/>
          <w:sz w:val="24"/>
          <w:szCs w:val="24"/>
        </w:rPr>
        <w:tab/>
        <w:t xml:space="preserve">Herrmann N, Rothenburg LS, Black SE, et al. Methylphenidate for the treatment of apathy in alzheimer disease: Prediction of response using dextroamphetamine challenge. </w:t>
      </w:r>
      <w:r w:rsidRPr="00FF137E">
        <w:rPr>
          <w:rFonts w:ascii="Times New Roman" w:hAnsi="Times New Roman" w:cs="Times New Roman"/>
          <w:i/>
          <w:iCs/>
          <w:sz w:val="24"/>
          <w:szCs w:val="24"/>
        </w:rPr>
        <w:t>J Clin Psychopharmacol</w:t>
      </w:r>
      <w:r w:rsidRPr="00FF137E">
        <w:rPr>
          <w:rFonts w:ascii="Times New Roman" w:hAnsi="Times New Roman" w:cs="Times New Roman"/>
          <w:sz w:val="24"/>
          <w:szCs w:val="24"/>
        </w:rPr>
        <w:t>. 2008;28(3):296-301. doi:10.1097/JCP.0b013e318172b479.</w:t>
      </w:r>
    </w:p>
    <w:p w14:paraId="1A5A56E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lastRenderedPageBreak/>
        <w:t xml:space="preserve">70. </w:t>
      </w:r>
      <w:r w:rsidRPr="00FF137E">
        <w:rPr>
          <w:rFonts w:ascii="Times New Roman" w:hAnsi="Times New Roman" w:cs="Times New Roman"/>
          <w:sz w:val="24"/>
          <w:szCs w:val="24"/>
        </w:rPr>
        <w:tab/>
        <w:t xml:space="preserve">Miller LJ. The use of cognitive enhancers in behavioral disturbances of Alzheimer’s disease. </w:t>
      </w:r>
      <w:r w:rsidRPr="00FF137E">
        <w:rPr>
          <w:rFonts w:ascii="Times New Roman" w:hAnsi="Times New Roman" w:cs="Times New Roman"/>
          <w:i/>
          <w:iCs/>
          <w:sz w:val="24"/>
          <w:szCs w:val="24"/>
        </w:rPr>
        <w:t>Consult Pharm</w:t>
      </w:r>
      <w:r w:rsidRPr="00FF137E">
        <w:rPr>
          <w:rFonts w:ascii="Times New Roman" w:hAnsi="Times New Roman" w:cs="Times New Roman"/>
          <w:sz w:val="24"/>
          <w:szCs w:val="24"/>
        </w:rPr>
        <w:t>. 2007;22(9):754-762. doi:10.4140/TCP.n.2007.754.</w:t>
      </w:r>
    </w:p>
    <w:p w14:paraId="16C4258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1. </w:t>
      </w:r>
      <w:r w:rsidRPr="00FF137E">
        <w:rPr>
          <w:rFonts w:ascii="Times New Roman" w:hAnsi="Times New Roman" w:cs="Times New Roman"/>
          <w:sz w:val="24"/>
          <w:szCs w:val="24"/>
        </w:rPr>
        <w:tab/>
        <w:t xml:space="preserve">Reuben DB, Judd-Hamilton L, Harris TB, Seeman TE. The associations between physical activity and inflammatory markers in high-functioning older persons: MacArthur studies of successful aging. </w:t>
      </w:r>
      <w:r w:rsidRPr="00FF137E">
        <w:rPr>
          <w:rFonts w:ascii="Times New Roman" w:hAnsi="Times New Roman" w:cs="Times New Roman"/>
          <w:i/>
          <w:iCs/>
          <w:sz w:val="24"/>
          <w:szCs w:val="24"/>
        </w:rPr>
        <w:t>J Am Geriatr Soc</w:t>
      </w:r>
      <w:r w:rsidRPr="00FF137E">
        <w:rPr>
          <w:rFonts w:ascii="Times New Roman" w:hAnsi="Times New Roman" w:cs="Times New Roman"/>
          <w:sz w:val="24"/>
          <w:szCs w:val="24"/>
        </w:rPr>
        <w:t>. 2003;51(8):1125-1130. doi:10.1046/j.1532-5415.2003.51380.x.</w:t>
      </w:r>
    </w:p>
    <w:p w14:paraId="7DE03E1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2. </w:t>
      </w:r>
      <w:r w:rsidRPr="00FF137E">
        <w:rPr>
          <w:rFonts w:ascii="Times New Roman" w:hAnsi="Times New Roman" w:cs="Times New Roman"/>
          <w:sz w:val="24"/>
          <w:szCs w:val="24"/>
        </w:rPr>
        <w:tab/>
        <w:t xml:space="preserve">Pedersen BK. The diseasome of physical inactivity - and the role of myokines in muscle-fat cross talk. </w:t>
      </w:r>
      <w:r w:rsidRPr="00FF137E">
        <w:rPr>
          <w:rFonts w:ascii="Times New Roman" w:hAnsi="Times New Roman" w:cs="Times New Roman"/>
          <w:i/>
          <w:iCs/>
          <w:sz w:val="24"/>
          <w:szCs w:val="24"/>
        </w:rPr>
        <w:t>J Physiol</w:t>
      </w:r>
      <w:r w:rsidRPr="00FF137E">
        <w:rPr>
          <w:rFonts w:ascii="Times New Roman" w:hAnsi="Times New Roman" w:cs="Times New Roman"/>
          <w:sz w:val="24"/>
          <w:szCs w:val="24"/>
        </w:rPr>
        <w:t>. 2009;587(23):5559-5568. doi:10.1113/jphysiol.2009.179515.</w:t>
      </w:r>
    </w:p>
    <w:p w14:paraId="1EBB3CAC"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3. </w:t>
      </w:r>
      <w:r w:rsidRPr="00FF137E">
        <w:rPr>
          <w:rFonts w:ascii="Times New Roman" w:hAnsi="Times New Roman" w:cs="Times New Roman"/>
          <w:sz w:val="24"/>
          <w:szCs w:val="24"/>
        </w:rPr>
        <w:tab/>
        <w:t xml:space="preserve">Soysal P, Stubbs B, Lucato P, et al. Inflammation and frailty in the elderly: A systematic review and meta-analysis. </w:t>
      </w:r>
      <w:r w:rsidRPr="00FF137E">
        <w:rPr>
          <w:rFonts w:ascii="Times New Roman" w:hAnsi="Times New Roman" w:cs="Times New Roman"/>
          <w:i/>
          <w:iCs/>
          <w:sz w:val="24"/>
          <w:szCs w:val="24"/>
        </w:rPr>
        <w:t>Ageing Res Rev</w:t>
      </w:r>
      <w:r w:rsidRPr="00FF137E">
        <w:rPr>
          <w:rFonts w:ascii="Times New Roman" w:hAnsi="Times New Roman" w:cs="Times New Roman"/>
          <w:sz w:val="24"/>
          <w:szCs w:val="24"/>
        </w:rPr>
        <w:t>. 2016;31:1-8. doi:10.1016/j.arr.2016.08.006.</w:t>
      </w:r>
    </w:p>
    <w:p w14:paraId="1013421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4. </w:t>
      </w:r>
      <w:r w:rsidRPr="00FF137E">
        <w:rPr>
          <w:rFonts w:ascii="Times New Roman" w:hAnsi="Times New Roman" w:cs="Times New Roman"/>
          <w:sz w:val="24"/>
          <w:szCs w:val="24"/>
        </w:rPr>
        <w:tab/>
        <w:t xml:space="preserve">Soysal P, Isik AT, Carvalho AF, et al. Oxidative stress and frailty: A systematic review and synthesis of the best evidence. </w:t>
      </w:r>
      <w:r w:rsidRPr="00FF137E">
        <w:rPr>
          <w:rFonts w:ascii="Times New Roman" w:hAnsi="Times New Roman" w:cs="Times New Roman"/>
          <w:i/>
          <w:iCs/>
          <w:sz w:val="24"/>
          <w:szCs w:val="24"/>
        </w:rPr>
        <w:t>Maturitas</w:t>
      </w:r>
      <w:r w:rsidRPr="00FF137E">
        <w:rPr>
          <w:rFonts w:ascii="Times New Roman" w:hAnsi="Times New Roman" w:cs="Times New Roman"/>
          <w:sz w:val="24"/>
          <w:szCs w:val="24"/>
        </w:rPr>
        <w:t>. 2017;99:66-72. doi:10.1016/j.maturitas.2017.01.006.</w:t>
      </w:r>
    </w:p>
    <w:p w14:paraId="4DDA46C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5. </w:t>
      </w:r>
      <w:r w:rsidRPr="00FF137E">
        <w:rPr>
          <w:rFonts w:ascii="Times New Roman" w:hAnsi="Times New Roman" w:cs="Times New Roman"/>
          <w:sz w:val="24"/>
          <w:szCs w:val="24"/>
        </w:rPr>
        <w:tab/>
        <w:t xml:space="preserve">Barnes JN. Exercise, cognitive function, and aging. </w:t>
      </w:r>
      <w:r w:rsidRPr="00FF137E">
        <w:rPr>
          <w:rFonts w:ascii="Times New Roman" w:hAnsi="Times New Roman" w:cs="Times New Roman"/>
          <w:i/>
          <w:iCs/>
          <w:sz w:val="24"/>
          <w:szCs w:val="24"/>
        </w:rPr>
        <w:t>Adv Physiol Educ</w:t>
      </w:r>
      <w:r w:rsidRPr="00FF137E">
        <w:rPr>
          <w:rFonts w:ascii="Times New Roman" w:hAnsi="Times New Roman" w:cs="Times New Roman"/>
          <w:sz w:val="24"/>
          <w:szCs w:val="24"/>
        </w:rPr>
        <w:t>. 2015;39(2):55-62. doi:10.1152/advan.00101.2014.</w:t>
      </w:r>
    </w:p>
    <w:p w14:paraId="49D996B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6. </w:t>
      </w:r>
      <w:r w:rsidRPr="00FF137E">
        <w:rPr>
          <w:rFonts w:ascii="Times New Roman" w:hAnsi="Times New Roman" w:cs="Times New Roman"/>
          <w:sz w:val="24"/>
          <w:szCs w:val="24"/>
        </w:rPr>
        <w:tab/>
        <w:t xml:space="preserve">Chapman SB, Aslan S, Spence JS, et al. Shorter term aerobic exercise improves brain, cognition, and cardiovascular fitness in aging. </w:t>
      </w:r>
      <w:r w:rsidRPr="00FF137E">
        <w:rPr>
          <w:rFonts w:ascii="Times New Roman" w:hAnsi="Times New Roman" w:cs="Times New Roman"/>
          <w:i/>
          <w:iCs/>
          <w:sz w:val="24"/>
          <w:szCs w:val="24"/>
        </w:rPr>
        <w:t>Front Aging Neurosci</w:t>
      </w:r>
      <w:r w:rsidRPr="00FF137E">
        <w:rPr>
          <w:rFonts w:ascii="Times New Roman" w:hAnsi="Times New Roman" w:cs="Times New Roman"/>
          <w:sz w:val="24"/>
          <w:szCs w:val="24"/>
        </w:rPr>
        <w:t>. 2013;5(NOV). doi:10.3389/fnagi.2013.00075.</w:t>
      </w:r>
    </w:p>
    <w:p w14:paraId="3B777ED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7. </w:t>
      </w:r>
      <w:r w:rsidRPr="00FF137E">
        <w:rPr>
          <w:rFonts w:ascii="Times New Roman" w:hAnsi="Times New Roman" w:cs="Times New Roman"/>
          <w:sz w:val="24"/>
          <w:szCs w:val="24"/>
        </w:rPr>
        <w:tab/>
        <w:t xml:space="preserve">Ferreira M do C, Abreu MJ, Machado C, Santos B, Machado Á, Costa AS. Neuropsychiatric Profile in Early Versus Late Onset Alzheimer’s Disease. </w:t>
      </w:r>
      <w:r w:rsidRPr="00FF137E">
        <w:rPr>
          <w:rFonts w:ascii="Times New Roman" w:hAnsi="Times New Roman" w:cs="Times New Roman"/>
          <w:i/>
          <w:iCs/>
          <w:sz w:val="24"/>
          <w:szCs w:val="24"/>
        </w:rPr>
        <w:t>Am J Alzheimer’s Dis Other Dementiasr</w:t>
      </w:r>
      <w:r w:rsidRPr="00FF137E">
        <w:rPr>
          <w:rFonts w:ascii="Times New Roman" w:hAnsi="Times New Roman" w:cs="Times New Roman"/>
          <w:sz w:val="24"/>
          <w:szCs w:val="24"/>
        </w:rPr>
        <w:t>. 2017:153331751774406. doi:10.1177/1533317517744061.</w:t>
      </w:r>
    </w:p>
    <w:p w14:paraId="724AA75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78. </w:t>
      </w:r>
      <w:r w:rsidRPr="00FF137E">
        <w:rPr>
          <w:rFonts w:ascii="Times New Roman" w:hAnsi="Times New Roman" w:cs="Times New Roman"/>
          <w:sz w:val="24"/>
          <w:szCs w:val="24"/>
        </w:rPr>
        <w:tab/>
        <w:t xml:space="preserve">Friedland RP, Fritsch T, Smyth KA, et al. Patients with Alzheimer’s disease have reduced activities in midlife compared with healthy control-group members. </w:t>
      </w:r>
      <w:r w:rsidRPr="00FF137E">
        <w:rPr>
          <w:rFonts w:ascii="Times New Roman" w:hAnsi="Times New Roman" w:cs="Times New Roman"/>
          <w:i/>
          <w:iCs/>
          <w:sz w:val="24"/>
          <w:szCs w:val="24"/>
        </w:rPr>
        <w:t>Proc Natl Acad Sci</w:t>
      </w:r>
      <w:r w:rsidRPr="00FF137E">
        <w:rPr>
          <w:rFonts w:ascii="Times New Roman" w:hAnsi="Times New Roman" w:cs="Times New Roman"/>
          <w:sz w:val="24"/>
          <w:szCs w:val="24"/>
        </w:rPr>
        <w:t>. 2001;98(6):3440-3445. doi:10.1073/pnas.061002998.</w:t>
      </w:r>
    </w:p>
    <w:p w14:paraId="3502CA9D"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lang w:val="it-IT"/>
        </w:rPr>
      </w:pPr>
      <w:r w:rsidRPr="00FF137E">
        <w:rPr>
          <w:rFonts w:ascii="Times New Roman" w:hAnsi="Times New Roman" w:cs="Times New Roman"/>
          <w:sz w:val="24"/>
          <w:szCs w:val="24"/>
        </w:rPr>
        <w:t xml:space="preserve">79. </w:t>
      </w:r>
      <w:r w:rsidRPr="00FF137E">
        <w:rPr>
          <w:rFonts w:ascii="Times New Roman" w:hAnsi="Times New Roman" w:cs="Times New Roman"/>
          <w:sz w:val="24"/>
          <w:szCs w:val="24"/>
        </w:rPr>
        <w:tab/>
        <w:t xml:space="preserve">Laurin D, Verreault R, Lindsay J, MacPherson K, Rockwood K. Physical activity and risk of cognitive impairment and dementia in elderly persons. </w:t>
      </w:r>
      <w:r w:rsidRPr="00FF137E">
        <w:rPr>
          <w:rFonts w:ascii="Times New Roman" w:hAnsi="Times New Roman" w:cs="Times New Roman"/>
          <w:i/>
          <w:iCs/>
          <w:sz w:val="24"/>
          <w:szCs w:val="24"/>
          <w:lang w:val="it-IT"/>
        </w:rPr>
        <w:t>Arch Neurol</w:t>
      </w:r>
      <w:r w:rsidRPr="00FF137E">
        <w:rPr>
          <w:rFonts w:ascii="Times New Roman" w:hAnsi="Times New Roman" w:cs="Times New Roman"/>
          <w:sz w:val="24"/>
          <w:szCs w:val="24"/>
          <w:lang w:val="it-IT"/>
        </w:rPr>
        <w:t>. 2001;58(3):498-504. doi:noc00302 [pii].</w:t>
      </w:r>
    </w:p>
    <w:p w14:paraId="4723B56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lang w:val="it-IT"/>
        </w:rPr>
        <w:t xml:space="preserve">80. </w:t>
      </w:r>
      <w:r w:rsidRPr="00FF137E">
        <w:rPr>
          <w:rFonts w:ascii="Times New Roman" w:hAnsi="Times New Roman" w:cs="Times New Roman"/>
          <w:sz w:val="24"/>
          <w:szCs w:val="24"/>
          <w:lang w:val="it-IT"/>
        </w:rPr>
        <w:tab/>
        <w:t xml:space="preserve">Donovan NJ, Locascio JJ, Marshall GA, et al. </w:t>
      </w:r>
      <w:r w:rsidRPr="00FF137E">
        <w:rPr>
          <w:rFonts w:ascii="Times New Roman" w:hAnsi="Times New Roman" w:cs="Times New Roman"/>
          <w:sz w:val="24"/>
          <w:szCs w:val="24"/>
        </w:rPr>
        <w:t xml:space="preserve">Longitudinal Association of Amyloid Beta and Anxious-Depressive Symptoms in Cognitively Normal Older Adults. </w:t>
      </w:r>
      <w:r w:rsidRPr="00FF137E">
        <w:rPr>
          <w:rFonts w:ascii="Times New Roman" w:hAnsi="Times New Roman" w:cs="Times New Roman"/>
          <w:i/>
          <w:iCs/>
          <w:sz w:val="24"/>
          <w:szCs w:val="24"/>
        </w:rPr>
        <w:t>Am J Psychiatry</w:t>
      </w:r>
      <w:r w:rsidRPr="00FF137E">
        <w:rPr>
          <w:rFonts w:ascii="Times New Roman" w:hAnsi="Times New Roman" w:cs="Times New Roman"/>
          <w:sz w:val="24"/>
          <w:szCs w:val="24"/>
        </w:rPr>
        <w:t>. 2018:appi.ajp.2017.1. doi:10.1176/appi.ajp.2017.17040442.</w:t>
      </w:r>
    </w:p>
    <w:p w14:paraId="3FF27453"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1. </w:t>
      </w:r>
      <w:r w:rsidRPr="00FF137E">
        <w:rPr>
          <w:rFonts w:ascii="Times New Roman" w:hAnsi="Times New Roman" w:cs="Times New Roman"/>
          <w:sz w:val="24"/>
          <w:szCs w:val="24"/>
        </w:rPr>
        <w:tab/>
        <w:t xml:space="preserve">Zhang N, Zhang L, Li Y, et al. Urine AD7c-NTP Predicts Amyloid Deposition and Symptom of Agitation in Patients with Alzheimer’s Disease and Mild Cognitive Impairment. </w:t>
      </w:r>
      <w:r w:rsidRPr="00FF137E">
        <w:rPr>
          <w:rFonts w:ascii="Times New Roman" w:hAnsi="Times New Roman" w:cs="Times New Roman"/>
          <w:i/>
          <w:iCs/>
          <w:sz w:val="24"/>
          <w:szCs w:val="24"/>
        </w:rPr>
        <w:t>J Alzheimers Dis</w:t>
      </w:r>
      <w:r w:rsidRPr="00FF137E">
        <w:rPr>
          <w:rFonts w:ascii="Times New Roman" w:hAnsi="Times New Roman" w:cs="Times New Roman"/>
          <w:sz w:val="24"/>
          <w:szCs w:val="24"/>
        </w:rPr>
        <w:t>. 2017;60(1):87-95. doi:10.3233/JAD-170383.</w:t>
      </w:r>
    </w:p>
    <w:p w14:paraId="53657A6E"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2. </w:t>
      </w:r>
      <w:r w:rsidRPr="00FF137E">
        <w:rPr>
          <w:rFonts w:ascii="Times New Roman" w:hAnsi="Times New Roman" w:cs="Times New Roman"/>
          <w:sz w:val="24"/>
          <w:szCs w:val="24"/>
        </w:rPr>
        <w:tab/>
        <w:t xml:space="preserve">Adlard PA. Voluntary Exercise Decreases Amyloid Load in a Transgenic Model of Alzheimer’s Disease. </w:t>
      </w:r>
      <w:r w:rsidRPr="00FF137E">
        <w:rPr>
          <w:rFonts w:ascii="Times New Roman" w:hAnsi="Times New Roman" w:cs="Times New Roman"/>
          <w:i/>
          <w:iCs/>
          <w:sz w:val="24"/>
          <w:szCs w:val="24"/>
        </w:rPr>
        <w:t>J Neurosci</w:t>
      </w:r>
      <w:r w:rsidRPr="00FF137E">
        <w:rPr>
          <w:rFonts w:ascii="Times New Roman" w:hAnsi="Times New Roman" w:cs="Times New Roman"/>
          <w:sz w:val="24"/>
          <w:szCs w:val="24"/>
        </w:rPr>
        <w:t>. 2005;25(17):4217-4221. doi:10.1523/JNEUROSCI.0496-05.2005.</w:t>
      </w:r>
    </w:p>
    <w:p w14:paraId="7716A57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3. </w:t>
      </w:r>
      <w:r w:rsidRPr="00FF137E">
        <w:rPr>
          <w:rFonts w:ascii="Times New Roman" w:hAnsi="Times New Roman" w:cs="Times New Roman"/>
          <w:sz w:val="24"/>
          <w:szCs w:val="24"/>
        </w:rPr>
        <w:tab/>
        <w:t xml:space="preserve">Zhao G, Liu HL, Zhang H, Tong XJ. Treadmill exercise enhances synaptic plasticity, but does not alter β-amyloid deposition in hippocampi of aged APP/PS1 transgenic mice. </w:t>
      </w:r>
      <w:r w:rsidRPr="00FF137E">
        <w:rPr>
          <w:rFonts w:ascii="Times New Roman" w:hAnsi="Times New Roman" w:cs="Times New Roman"/>
          <w:i/>
          <w:iCs/>
          <w:sz w:val="24"/>
          <w:szCs w:val="24"/>
        </w:rPr>
        <w:t>Neuroscience</w:t>
      </w:r>
      <w:r w:rsidRPr="00FF137E">
        <w:rPr>
          <w:rFonts w:ascii="Times New Roman" w:hAnsi="Times New Roman" w:cs="Times New Roman"/>
          <w:sz w:val="24"/>
          <w:szCs w:val="24"/>
        </w:rPr>
        <w:t>. 2015;298:357-366. doi:10.1016/j.neuroscience.2015.04.038.</w:t>
      </w:r>
    </w:p>
    <w:p w14:paraId="3AD7192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4. </w:t>
      </w:r>
      <w:r w:rsidRPr="00FF137E">
        <w:rPr>
          <w:rFonts w:ascii="Times New Roman" w:hAnsi="Times New Roman" w:cs="Times New Roman"/>
          <w:sz w:val="24"/>
          <w:szCs w:val="24"/>
        </w:rPr>
        <w:tab/>
        <w:t xml:space="preserve">Brown BM, Sohrabi HR, Taddei K, et al. Habitual exercise levels are associated with cerebral amyloid load in presymptomatic autosomal dominant Alzheimer’s disease. </w:t>
      </w:r>
      <w:r w:rsidRPr="00FF137E">
        <w:rPr>
          <w:rFonts w:ascii="Times New Roman" w:hAnsi="Times New Roman" w:cs="Times New Roman"/>
          <w:i/>
          <w:iCs/>
          <w:sz w:val="24"/>
          <w:szCs w:val="24"/>
        </w:rPr>
        <w:t>Alzheimer’s Dement</w:t>
      </w:r>
      <w:r w:rsidRPr="00FF137E">
        <w:rPr>
          <w:rFonts w:ascii="Times New Roman" w:hAnsi="Times New Roman" w:cs="Times New Roman"/>
          <w:sz w:val="24"/>
          <w:szCs w:val="24"/>
        </w:rPr>
        <w:t>. 2017;13(11):1197-1206. doi:10.1016/j.jalz.2017.03.008.</w:t>
      </w:r>
    </w:p>
    <w:p w14:paraId="68ECD34B"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5. </w:t>
      </w:r>
      <w:r w:rsidRPr="00FF137E">
        <w:rPr>
          <w:rFonts w:ascii="Times New Roman" w:hAnsi="Times New Roman" w:cs="Times New Roman"/>
          <w:sz w:val="24"/>
          <w:szCs w:val="24"/>
        </w:rPr>
        <w:tab/>
        <w:t xml:space="preserve">Hayes SM, Alosco ML, Forman DE. The Effects of Aerobic Exercise on Cognitive and Neural Decline in Aging and Cardiovascular Disease. </w:t>
      </w:r>
      <w:r w:rsidRPr="00FF137E">
        <w:rPr>
          <w:rFonts w:ascii="Times New Roman" w:hAnsi="Times New Roman" w:cs="Times New Roman"/>
          <w:i/>
          <w:iCs/>
          <w:sz w:val="24"/>
          <w:szCs w:val="24"/>
        </w:rPr>
        <w:t>Curr Geriatr Rep</w:t>
      </w:r>
      <w:r w:rsidRPr="00FF137E">
        <w:rPr>
          <w:rFonts w:ascii="Times New Roman" w:hAnsi="Times New Roman" w:cs="Times New Roman"/>
          <w:sz w:val="24"/>
          <w:szCs w:val="24"/>
        </w:rPr>
        <w:t>. 2014;3(4):282-290. doi:10.1007/s13670-014-0101-x.</w:t>
      </w:r>
    </w:p>
    <w:p w14:paraId="6072D430"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6. </w:t>
      </w:r>
      <w:r w:rsidRPr="00FF137E">
        <w:rPr>
          <w:rFonts w:ascii="Times New Roman" w:hAnsi="Times New Roman" w:cs="Times New Roman"/>
          <w:sz w:val="24"/>
          <w:szCs w:val="24"/>
        </w:rPr>
        <w:tab/>
        <w:t xml:space="preserve">Mah L, Binns MA, Steffens DC. Anxiety symptoms in amnestic mild cognitive impairment are associated with medial temporal atrophy and predict conversion to Alzheimer disease. </w:t>
      </w:r>
      <w:r w:rsidRPr="00FF137E">
        <w:rPr>
          <w:rFonts w:ascii="Times New Roman" w:hAnsi="Times New Roman" w:cs="Times New Roman"/>
          <w:i/>
          <w:iCs/>
          <w:sz w:val="24"/>
          <w:szCs w:val="24"/>
        </w:rPr>
        <w:t>Am J Geriatr Psychiatry</w:t>
      </w:r>
      <w:r w:rsidRPr="00FF137E">
        <w:rPr>
          <w:rFonts w:ascii="Times New Roman" w:hAnsi="Times New Roman" w:cs="Times New Roman"/>
          <w:sz w:val="24"/>
          <w:szCs w:val="24"/>
        </w:rPr>
        <w:t>. 2015;23(5):466-476. doi:10.1016/j.jagp.2014.10.005.</w:t>
      </w:r>
    </w:p>
    <w:p w14:paraId="30431D8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7. </w:t>
      </w:r>
      <w:r w:rsidRPr="00FF137E">
        <w:rPr>
          <w:rFonts w:ascii="Times New Roman" w:hAnsi="Times New Roman" w:cs="Times New Roman"/>
          <w:sz w:val="24"/>
          <w:szCs w:val="24"/>
        </w:rPr>
        <w:tab/>
        <w:t xml:space="preserve">Trzepacz PT, Yu P, Bhamidipati PK, et al. Frontolimbic atrophy is associated with agitation and aggression in mild cognitive impairment and Alzheimer’s disease. </w:t>
      </w:r>
      <w:r w:rsidRPr="00FF137E">
        <w:rPr>
          <w:rFonts w:ascii="Times New Roman" w:hAnsi="Times New Roman" w:cs="Times New Roman"/>
          <w:i/>
          <w:iCs/>
          <w:sz w:val="24"/>
          <w:szCs w:val="24"/>
        </w:rPr>
        <w:t>Alzheimer’s Dement</w:t>
      </w:r>
      <w:r w:rsidRPr="00FF137E">
        <w:rPr>
          <w:rFonts w:ascii="Times New Roman" w:hAnsi="Times New Roman" w:cs="Times New Roman"/>
          <w:sz w:val="24"/>
          <w:szCs w:val="24"/>
        </w:rPr>
        <w:t>. 2013;9(5 SUPPL.). doi:10.1016/j.jalz.2012.10.005.</w:t>
      </w:r>
    </w:p>
    <w:p w14:paraId="19D00FE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8. </w:t>
      </w:r>
      <w:r w:rsidRPr="00FF137E">
        <w:rPr>
          <w:rFonts w:ascii="Times New Roman" w:hAnsi="Times New Roman" w:cs="Times New Roman"/>
          <w:sz w:val="24"/>
          <w:szCs w:val="24"/>
        </w:rPr>
        <w:tab/>
        <w:t xml:space="preserve">Erickson KI, Weinstein AM, Lopez OL. Physical Activity, Brain Plasticity, and Alzheimer’s Disease. </w:t>
      </w:r>
      <w:r w:rsidRPr="00FF137E">
        <w:rPr>
          <w:rFonts w:ascii="Times New Roman" w:hAnsi="Times New Roman" w:cs="Times New Roman"/>
          <w:i/>
          <w:iCs/>
          <w:sz w:val="24"/>
          <w:szCs w:val="24"/>
        </w:rPr>
        <w:t>Arch Med Res</w:t>
      </w:r>
      <w:r w:rsidRPr="00FF137E">
        <w:rPr>
          <w:rFonts w:ascii="Times New Roman" w:hAnsi="Times New Roman" w:cs="Times New Roman"/>
          <w:sz w:val="24"/>
          <w:szCs w:val="24"/>
        </w:rPr>
        <w:t>. 2012;43(8):615-621. doi:10.1016/j.arcmed.2012.09.008.</w:t>
      </w:r>
    </w:p>
    <w:p w14:paraId="5DFE8DD8"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89. </w:t>
      </w:r>
      <w:r w:rsidRPr="00FF137E">
        <w:rPr>
          <w:rFonts w:ascii="Times New Roman" w:hAnsi="Times New Roman" w:cs="Times New Roman"/>
          <w:sz w:val="24"/>
          <w:szCs w:val="24"/>
        </w:rPr>
        <w:tab/>
        <w:t xml:space="preserve">Cassilhas RC, Viana VAR, Grassmann V, et al. The impact of resistance exercise on the cognitive function of the elderly. </w:t>
      </w:r>
      <w:r w:rsidRPr="00FF137E">
        <w:rPr>
          <w:rFonts w:ascii="Times New Roman" w:hAnsi="Times New Roman" w:cs="Times New Roman"/>
          <w:i/>
          <w:iCs/>
          <w:sz w:val="24"/>
          <w:szCs w:val="24"/>
        </w:rPr>
        <w:t>Med Sci Sports Exerc</w:t>
      </w:r>
      <w:r w:rsidRPr="00FF137E">
        <w:rPr>
          <w:rFonts w:ascii="Times New Roman" w:hAnsi="Times New Roman" w:cs="Times New Roman"/>
          <w:sz w:val="24"/>
          <w:szCs w:val="24"/>
        </w:rPr>
        <w:t>. 2007;39(8):1401-1407. doi:10.1249/mss.0b013e318060111f.</w:t>
      </w:r>
    </w:p>
    <w:p w14:paraId="0994868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lang w:val="it-IT"/>
        </w:rPr>
      </w:pPr>
      <w:r w:rsidRPr="00FF137E">
        <w:rPr>
          <w:rFonts w:ascii="Times New Roman" w:hAnsi="Times New Roman" w:cs="Times New Roman"/>
          <w:sz w:val="24"/>
          <w:szCs w:val="24"/>
        </w:rPr>
        <w:t xml:space="preserve">90. </w:t>
      </w:r>
      <w:r w:rsidRPr="00FF137E">
        <w:rPr>
          <w:rFonts w:ascii="Times New Roman" w:hAnsi="Times New Roman" w:cs="Times New Roman"/>
          <w:sz w:val="24"/>
          <w:szCs w:val="24"/>
        </w:rPr>
        <w:tab/>
        <w:t xml:space="preserve">Hashimoto M, Ikeda M. [White Matter Lesion and Alzheimer’s Disease: The Association between Small Vessel Disease and Neuropsychiatric Symptoms in Alzheimer’s Disease]. </w:t>
      </w:r>
      <w:r w:rsidRPr="00FF137E">
        <w:rPr>
          <w:rFonts w:ascii="Times New Roman" w:hAnsi="Times New Roman" w:cs="Times New Roman"/>
          <w:i/>
          <w:iCs/>
          <w:sz w:val="24"/>
          <w:szCs w:val="24"/>
          <w:lang w:val="it-IT"/>
        </w:rPr>
        <w:t>Brain Nerve</w:t>
      </w:r>
      <w:r w:rsidRPr="00FF137E">
        <w:rPr>
          <w:rFonts w:ascii="Times New Roman" w:hAnsi="Times New Roman" w:cs="Times New Roman"/>
          <w:sz w:val="24"/>
          <w:szCs w:val="24"/>
          <w:lang w:val="it-IT"/>
        </w:rPr>
        <w:t>. 2015;67(4):427-432. doi:10.11477/mf.1416200158.</w:t>
      </w:r>
    </w:p>
    <w:p w14:paraId="21F930C6"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lang w:val="it-IT"/>
        </w:rPr>
        <w:t xml:space="preserve">91. </w:t>
      </w:r>
      <w:r w:rsidRPr="00FF137E">
        <w:rPr>
          <w:rFonts w:ascii="Times New Roman" w:hAnsi="Times New Roman" w:cs="Times New Roman"/>
          <w:sz w:val="24"/>
          <w:szCs w:val="24"/>
          <w:lang w:val="it-IT"/>
        </w:rPr>
        <w:tab/>
        <w:t xml:space="preserve">Casanova MF, Starkstein SE, Jellinger KA. </w:t>
      </w:r>
      <w:r w:rsidRPr="00FF137E">
        <w:rPr>
          <w:rFonts w:ascii="Times New Roman" w:hAnsi="Times New Roman" w:cs="Times New Roman"/>
          <w:sz w:val="24"/>
          <w:szCs w:val="24"/>
        </w:rPr>
        <w:t xml:space="preserve">Clinicopathological correlates of behavioral and psychological symptoms of dementia. </w:t>
      </w:r>
      <w:r w:rsidRPr="00FF137E">
        <w:rPr>
          <w:rFonts w:ascii="Times New Roman" w:hAnsi="Times New Roman" w:cs="Times New Roman"/>
          <w:i/>
          <w:iCs/>
          <w:sz w:val="24"/>
          <w:szCs w:val="24"/>
        </w:rPr>
        <w:t>Acta Neuropathol</w:t>
      </w:r>
      <w:r w:rsidRPr="00FF137E">
        <w:rPr>
          <w:rFonts w:ascii="Times New Roman" w:hAnsi="Times New Roman" w:cs="Times New Roman"/>
          <w:sz w:val="24"/>
          <w:szCs w:val="24"/>
        </w:rPr>
        <w:t>. 2011;122(2):117-135. doi:10.1007/s00401-011-0821-3.</w:t>
      </w:r>
    </w:p>
    <w:p w14:paraId="6FD0E5F5"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2. </w:t>
      </w:r>
      <w:r w:rsidRPr="00FF137E">
        <w:rPr>
          <w:rFonts w:ascii="Times New Roman" w:hAnsi="Times New Roman" w:cs="Times New Roman"/>
          <w:sz w:val="24"/>
          <w:szCs w:val="24"/>
        </w:rPr>
        <w:tab/>
        <w:t xml:space="preserve">Palmqvist S, Sarwari A, Wattmo C, et al. Association between Subcortical Lesions and Behavioral and Psychological Symptoms in Patients with Alzheimer’s Disease. </w:t>
      </w:r>
      <w:r w:rsidRPr="00FF137E">
        <w:rPr>
          <w:rFonts w:ascii="Times New Roman" w:hAnsi="Times New Roman" w:cs="Times New Roman"/>
          <w:i/>
          <w:iCs/>
          <w:sz w:val="24"/>
          <w:szCs w:val="24"/>
        </w:rPr>
        <w:t>Dement Geriatr Cogn Disord</w:t>
      </w:r>
      <w:r w:rsidRPr="00FF137E">
        <w:rPr>
          <w:rFonts w:ascii="Times New Roman" w:hAnsi="Times New Roman" w:cs="Times New Roman"/>
          <w:sz w:val="24"/>
          <w:szCs w:val="24"/>
        </w:rPr>
        <w:t>. 2011;32(6):417-423. doi:10.1159/000335778.</w:t>
      </w:r>
    </w:p>
    <w:p w14:paraId="3C12D387"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3. </w:t>
      </w:r>
      <w:r w:rsidRPr="00FF137E">
        <w:rPr>
          <w:rFonts w:ascii="Times New Roman" w:hAnsi="Times New Roman" w:cs="Times New Roman"/>
          <w:sz w:val="24"/>
          <w:szCs w:val="24"/>
        </w:rPr>
        <w:tab/>
        <w:t xml:space="preserve">Steinberg M, Hess K, Corcoran C, et al. Vascular risk factors and neuropsychiatric symptoms in Alzheimer’s disease: The Cache County Study.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14;29(2):153-159. doi:10.1002/gps.3980.</w:t>
      </w:r>
    </w:p>
    <w:p w14:paraId="3949AEB2"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4. </w:t>
      </w:r>
      <w:r w:rsidRPr="00FF137E">
        <w:rPr>
          <w:rFonts w:ascii="Times New Roman" w:hAnsi="Times New Roman" w:cs="Times New Roman"/>
          <w:sz w:val="24"/>
          <w:szCs w:val="24"/>
        </w:rPr>
        <w:tab/>
        <w:t xml:space="preserve">Berlow YA, Wells WM, Ellison JM, Sung YH, Renshaw PF, Harper DG. Neuropsychiatric correlates of white matter hyperintensities in Alzheimer’s disease. </w:t>
      </w:r>
      <w:r w:rsidRPr="00FF137E">
        <w:rPr>
          <w:rFonts w:ascii="Times New Roman" w:hAnsi="Times New Roman" w:cs="Times New Roman"/>
          <w:i/>
          <w:iCs/>
          <w:sz w:val="24"/>
          <w:szCs w:val="24"/>
        </w:rPr>
        <w:t>Int J Geriatr Psychiatry</w:t>
      </w:r>
      <w:r w:rsidRPr="00FF137E">
        <w:rPr>
          <w:rFonts w:ascii="Times New Roman" w:hAnsi="Times New Roman" w:cs="Times New Roman"/>
          <w:sz w:val="24"/>
          <w:szCs w:val="24"/>
        </w:rPr>
        <w:t>. 2010;25(8):780-788. doi:10.1002/gps.2418.</w:t>
      </w:r>
    </w:p>
    <w:p w14:paraId="5ABFB589"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5. </w:t>
      </w:r>
      <w:r w:rsidRPr="00FF137E">
        <w:rPr>
          <w:rFonts w:ascii="Times New Roman" w:hAnsi="Times New Roman" w:cs="Times New Roman"/>
          <w:sz w:val="24"/>
          <w:szCs w:val="24"/>
        </w:rPr>
        <w:tab/>
        <w:t xml:space="preserve">Knöchel C, Oertel-Knöchel V, O’Dwyer L, et al. Cognitive and behavioural effects of physical exercise in psychiatric patients. </w:t>
      </w:r>
      <w:r w:rsidRPr="00FF137E">
        <w:rPr>
          <w:rFonts w:ascii="Times New Roman" w:hAnsi="Times New Roman" w:cs="Times New Roman"/>
          <w:i/>
          <w:iCs/>
          <w:sz w:val="24"/>
          <w:szCs w:val="24"/>
        </w:rPr>
        <w:t>Prog Neurobiol</w:t>
      </w:r>
      <w:r w:rsidRPr="00FF137E">
        <w:rPr>
          <w:rFonts w:ascii="Times New Roman" w:hAnsi="Times New Roman" w:cs="Times New Roman"/>
          <w:sz w:val="24"/>
          <w:szCs w:val="24"/>
        </w:rPr>
        <w:t>. 2012;96(1):46-68. doi:10.1016/j.pneurobio.2011.11.007.</w:t>
      </w:r>
    </w:p>
    <w:p w14:paraId="07A41E91"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6. </w:t>
      </w:r>
      <w:r w:rsidRPr="00FF137E">
        <w:rPr>
          <w:rFonts w:ascii="Times New Roman" w:hAnsi="Times New Roman" w:cs="Times New Roman"/>
          <w:sz w:val="24"/>
          <w:szCs w:val="24"/>
        </w:rPr>
        <w:tab/>
        <w:t xml:space="preserve">Lange-Asschenfeldt C, Kojda G. Alzheimer’s disease, cerebrovascular dysfunction and the benefits of exercise: From vessels to neurons. </w:t>
      </w:r>
      <w:r w:rsidRPr="00FF137E">
        <w:rPr>
          <w:rFonts w:ascii="Times New Roman" w:hAnsi="Times New Roman" w:cs="Times New Roman"/>
          <w:i/>
          <w:iCs/>
          <w:sz w:val="24"/>
          <w:szCs w:val="24"/>
        </w:rPr>
        <w:t>Exp Gerontol</w:t>
      </w:r>
      <w:r w:rsidRPr="00FF137E">
        <w:rPr>
          <w:rFonts w:ascii="Times New Roman" w:hAnsi="Times New Roman" w:cs="Times New Roman"/>
          <w:sz w:val="24"/>
          <w:szCs w:val="24"/>
        </w:rPr>
        <w:t>. 2008;43(6):499-504. doi:10.1016/j.exger.2008.04.002.</w:t>
      </w:r>
    </w:p>
    <w:p w14:paraId="3E35535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7. </w:t>
      </w:r>
      <w:r w:rsidRPr="00FF137E">
        <w:rPr>
          <w:rFonts w:ascii="Times New Roman" w:hAnsi="Times New Roman" w:cs="Times New Roman"/>
          <w:sz w:val="24"/>
          <w:szCs w:val="24"/>
        </w:rPr>
        <w:tab/>
        <w:t xml:space="preserve">Fleischman DA, Yang J, Arfanakis K, et al. Physical activity, motor function, and white matter hyperintensity burden in healthy older adults. </w:t>
      </w:r>
      <w:r w:rsidRPr="00FF137E">
        <w:rPr>
          <w:rFonts w:ascii="Times New Roman" w:hAnsi="Times New Roman" w:cs="Times New Roman"/>
          <w:i/>
          <w:iCs/>
          <w:sz w:val="24"/>
          <w:szCs w:val="24"/>
        </w:rPr>
        <w:t>Neurology</w:t>
      </w:r>
      <w:r w:rsidRPr="00FF137E">
        <w:rPr>
          <w:rFonts w:ascii="Times New Roman" w:hAnsi="Times New Roman" w:cs="Times New Roman"/>
          <w:sz w:val="24"/>
          <w:szCs w:val="24"/>
        </w:rPr>
        <w:t>. 2015;84(13):1294-1300. doi:10.1212/WNL.0000000000001417.</w:t>
      </w:r>
    </w:p>
    <w:p w14:paraId="1ECA8F4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8. </w:t>
      </w:r>
      <w:r w:rsidRPr="00FF137E">
        <w:rPr>
          <w:rFonts w:ascii="Times New Roman" w:hAnsi="Times New Roman" w:cs="Times New Roman"/>
          <w:sz w:val="24"/>
          <w:szCs w:val="24"/>
        </w:rPr>
        <w:tab/>
        <w:t xml:space="preserve">Johnson NF, Kim C, Clasey JL, Bailey A, Gold BT. Cardiorespiratory fitness is positively correlated with cerebral white matter integrity in healthy seniors. </w:t>
      </w:r>
      <w:r w:rsidRPr="00FF137E">
        <w:rPr>
          <w:rFonts w:ascii="Times New Roman" w:hAnsi="Times New Roman" w:cs="Times New Roman"/>
          <w:i/>
          <w:iCs/>
          <w:sz w:val="24"/>
          <w:szCs w:val="24"/>
        </w:rPr>
        <w:t>Neuroimage</w:t>
      </w:r>
      <w:r w:rsidRPr="00FF137E">
        <w:rPr>
          <w:rFonts w:ascii="Times New Roman" w:hAnsi="Times New Roman" w:cs="Times New Roman"/>
          <w:sz w:val="24"/>
          <w:szCs w:val="24"/>
        </w:rPr>
        <w:t>. 2012;59(2):1514-1523. doi:10.1016/j.neuroimage.2011.08.032.</w:t>
      </w:r>
    </w:p>
    <w:p w14:paraId="5BE6DDB2"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99. </w:t>
      </w:r>
      <w:r w:rsidRPr="00FF137E">
        <w:rPr>
          <w:rFonts w:ascii="Times New Roman" w:hAnsi="Times New Roman" w:cs="Times New Roman"/>
          <w:sz w:val="24"/>
          <w:szCs w:val="24"/>
        </w:rPr>
        <w:tab/>
        <w:t xml:space="preserve">Pedersen BK, Saltin B. Exercise as medicine - Evidence for prescribing exercise as therapy in 26 different chronic diseases. </w:t>
      </w:r>
      <w:r w:rsidRPr="00FF137E">
        <w:rPr>
          <w:rFonts w:ascii="Times New Roman" w:hAnsi="Times New Roman" w:cs="Times New Roman"/>
          <w:i/>
          <w:iCs/>
          <w:sz w:val="24"/>
          <w:szCs w:val="24"/>
        </w:rPr>
        <w:t>Scand J Med Sci Sport</w:t>
      </w:r>
      <w:r w:rsidRPr="00FF137E">
        <w:rPr>
          <w:rFonts w:ascii="Times New Roman" w:hAnsi="Times New Roman" w:cs="Times New Roman"/>
          <w:sz w:val="24"/>
          <w:szCs w:val="24"/>
        </w:rPr>
        <w:t>. 2015;25:1-72. doi:10.1111/sms.12581.</w:t>
      </w:r>
    </w:p>
    <w:p w14:paraId="42D3E622"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00. </w:t>
      </w:r>
      <w:r w:rsidRPr="00FF137E">
        <w:rPr>
          <w:rFonts w:ascii="Times New Roman" w:hAnsi="Times New Roman" w:cs="Times New Roman"/>
          <w:sz w:val="24"/>
          <w:szCs w:val="24"/>
        </w:rPr>
        <w:tab/>
        <w:t xml:space="preserve">Lamotte G, Shah RC, Lazarov O, Corcos DM. Exercise Training for Persons with Alzheimer’s Disease and Caregivers: A Review of Dyadic Exercise Interventions. </w:t>
      </w:r>
      <w:r w:rsidRPr="00FF137E">
        <w:rPr>
          <w:rFonts w:ascii="Times New Roman" w:hAnsi="Times New Roman" w:cs="Times New Roman"/>
          <w:i/>
          <w:iCs/>
          <w:sz w:val="24"/>
          <w:szCs w:val="24"/>
        </w:rPr>
        <w:t>J Mot Behav</w:t>
      </w:r>
      <w:r w:rsidRPr="00FF137E">
        <w:rPr>
          <w:rFonts w:ascii="Times New Roman" w:hAnsi="Times New Roman" w:cs="Times New Roman"/>
          <w:sz w:val="24"/>
          <w:szCs w:val="24"/>
        </w:rPr>
        <w:t>. 2017;49(4):365-377. doi:10.1080/00222895.2016.1241739.</w:t>
      </w:r>
    </w:p>
    <w:p w14:paraId="5630727A"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01. </w:t>
      </w:r>
      <w:r w:rsidRPr="00FF137E">
        <w:rPr>
          <w:rFonts w:ascii="Times New Roman" w:hAnsi="Times New Roman" w:cs="Times New Roman"/>
          <w:sz w:val="24"/>
          <w:szCs w:val="24"/>
        </w:rPr>
        <w:tab/>
        <w:t xml:space="preserve">Srivastava G, Tripathi R, Tiwari S, Singh B, Tripathi S. Caregiver burden and quality of life of key caregivers of patients with dementia. </w:t>
      </w:r>
      <w:r w:rsidRPr="00FF137E">
        <w:rPr>
          <w:rFonts w:ascii="Times New Roman" w:hAnsi="Times New Roman" w:cs="Times New Roman"/>
          <w:i/>
          <w:iCs/>
          <w:sz w:val="24"/>
          <w:szCs w:val="24"/>
        </w:rPr>
        <w:t>Indian J Psychol Med</w:t>
      </w:r>
      <w:r w:rsidRPr="00FF137E">
        <w:rPr>
          <w:rFonts w:ascii="Times New Roman" w:hAnsi="Times New Roman" w:cs="Times New Roman"/>
          <w:sz w:val="24"/>
          <w:szCs w:val="24"/>
        </w:rPr>
        <w:t>. 2016;38(2):133. doi:10.4103/0253-7176.178779.</w:t>
      </w:r>
    </w:p>
    <w:p w14:paraId="1BA4A124" w14:textId="77777777" w:rsidR="00930C64" w:rsidRPr="00FF137E" w:rsidRDefault="00930C64" w:rsidP="00930C64">
      <w:pPr>
        <w:widowControl w:val="0"/>
        <w:autoSpaceDE w:val="0"/>
        <w:autoSpaceDN w:val="0"/>
        <w:adjustRightInd w:val="0"/>
        <w:spacing w:after="0" w:line="480" w:lineRule="auto"/>
        <w:ind w:left="640" w:hanging="640"/>
        <w:rPr>
          <w:rFonts w:ascii="Times New Roman" w:hAnsi="Times New Roman" w:cs="Times New Roman"/>
          <w:sz w:val="24"/>
          <w:szCs w:val="24"/>
        </w:rPr>
      </w:pPr>
      <w:r w:rsidRPr="00FF137E">
        <w:rPr>
          <w:rFonts w:ascii="Times New Roman" w:hAnsi="Times New Roman" w:cs="Times New Roman"/>
          <w:sz w:val="24"/>
          <w:szCs w:val="24"/>
        </w:rPr>
        <w:t xml:space="preserve">102. </w:t>
      </w:r>
      <w:r w:rsidRPr="00FF137E">
        <w:rPr>
          <w:rFonts w:ascii="Times New Roman" w:hAnsi="Times New Roman" w:cs="Times New Roman"/>
          <w:sz w:val="24"/>
          <w:szCs w:val="24"/>
        </w:rPr>
        <w:tab/>
        <w:t xml:space="preserve">Mahoney R, Regan C, Katona C, Livingston G. Anxiety and depression in family caregivers of people with Alzheimer disease: the LASER-AD study. </w:t>
      </w:r>
      <w:r w:rsidRPr="00FF137E">
        <w:rPr>
          <w:rFonts w:ascii="Times New Roman" w:hAnsi="Times New Roman" w:cs="Times New Roman"/>
          <w:i/>
          <w:iCs/>
          <w:sz w:val="24"/>
          <w:szCs w:val="24"/>
        </w:rPr>
        <w:t>Am J Geriatr Psychiatry</w:t>
      </w:r>
      <w:r w:rsidRPr="00FF137E">
        <w:rPr>
          <w:rFonts w:ascii="Times New Roman" w:hAnsi="Times New Roman" w:cs="Times New Roman"/>
          <w:sz w:val="24"/>
          <w:szCs w:val="24"/>
        </w:rPr>
        <w:t>. 2005;13(9):795-801. doi:10.1176/appi.ajgp.13.9.795.</w:t>
      </w:r>
    </w:p>
    <w:p w14:paraId="5B9729FD" w14:textId="12E0EE16" w:rsidR="007C2D45" w:rsidRPr="00FF137E" w:rsidRDefault="007C2D45" w:rsidP="00930C64">
      <w:pPr>
        <w:widowControl w:val="0"/>
        <w:autoSpaceDE w:val="0"/>
        <w:autoSpaceDN w:val="0"/>
        <w:adjustRightInd w:val="0"/>
        <w:spacing w:after="0" w:line="480" w:lineRule="auto"/>
        <w:ind w:left="640" w:hanging="640"/>
        <w:rPr>
          <w:rFonts w:ascii="Times New Roman" w:hAnsi="Times New Roman" w:cs="Times New Roman"/>
          <w:sz w:val="24"/>
        </w:rPr>
      </w:pPr>
      <w:r w:rsidRPr="00FF137E">
        <w:rPr>
          <w:rFonts w:ascii="Times New Roman" w:hAnsi="Times New Roman" w:cs="Times New Roman"/>
          <w:sz w:val="24"/>
          <w:szCs w:val="24"/>
        </w:rPr>
        <w:t>103. http://www.who.int/dietphysicalactivity/factsheet_olderadults/en/</w:t>
      </w:r>
    </w:p>
    <w:p w14:paraId="323ED96A" w14:textId="77777777" w:rsidR="00EB56F0" w:rsidRPr="00FF137E" w:rsidRDefault="002770B2" w:rsidP="00315249">
      <w:pPr>
        <w:spacing w:after="0" w:line="480" w:lineRule="auto"/>
        <w:jc w:val="both"/>
        <w:rPr>
          <w:rFonts w:ascii="Times New Roman" w:eastAsia="Calibri" w:hAnsi="Times New Roman" w:cs="Times New Roman"/>
          <w:b/>
          <w:sz w:val="24"/>
          <w:szCs w:val="24"/>
        </w:rPr>
      </w:pPr>
      <w:r w:rsidRPr="00FF137E">
        <w:rPr>
          <w:rFonts w:ascii="Times New Roman" w:eastAsia="Calibri" w:hAnsi="Times New Roman" w:cs="Times New Roman"/>
          <w:sz w:val="24"/>
          <w:szCs w:val="24"/>
        </w:rPr>
        <w:fldChar w:fldCharType="end"/>
      </w:r>
      <w:r w:rsidR="00BD0413" w:rsidRPr="00FF137E">
        <w:rPr>
          <w:rFonts w:ascii="Times New Roman" w:eastAsia="Calibri" w:hAnsi="Times New Roman" w:cs="Times New Roman"/>
          <w:b/>
          <w:sz w:val="24"/>
          <w:szCs w:val="24"/>
        </w:rPr>
        <w:t xml:space="preserve"> </w:t>
      </w:r>
    </w:p>
    <w:p w14:paraId="53517DDA" w14:textId="77777777" w:rsidR="00C47629" w:rsidRPr="00FF137E" w:rsidRDefault="00C47629" w:rsidP="00407DE9">
      <w:pPr>
        <w:spacing w:after="0" w:line="480" w:lineRule="auto"/>
        <w:jc w:val="both"/>
        <w:rPr>
          <w:rFonts w:ascii="TimesNewRomanPS-BoldMT" w:hAnsi="TimesNewRomanPS-BoldMT" w:cs="TimesNewRomanPS-BoldMT"/>
          <w:b/>
          <w:bCs/>
          <w:sz w:val="20"/>
          <w:szCs w:val="20"/>
        </w:rPr>
      </w:pPr>
    </w:p>
    <w:p w14:paraId="16B2FD40" w14:textId="77777777" w:rsidR="00C47629" w:rsidRPr="00FF137E" w:rsidRDefault="00C47629" w:rsidP="00407DE9">
      <w:pPr>
        <w:spacing w:after="0" w:line="480" w:lineRule="auto"/>
        <w:jc w:val="both"/>
        <w:rPr>
          <w:rFonts w:ascii="TimesNewRomanPS-BoldMT" w:hAnsi="TimesNewRomanPS-BoldMT" w:cs="TimesNewRomanPS-BoldMT"/>
          <w:b/>
          <w:bCs/>
          <w:sz w:val="20"/>
          <w:szCs w:val="20"/>
        </w:rPr>
      </w:pPr>
    </w:p>
    <w:p w14:paraId="3A85862F" w14:textId="77777777" w:rsidR="00E310C0" w:rsidRPr="00FF137E" w:rsidRDefault="00E310C0" w:rsidP="00407DE9">
      <w:pPr>
        <w:spacing w:after="0" w:line="480" w:lineRule="auto"/>
        <w:jc w:val="both"/>
        <w:rPr>
          <w:rFonts w:ascii="TimesNewRomanPS-BoldMT" w:hAnsi="TimesNewRomanPS-BoldMT" w:cs="TimesNewRomanPS-BoldMT"/>
          <w:b/>
          <w:bCs/>
          <w:sz w:val="20"/>
          <w:szCs w:val="20"/>
        </w:rPr>
      </w:pPr>
    </w:p>
    <w:p w14:paraId="2F7983A1" w14:textId="77777777" w:rsidR="00E310C0" w:rsidRPr="00FF137E" w:rsidRDefault="00E310C0" w:rsidP="00407DE9">
      <w:pPr>
        <w:spacing w:after="0" w:line="480" w:lineRule="auto"/>
        <w:jc w:val="both"/>
        <w:rPr>
          <w:rFonts w:ascii="TimesNewRomanPS-BoldMT" w:hAnsi="TimesNewRomanPS-BoldMT" w:cs="TimesNewRomanPS-BoldMT"/>
          <w:b/>
          <w:bCs/>
          <w:sz w:val="20"/>
          <w:szCs w:val="20"/>
        </w:rPr>
      </w:pPr>
    </w:p>
    <w:p w14:paraId="63BB870F" w14:textId="77777777" w:rsidR="00E310C0" w:rsidRPr="00FF137E" w:rsidRDefault="00E310C0" w:rsidP="00407DE9">
      <w:pPr>
        <w:spacing w:after="0" w:line="480" w:lineRule="auto"/>
        <w:jc w:val="both"/>
        <w:rPr>
          <w:rFonts w:ascii="TimesNewRomanPS-BoldMT" w:hAnsi="TimesNewRomanPS-BoldMT" w:cs="TimesNewRomanPS-BoldMT"/>
          <w:b/>
          <w:bCs/>
          <w:sz w:val="20"/>
          <w:szCs w:val="20"/>
        </w:rPr>
      </w:pPr>
    </w:p>
    <w:p w14:paraId="2C3946E8" w14:textId="77777777" w:rsidR="00E310C0" w:rsidRPr="00FF137E" w:rsidRDefault="00E310C0" w:rsidP="00407DE9">
      <w:pPr>
        <w:spacing w:after="0" w:line="480" w:lineRule="auto"/>
        <w:jc w:val="both"/>
        <w:rPr>
          <w:rFonts w:ascii="TimesNewRomanPS-BoldMT" w:hAnsi="TimesNewRomanPS-BoldMT" w:cs="TimesNewRomanPS-BoldMT"/>
          <w:b/>
          <w:bCs/>
          <w:sz w:val="20"/>
          <w:szCs w:val="20"/>
        </w:rPr>
      </w:pPr>
    </w:p>
    <w:p w14:paraId="301A46FB" w14:textId="034BEE6A" w:rsidR="00E310C0" w:rsidRPr="00FF137E" w:rsidRDefault="00E310C0" w:rsidP="00407DE9">
      <w:pPr>
        <w:spacing w:after="0" w:line="480" w:lineRule="auto"/>
        <w:jc w:val="both"/>
        <w:rPr>
          <w:rFonts w:ascii="TimesNewRomanPS-BoldMT" w:hAnsi="TimesNewRomanPS-BoldMT" w:cs="TimesNewRomanPS-BoldMT"/>
          <w:b/>
          <w:bCs/>
          <w:sz w:val="20"/>
          <w:szCs w:val="20"/>
        </w:rPr>
      </w:pPr>
    </w:p>
    <w:p w14:paraId="0C2D7880"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47746CCA"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587E5441"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01731769"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3755C9CC"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712B68DB"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29628562"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43A3C2C3"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7C739B96"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7A24C725"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6FF8C7CE"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3616234C"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0A54DF06"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74FC966F"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19241571"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18573FEF"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663C69EC"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36B8621E"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5A98FB81" w14:textId="77777777" w:rsidR="00321830" w:rsidRPr="00FF137E" w:rsidRDefault="00321830" w:rsidP="00407DE9">
      <w:pPr>
        <w:spacing w:after="0" w:line="480" w:lineRule="auto"/>
        <w:jc w:val="both"/>
        <w:rPr>
          <w:rFonts w:ascii="TimesNewRomanPS-BoldMT" w:hAnsi="TimesNewRomanPS-BoldMT" w:cs="TimesNewRomanPS-BoldMT"/>
          <w:b/>
          <w:bCs/>
          <w:sz w:val="20"/>
          <w:szCs w:val="20"/>
        </w:rPr>
      </w:pPr>
    </w:p>
    <w:p w14:paraId="42A91EC6" w14:textId="77777777" w:rsidR="00321830" w:rsidRPr="00FF137E" w:rsidRDefault="00321830" w:rsidP="00407DE9">
      <w:pPr>
        <w:spacing w:after="0" w:line="480" w:lineRule="auto"/>
        <w:jc w:val="both"/>
        <w:rPr>
          <w:rFonts w:ascii="TimesNewRomanPS-BoldMT" w:hAnsi="TimesNewRomanPS-BoldMT" w:cs="TimesNewRomanPS-BoldMT"/>
          <w:b/>
          <w:bCs/>
          <w:sz w:val="20"/>
          <w:szCs w:val="20"/>
        </w:rPr>
        <w:sectPr w:rsidR="00321830" w:rsidRPr="00FF137E" w:rsidSect="00302C06">
          <w:footerReference w:type="default" r:id="rId15"/>
          <w:pgSz w:w="11906" w:h="16838"/>
          <w:pgMar w:top="1417" w:right="1417" w:bottom="1417" w:left="1417" w:header="708" w:footer="708" w:gutter="0"/>
          <w:lnNumType w:countBy="1"/>
          <w:cols w:space="708"/>
          <w:docGrid w:linePitch="360"/>
        </w:sectPr>
      </w:pPr>
    </w:p>
    <w:p w14:paraId="08754905" w14:textId="1F6A0E08" w:rsidR="00321830" w:rsidRPr="00FF137E" w:rsidRDefault="00321830" w:rsidP="00407DE9">
      <w:pPr>
        <w:spacing w:after="0" w:line="480" w:lineRule="auto"/>
        <w:jc w:val="both"/>
        <w:rPr>
          <w:rFonts w:ascii="TimesNewRomanPS-BoldMT" w:hAnsi="TimesNewRomanPS-BoldMT" w:cs="TimesNewRomanPS-BoldMT"/>
          <w:b/>
          <w:bCs/>
          <w:sz w:val="20"/>
          <w:szCs w:val="20"/>
        </w:rPr>
      </w:pPr>
    </w:p>
    <w:p w14:paraId="06AA97EE" w14:textId="77777777" w:rsidR="00CA1221" w:rsidRPr="00FF137E" w:rsidRDefault="00CA1221" w:rsidP="00CA1221">
      <w:pPr>
        <w:spacing w:after="160" w:line="259" w:lineRule="auto"/>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 xml:space="preserve">Table 1. Effect of physical activity on neuropsychiatric symptoms in people affected by Alzheimer’s Disease. </w:t>
      </w:r>
    </w:p>
    <w:tbl>
      <w:tblPr>
        <w:tblStyle w:val="TableGrid"/>
        <w:tblW w:w="5051" w:type="pct"/>
        <w:tblInd w:w="-147" w:type="dxa"/>
        <w:tblLayout w:type="fixed"/>
        <w:tblLook w:val="04A0" w:firstRow="1" w:lastRow="0" w:firstColumn="1" w:lastColumn="0" w:noHBand="0" w:noVBand="1"/>
      </w:tblPr>
      <w:tblGrid>
        <w:gridCol w:w="1530"/>
        <w:gridCol w:w="1108"/>
        <w:gridCol w:w="2779"/>
        <w:gridCol w:w="2087"/>
        <w:gridCol w:w="2638"/>
        <w:gridCol w:w="1391"/>
        <w:gridCol w:w="2604"/>
      </w:tblGrid>
      <w:tr w:rsidR="00CA1221" w:rsidRPr="00FF137E" w14:paraId="1D7F77F6" w14:textId="77777777" w:rsidTr="000D4DDA">
        <w:trPr>
          <w:tblHeader/>
        </w:trPr>
        <w:tc>
          <w:tcPr>
            <w:tcW w:w="541" w:type="pct"/>
            <w:vAlign w:val="center"/>
          </w:tcPr>
          <w:p w14:paraId="59932800"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Author, year</w:t>
            </w:r>
          </w:p>
        </w:tc>
        <w:tc>
          <w:tcPr>
            <w:tcW w:w="392" w:type="pct"/>
            <w:vAlign w:val="center"/>
          </w:tcPr>
          <w:p w14:paraId="7D727E15"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Type of study</w:t>
            </w:r>
          </w:p>
        </w:tc>
        <w:tc>
          <w:tcPr>
            <w:tcW w:w="983" w:type="pct"/>
            <w:vAlign w:val="center"/>
          </w:tcPr>
          <w:p w14:paraId="2C5BF606"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 xml:space="preserve">Sample </w:t>
            </w:r>
          </w:p>
          <w:p w14:paraId="5EFA0A89"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size</w:t>
            </w:r>
          </w:p>
        </w:tc>
        <w:tc>
          <w:tcPr>
            <w:tcW w:w="738" w:type="pct"/>
            <w:vAlign w:val="center"/>
          </w:tcPr>
          <w:p w14:paraId="3973191D"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Mean age (SD)</w:t>
            </w:r>
          </w:p>
        </w:tc>
        <w:tc>
          <w:tcPr>
            <w:tcW w:w="933" w:type="pct"/>
            <w:vAlign w:val="center"/>
          </w:tcPr>
          <w:p w14:paraId="0F97443B"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Type of physical exercise</w:t>
            </w:r>
          </w:p>
        </w:tc>
        <w:tc>
          <w:tcPr>
            <w:tcW w:w="492" w:type="pct"/>
            <w:vAlign w:val="center"/>
          </w:tcPr>
          <w:p w14:paraId="392144FB"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Frequency</w:t>
            </w:r>
          </w:p>
        </w:tc>
        <w:tc>
          <w:tcPr>
            <w:tcW w:w="921" w:type="pct"/>
            <w:vAlign w:val="center"/>
          </w:tcPr>
          <w:p w14:paraId="4C6017D7"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b/>
                <w:noProof w:val="0"/>
                <w:sz w:val="24"/>
                <w:szCs w:val="24"/>
              </w:rPr>
              <w:t>Main findings</w:t>
            </w:r>
          </w:p>
        </w:tc>
      </w:tr>
      <w:tr w:rsidR="00CA1221" w:rsidRPr="00FF137E" w14:paraId="5A9C0E52" w14:textId="77777777" w:rsidTr="000D4DDA">
        <w:tc>
          <w:tcPr>
            <w:tcW w:w="541" w:type="pct"/>
            <w:vAlign w:val="center"/>
          </w:tcPr>
          <w:p w14:paraId="3E29DE93" w14:textId="5E998596" w:rsidR="00CA1221" w:rsidRPr="00FF137E" w:rsidRDefault="00146043" w:rsidP="008868D4">
            <w:pPr>
              <w:spacing w:after="0" w:line="240" w:lineRule="auto"/>
              <w:jc w:val="center"/>
              <w:rPr>
                <w:rFonts w:ascii="Times New Roman" w:eastAsia="Calibri" w:hAnsi="Times New Roman" w:cs="Times New Roman"/>
                <w:noProof w:val="0"/>
                <w:sz w:val="24"/>
                <w:szCs w:val="24"/>
              </w:rPr>
            </w:pPr>
            <w:hyperlink r:id="rId16" w:history="1">
              <w:r w:rsidR="00CA1221" w:rsidRPr="00FF137E">
                <w:rPr>
                  <w:rFonts w:ascii="Times New Roman" w:eastAsia="Calibri" w:hAnsi="Times New Roman" w:cs="Times New Roman"/>
                  <w:noProof w:val="0"/>
                  <w:sz w:val="24"/>
                  <w:szCs w:val="24"/>
                </w:rPr>
                <w:t>Hoffmann</w:t>
              </w:r>
            </w:hyperlink>
            <w:r w:rsidR="00CA1221" w:rsidRPr="00FF137E">
              <w:rPr>
                <w:rFonts w:ascii="Times New Roman" w:eastAsia="Calibri" w:hAnsi="Times New Roman" w:cs="Times New Roman"/>
                <w:noProof w:val="0"/>
                <w:sz w:val="24"/>
                <w:szCs w:val="24"/>
              </w:rPr>
              <w:t xml:space="preserve"> et al., 2016 </w:t>
            </w:r>
            <w:r w:rsidR="00CA1221" w:rsidRPr="00FF137E">
              <w:rPr>
                <w:rFonts w:ascii="Times New Roman" w:eastAsia="Calibri" w:hAnsi="Times New Roman" w:cs="Times New Roman"/>
                <w:bCs/>
                <w:noProof w:val="0"/>
                <w:sz w:val="24"/>
                <w:szCs w:val="24"/>
              </w:rPr>
              <w:t xml:space="preserve"> </w:t>
            </w:r>
            <w:r w:rsidR="00CA1221" w:rsidRPr="00FF137E">
              <w:rPr>
                <w:rFonts w:ascii="Times New Roman" w:eastAsia="Calibri" w:hAnsi="Times New Roman" w:cs="Times New Roman"/>
                <w:bCs/>
                <w:noProof w:val="0"/>
                <w:sz w:val="24"/>
                <w:szCs w:val="24"/>
              </w:rPr>
              <w:fldChar w:fldCharType="begin" w:fldLock="1"/>
            </w:r>
            <w:r w:rsidR="00507382" w:rsidRPr="00FF137E">
              <w:rPr>
                <w:rFonts w:ascii="Times New Roman" w:eastAsia="Calibri" w:hAnsi="Times New Roman" w:cs="Times New Roman"/>
                <w:bCs/>
                <w:noProof w:val="0"/>
                <w:sz w:val="24"/>
                <w:szCs w:val="24"/>
              </w:rPr>
              <w:instrText>ADDIN CSL_CITATION { "citationItems" : [ { "id" : "ITEM-1", "itemData" : { "DOI" : "10.3233/JAD-150817", "ISBN" : "1387-2877", "ISSN" : "1875-8908", "PMID" : "26682695", "abstract" : "Background: Studies of physical exercise in patients with Alzheimer's disease (AD) are few and results have been inconsistent. Objective: To assess the effects of a moderate-to-high intensity aerobic exercise program in patients with mild AD. Methods: In a randomized controlled trial, we recruited 200 patients with mild AD to a supervised exercise group (60-min sessions three times a week for 16 weeks) or to a control group. Primary outcome was changed from baseline in cognitive performance estimated by Symbol Digit Modalities Test (SDMT) in the intention-to-treat (ITT) group. Secondary outcomes included changes in quality of life, ability to perform activities of daily living, and in neuropsychiatric and depressive symptoms. Results: The ITT analysis showed no significant differences between intervention and control groups in change from baseline of SDMT, other cognitive tests, quality of life, or activities of daily living. The change from baseline in Neuropsychiatric Inventory differed significantly in favor of the intervention group (mean: -3.5, 95% confidence interval (CI) -5.8 to -1.3, p = 0.002). In subjects who adhered to the protocol, we found a significant effect on change from baseline in SDMT as compared with the control group (mean: 4.2, 95% CI 0.5 to 7.9, p = 0.028), suggesting a dose-response relationship between exercise and cognition. Conclusions: This is the first randomized controlled trial with supervised moderate-to-high intensity exercise in patients with mild AD. Exercise reduced neuropsychiatric symptoms in patients with mild AD, with possible additional benefits of preserved cognition in a subgroup of patients exercising with high attendance and intensity.", "author" : [ { "dropping-particle" : "", "family" : "Hoffmann", "given" : "Kristine", "non-dropping-particle" : "", "parse-names" : false, "suffix" : "" }, { "dropping-particle" : "", "family" : "Sobol", "given" : "Nanna A.", "non-dropping-particle" : "", "parse-names" : false, "suffix" : "" }, { "dropping-particle" : "", "family" : "Frederiksen", "given" : "Kristian S.", "non-dropping-particle" : "", "parse-names" : false, "suffix" : "" }, { "dropping-particle" : "", "family" : "Beyer", "given" : "Nina", "non-dropping-particle" : "", "parse-names" : false, "suffix" : "" }, { "dropping-particle" : "", "family" : "Vogel", "given" : "Asmus", "non-dropping-particle" : "", "parse-names" : false, "suffix" : "" }, { "dropping-particle" : "", "family" : "Vestergaard", "given" : "Karsten", "non-dropping-particle" : "", "parse-names" : false, "suffix" : "" }, { "dropping-particle" : "", "family" : "Br\u00e6ndgaard", "given" : "Hans", "non-dropping-particle" : "", "parse-names" : false, "suffix" : "" }, { "dropping-particle" : "", "family" : "Gottrup", "given" : "Hanne", "non-dropping-particle" : "", "parse-names" : false, "suffix" : "" }, { "dropping-particle" : "", "family" : "Lolk", "given" : "Annette", "non-dropping-particle" : "", "parse-names" : false, "suffix" : "" }, { "dropping-particle" : "", "family" : "Wermuth", "given" : "Lene", "non-dropping-particle" : "", "parse-names" : false, "suffix" : "" }, { "dropping-particle" : "", "family" : "Jacobsen", "given" : "S\u00f8ren", "non-dropping-particle" : "", "parse-names" : false, "suffix" : "" }, { "dropping-particle" : "", "family" : "Laugesen", "given" : "Lars P.", "non-dropping-particle" : "", "parse-names" : false, "suffix" : "" }, { "dropping-particle" : "", "family" : "Gergelyffy", "given" : "Robert G.", "non-dropping-particle" : "", "parse-names" : false, "suffix" : "" }, { "dropping-particle" : "", "family" : "Hogh", "given" : "P", "non-dropping-particle" : "", "parse-names" : false, "suffix" : "" }, { "dropping-particle" : "", "family" : "Bjerregaard", "given" : "Eva", "non-dropping-particle" : "", "parse-names" : false, "suffix" : "" }, { "dropping-particle" : "", "family" : "Andersen", "given" : "Birgitte B.", "non-dropping-particle" : "", "parse-names" : false, "suffix" : "" }, { "dropping-particle" : "", "family" : "Siersma", "given" : "Volkert", "non-dropping-particle" : "", "parse-names" : false, "suffix" : "" }, { "dropping-particle" : "", "family" : "Johannsen", "given" : "Peter", "non-dropping-particle" : "", "parse-names" : false, "suffix" : "" }, { "dropping-particle" : "", "family" : "Cotman", "given" : "Carl W.", "non-dropping-particle" : "", "parse-names" : false, "suffix" : "" }, { "dropping-particle" : "", "family" : "Waldemar", "given" : "Gunhild", "non-dropping-particle" : "", "parse-names" : false, "suffix" : "" }, { "dropping-particle" : "", "family" : "Hasselbalch", "given" : "Steen G.", "non-dropping-particle" : "", "parse-names" : false, "suffix" : "" }, { "dropping-particle" : "", "family" : "K", "given" : "Hoffmann", "non-dropping-particle" : "", "parse-names" : false, "suffix" : "" }, { "dropping-particle" : "", "family" : "NA", "given" : "Sobol", "non-dropping-particle" : "", "parse-names" : false, "suffix" : "" }, { "dropping-particle" : "", "family" : "KS", "given" : "Frederiksen", "non-dropping-particle" : "", "parse-names" : false, "suffix" : "" }, { "dropping-particle" : "", "family" : "N", "given" : "Beyer", "non-dropping-particle" : "", "parse-names" : false, "suffix" : "" }, { "dropping-particle" : "", "family" : "A", "given" : "Vogel", "non-dropping-particle" : "", "parse-names" : false, "suffix" : "" }, { "dropping-particle" : "", "family" : "K", "given" : "Vestergaard", "non-dropping-particle" : "", "parse-names" : false, "suffix" : "" }, { "dropping-particle" : "", "family" : "H", "given" : "Braendgaard", "non-dropping-particle" : "", "parse-names" : false, "suffix" : "" }, { "dropping-particle" : "", "family" : "H", "given" : "Gottrup", "non-dropping-particle" : "", "parse-names" : false, "suffix" : "" }, { "dropping-particle" : "", "family" : "A", "given" : "Lolk", "non-dropping-particle" : "", "parse-names" : false, "suffix" : "" }, { "dropping-particle" : "", "family" : "L", "given" : "Wermuth", "non-dropping-particle" : "", "parse-names" : false, "suffix" : "" }, { "dropping-particle" : "", "family" : "S", "given" : "Jacobsen", "non-dropping-particle" : "", "parse-names" : false, "suffix" : "" }, { "dropping-particle" : "", "family" : "LP", "given" : "Laugesen", "non-dropping-particle" : "", "parse-names" : false, "suffix" : "" }, { "dropping-particle" : "", "family" : "RG", "given" : "Gergelyffy", "non-dropping-particle" : "", "parse-names" : false, "suffix" : "" }, { "dropping-particle" : "", "family" : "P", "given" : "Hogh", "non-dropping-particle" : "", "parse-names" : false, "suffix" : "" }, { "dropping-particle" : "", "family" : "E", "given" : "Bjerregaard", "non-dropping-particle" : "", "parse-names" : false, "suffix" : "" }, { "dropping-particle" : "", "family" : "BB", "given" : "Andersen", "non-dropping-particle" : "", "parse-names" : false, "suffix" : "" }, { "dropping-particle" : "", "family" : "V", "given" : "Siersma", "non-dropping-particle" : "", "parse-names" : false, "suffix" : "" }, { "dropping-particle" : "", "family" : "P", "given" : "Johannsen", "non-dropping-particle" : "", "parse-names" : false, "suffix" : "" }, { "dropping-particle" : "", "family" : "CW", "given" : "Cotman", "non-dropping-particle" : "", "parse-names" : false, "suffix" : "" }, { "dropping-particle" : "", "family" : "G", "given" : "Waldemar", "non-dropping-particle" : "", "parse-names" : false, "suffix" : "" }, { "dropping-particle" : "", "family" : "SG", "given" : "Hasselbalch", "non-dropping-particle" : "", "parse-names" : false, "suffix" : "" } ], "container-title" : "Journal of Alzheimer's Disease", "id" : "ITEM-1", "issue" : "2", "issued" : { "date-parts" : [ [ "2015" ] ] }, "page" : "443-453", "title" : "Moderate-to-high intensity physical exercise in patients with Alzheimer's disease: A randomized controlled trial", "type" : "article-journal", "volume" : "50" }, "uris" : [ "http://www.mendeley.com/documents/?uuid=e305a3fb-4051-42e0-a899-2cdd7bf4fa78" ] } ], "mendeley" : { "formattedCitation" : "&lt;sup&gt;30&lt;/sup&gt;", "plainTextFormattedCitation" : "30", "previouslyFormattedCitation" : "&lt;sup&gt;30&lt;/sup&gt;" }, "properties" : {  }, "schema" : "https://github.com/citation-style-language/schema/raw/master/csl-citation.json" }</w:instrText>
            </w:r>
            <w:r w:rsidR="00CA1221" w:rsidRPr="00FF137E">
              <w:rPr>
                <w:rFonts w:ascii="Times New Roman" w:eastAsia="Calibri" w:hAnsi="Times New Roman" w:cs="Times New Roman"/>
                <w:bCs/>
                <w:noProof w:val="0"/>
                <w:sz w:val="24"/>
                <w:szCs w:val="24"/>
              </w:rPr>
              <w:fldChar w:fldCharType="separate"/>
            </w:r>
            <w:r w:rsidR="008868D4" w:rsidRPr="00FF137E">
              <w:rPr>
                <w:rFonts w:ascii="Times New Roman" w:eastAsia="Calibri" w:hAnsi="Times New Roman" w:cs="Times New Roman"/>
                <w:bCs/>
                <w:sz w:val="24"/>
                <w:szCs w:val="24"/>
                <w:vertAlign w:val="superscript"/>
              </w:rPr>
              <w:t>30</w:t>
            </w:r>
            <w:r w:rsidR="00CA1221" w:rsidRPr="00FF137E">
              <w:rPr>
                <w:rFonts w:ascii="Times New Roman" w:eastAsia="Calibri" w:hAnsi="Times New Roman" w:cs="Times New Roman"/>
                <w:noProof w:val="0"/>
                <w:sz w:val="24"/>
                <w:szCs w:val="24"/>
              </w:rPr>
              <w:fldChar w:fldCharType="end"/>
            </w:r>
          </w:p>
        </w:tc>
        <w:tc>
          <w:tcPr>
            <w:tcW w:w="392" w:type="pct"/>
            <w:vAlign w:val="center"/>
          </w:tcPr>
          <w:p w14:paraId="674C8EC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7F0F7A2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200 patients with mild AD</w:t>
            </w:r>
          </w:p>
          <w:p w14:paraId="0FCD498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107</w:t>
            </w:r>
          </w:p>
          <w:p w14:paraId="5189F47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93</w:t>
            </w:r>
          </w:p>
        </w:tc>
        <w:tc>
          <w:tcPr>
            <w:tcW w:w="738" w:type="pct"/>
            <w:vAlign w:val="center"/>
          </w:tcPr>
          <w:p w14:paraId="3473625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w:t>
            </w:r>
          </w:p>
          <w:p w14:paraId="498FEAB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69.8± 7.4;</w:t>
            </w:r>
          </w:p>
          <w:p w14:paraId="312D0D4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w:t>
            </w:r>
          </w:p>
          <w:p w14:paraId="28644F7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71.3 ±7.3</w:t>
            </w:r>
          </w:p>
          <w:p w14:paraId="2B4951D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933" w:type="pct"/>
            <w:vAlign w:val="center"/>
          </w:tcPr>
          <w:p w14:paraId="36D45A4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oderate-to-high intensity aerobic exercise</w:t>
            </w:r>
          </w:p>
        </w:tc>
        <w:tc>
          <w:tcPr>
            <w:tcW w:w="492" w:type="pct"/>
            <w:vAlign w:val="center"/>
          </w:tcPr>
          <w:p w14:paraId="0B9814B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60-min sessions three times a week for 16 weeks</w:t>
            </w:r>
          </w:p>
        </w:tc>
        <w:tc>
          <w:tcPr>
            <w:tcW w:w="921" w:type="pct"/>
            <w:vAlign w:val="center"/>
          </w:tcPr>
          <w:p w14:paraId="646039F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 reduction in NPs in patients with mild AD</w:t>
            </w:r>
          </w:p>
        </w:tc>
      </w:tr>
      <w:tr w:rsidR="00CA1221" w:rsidRPr="00FF137E" w14:paraId="5AFA5F91" w14:textId="77777777" w:rsidTr="000D4DDA">
        <w:tc>
          <w:tcPr>
            <w:tcW w:w="541" w:type="pct"/>
            <w:vAlign w:val="center"/>
          </w:tcPr>
          <w:p w14:paraId="2FDE40F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Kurz </w:t>
            </w:r>
            <w:r w:rsidRPr="00FF137E">
              <w:rPr>
                <w:rFonts w:ascii="Times New Roman" w:eastAsia="Calibri" w:hAnsi="Times New Roman" w:cs="Times New Roman"/>
                <w:iCs/>
                <w:noProof w:val="0"/>
                <w:sz w:val="24"/>
                <w:szCs w:val="24"/>
              </w:rPr>
              <w:t xml:space="preserve">et al.,2009 </w:t>
            </w:r>
            <w:r w:rsidRPr="00FF137E">
              <w:rPr>
                <w:rFonts w:ascii="Times New Roman" w:eastAsia="Calibri" w:hAnsi="Times New Roman" w:cs="Times New Roman"/>
                <w:bCs/>
                <w:iCs/>
                <w:noProof w:val="0"/>
                <w:sz w:val="24"/>
                <w:szCs w:val="24"/>
                <w:vertAlign w:val="superscript"/>
              </w:rPr>
              <w:t>36</w:t>
            </w:r>
          </w:p>
        </w:tc>
        <w:tc>
          <w:tcPr>
            <w:tcW w:w="392" w:type="pct"/>
            <w:vAlign w:val="center"/>
          </w:tcPr>
          <w:p w14:paraId="7C6F5A7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56EF329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 dwelling</w:t>
            </w:r>
          </w:p>
          <w:p w14:paraId="3173D7B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10 AD</w:t>
            </w:r>
          </w:p>
          <w:p w14:paraId="4426742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atients and 18 MCI</w:t>
            </w:r>
          </w:p>
          <w:p w14:paraId="124391C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patients)  </w:t>
            </w:r>
          </w:p>
          <w:p w14:paraId="453C584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w:t>
            </w:r>
          </w:p>
          <w:p w14:paraId="3714A072"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 12 MCI patient)</w:t>
            </w:r>
          </w:p>
        </w:tc>
        <w:tc>
          <w:tcPr>
            <w:tcW w:w="738" w:type="pct"/>
            <w:vAlign w:val="center"/>
          </w:tcPr>
          <w:p w14:paraId="2D5C15C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MCI control: </w:t>
            </w:r>
          </w:p>
          <w:p w14:paraId="40BC170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70.8 ±6.9;</w:t>
            </w:r>
          </w:p>
          <w:p w14:paraId="0ACC806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CI intervention:</w:t>
            </w:r>
          </w:p>
          <w:p w14:paraId="6266918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70.4 ±8.4;</w:t>
            </w:r>
          </w:p>
          <w:p w14:paraId="13E91AD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D intervention</w:t>
            </w:r>
          </w:p>
          <w:p w14:paraId="70B88D0A"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66.0 ±8.7</w:t>
            </w:r>
          </w:p>
        </w:tc>
        <w:tc>
          <w:tcPr>
            <w:tcW w:w="933" w:type="pct"/>
            <w:vAlign w:val="center"/>
          </w:tcPr>
          <w:p w14:paraId="7307A30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ctivity planning, self-assertiveness training, relaxation techniques, stress management, use of external memory</w:t>
            </w:r>
          </w:p>
          <w:p w14:paraId="0706410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ids, memory training, and motor exercise</w:t>
            </w:r>
          </w:p>
        </w:tc>
        <w:tc>
          <w:tcPr>
            <w:tcW w:w="492" w:type="pct"/>
            <w:vAlign w:val="center"/>
          </w:tcPr>
          <w:p w14:paraId="15FA4CC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3</w:t>
            </w:r>
          </w:p>
          <w:p w14:paraId="3E60BCA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hours/week for 4 weeks</w:t>
            </w:r>
          </w:p>
        </w:tc>
        <w:tc>
          <w:tcPr>
            <w:tcW w:w="921" w:type="pct"/>
            <w:vAlign w:val="center"/>
          </w:tcPr>
          <w:p w14:paraId="2031E8E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 improvement in ADL, verbal memory and reduction in depression in MCI patients, but not</w:t>
            </w:r>
          </w:p>
          <w:p w14:paraId="35C17D8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n AD patients</w:t>
            </w:r>
          </w:p>
        </w:tc>
      </w:tr>
      <w:tr w:rsidR="00CA1221" w:rsidRPr="00FF137E" w14:paraId="7AF1DF1C" w14:textId="77777777" w:rsidTr="000D4DDA">
        <w:tc>
          <w:tcPr>
            <w:tcW w:w="541" w:type="pct"/>
            <w:vAlign w:val="center"/>
          </w:tcPr>
          <w:p w14:paraId="5231133E" w14:textId="77777777" w:rsidR="00CA1221" w:rsidRPr="00FF137E" w:rsidRDefault="00146043" w:rsidP="00CA1221">
            <w:pPr>
              <w:spacing w:after="0" w:line="240" w:lineRule="auto"/>
              <w:jc w:val="center"/>
              <w:rPr>
                <w:rFonts w:ascii="Times New Roman" w:eastAsia="Calibri" w:hAnsi="Times New Roman" w:cs="Times New Roman"/>
                <w:noProof w:val="0"/>
                <w:sz w:val="24"/>
                <w:szCs w:val="24"/>
              </w:rPr>
            </w:pPr>
            <w:hyperlink r:id="rId17" w:history="1">
              <w:r w:rsidR="00CA1221" w:rsidRPr="00FF137E">
                <w:rPr>
                  <w:rFonts w:ascii="Times New Roman" w:eastAsia="Calibri" w:hAnsi="Times New Roman" w:cs="Times New Roman"/>
                  <w:noProof w:val="0"/>
                  <w:sz w:val="24"/>
                  <w:szCs w:val="24"/>
                </w:rPr>
                <w:t>McCurry </w:t>
              </w:r>
            </w:hyperlink>
            <w:r w:rsidR="00CA1221" w:rsidRPr="00FF137E">
              <w:rPr>
                <w:rFonts w:ascii="Times New Roman" w:eastAsia="Calibri" w:hAnsi="Times New Roman" w:cs="Times New Roman"/>
                <w:noProof w:val="0"/>
                <w:sz w:val="24"/>
                <w:szCs w:val="24"/>
              </w:rPr>
              <w:t>et al., 2011</w:t>
            </w:r>
            <w:r w:rsidR="00CA1221" w:rsidRPr="00FF137E">
              <w:rPr>
                <w:rFonts w:ascii="Times New Roman" w:eastAsia="Calibri" w:hAnsi="Times New Roman" w:cs="Times New Roman"/>
                <w:bCs/>
                <w:noProof w:val="0"/>
                <w:sz w:val="24"/>
                <w:szCs w:val="24"/>
              </w:rPr>
              <w:t xml:space="preserve"> </w:t>
            </w:r>
            <w:r w:rsidR="00CA1221" w:rsidRPr="00FF137E">
              <w:rPr>
                <w:rFonts w:ascii="Times New Roman" w:eastAsia="Calibri" w:hAnsi="Times New Roman" w:cs="Times New Roman"/>
                <w:bCs/>
                <w:noProof w:val="0"/>
                <w:sz w:val="24"/>
                <w:szCs w:val="24"/>
                <w:vertAlign w:val="superscript"/>
              </w:rPr>
              <w:t>31</w:t>
            </w:r>
          </w:p>
        </w:tc>
        <w:tc>
          <w:tcPr>
            <w:tcW w:w="392" w:type="pct"/>
            <w:vAlign w:val="center"/>
          </w:tcPr>
          <w:p w14:paraId="3FBC1BF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2E8AE3B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132 AD patients and their in-home caregivers</w:t>
            </w:r>
          </w:p>
          <w:p w14:paraId="214FF59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p w14:paraId="138EA96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alking group:32</w:t>
            </w:r>
          </w:p>
          <w:p w14:paraId="6306C48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Light group:34</w:t>
            </w:r>
          </w:p>
          <w:p w14:paraId="15AECB5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bination group: 33</w:t>
            </w:r>
          </w:p>
          <w:p w14:paraId="6DBB569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33</w:t>
            </w:r>
          </w:p>
          <w:p w14:paraId="46F6C3F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738" w:type="pct"/>
            <w:vAlign w:val="center"/>
          </w:tcPr>
          <w:p w14:paraId="03C8A92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alking group:</w:t>
            </w:r>
          </w:p>
          <w:p w14:paraId="440F2A5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 82.2 ± 8.5,</w:t>
            </w:r>
          </w:p>
          <w:p w14:paraId="14D93E2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Light group: </w:t>
            </w:r>
          </w:p>
          <w:p w14:paraId="6D3133A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0.6 ± 7.3,</w:t>
            </w:r>
          </w:p>
          <w:p w14:paraId="139697C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Combination group:  </w:t>
            </w:r>
          </w:p>
          <w:p w14:paraId="134A9E7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0.0 ± 8.2,</w:t>
            </w:r>
          </w:p>
          <w:p w14:paraId="30AE12E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w:t>
            </w:r>
          </w:p>
          <w:p w14:paraId="2117C8F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1.2 ± 8.0</w:t>
            </w:r>
          </w:p>
        </w:tc>
        <w:tc>
          <w:tcPr>
            <w:tcW w:w="933" w:type="pct"/>
            <w:vAlign w:val="center"/>
          </w:tcPr>
          <w:p w14:paraId="2885632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 caregiver-supervised, self-paced walking program</w:t>
            </w:r>
          </w:p>
        </w:tc>
        <w:tc>
          <w:tcPr>
            <w:tcW w:w="492" w:type="pct"/>
            <w:vAlign w:val="center"/>
          </w:tcPr>
          <w:p w14:paraId="203A9F1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30 continuous minutes/day</w:t>
            </w:r>
          </w:p>
          <w:p w14:paraId="03F55AB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4 days a week for 6 months</w:t>
            </w:r>
          </w:p>
        </w:tc>
        <w:tc>
          <w:tcPr>
            <w:tcW w:w="921" w:type="pct"/>
            <w:vAlign w:val="center"/>
          </w:tcPr>
          <w:p w14:paraId="76A51A6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Significant improvements in total wake time and </w:t>
            </w:r>
          </w:p>
          <w:p w14:paraId="36F1F28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better sleep efficiency intervention groups compared to control group</w:t>
            </w:r>
          </w:p>
        </w:tc>
      </w:tr>
      <w:tr w:rsidR="00CA1221" w:rsidRPr="00FF137E" w14:paraId="57AB3E04" w14:textId="77777777" w:rsidTr="000D4DDA">
        <w:tc>
          <w:tcPr>
            <w:tcW w:w="541" w:type="pct"/>
            <w:vAlign w:val="center"/>
          </w:tcPr>
          <w:p w14:paraId="2C092C9C" w14:textId="77777777" w:rsidR="00CA1221" w:rsidRPr="00FF137E" w:rsidRDefault="00146043" w:rsidP="00CA1221">
            <w:pPr>
              <w:spacing w:after="0" w:line="360" w:lineRule="auto"/>
              <w:jc w:val="center"/>
              <w:rPr>
                <w:rFonts w:ascii="Times New Roman" w:eastAsia="Calibri" w:hAnsi="Times New Roman" w:cs="Times New Roman"/>
                <w:noProof w:val="0"/>
                <w:sz w:val="24"/>
                <w:szCs w:val="24"/>
              </w:rPr>
            </w:pPr>
            <w:hyperlink r:id="rId18" w:history="1">
              <w:r w:rsidR="00CA1221" w:rsidRPr="00FF137E">
                <w:rPr>
                  <w:rFonts w:ascii="Times New Roman" w:eastAsia="Calibri" w:hAnsi="Times New Roman" w:cs="Times New Roman"/>
                  <w:noProof w:val="0"/>
                  <w:sz w:val="24"/>
                  <w:szCs w:val="24"/>
                </w:rPr>
                <w:t>Nascimento</w:t>
              </w:r>
            </w:hyperlink>
            <w:r w:rsidR="00CA1221" w:rsidRPr="00FF137E">
              <w:rPr>
                <w:rFonts w:ascii="Times New Roman" w:eastAsia="Calibri" w:hAnsi="Times New Roman" w:cs="Times New Roman"/>
                <w:noProof w:val="0"/>
                <w:sz w:val="24"/>
                <w:szCs w:val="24"/>
              </w:rPr>
              <w:t xml:space="preserve"> et al., 2014 </w:t>
            </w:r>
            <w:r w:rsidR="00CA1221" w:rsidRPr="00FF137E">
              <w:rPr>
                <w:rFonts w:ascii="Times New Roman" w:eastAsia="Calibri" w:hAnsi="Times New Roman" w:cs="Times New Roman"/>
                <w:bCs/>
                <w:noProof w:val="0"/>
                <w:sz w:val="24"/>
                <w:szCs w:val="24"/>
                <w:vertAlign w:val="superscript"/>
                <w:lang w:val="it-IT"/>
              </w:rPr>
              <w:t>33</w:t>
            </w:r>
          </w:p>
        </w:tc>
        <w:tc>
          <w:tcPr>
            <w:tcW w:w="392" w:type="pct"/>
            <w:vAlign w:val="center"/>
          </w:tcPr>
          <w:p w14:paraId="770124D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01EEAFC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atients with AD</w:t>
            </w:r>
          </w:p>
          <w:p w14:paraId="3CDA72A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19</w:t>
            </w:r>
          </w:p>
          <w:p w14:paraId="236E740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Control group: 16</w:t>
            </w:r>
          </w:p>
        </w:tc>
        <w:tc>
          <w:tcPr>
            <w:tcW w:w="738" w:type="pct"/>
            <w:vAlign w:val="center"/>
          </w:tcPr>
          <w:p w14:paraId="5F66E45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Exercise group: 76.8 ± 6.8;</w:t>
            </w:r>
          </w:p>
          <w:p w14:paraId="09530B1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 xml:space="preserve">Control group: </w:t>
            </w:r>
          </w:p>
          <w:p w14:paraId="51DC51C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77.9 ±5.9</w:t>
            </w:r>
          </w:p>
        </w:tc>
        <w:tc>
          <w:tcPr>
            <w:tcW w:w="933" w:type="pct"/>
            <w:vAlign w:val="center"/>
          </w:tcPr>
          <w:p w14:paraId="0C395D5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Multimodal exercise program (warm up, muscular resistance, balance and motor coordination, aerobic </w:t>
            </w:r>
            <w:r w:rsidRPr="00FF137E">
              <w:rPr>
                <w:rFonts w:ascii="Times New Roman" w:eastAsia="Calibri" w:hAnsi="Times New Roman" w:cs="Times New Roman"/>
                <w:noProof w:val="0"/>
                <w:sz w:val="24"/>
                <w:szCs w:val="24"/>
                <w:lang w:val="it-IT"/>
              </w:rPr>
              <w:t>ﬁ</w:t>
            </w:r>
            <w:r w:rsidRPr="00FF137E">
              <w:rPr>
                <w:rFonts w:ascii="Times New Roman" w:eastAsia="Calibri" w:hAnsi="Times New Roman" w:cs="Times New Roman"/>
                <w:noProof w:val="0"/>
                <w:sz w:val="24"/>
                <w:szCs w:val="24"/>
              </w:rPr>
              <w:t>tness)</w:t>
            </w:r>
          </w:p>
        </w:tc>
        <w:tc>
          <w:tcPr>
            <w:tcW w:w="492" w:type="pct"/>
            <w:vAlign w:val="center"/>
          </w:tcPr>
          <w:p w14:paraId="0FBF831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Three 1-h sessions per week,</w:t>
            </w:r>
          </w:p>
          <w:p w14:paraId="4115D09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for 6 months</w:t>
            </w:r>
          </w:p>
          <w:p w14:paraId="7CEF2D2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921" w:type="pct"/>
            <w:vAlign w:val="center"/>
          </w:tcPr>
          <w:p w14:paraId="7EA33EC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w:t>
            </w:r>
            <w:r w:rsidRPr="00FF137E">
              <w:rPr>
                <w:rFonts w:ascii="Times New Roman" w:eastAsia="Calibri" w:hAnsi="Times New Roman" w:cs="Times New Roman"/>
                <w:noProof w:val="0"/>
                <w:sz w:val="24"/>
                <w:szCs w:val="24"/>
                <w:lang w:val="it-IT"/>
              </w:rPr>
              <w:t>ﬁ</w:t>
            </w:r>
            <w:r w:rsidRPr="00FF137E">
              <w:rPr>
                <w:rFonts w:ascii="Times New Roman" w:eastAsia="Calibri" w:hAnsi="Times New Roman" w:cs="Times New Roman"/>
                <w:noProof w:val="0"/>
                <w:sz w:val="24"/>
                <w:szCs w:val="24"/>
              </w:rPr>
              <w:t>cant improvements in sleep disturbances in exercise group and maintenance or worsening in control group</w:t>
            </w:r>
          </w:p>
        </w:tc>
      </w:tr>
      <w:tr w:rsidR="00CA1221" w:rsidRPr="00FF137E" w14:paraId="2995E452" w14:textId="77777777" w:rsidTr="000D4DDA">
        <w:tc>
          <w:tcPr>
            <w:tcW w:w="541" w:type="pct"/>
            <w:vAlign w:val="center"/>
          </w:tcPr>
          <w:p w14:paraId="5F76F971" w14:textId="1CF4ED5C" w:rsidR="00CA1221" w:rsidRPr="00FF137E" w:rsidRDefault="00CA1221" w:rsidP="008868D4">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Regan et al., 2005 </w:t>
            </w:r>
            <w:r w:rsidRPr="00FF137E">
              <w:rPr>
                <w:rFonts w:ascii="Times New Roman" w:eastAsia="Calibri" w:hAnsi="Times New Roman" w:cs="Times New Roman"/>
                <w:bCs/>
                <w:noProof w:val="0"/>
                <w:sz w:val="24"/>
                <w:szCs w:val="24"/>
              </w:rPr>
              <w:fldChar w:fldCharType="begin" w:fldLock="1"/>
            </w:r>
            <w:r w:rsidR="00507382" w:rsidRPr="00FF137E">
              <w:rPr>
                <w:rFonts w:ascii="Times New Roman" w:eastAsia="Calibri" w:hAnsi="Times New Roman" w:cs="Times New Roman"/>
                <w:bCs/>
                <w:noProof w:val="0"/>
                <w:sz w:val="24"/>
                <w:szCs w:val="24"/>
              </w:rPr>
              <w:instrText>ADDIN CSL_CITATION { "citationItems" : [ { "id" : "ITEM-1", "itemData" : { "DOI" : "10.1002/gps.1278", "ISBN" : "0885-6230 (Print)\\r0885-6230 (Linking)", "abstract" : "BACKGROUND: Depression is common in Alzheimer's disease (AD; 5-35%). It is associated with increased disability, cost of care and carer burden. Exercise is known to be associated with a lower prevalence of depression across the age range but little is known about its relationship to depression in AD. AIMS: To investigate exercise and putative risk factors for depression in a community based sample of people with AD representative of the range of cognitive impairment found in the population with dementia. METHODS: Information was collected from 224 people with AD and their caregiver using standardised cognitive, psychological and behavioural instruments. Exercise levels were classified into three categories: absent, moderate, and vigorous, using the previous two weeks exercise levels to confirm regularity and recency. RESULTS: 9/51 (17.6%) depressed participants took exercise compared with 76/173 (43.9%) non-depressed [odds ratio (OR)=2.9, confidence interval (CI)=1.5-5.6, p=0.001]. Not taking part in other activities (hobbies and interests) was associated with depression but less so than lack of exercise. Independent predictors of depression were: lack of exercise (p &lt;0.001, OR=3.4, CI = 1.7-7.2), taking cholinesterase inhibitors (p &lt;0.05, OR=2.4, CI = 1.2-4.9) and having less involvement in hobbies or interests (p &lt;0.05, OR = 1.2, CI = 1.0-1.5). CONCLUSION: None of the traditional risk factors for depression in older people were associated with depression in AD. Taking regular exercise may protect against depression in AD", "author" : [ { "dropping-particle" : "", "family" : "Regan", "given" : "C", "non-dropping-particle" : "", "parse-names" : false, "suffix" : "" }, { "dropping-particle" : "", "family" : "Katona", "given" : "C", "non-dropping-particle" : "", "parse-names" : false, "suffix" : "" }, { "dropping-particle" : "", "family" : "Walker", "given" : "Z", "non-dropping-particle" : "", "parse-names" : false, "suffix" : "" }, { "dropping-particle" : "", "family" : "Livingston", "given" : "G", "non-dropping-particle" : "", "parse-names" : false, "suffix" : "" } ], "container-title" : "Int J Geriatr Psychiatry", "id" : "ITEM-1", "issue" : "0885-6230 (Print) LA - eng PT - Journal Article SB - IM", "issued" : { "date-parts" : [ [ "2005" ] ] }, "page" : "261-268", "title" : "Relationship of exercise and other risk factors to depression of Alzheimer's disease: the LASER-AD study", "type" : "article-journal", "volume" : "20" }, "uris" : [ "http://www.mendeley.com/documents/?uuid=f68ab667-a44f-4715-8ce8-f615fe02cec5" ] } ], "mendeley" : { "formattedCitation" : "&lt;sup&gt;24&lt;/sup&gt;", "plainTextFormattedCitation" : "24", "previouslyFormattedCitation" : "&lt;sup&gt;24&lt;/sup&gt;" }, "properties" : {  }, "schema" : "https://github.com/citation-style-language/schema/raw/master/csl-citation.json" }</w:instrText>
            </w:r>
            <w:r w:rsidRPr="00FF137E">
              <w:rPr>
                <w:rFonts w:ascii="Times New Roman" w:eastAsia="Calibri" w:hAnsi="Times New Roman" w:cs="Times New Roman"/>
                <w:bCs/>
                <w:noProof w:val="0"/>
                <w:sz w:val="24"/>
                <w:szCs w:val="24"/>
              </w:rPr>
              <w:fldChar w:fldCharType="separate"/>
            </w:r>
            <w:r w:rsidR="008868D4" w:rsidRPr="00FF137E">
              <w:rPr>
                <w:rFonts w:ascii="Times New Roman" w:eastAsia="Calibri" w:hAnsi="Times New Roman" w:cs="Times New Roman"/>
                <w:bCs/>
                <w:sz w:val="24"/>
                <w:szCs w:val="24"/>
                <w:vertAlign w:val="superscript"/>
              </w:rPr>
              <w:t>24</w:t>
            </w:r>
            <w:r w:rsidRPr="00FF137E">
              <w:rPr>
                <w:rFonts w:ascii="Times New Roman" w:eastAsia="Calibri" w:hAnsi="Times New Roman" w:cs="Times New Roman"/>
                <w:noProof w:val="0"/>
                <w:sz w:val="24"/>
                <w:szCs w:val="24"/>
                <w:lang w:val="it-IT"/>
              </w:rPr>
              <w:fldChar w:fldCharType="end"/>
            </w:r>
          </w:p>
        </w:tc>
        <w:tc>
          <w:tcPr>
            <w:tcW w:w="392" w:type="pct"/>
            <w:vAlign w:val="center"/>
          </w:tcPr>
          <w:p w14:paraId="724C43A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ross-sectional</w:t>
            </w:r>
          </w:p>
        </w:tc>
        <w:tc>
          <w:tcPr>
            <w:tcW w:w="983" w:type="pct"/>
            <w:vAlign w:val="center"/>
          </w:tcPr>
          <w:p w14:paraId="72CC7B8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224 community based patients with AD</w:t>
            </w:r>
          </w:p>
          <w:p w14:paraId="29AC528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Depressed patients</w:t>
            </w:r>
            <w:r w:rsidRPr="00FF137E">
              <w:rPr>
                <w:rFonts w:ascii="Times New Roman" w:eastAsia="Calibri" w:hAnsi="Times New Roman" w:cs="Times New Roman"/>
                <w:noProof w:val="0"/>
                <w:sz w:val="24"/>
                <w:szCs w:val="24"/>
              </w:rPr>
              <w:t>=51</w:t>
            </w:r>
          </w:p>
          <w:p w14:paraId="52E7909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rPr>
              <w:t>No depressed patients=173</w:t>
            </w:r>
          </w:p>
          <w:p w14:paraId="18A3A30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738" w:type="pct"/>
            <w:vAlign w:val="center"/>
          </w:tcPr>
          <w:p w14:paraId="58B18AF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81.0</w:t>
            </w:r>
          </w:p>
        </w:tc>
        <w:tc>
          <w:tcPr>
            <w:tcW w:w="933" w:type="pct"/>
            <w:vAlign w:val="center"/>
          </w:tcPr>
          <w:p w14:paraId="2E2D46F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articipants were</w:t>
            </w:r>
          </w:p>
          <w:p w14:paraId="1A08BA7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ivided into absent,</w:t>
            </w:r>
          </w:p>
          <w:p w14:paraId="5BE6324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oderate (</w:t>
            </w:r>
            <w:r w:rsidRPr="00FF137E">
              <w:rPr>
                <w:rFonts w:ascii="Times New Roman" w:eastAsia="Calibri" w:hAnsi="Times New Roman" w:cs="Times New Roman"/>
                <w:noProof w:val="0"/>
                <w:sz w:val="24"/>
                <w:szCs w:val="24"/>
                <w:lang w:val="it-IT"/>
              </w:rPr>
              <w:t>regular walks or gardening)</w:t>
            </w:r>
            <w:r w:rsidRPr="00FF137E">
              <w:rPr>
                <w:rFonts w:ascii="Times New Roman" w:eastAsia="Calibri" w:hAnsi="Times New Roman" w:cs="Times New Roman"/>
                <w:noProof w:val="0"/>
                <w:sz w:val="24"/>
                <w:szCs w:val="24"/>
              </w:rPr>
              <w:t>, or vigorous</w:t>
            </w:r>
          </w:p>
          <w:p w14:paraId="2924DAB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aerobics classes or ballroom dancing)</w:t>
            </w:r>
          </w:p>
        </w:tc>
        <w:tc>
          <w:tcPr>
            <w:tcW w:w="492" w:type="pct"/>
            <w:vAlign w:val="center"/>
          </w:tcPr>
          <w:p w14:paraId="05E6718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NA</w:t>
            </w:r>
          </w:p>
        </w:tc>
        <w:tc>
          <w:tcPr>
            <w:tcW w:w="921" w:type="pct"/>
            <w:vAlign w:val="center"/>
          </w:tcPr>
          <w:p w14:paraId="749ED90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Lack of exercise was an</w:t>
            </w:r>
          </w:p>
          <w:p w14:paraId="0CF7F0B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ndependent predictor of</w:t>
            </w:r>
          </w:p>
          <w:p w14:paraId="1ED9EE4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epression</w:t>
            </w:r>
          </w:p>
        </w:tc>
      </w:tr>
      <w:tr w:rsidR="00CA1221" w:rsidRPr="00FF137E" w14:paraId="7AD29A36" w14:textId="77777777" w:rsidTr="000D4DDA">
        <w:tc>
          <w:tcPr>
            <w:tcW w:w="541" w:type="pct"/>
            <w:vAlign w:val="center"/>
          </w:tcPr>
          <w:p w14:paraId="7664D3CF" w14:textId="77777777" w:rsidR="00CA1221" w:rsidRPr="00FF137E" w:rsidRDefault="00CA1221" w:rsidP="00CA1221">
            <w:pPr>
              <w:spacing w:after="0" w:line="240" w:lineRule="auto"/>
              <w:jc w:val="center"/>
              <w:rPr>
                <w:rFonts w:ascii="Times New Roman" w:eastAsia="Calibri" w:hAnsi="Times New Roman" w:cs="Times New Roman"/>
                <w:bCs/>
                <w:noProof w:val="0"/>
                <w:sz w:val="24"/>
                <w:szCs w:val="24"/>
              </w:rPr>
            </w:pPr>
            <w:r w:rsidRPr="00FF137E">
              <w:rPr>
                <w:rFonts w:ascii="Times New Roman" w:eastAsia="Calibri" w:hAnsi="Times New Roman" w:cs="Times New Roman"/>
                <w:noProof w:val="0"/>
                <w:sz w:val="24"/>
                <w:szCs w:val="24"/>
              </w:rPr>
              <w:t>Rolland et al., 2007</w:t>
            </w:r>
            <w:r w:rsidRPr="00FF137E">
              <w:rPr>
                <w:rFonts w:ascii="Times New Roman" w:eastAsia="Calibri" w:hAnsi="Times New Roman" w:cs="Times New Roman"/>
                <w:bCs/>
                <w:noProof w:val="0"/>
                <w:sz w:val="24"/>
                <w:szCs w:val="24"/>
                <w:lang w:val="it-IT"/>
              </w:rPr>
              <w:t xml:space="preserve"> </w:t>
            </w:r>
            <w:r w:rsidRPr="00FF137E">
              <w:rPr>
                <w:rFonts w:ascii="Times New Roman" w:eastAsia="Calibri" w:hAnsi="Times New Roman" w:cs="Times New Roman"/>
                <w:bCs/>
                <w:noProof w:val="0"/>
                <w:sz w:val="24"/>
                <w:szCs w:val="24"/>
                <w:vertAlign w:val="superscript"/>
                <w:lang w:val="it-IT"/>
              </w:rPr>
              <w:t>37</w:t>
            </w:r>
            <w:r w:rsidRPr="00FF137E">
              <w:rPr>
                <w:rFonts w:ascii="Times New Roman" w:eastAsia="Calibri" w:hAnsi="Times New Roman" w:cs="Times New Roman"/>
                <w:bCs/>
                <w:noProof w:val="0"/>
                <w:sz w:val="24"/>
                <w:szCs w:val="24"/>
                <w:lang w:val="it-IT"/>
              </w:rPr>
              <w:t xml:space="preserve">   </w:t>
            </w:r>
          </w:p>
          <w:p w14:paraId="151EAAF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392" w:type="pct"/>
            <w:vAlign w:val="center"/>
          </w:tcPr>
          <w:p w14:paraId="54921F8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04D118D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132 patients with mild to severe AD of</w:t>
            </w:r>
          </w:p>
          <w:p w14:paraId="64B21DC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five different nursing</w:t>
            </w:r>
          </w:p>
          <w:p w14:paraId="202C83C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homes. </w:t>
            </w:r>
          </w:p>
          <w:p w14:paraId="66C83D23"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Exercise group= 67; control group =67.</w:t>
            </w:r>
          </w:p>
        </w:tc>
        <w:tc>
          <w:tcPr>
            <w:tcW w:w="738" w:type="pct"/>
            <w:vAlign w:val="center"/>
          </w:tcPr>
          <w:p w14:paraId="2ADE4B5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Exercise group:</w:t>
            </w:r>
          </w:p>
          <w:p w14:paraId="2CFE455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82.8±7.8;</w:t>
            </w:r>
          </w:p>
          <w:p w14:paraId="31B60B0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Control group:</w:t>
            </w:r>
          </w:p>
          <w:p w14:paraId="2FD27DF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83.1 ± 7.0</w:t>
            </w:r>
          </w:p>
        </w:tc>
        <w:tc>
          <w:tcPr>
            <w:tcW w:w="933" w:type="pct"/>
            <w:vAlign w:val="center"/>
          </w:tcPr>
          <w:p w14:paraId="39362AF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Collective exercise </w:t>
            </w:r>
          </w:p>
          <w:p w14:paraId="6E1B2A3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rogram </w:t>
            </w:r>
          </w:p>
          <w:p w14:paraId="232F235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alk, strength, balance, and flexibility training)</w:t>
            </w:r>
          </w:p>
        </w:tc>
        <w:tc>
          <w:tcPr>
            <w:tcW w:w="492" w:type="pct"/>
            <w:vAlign w:val="center"/>
          </w:tcPr>
          <w:p w14:paraId="626BDCF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1 hour/twice weekly, for</w:t>
            </w:r>
          </w:p>
          <w:p w14:paraId="5F09663E"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lang w:val="it-IT"/>
              </w:rPr>
              <w:t xml:space="preserve"> for 12 months.</w:t>
            </w:r>
          </w:p>
        </w:tc>
        <w:tc>
          <w:tcPr>
            <w:tcW w:w="921" w:type="pct"/>
            <w:vAlign w:val="center"/>
          </w:tcPr>
          <w:p w14:paraId="06A4494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ly slower</w:t>
            </w:r>
          </w:p>
          <w:p w14:paraId="679C83E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ecline of ADL in exercise group.</w:t>
            </w:r>
          </w:p>
          <w:p w14:paraId="7A7C536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No significant training</w:t>
            </w:r>
          </w:p>
          <w:p w14:paraId="0E99BD7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ffects on behavioral</w:t>
            </w:r>
          </w:p>
          <w:p w14:paraId="3B0646B0"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disturbances and depression.</w:t>
            </w:r>
          </w:p>
        </w:tc>
      </w:tr>
      <w:tr w:rsidR="00CA1221" w:rsidRPr="00FF137E" w14:paraId="6111BA3B" w14:textId="77777777" w:rsidTr="000D4DDA">
        <w:tc>
          <w:tcPr>
            <w:tcW w:w="541" w:type="pct"/>
            <w:vAlign w:val="center"/>
          </w:tcPr>
          <w:p w14:paraId="7C73065F" w14:textId="77777777" w:rsidR="00CA1221" w:rsidRPr="00FF137E" w:rsidRDefault="00146043" w:rsidP="00CA1221">
            <w:pPr>
              <w:spacing w:after="0" w:line="240" w:lineRule="auto"/>
              <w:jc w:val="center"/>
              <w:rPr>
                <w:rFonts w:ascii="Times New Roman" w:eastAsia="Calibri" w:hAnsi="Times New Roman" w:cs="Times New Roman"/>
                <w:noProof w:val="0"/>
                <w:sz w:val="24"/>
                <w:szCs w:val="24"/>
              </w:rPr>
            </w:pPr>
            <w:hyperlink r:id="rId19" w:history="1">
              <w:r w:rsidR="00CA1221" w:rsidRPr="00FF137E">
                <w:rPr>
                  <w:rFonts w:ascii="Times New Roman" w:eastAsia="Calibri" w:hAnsi="Times New Roman" w:cs="Times New Roman"/>
                  <w:noProof w:val="0"/>
                  <w:sz w:val="24"/>
                  <w:szCs w:val="24"/>
                  <w:lang w:val="it-IT"/>
                </w:rPr>
                <w:t>Shih</w:t>
              </w:r>
            </w:hyperlink>
            <w:r w:rsidR="00CA1221" w:rsidRPr="00FF137E">
              <w:rPr>
                <w:rFonts w:ascii="Times New Roman" w:eastAsia="Calibri" w:hAnsi="Times New Roman" w:cs="Times New Roman"/>
                <w:noProof w:val="0"/>
                <w:sz w:val="24"/>
                <w:szCs w:val="24"/>
              </w:rPr>
              <w:t xml:space="preserve"> et al.,2017 </w:t>
            </w:r>
            <w:r w:rsidR="00CA1221" w:rsidRPr="00FF137E">
              <w:rPr>
                <w:rFonts w:ascii="Times New Roman" w:eastAsia="Calibri" w:hAnsi="Times New Roman" w:cs="Times New Roman"/>
                <w:bCs/>
                <w:noProof w:val="0"/>
                <w:sz w:val="24"/>
                <w:szCs w:val="24"/>
                <w:vertAlign w:val="superscript"/>
                <w:lang w:val="it-IT"/>
              </w:rPr>
              <w:t>32</w:t>
            </w:r>
          </w:p>
        </w:tc>
        <w:tc>
          <w:tcPr>
            <w:tcW w:w="392" w:type="pct"/>
            <w:vAlign w:val="center"/>
          </w:tcPr>
          <w:p w14:paraId="63C854F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Cross-sectional </w:t>
            </w:r>
          </w:p>
        </w:tc>
        <w:tc>
          <w:tcPr>
            <w:tcW w:w="983" w:type="pct"/>
            <w:vAlign w:val="center"/>
          </w:tcPr>
          <w:p w14:paraId="177125B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184 patients with AD</w:t>
            </w:r>
          </w:p>
        </w:tc>
        <w:tc>
          <w:tcPr>
            <w:tcW w:w="738" w:type="pct"/>
            <w:vAlign w:val="center"/>
          </w:tcPr>
          <w:p w14:paraId="6AC15D2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78.5 ±7.6</w:t>
            </w:r>
          </w:p>
        </w:tc>
        <w:tc>
          <w:tcPr>
            <w:tcW w:w="933" w:type="pct"/>
            <w:vAlign w:val="center"/>
          </w:tcPr>
          <w:p w14:paraId="171ED84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Walking</w:t>
            </w:r>
          </w:p>
        </w:tc>
        <w:tc>
          <w:tcPr>
            <w:tcW w:w="492" w:type="pct"/>
            <w:vAlign w:val="center"/>
          </w:tcPr>
          <w:p w14:paraId="155B664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walking time period</w:t>
            </w:r>
          </w:p>
        </w:tc>
        <w:tc>
          <w:tcPr>
            <w:tcW w:w="921" w:type="pct"/>
            <w:vAlign w:val="center"/>
          </w:tcPr>
          <w:p w14:paraId="6E7030E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Longer weekly duration of walking is associated with better the sleep quality, and less sundown syndrome</w:t>
            </w:r>
          </w:p>
        </w:tc>
      </w:tr>
      <w:tr w:rsidR="00CA1221" w:rsidRPr="00FF137E" w14:paraId="7138BD19" w14:textId="77777777" w:rsidTr="000D4DDA">
        <w:tc>
          <w:tcPr>
            <w:tcW w:w="541" w:type="pct"/>
            <w:vAlign w:val="center"/>
          </w:tcPr>
          <w:p w14:paraId="002243E0" w14:textId="77777777" w:rsidR="00CA1221" w:rsidRPr="00FF137E" w:rsidRDefault="00CA1221" w:rsidP="00CA1221">
            <w:pPr>
              <w:spacing w:after="0" w:line="240" w:lineRule="auto"/>
              <w:jc w:val="center"/>
              <w:rPr>
                <w:rFonts w:ascii="Times New Roman" w:eastAsia="Calibri" w:hAnsi="Times New Roman" w:cs="Times New Roman"/>
                <w:iCs/>
                <w:noProof w:val="0"/>
                <w:sz w:val="24"/>
                <w:szCs w:val="24"/>
              </w:rPr>
            </w:pPr>
            <w:r w:rsidRPr="00FF137E">
              <w:rPr>
                <w:rFonts w:ascii="Times New Roman" w:eastAsia="Calibri" w:hAnsi="Times New Roman" w:cs="Times New Roman"/>
                <w:noProof w:val="0"/>
                <w:sz w:val="24"/>
                <w:szCs w:val="24"/>
              </w:rPr>
              <w:t xml:space="preserve">Steinberg </w:t>
            </w:r>
            <w:r w:rsidRPr="00FF137E">
              <w:rPr>
                <w:rFonts w:ascii="Times New Roman" w:eastAsia="Calibri" w:hAnsi="Times New Roman" w:cs="Times New Roman"/>
                <w:iCs/>
                <w:noProof w:val="0"/>
                <w:sz w:val="24"/>
                <w:szCs w:val="24"/>
              </w:rPr>
              <w:t>et al., 2009</w:t>
            </w:r>
            <w:r w:rsidRPr="00FF137E">
              <w:rPr>
                <w:rFonts w:ascii="Times New Roman" w:eastAsia="Calibri" w:hAnsi="Times New Roman" w:cs="Times New Roman"/>
                <w:bCs/>
                <w:iCs/>
                <w:noProof w:val="0"/>
                <w:sz w:val="24"/>
                <w:szCs w:val="24"/>
                <w:lang w:val="it-IT"/>
              </w:rPr>
              <w:t xml:space="preserve"> </w:t>
            </w:r>
            <w:r w:rsidRPr="00FF137E">
              <w:rPr>
                <w:rFonts w:ascii="Times New Roman" w:eastAsia="Calibri" w:hAnsi="Times New Roman" w:cs="Times New Roman"/>
                <w:bCs/>
                <w:iCs/>
                <w:noProof w:val="0"/>
                <w:sz w:val="24"/>
                <w:szCs w:val="24"/>
                <w:vertAlign w:val="superscript"/>
                <w:lang w:val="it-IT"/>
              </w:rPr>
              <w:t>35</w:t>
            </w:r>
          </w:p>
        </w:tc>
        <w:tc>
          <w:tcPr>
            <w:tcW w:w="392" w:type="pct"/>
            <w:vAlign w:val="center"/>
          </w:tcPr>
          <w:p w14:paraId="3D92A51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3DD35BF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 xml:space="preserve">27 randomized </w:t>
            </w:r>
            <w:r w:rsidRPr="00FF137E">
              <w:rPr>
                <w:rFonts w:ascii="Times New Roman" w:eastAsia="Calibri" w:hAnsi="Times New Roman" w:cs="Times New Roman"/>
                <w:noProof w:val="0"/>
                <w:sz w:val="24"/>
                <w:szCs w:val="24"/>
              </w:rPr>
              <w:t>home dwelling adults</w:t>
            </w:r>
            <w:r w:rsidRPr="00FF137E">
              <w:rPr>
                <w:rFonts w:ascii="Times New Roman" w:eastAsia="Calibri" w:hAnsi="Times New Roman" w:cs="Times New Roman"/>
                <w:noProof w:val="0"/>
                <w:sz w:val="24"/>
                <w:szCs w:val="24"/>
                <w:lang w:val="it-IT"/>
              </w:rPr>
              <w:t xml:space="preserve"> patients with AD</w:t>
            </w:r>
          </w:p>
          <w:p w14:paraId="707BCBF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14</w:t>
            </w:r>
          </w:p>
          <w:p w14:paraId="584D06F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 = 13.</w:t>
            </w:r>
          </w:p>
        </w:tc>
        <w:tc>
          <w:tcPr>
            <w:tcW w:w="738" w:type="pct"/>
            <w:vAlign w:val="center"/>
          </w:tcPr>
          <w:p w14:paraId="1E11272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Exercise group:</w:t>
            </w:r>
          </w:p>
          <w:p w14:paraId="1317821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76.5±3.9;</w:t>
            </w:r>
          </w:p>
          <w:p w14:paraId="07E7A44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lang w:val="it-IT"/>
              </w:rPr>
              <w:t>Control group:</w:t>
            </w:r>
          </w:p>
          <w:p w14:paraId="5C95D011"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lang w:val="it-IT"/>
              </w:rPr>
              <w:t>74.0± 8.1</w:t>
            </w:r>
          </w:p>
        </w:tc>
        <w:tc>
          <w:tcPr>
            <w:tcW w:w="933" w:type="pct"/>
            <w:vAlign w:val="center"/>
          </w:tcPr>
          <w:p w14:paraId="7A5C16A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erobic exercises program</w:t>
            </w:r>
          </w:p>
          <w:p w14:paraId="39DF10BD"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flexibility, strength, balance)</w:t>
            </w:r>
          </w:p>
        </w:tc>
        <w:tc>
          <w:tcPr>
            <w:tcW w:w="492" w:type="pct"/>
            <w:vAlign w:val="center"/>
          </w:tcPr>
          <w:p w14:paraId="3D92027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aily,</w:t>
            </w:r>
          </w:p>
          <w:p w14:paraId="257681D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for 12 weeks</w:t>
            </w:r>
          </w:p>
        </w:tc>
        <w:tc>
          <w:tcPr>
            <w:tcW w:w="921" w:type="pct"/>
            <w:vAlign w:val="center"/>
          </w:tcPr>
          <w:p w14:paraId="4E5F64A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A trend for improved performance on functionality, but</w:t>
            </w:r>
          </w:p>
          <w:p w14:paraId="3CA43A5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ncreasing</w:t>
            </w:r>
          </w:p>
          <w:p w14:paraId="035E40B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epression scores in</w:t>
            </w:r>
          </w:p>
          <w:p w14:paraId="51E5A005"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the exercise group</w:t>
            </w:r>
          </w:p>
        </w:tc>
      </w:tr>
      <w:tr w:rsidR="00CA1221" w:rsidRPr="00FF137E" w14:paraId="28BA3110" w14:textId="77777777" w:rsidTr="000D4DDA">
        <w:tc>
          <w:tcPr>
            <w:tcW w:w="541" w:type="pct"/>
            <w:vAlign w:val="center"/>
          </w:tcPr>
          <w:p w14:paraId="28BB6DC1" w14:textId="660C98BE" w:rsidR="00CA1221" w:rsidRPr="00FF137E" w:rsidRDefault="00CA1221" w:rsidP="008868D4">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Stella </w:t>
            </w:r>
            <w:r w:rsidRPr="00FF137E">
              <w:rPr>
                <w:rFonts w:ascii="Times New Roman" w:eastAsia="Calibri" w:hAnsi="Times New Roman" w:cs="Times New Roman"/>
                <w:iCs/>
                <w:noProof w:val="0"/>
                <w:sz w:val="24"/>
                <w:szCs w:val="24"/>
              </w:rPr>
              <w:t xml:space="preserve">et al., </w:t>
            </w:r>
            <w:r w:rsidRPr="00FF137E">
              <w:rPr>
                <w:rFonts w:ascii="Times New Roman" w:eastAsia="Calibri" w:hAnsi="Times New Roman" w:cs="Times New Roman"/>
                <w:noProof w:val="0"/>
                <w:sz w:val="24"/>
                <w:szCs w:val="24"/>
              </w:rPr>
              <w:t>2011</w:t>
            </w:r>
            <w:r w:rsidRPr="00FF137E">
              <w:rPr>
                <w:rFonts w:ascii="Times New Roman" w:eastAsia="Calibri" w:hAnsi="Times New Roman" w:cs="Times New Roman"/>
                <w:iCs/>
                <w:noProof w:val="0"/>
                <w:sz w:val="24"/>
                <w:szCs w:val="24"/>
                <w:lang w:val="it-IT"/>
              </w:rPr>
              <w:fldChar w:fldCharType="begin" w:fldLock="1"/>
            </w:r>
            <w:r w:rsidR="00507382" w:rsidRPr="00FF137E">
              <w:rPr>
                <w:rFonts w:ascii="Times New Roman" w:eastAsia="Calibri" w:hAnsi="Times New Roman" w:cs="Times New Roman"/>
                <w:iCs/>
                <w:noProof w:val="0"/>
                <w:sz w:val="24"/>
                <w:szCs w:val="24"/>
                <w:lang w:val="it-IT"/>
              </w:rPr>
              <w:instrText>ADDIN CSL_CITATION { "citationItems" : [ { "id" : "ITEM-1", "itemData" : { "DOI" : "10.1002/gps.2175", "ISBN" : "0885-6230\\n1099-1166", "ISSN" : "08856230", "PMID" : "19089875", "abstract" : "Objective: To determine the feasibility and efficacy of a home-based exercise intervention program to improve the functional performance of patients with Alzheimer's Disease (AD). Methods: Twenty-seven home-dwelling patients with AD were randomized to either an exercise intervention program delivered by their caregivers or a home safety assessment control. Measures of functional performance (primary), cognition, neuropsychiatric symptoms, quality of life and caregiver burden (secondary) were obtained at baseline and at 6 and 12 weeks following randomization. For each outcome measure, intent-to-treat analyses using linear random effects models were performed. Feasibility and adverse events were also assessed. Results: Adherence to the exercise program was good. On the primary outcomes (functional performance) patients in the exercise group demonstrated a trend for improved performance on measures of hand function and lower extremity strength. On secondary outcome measures, trends toward worse depression and lower quality of life ratings were noted. Conclusions: The physical exercise intervention developed for the study, delivered by caregivers to home-dwelling patients with AD, was feasible and was associated with a trend for improved functional performance in this group of frail patients. Given the limited</w:instrText>
            </w:r>
            <w:r w:rsidR="00507382" w:rsidRPr="00FF137E">
              <w:rPr>
                <w:rFonts w:ascii="Times New Roman" w:eastAsia="Calibri" w:hAnsi="Times New Roman" w:cs="Times New Roman"/>
                <w:iCs/>
                <w:noProof w:val="0"/>
                <w:sz w:val="24"/>
                <w:szCs w:val="24"/>
              </w:rPr>
              <w:instrText xml:space="preserve"> efficacy to date of pharmacotherapies for AD, further study of exercise intervention, in a variety of care setting, is warranted. Copyright \u00a9 2008 John Wiley &amp; Sons, Ltd.", "author" : [ { "dropping-particle" : "", "family" : "Steinberg", "given" : "Martin", "non-dropping-particle" : "", "parse-names" : false, "suffix" : "" }, { "dropping-particle" : "", "family" : "Sheppard Leoutsakos", "given" : "Jeannie Marie", "non-dropping-particle" : "", "parse-names" : false, "suffix" : "" }, { "dropping-particle" : "", "family" : "Podewills", "given" : "Laura Jean", "non-dropping-particle" : "", "parse-names" : false, "suffix" : "" }, { "dropping-particle" : "", "family" : "Lyketsos", "given" : "C. G.", "non-dropping-particle" : "", "parse-names" : false, "suffix" : "" } ], "container-title" : "International Journal of Geriatric Psychiatry", "id" : "ITEM-1", "issue" : "7", "issued" : { "date-parts" : [ [ "2009" ] ] }, "page" : "680-685", "title" : "Evaluation of a home-based exercise program in the treatment of Alzheimer's disease: The Maximizing Independence in Dementia (MIND) study", "type" : "article-journal", "volume" : "24" }, "uris" : [ "http://www.mendeley.com/documents/?uuid=ca985699-330b-4650-9092-153d2187b310" ] } ], "mendeley" : { "formattedCitation" : "&lt;sup&gt;35&lt;/sup&gt;", "plainTextFormattedCitation" : "35", "previouslyFormattedCitation" : "&lt;sup&gt;35&lt;/sup&gt;" }, "properties" : {  }, "schema" : "https://github.com/citation-style-language/schema/raw/master/csl-citation.json" }</w:instrText>
            </w:r>
            <w:r w:rsidRPr="00FF137E">
              <w:rPr>
                <w:rFonts w:ascii="Times New Roman" w:eastAsia="Calibri" w:hAnsi="Times New Roman" w:cs="Times New Roman"/>
                <w:iCs/>
                <w:noProof w:val="0"/>
                <w:sz w:val="24"/>
                <w:szCs w:val="24"/>
                <w:lang w:val="it-IT"/>
              </w:rPr>
              <w:fldChar w:fldCharType="separate"/>
            </w:r>
            <w:r w:rsidR="008868D4" w:rsidRPr="00FF137E">
              <w:rPr>
                <w:rFonts w:ascii="Times New Roman" w:eastAsia="Calibri" w:hAnsi="Times New Roman" w:cs="Times New Roman"/>
                <w:iCs/>
                <w:sz w:val="24"/>
                <w:szCs w:val="24"/>
                <w:vertAlign w:val="superscript"/>
              </w:rPr>
              <w:t>35</w:t>
            </w:r>
            <w:r w:rsidRPr="00FF137E">
              <w:rPr>
                <w:rFonts w:ascii="Times New Roman" w:eastAsia="Calibri" w:hAnsi="Times New Roman" w:cs="Times New Roman"/>
                <w:iCs/>
                <w:noProof w:val="0"/>
                <w:sz w:val="24"/>
                <w:szCs w:val="24"/>
                <w:lang w:val="it-IT"/>
              </w:rPr>
              <w:fldChar w:fldCharType="end"/>
            </w:r>
          </w:p>
        </w:tc>
        <w:tc>
          <w:tcPr>
            <w:tcW w:w="392" w:type="pct"/>
            <w:vAlign w:val="center"/>
          </w:tcPr>
          <w:p w14:paraId="396E60C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5A82853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 dwelling</w:t>
            </w:r>
          </w:p>
          <w:p w14:paraId="5C3D2BD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atients with AD and</w:t>
            </w:r>
          </w:p>
          <w:p w14:paraId="31C73B3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their caregivers.</w:t>
            </w:r>
          </w:p>
          <w:p w14:paraId="433830C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 16</w:t>
            </w:r>
          </w:p>
          <w:p w14:paraId="5DB352A6"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Control group = 16.</w:t>
            </w:r>
          </w:p>
        </w:tc>
        <w:tc>
          <w:tcPr>
            <w:tcW w:w="738" w:type="pct"/>
            <w:vAlign w:val="center"/>
          </w:tcPr>
          <w:p w14:paraId="437691C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77.8±5.8</w:t>
            </w:r>
          </w:p>
        </w:tc>
        <w:tc>
          <w:tcPr>
            <w:tcW w:w="933" w:type="pct"/>
            <w:vAlign w:val="center"/>
          </w:tcPr>
          <w:p w14:paraId="36C3799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erobic exercises (flexibility, strength, and agility) and functional balance exercises</w:t>
            </w:r>
          </w:p>
        </w:tc>
        <w:tc>
          <w:tcPr>
            <w:tcW w:w="492" w:type="pct"/>
            <w:vAlign w:val="center"/>
          </w:tcPr>
          <w:p w14:paraId="041BE70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60 minutes three times per week, for six months </w:t>
            </w:r>
          </w:p>
        </w:tc>
        <w:tc>
          <w:tcPr>
            <w:tcW w:w="921" w:type="pct"/>
            <w:vAlign w:val="center"/>
          </w:tcPr>
          <w:p w14:paraId="3D7ABD3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 reduction in neuropsychiatric conditions, depression, and caregiver’s burden in exercise group</w:t>
            </w:r>
          </w:p>
        </w:tc>
      </w:tr>
      <w:tr w:rsidR="00CA1221" w:rsidRPr="00FF137E" w14:paraId="397C7921" w14:textId="77777777" w:rsidTr="000D4DDA">
        <w:tc>
          <w:tcPr>
            <w:tcW w:w="541" w:type="pct"/>
            <w:vAlign w:val="center"/>
          </w:tcPr>
          <w:p w14:paraId="09F9083C" w14:textId="45A43EAF" w:rsidR="00CA1221" w:rsidRPr="00FF137E" w:rsidRDefault="00CA1221" w:rsidP="008868D4">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Teri et al., 2003 </w:t>
            </w:r>
            <w:r w:rsidRPr="00FF137E">
              <w:rPr>
                <w:rFonts w:ascii="Times New Roman" w:eastAsia="Calibri" w:hAnsi="Times New Roman" w:cs="Times New Roman"/>
                <w:bCs/>
                <w:noProof w:val="0"/>
                <w:sz w:val="24"/>
                <w:szCs w:val="24"/>
              </w:rPr>
              <w:fldChar w:fldCharType="begin" w:fldLock="1"/>
            </w:r>
            <w:r w:rsidR="00507382" w:rsidRPr="00FF137E">
              <w:rPr>
                <w:rFonts w:ascii="Times New Roman" w:eastAsia="Calibri" w:hAnsi="Times New Roman" w:cs="Times New Roman"/>
                <w:bCs/>
                <w:noProof w:val="0"/>
                <w:sz w:val="24"/>
                <w:szCs w:val="24"/>
              </w:rPr>
              <w:instrText>ADDIN CSL_CITATION { "citationItems" : [ { "id" : "ITEM-1", "itemData" : { "DOI" : "10.1001/jama.290.15.2015", "ISBN" : "0098-7484", "ISSN" : "1538-3598", "PMID" : "14559955", "abstract" : "CONTEXT: Exercise training for patients with Alzheimer disease combined with teaching caregivers how to manage behavioral problems may help decrease the frailty and behavioral impairment that are often prevalent in patients with Alzheimer disease.\\n\\nOBJECTIVE: To determine whether a home-based exercise program combined with caregiver training in behavioral management techniques would reduce functional dependence and delay institutionalization among patients with Alzheimer disease.\\n\\nDESIGN, SETTING, AND PATIENTS: Randomized controlled trial of 153 community-dwelling patients meeting National Institute of Neurological and Communicative Diseases and Stroke/Alzheimer Disease and Related Disorders Association criteria for Alzheimer disease, conducted between June 1994 and April 1999.\\n\\nINTERVENTIONS: Patient-caregiver dyads were randomly assigned to the combined exercise and caregiver training program, Reducing Disability in Alzheimer Disease (RDAD), or to routine medical care (RMC). The RDAD program was conducted in the patients' home over 3 months.\\n\\nMAIN OUTCOME MEASURES: Physical health and function (36-item Short-Form Health Survey's [SF-36] physical functioning and physical role functioning subscales and Sickness Impact Profile's Mobility subscale), and affective status (Hamilton Depression Rating Scale and Cornell Depression Scale for Depression in Dementia).\\n\\nRESULTS: At 3 months, in comparison with the routine care patients, more patients in the RDAD group exercised at least 60 min/wk (odds ratio [OR], 2.82; 95% confidence interval [CI], 1.25-6.39; P =.01) and had fewer days of restricted activity (OR, 3.10; 95% CI, 1.08-8.95; P&lt;.001). Patients in the RDAD group also had improved scores for physical role functioning compared with worse scores for patients in the RMC group (mean difference, 19.29; 95% CI, 8.75-29.83; P&lt;.001). Patients in the RDAD group had improved Cornell Depression Scale for Depression in Dementia scores while the patients in the RMC group had worse scores (mean difference, -1.03; 95% CI, -0.17 to -1.91; P =.02). At 2 years, the RDAD patients continued to have better physical role functioning scores than the RMC patients (mean difference, 10.89; 95% CI, 3.62-18.16; P =.003) and showed a trend (19% vs 50%) for less institutionalization due to behavioral disturbance. For patients with higher depression scores at baseline, those in the RDAD group improved significantly more at 3 months on the Hamilton Depression Rating Scale (m\u2026", "author" : [ { "dropping-particle" : "", "family" : "Teri", "given" : "Linda", "non-dropping-particle" : "", "parse-names" : false, "suffix" : "" }, { "dropping-particle" : "", "family" : "Gibbons", "given" : "Laura E", "non-dropping-particle" : "", "parse-names" : false, "suffix" : "" }, { "dropping-particle" : "", "family" : "McCurry", "given" : "Susan M", "non-dropping-particle" : "", "parse-names" : false, "suffix" : "" }, { "dropping-particle" : "", "family" : "Logsdon", "given" : "Rebecca G", "non-dropping-particle" : "", "parse-names" : false, "suffix" : "" }, { "dropping-particle" : "", "family" : "Buchner", "given" : "David M", "non-dropping-particle" : "", "parse-names" : false, "suffix" : "" }, { "dropping-particle" : "", "family" : "Barlow", "given" : "William E", "non-dropping-particle" : "", "parse-names" : false, "suffix" : "" }, { "dropping-particle" : "", "family" : "Kukull", "given" : "Walter a", "non-dropping-particle" : "", "parse-names" : false, "suffix" : "" }, { "dropping-particle" : "", "family" : "LaCroix", "given" : "Andrea Z", "non-dropping-particle" : "", "parse-names" : false, "suffix" : "" }, { "dropping-particle" : "", "family" : "McCormick", "given" : "Wayne", "non-dropping-particle" : "", "parse-names" : false, "suffix" : "" }, { "dropping-particle" : "", "family" : "Larson", "given" : "Eric B", "non-dropping-particle" : "", "parse-names" : false, "suffix" : "" } ], "container-title" : "JAMA : the journal of the American Medical Association", "id" : "ITEM-1", "issue" : "15", "issued" : { "date-parts" : [ [ "2003" ] ] }, "page" : "2015-22", "title" : "Exercise plus behavioral management in patients with Alzheimer disease: a randomized controlled trial.", "type" : "article-journal", "volume" : "290" }, "uris" : [ "http://www.mendeley.com/documents/?uuid=298d3dd6-65e8-46b5-bbcb-b106a4026618" ] } ], "mendeley" : { "formattedCitation" : "&lt;sup&gt;26&lt;/sup&gt;", "plainTextFormattedCitation" : "26", "previouslyFormattedCitation" : "&lt;sup&gt;26&lt;/sup&gt;" }, "properties" : {  }, "schema" : "https://github.com/citation-style-language/schema/raw/master/csl-citation.json" }</w:instrText>
            </w:r>
            <w:r w:rsidRPr="00FF137E">
              <w:rPr>
                <w:rFonts w:ascii="Times New Roman" w:eastAsia="Calibri" w:hAnsi="Times New Roman" w:cs="Times New Roman"/>
                <w:bCs/>
                <w:noProof w:val="0"/>
                <w:sz w:val="24"/>
                <w:szCs w:val="24"/>
              </w:rPr>
              <w:fldChar w:fldCharType="separate"/>
            </w:r>
            <w:r w:rsidR="008868D4" w:rsidRPr="00FF137E">
              <w:rPr>
                <w:rFonts w:ascii="Times New Roman" w:eastAsia="Calibri" w:hAnsi="Times New Roman" w:cs="Times New Roman"/>
                <w:bCs/>
                <w:sz w:val="24"/>
                <w:szCs w:val="24"/>
                <w:vertAlign w:val="superscript"/>
              </w:rPr>
              <w:t>26</w:t>
            </w:r>
            <w:r w:rsidRPr="00FF137E">
              <w:rPr>
                <w:rFonts w:ascii="Times New Roman" w:eastAsia="Calibri" w:hAnsi="Times New Roman" w:cs="Times New Roman"/>
                <w:noProof w:val="0"/>
                <w:sz w:val="24"/>
                <w:szCs w:val="24"/>
                <w:lang w:val="it-IT"/>
              </w:rPr>
              <w:fldChar w:fldCharType="end"/>
            </w:r>
          </w:p>
        </w:tc>
        <w:tc>
          <w:tcPr>
            <w:tcW w:w="392" w:type="pct"/>
            <w:vAlign w:val="center"/>
          </w:tcPr>
          <w:p w14:paraId="31BD9BF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52155F7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 dwelling</w:t>
            </w:r>
          </w:p>
          <w:p w14:paraId="18FB76E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dults with AD.</w:t>
            </w:r>
          </w:p>
          <w:p w14:paraId="020D314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76</w:t>
            </w:r>
          </w:p>
          <w:p w14:paraId="4F27E42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 = 76.</w:t>
            </w:r>
          </w:p>
        </w:tc>
        <w:tc>
          <w:tcPr>
            <w:tcW w:w="738" w:type="pct"/>
            <w:vAlign w:val="center"/>
          </w:tcPr>
          <w:p w14:paraId="4867AB7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78±6;</w:t>
            </w:r>
          </w:p>
          <w:p w14:paraId="4C28FCA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 =</w:t>
            </w:r>
          </w:p>
          <w:p w14:paraId="5B7123A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78±8 </w:t>
            </w:r>
          </w:p>
        </w:tc>
        <w:tc>
          <w:tcPr>
            <w:tcW w:w="933" w:type="pct"/>
            <w:vAlign w:val="center"/>
          </w:tcPr>
          <w:p w14:paraId="1E72869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oderate intensity exercise with aerobic/ endurance activities, strenght training, balance and flexibility training</w:t>
            </w:r>
          </w:p>
          <w:p w14:paraId="2AA2AB39"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p>
        </w:tc>
        <w:tc>
          <w:tcPr>
            <w:tcW w:w="492" w:type="pct"/>
            <w:vAlign w:val="center"/>
          </w:tcPr>
          <w:p w14:paraId="3D8F650D" w14:textId="77777777" w:rsidR="00CA1221" w:rsidRPr="00FF137E" w:rsidRDefault="00CA1221" w:rsidP="00CA1221">
            <w:pPr>
              <w:spacing w:after="0" w:line="240" w:lineRule="auto"/>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2 sessions per week for the first three</w:t>
            </w:r>
          </w:p>
          <w:p w14:paraId="4124782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eeks, followed by weekly</w:t>
            </w:r>
          </w:p>
          <w:p w14:paraId="2F22D84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essions for four weeks and</w:t>
            </w:r>
          </w:p>
          <w:p w14:paraId="66D0AAC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biweekly sessions over the</w:t>
            </w:r>
          </w:p>
          <w:p w14:paraId="6E35A0D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next 4 weeks of 30 minutes</w:t>
            </w:r>
          </w:p>
          <w:p w14:paraId="1A672EB2"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duration.</w:t>
            </w:r>
          </w:p>
        </w:tc>
        <w:tc>
          <w:tcPr>
            <w:tcW w:w="921" w:type="pct"/>
            <w:vAlign w:val="center"/>
          </w:tcPr>
          <w:p w14:paraId="0377222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 decrease in</w:t>
            </w:r>
          </w:p>
          <w:p w14:paraId="0C65201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depression and </w:t>
            </w:r>
          </w:p>
          <w:p w14:paraId="1E8BB1A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 trend for less institutionalization due to NPs in the exercise</w:t>
            </w:r>
          </w:p>
          <w:p w14:paraId="702AEABE"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group</w:t>
            </w:r>
          </w:p>
        </w:tc>
      </w:tr>
      <w:tr w:rsidR="00CA1221" w:rsidRPr="00FF137E" w14:paraId="1F6F94BE" w14:textId="77777777" w:rsidTr="000D4DDA">
        <w:tc>
          <w:tcPr>
            <w:tcW w:w="541" w:type="pct"/>
            <w:vAlign w:val="center"/>
          </w:tcPr>
          <w:p w14:paraId="773FB56F" w14:textId="77777777" w:rsidR="00CA1221" w:rsidRPr="00FF137E" w:rsidRDefault="00146043" w:rsidP="00CA1221">
            <w:pPr>
              <w:spacing w:after="0" w:line="240" w:lineRule="auto"/>
              <w:jc w:val="center"/>
              <w:rPr>
                <w:rFonts w:ascii="Times New Roman" w:eastAsia="Calibri" w:hAnsi="Times New Roman" w:cs="Times New Roman"/>
                <w:noProof w:val="0"/>
                <w:sz w:val="24"/>
                <w:szCs w:val="24"/>
              </w:rPr>
            </w:pPr>
            <w:hyperlink r:id="rId20" w:history="1">
              <w:r w:rsidR="00CA1221" w:rsidRPr="00FF137E">
                <w:rPr>
                  <w:rFonts w:ascii="Times New Roman" w:eastAsia="Calibri" w:hAnsi="Times New Roman" w:cs="Times New Roman"/>
                  <w:noProof w:val="0"/>
                  <w:sz w:val="24"/>
                  <w:szCs w:val="24"/>
                </w:rPr>
                <w:t>Venturelli </w:t>
              </w:r>
            </w:hyperlink>
            <w:r w:rsidR="00CA1221" w:rsidRPr="00FF137E">
              <w:rPr>
                <w:rFonts w:ascii="Times New Roman" w:eastAsia="Calibri" w:hAnsi="Times New Roman" w:cs="Times New Roman"/>
                <w:noProof w:val="0"/>
                <w:sz w:val="24"/>
                <w:szCs w:val="24"/>
              </w:rPr>
              <w:t xml:space="preserve">et al., </w:t>
            </w:r>
          </w:p>
          <w:p w14:paraId="62206A5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2016 </w:t>
            </w:r>
            <w:r w:rsidRPr="00FF137E">
              <w:rPr>
                <w:rFonts w:ascii="Times New Roman" w:eastAsia="Calibri" w:hAnsi="Times New Roman" w:cs="Times New Roman"/>
                <w:bCs/>
                <w:noProof w:val="0"/>
                <w:sz w:val="24"/>
                <w:szCs w:val="24"/>
              </w:rPr>
              <w:t xml:space="preserve"> </w:t>
            </w:r>
            <w:r w:rsidRPr="00FF137E">
              <w:rPr>
                <w:rFonts w:ascii="Times New Roman" w:eastAsia="Calibri" w:hAnsi="Times New Roman" w:cs="Times New Roman"/>
                <w:bCs/>
                <w:noProof w:val="0"/>
                <w:sz w:val="24"/>
                <w:szCs w:val="24"/>
                <w:vertAlign w:val="superscript"/>
              </w:rPr>
              <w:t>34</w:t>
            </w:r>
          </w:p>
        </w:tc>
        <w:tc>
          <w:tcPr>
            <w:tcW w:w="392" w:type="pct"/>
            <w:vAlign w:val="center"/>
          </w:tcPr>
          <w:p w14:paraId="109C981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6283C0A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0 patients with AD</w:t>
            </w:r>
          </w:p>
          <w:p w14:paraId="7382FB7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Aerobic exercise = 20,</w:t>
            </w:r>
          </w:p>
          <w:p w14:paraId="02F60FE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Cognitive Training group = 20, </w:t>
            </w:r>
          </w:p>
          <w:p w14:paraId="34CCB43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Combination group = 20, </w:t>
            </w:r>
          </w:p>
          <w:p w14:paraId="2C2A444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 20</w:t>
            </w:r>
          </w:p>
        </w:tc>
        <w:tc>
          <w:tcPr>
            <w:tcW w:w="738" w:type="pct"/>
            <w:vAlign w:val="center"/>
          </w:tcPr>
          <w:p w14:paraId="6C8B0FC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erobic exercise 84 ± 7;</w:t>
            </w:r>
          </w:p>
          <w:p w14:paraId="2DE9C61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gnitive T. group,</w:t>
            </w:r>
          </w:p>
          <w:p w14:paraId="7C608CF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6 ± 9;</w:t>
            </w:r>
          </w:p>
          <w:p w14:paraId="1F0C8CD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bination group</w:t>
            </w:r>
          </w:p>
          <w:p w14:paraId="3F83D51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5 ± 8;</w:t>
            </w:r>
          </w:p>
          <w:p w14:paraId="3F91D98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ntrol group:</w:t>
            </w:r>
          </w:p>
          <w:p w14:paraId="5952B62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4 ± 10</w:t>
            </w:r>
          </w:p>
        </w:tc>
        <w:tc>
          <w:tcPr>
            <w:tcW w:w="933" w:type="pct"/>
            <w:vAlign w:val="center"/>
          </w:tcPr>
          <w:p w14:paraId="5523EE0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alking at moderate intensity</w:t>
            </w:r>
          </w:p>
        </w:tc>
        <w:tc>
          <w:tcPr>
            <w:tcW w:w="492" w:type="pct"/>
            <w:vAlign w:val="center"/>
          </w:tcPr>
          <w:p w14:paraId="5E6EA0C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5 days/week, 1 hour before sunset,</w:t>
            </w:r>
          </w:p>
          <w:p w14:paraId="551A311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for 3 months</w:t>
            </w:r>
          </w:p>
        </w:tc>
        <w:tc>
          <w:tcPr>
            <w:tcW w:w="921" w:type="pct"/>
            <w:vAlign w:val="center"/>
          </w:tcPr>
          <w:p w14:paraId="68DAB199" w14:textId="77777777" w:rsidR="00CA1221" w:rsidRPr="00FF137E" w:rsidRDefault="00CA1221" w:rsidP="00CA1221">
            <w:pPr>
              <w:spacing w:after="0" w:line="240" w:lineRule="auto"/>
              <w:jc w:val="center"/>
              <w:rPr>
                <w:rFonts w:ascii="Times New Roman" w:eastAsia="Calibri" w:hAnsi="Times New Roman" w:cs="Times New Roman"/>
                <w:bCs/>
                <w:noProof w:val="0"/>
                <w:sz w:val="24"/>
                <w:szCs w:val="24"/>
              </w:rPr>
            </w:pPr>
            <w:r w:rsidRPr="00FF137E">
              <w:rPr>
                <w:rFonts w:ascii="Times New Roman" w:eastAsia="Calibri" w:hAnsi="Times New Roman" w:cs="Times New Roman"/>
                <w:noProof w:val="0"/>
                <w:sz w:val="24"/>
                <w:szCs w:val="24"/>
              </w:rPr>
              <w:t>Improvement in NPs, agitation and s</w:t>
            </w:r>
            <w:r w:rsidRPr="00FF137E">
              <w:rPr>
                <w:rFonts w:ascii="Times New Roman" w:eastAsia="Calibri" w:hAnsi="Times New Roman" w:cs="Times New Roman"/>
                <w:bCs/>
                <w:noProof w:val="0"/>
                <w:sz w:val="24"/>
                <w:szCs w:val="24"/>
              </w:rPr>
              <w:t>undowning syndrome symptoms</w:t>
            </w:r>
          </w:p>
          <w:p w14:paraId="28DC1DC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  in aerobic exercise </w:t>
            </w:r>
          </w:p>
        </w:tc>
      </w:tr>
      <w:tr w:rsidR="00CA1221" w:rsidRPr="00FF137E" w14:paraId="59F51FF8" w14:textId="77777777" w:rsidTr="000D4DDA">
        <w:tc>
          <w:tcPr>
            <w:tcW w:w="541" w:type="pct"/>
            <w:vAlign w:val="center"/>
          </w:tcPr>
          <w:p w14:paraId="16AA0602" w14:textId="77777777" w:rsidR="00CA1221" w:rsidRPr="00FF137E" w:rsidRDefault="00CA1221" w:rsidP="00CA1221">
            <w:pPr>
              <w:spacing w:after="0" w:line="240" w:lineRule="auto"/>
              <w:jc w:val="center"/>
              <w:rPr>
                <w:rFonts w:ascii="Times New Roman" w:eastAsia="Calibri" w:hAnsi="Times New Roman" w:cs="Times New Roman"/>
                <w:iCs/>
                <w:noProof w:val="0"/>
                <w:sz w:val="24"/>
                <w:szCs w:val="24"/>
              </w:rPr>
            </w:pPr>
            <w:r w:rsidRPr="00FF137E">
              <w:rPr>
                <w:rFonts w:ascii="Times New Roman" w:eastAsia="Calibri" w:hAnsi="Times New Roman" w:cs="Times New Roman"/>
                <w:noProof w:val="0"/>
                <w:sz w:val="24"/>
                <w:szCs w:val="24"/>
              </w:rPr>
              <w:t xml:space="preserve">Vreugdenhil </w:t>
            </w:r>
            <w:r w:rsidRPr="00FF137E">
              <w:rPr>
                <w:rFonts w:ascii="Times New Roman" w:eastAsia="Calibri" w:hAnsi="Times New Roman" w:cs="Times New Roman"/>
                <w:iCs/>
                <w:noProof w:val="0"/>
                <w:sz w:val="24"/>
                <w:szCs w:val="24"/>
              </w:rPr>
              <w:t xml:space="preserve">et al., </w:t>
            </w:r>
          </w:p>
          <w:p w14:paraId="13B52B0F" w14:textId="317486A6"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2012 </w:t>
            </w:r>
            <w:r w:rsidRPr="00FF137E">
              <w:rPr>
                <w:rFonts w:ascii="Times New Roman" w:eastAsia="Calibri" w:hAnsi="Times New Roman" w:cs="Times New Roman"/>
                <w:bCs/>
                <w:iCs/>
                <w:noProof w:val="0"/>
                <w:sz w:val="24"/>
                <w:szCs w:val="24"/>
              </w:rPr>
              <w:fldChar w:fldCharType="begin" w:fldLock="1"/>
            </w:r>
            <w:r w:rsidR="00507382" w:rsidRPr="00FF137E">
              <w:rPr>
                <w:rFonts w:ascii="Times New Roman" w:eastAsia="Calibri" w:hAnsi="Times New Roman" w:cs="Times New Roman"/>
                <w:bCs/>
                <w:iCs/>
                <w:noProof w:val="0"/>
                <w:sz w:val="24"/>
                <w:szCs w:val="24"/>
              </w:rPr>
              <w:instrText>ADDIN CSL_CITATION { "citationItems" : [ { "id" : "ITEM-1", "itemData" : { "DOI" : "10.1111/j.1471-6712.2011.00895.x", "ISBN" : "0283-9318", "ISSN" : "02839318", "PMID" : "21564154", "abstract" : "RATIONALE: Dementia is a common neurodegenerative condition in older age associated with functional decline across multiple domains. This decline impacts not only on the person with dementia, but also on their informal carers and health and aged care systems. With the number of people with dementia rapidly increasing and few effective treatments, there is now a critical need for interventions to improve functional ability in those with the condition. AIMS AND OBJECTIVE: This study assesses the effectiveness of a community-based home exercise programme in improving cognitive and physical function and independence in activities of daily living (ADL) in people with Alzheimer's disease, the most common form of dementia. METHODS: In a 4-month randomized controlled trial, 40 community-dwelling patients diagnosed with Alzheimer's disease and their informal carers were randomly allocated to either the treatment (exercise plus usual treatment) or control (usual treatment) group. The exercise programme consisted of daily exercises and walking under the supervision of their carer. Patients were assessed at baseline and 4-months follow-up by a blinded assessor on primary outcome measures of cognitive and physical function and ADL using standardized assessment scales. RESULTS: Sixteen men and 24 women diagnosed with Alzheimer's disease participated in the study. They had a mean age of 74.1 years (range 51-89) and a mean Mini Mental State Examination score of 22.0 (range 10-28), indicating mild to moderate dementia. At 4-months follow-up, patients who exercised, compared with controls, had improved cognition (increased Mini Mental State Examination scores by 2.6 points, p &lt; 0.001), better mobility (2.9 seconds faster on Timed Up and Go, p = 0.004) and increased Instrumental Activities of Daily Living scores by 1.6 (p = 0.007). CONCLUSION: This study suggests that participation in a community-based exercise programme can improve cognitive and physical function and independence in ADL in people with Alzheimer's disease.", "author" : [ { "dropping-particle" : "", "family" : "Vreugdenhil", "given" : "Anthea", "non-dropping-particle" : "", "parse-names" : false, "suffix" : "" }, { "dropping-particle" : "", "family" : "Cannell", "given" : "John", "non-dropping-particle" : "", "parse-names" : false, "suffix" : "" }, { "dropping-particle" : "", "family" : "Davies", "given" : "Andrew", "non-dropping-particle" : "", "parse-names" : false, "suffix" : "" }, { "dropping-particle" : "", "family" : "Razay", "given" : "George", "non-dropping-particle" : "", "parse-names" : false, "suffix" : "" } ], "container-title" : "Scandinavian Journal of Caring Sciences", "id" : "ITEM-1", "issue" : "1", "issued" : { "date-parts" : [ [ "2012" ] ] }, "page" : "12-19", "title" : "A community-based exercise programme to improve functional ability in people with Alzheimer's disease: A randomized controlled trial", "type" : "article-journal", "volume" : "26" }, "uris" : [ "http://www.mendeley.com/documents/?uuid=a0e4a88c-2c03-4807-bb41-09247e74107c" ] } ], "mendeley" : { "formattedCitation" : "&lt;sup&gt;25&lt;/sup&gt;", "plainTextFormattedCitation" : "25", "previouslyFormattedCitation" : "&lt;sup&gt;25&lt;/sup&gt;" }, "properties" : {  }, "schema" : "https://github.com/citation-style-language/schema/raw/master/csl-citation.json" }</w:instrText>
            </w:r>
            <w:r w:rsidRPr="00FF137E">
              <w:rPr>
                <w:rFonts w:ascii="Times New Roman" w:eastAsia="Calibri" w:hAnsi="Times New Roman" w:cs="Times New Roman"/>
                <w:bCs/>
                <w:iCs/>
                <w:noProof w:val="0"/>
                <w:sz w:val="24"/>
                <w:szCs w:val="24"/>
              </w:rPr>
              <w:fldChar w:fldCharType="separate"/>
            </w:r>
            <w:r w:rsidR="008868D4" w:rsidRPr="00FF137E">
              <w:rPr>
                <w:rFonts w:ascii="Times New Roman" w:eastAsia="Calibri" w:hAnsi="Times New Roman" w:cs="Times New Roman"/>
                <w:bCs/>
                <w:iCs/>
                <w:sz w:val="24"/>
                <w:szCs w:val="24"/>
                <w:vertAlign w:val="superscript"/>
              </w:rPr>
              <w:t>25</w:t>
            </w:r>
            <w:r w:rsidRPr="00FF137E">
              <w:rPr>
                <w:rFonts w:ascii="Times New Roman" w:eastAsia="Calibri" w:hAnsi="Times New Roman" w:cs="Times New Roman"/>
                <w:noProof w:val="0"/>
                <w:sz w:val="24"/>
                <w:szCs w:val="24"/>
                <w:lang w:val="it-IT"/>
              </w:rPr>
              <w:fldChar w:fldCharType="end"/>
            </w:r>
          </w:p>
          <w:p w14:paraId="284197FF" w14:textId="77777777" w:rsidR="00CA1221" w:rsidRPr="00FF137E" w:rsidRDefault="00CA1221" w:rsidP="00CA1221">
            <w:pPr>
              <w:spacing w:after="0" w:line="240" w:lineRule="auto"/>
              <w:jc w:val="center"/>
              <w:rPr>
                <w:rFonts w:ascii="Times New Roman" w:eastAsia="Calibri" w:hAnsi="Times New Roman" w:cs="Times New Roman"/>
                <w:bCs/>
                <w:iCs/>
                <w:noProof w:val="0"/>
                <w:sz w:val="24"/>
                <w:szCs w:val="24"/>
              </w:rPr>
            </w:pPr>
          </w:p>
          <w:p w14:paraId="7770D84B" w14:textId="77777777" w:rsidR="00CA1221" w:rsidRPr="00FF137E" w:rsidRDefault="00CA1221" w:rsidP="00CA1221">
            <w:pPr>
              <w:spacing w:after="0" w:line="240" w:lineRule="auto"/>
              <w:jc w:val="center"/>
              <w:rPr>
                <w:rFonts w:ascii="Times New Roman" w:eastAsia="Calibri" w:hAnsi="Times New Roman" w:cs="Times New Roman"/>
                <w:iCs/>
                <w:noProof w:val="0"/>
                <w:sz w:val="24"/>
                <w:szCs w:val="24"/>
              </w:rPr>
            </w:pPr>
          </w:p>
        </w:tc>
        <w:tc>
          <w:tcPr>
            <w:tcW w:w="392" w:type="pct"/>
            <w:vAlign w:val="center"/>
          </w:tcPr>
          <w:p w14:paraId="3F269A1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46F29DC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 dwelling</w:t>
            </w:r>
          </w:p>
          <w:p w14:paraId="649CB0D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adults with </w:t>
            </w:r>
          </w:p>
          <w:p w14:paraId="6A38189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D and their caregivers.</w:t>
            </w:r>
          </w:p>
          <w:p w14:paraId="0515455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group = 20</w:t>
            </w:r>
          </w:p>
          <w:p w14:paraId="1C10AE5C"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Control group = 20</w:t>
            </w:r>
          </w:p>
        </w:tc>
        <w:tc>
          <w:tcPr>
            <w:tcW w:w="738" w:type="pct"/>
            <w:vAlign w:val="center"/>
          </w:tcPr>
          <w:p w14:paraId="46FDBDE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74.1</w:t>
            </w:r>
          </w:p>
        </w:tc>
        <w:tc>
          <w:tcPr>
            <w:tcW w:w="933" w:type="pct"/>
            <w:vAlign w:val="center"/>
          </w:tcPr>
          <w:p w14:paraId="0F6B803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Home based exercise</w:t>
            </w:r>
          </w:p>
          <w:p w14:paraId="2A229F6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rogram of daily exercises and walking under the supervision of their caregiver</w:t>
            </w:r>
          </w:p>
        </w:tc>
        <w:tc>
          <w:tcPr>
            <w:tcW w:w="492" w:type="pct"/>
            <w:vAlign w:val="center"/>
          </w:tcPr>
          <w:p w14:paraId="0D4977E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t least 30 minutes a day, for 12 weeks</w:t>
            </w:r>
          </w:p>
        </w:tc>
        <w:tc>
          <w:tcPr>
            <w:tcW w:w="921" w:type="pct"/>
            <w:vAlign w:val="center"/>
          </w:tcPr>
          <w:p w14:paraId="568991B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 trend for</w:t>
            </w:r>
          </w:p>
          <w:p w14:paraId="76A7E72E"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mprovement for those who exercised on measures of</w:t>
            </w:r>
          </w:p>
          <w:p w14:paraId="225CB76A"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depression and caregiver burden</w:t>
            </w:r>
          </w:p>
        </w:tc>
      </w:tr>
      <w:tr w:rsidR="00CA1221" w:rsidRPr="00FF137E" w14:paraId="28E06B37" w14:textId="77777777" w:rsidTr="000D4DDA">
        <w:tc>
          <w:tcPr>
            <w:tcW w:w="541" w:type="pct"/>
            <w:vAlign w:val="center"/>
          </w:tcPr>
          <w:p w14:paraId="2BD84B5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illiams and</w:t>
            </w:r>
          </w:p>
          <w:p w14:paraId="23CFA8DE" w14:textId="470EA3A9" w:rsidR="00CA1221" w:rsidRPr="00FF137E" w:rsidRDefault="00CA1221" w:rsidP="008868D4">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 xml:space="preserve">Tappen, 2008 </w:t>
            </w:r>
            <w:r w:rsidRPr="00FF137E">
              <w:rPr>
                <w:rFonts w:ascii="Times New Roman" w:eastAsia="Calibri" w:hAnsi="Times New Roman" w:cs="Times New Roman"/>
                <w:bCs/>
                <w:noProof w:val="0"/>
                <w:sz w:val="24"/>
                <w:szCs w:val="24"/>
              </w:rPr>
              <w:fldChar w:fldCharType="begin" w:fldLock="1"/>
            </w:r>
            <w:r w:rsidR="00507382" w:rsidRPr="00FF137E">
              <w:rPr>
                <w:rFonts w:ascii="Times New Roman" w:eastAsia="Calibri" w:hAnsi="Times New Roman" w:cs="Times New Roman"/>
                <w:bCs/>
                <w:noProof w:val="0"/>
                <w:sz w:val="24"/>
                <w:szCs w:val="24"/>
              </w:rPr>
              <w:instrText>ADDIN CSL_CITATION { "citationItems" : [ { "id" : "ITEM-1", "itemData" : { "DOI" : "10.1080/13607860701529932", "ISBN" : "1360-7863", "ISSN" : "13607863", "PMID" : "18297481", "abstract" : "UNLABELLED: The purpose of this study was to compare the effects of 16 weeks of a comprehensive exercise routine to supervised walking and social conversation on depression in nursing home residents with Alzheimer's disease (AD). METHOD: This study was a three-group, repeated-measures design with random assignment to treatment group. Forty-five nursing home residents with moderate to severe AD were randomly assigned to a 16-week programme of comprehensive exercise, supervised walking or social conversation. Raters were blinded to treatment group assignment. Major outcome variables were depression measured by the Cornell Scale for Depression in Dementia, mood measured by the Dementia Mood Assessment Scale and the Alzheimer's Mood Scale, and affect measured by the Observed Affect Scale. Depression was reduced in all three groups with some evidence of superior benefit from exercise. Depression is a common problem with serious and costly consequences for nursing home residents with AD. Exercise as a behavioural approach to treatment of depression in nursing home residents with severe AD evidenced a clear benefit to participants in this study. More research is needed to clarify the relative benefits of different types of exercise in conjunction with or without pharmacological intervention.", "author" : [ { "dropping-particle" : "", "family" : "Williams", "given" : "C. L.", "non-dropping-particle" : "", "parse-names" : false, "suffix" : "" }, { "dropping-particle" : "", "family" : "Tappen", "given" : "R. M.", "non-dropping-particle" : "", "parse-names" : false, "suffix" : "" } ], "container-title" : "Aging and Mental Health", "id" : "ITEM-1", "issue" : "1", "issued" : { "date-parts" : [ [ "2008" ] ] }, "page" : "72-80", "title" : "Exercise training for depressed older adults with Alzheimer's disease", "type" : "article-journal", "volume" : "12" }, "uris" : [ "http://www.mendeley.com/documents/?uuid=8669fb8e-fb1f-4bf2-b3db-8a9961808401" ] } ], "mendeley" : { "formattedCitation" : "&lt;sup&gt;27&lt;/sup&gt;", "plainTextFormattedCitation" : "27", "previouslyFormattedCitation" : "&lt;sup&gt;27&lt;/sup&gt;" }, "properties" : {  }, "schema" : "https://github.com/citation-style-language/schema/raw/master/csl-citation.json" }</w:instrText>
            </w:r>
            <w:r w:rsidRPr="00FF137E">
              <w:rPr>
                <w:rFonts w:ascii="Times New Roman" w:eastAsia="Calibri" w:hAnsi="Times New Roman" w:cs="Times New Roman"/>
                <w:bCs/>
                <w:noProof w:val="0"/>
                <w:sz w:val="24"/>
                <w:szCs w:val="24"/>
              </w:rPr>
              <w:fldChar w:fldCharType="separate"/>
            </w:r>
            <w:r w:rsidR="008868D4" w:rsidRPr="00FF137E">
              <w:rPr>
                <w:rFonts w:ascii="Times New Roman" w:eastAsia="Calibri" w:hAnsi="Times New Roman" w:cs="Times New Roman"/>
                <w:bCs/>
                <w:sz w:val="24"/>
                <w:szCs w:val="24"/>
                <w:vertAlign w:val="superscript"/>
              </w:rPr>
              <w:t>27</w:t>
            </w:r>
            <w:r w:rsidRPr="00FF137E">
              <w:rPr>
                <w:rFonts w:ascii="Times New Roman" w:eastAsia="Calibri" w:hAnsi="Times New Roman" w:cs="Times New Roman"/>
                <w:noProof w:val="0"/>
                <w:sz w:val="24"/>
                <w:szCs w:val="24"/>
                <w:lang w:val="it-IT"/>
              </w:rPr>
              <w:fldChar w:fldCharType="end"/>
            </w:r>
          </w:p>
        </w:tc>
        <w:tc>
          <w:tcPr>
            <w:tcW w:w="392" w:type="pct"/>
            <w:vAlign w:val="center"/>
          </w:tcPr>
          <w:p w14:paraId="708E191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RCT</w:t>
            </w:r>
          </w:p>
        </w:tc>
        <w:tc>
          <w:tcPr>
            <w:tcW w:w="983" w:type="pct"/>
            <w:vAlign w:val="center"/>
          </w:tcPr>
          <w:p w14:paraId="1664D23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45 nursing home residents with moderate to severe AD.</w:t>
            </w:r>
          </w:p>
          <w:p w14:paraId="34E203A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Three interventional groups were comprehensive exercise, supervised walking and social conversation.</w:t>
            </w:r>
          </w:p>
          <w:p w14:paraId="5DB36F9E"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p>
        </w:tc>
        <w:tc>
          <w:tcPr>
            <w:tcW w:w="738" w:type="pct"/>
            <w:vAlign w:val="center"/>
          </w:tcPr>
          <w:p w14:paraId="47CDD89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7.9±5.95</w:t>
            </w:r>
          </w:p>
        </w:tc>
        <w:tc>
          <w:tcPr>
            <w:tcW w:w="933" w:type="pct"/>
            <w:vAlign w:val="center"/>
          </w:tcPr>
          <w:p w14:paraId="3EFAEAA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Group 1:</w:t>
            </w:r>
          </w:p>
          <w:p w14:paraId="3B09D62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prehensive exercise</w:t>
            </w:r>
          </w:p>
          <w:p w14:paraId="036A425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trength, flexibility and</w:t>
            </w:r>
          </w:p>
          <w:p w14:paraId="1E7F836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balance, supervised walk);</w:t>
            </w:r>
          </w:p>
          <w:p w14:paraId="1CE00B8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Group 2: Supervised walking;</w:t>
            </w:r>
          </w:p>
          <w:p w14:paraId="5A2764CE"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Group 3: Social conversation</w:t>
            </w:r>
          </w:p>
        </w:tc>
        <w:tc>
          <w:tcPr>
            <w:tcW w:w="492" w:type="pct"/>
            <w:vAlign w:val="center"/>
          </w:tcPr>
          <w:p w14:paraId="34530B1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 5 times per week</w:t>
            </w:r>
          </w:p>
          <w:p w14:paraId="70DDBD3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with the duration of </w:t>
            </w:r>
          </w:p>
          <w:p w14:paraId="05B18A01"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30 minutes</w:t>
            </w:r>
            <w:r w:rsidRPr="00FF137E">
              <w:rPr>
                <w:rFonts w:ascii="Times New Roman" w:eastAsia="Calibri" w:hAnsi="Times New Roman" w:cs="Times New Roman"/>
                <w:b/>
                <w:noProof w:val="0"/>
                <w:sz w:val="24"/>
                <w:szCs w:val="24"/>
              </w:rPr>
              <w:t xml:space="preserve">, </w:t>
            </w:r>
            <w:r w:rsidRPr="00FF137E">
              <w:rPr>
                <w:rFonts w:ascii="Times New Roman" w:eastAsia="Calibri" w:hAnsi="Times New Roman" w:cs="Times New Roman"/>
                <w:noProof w:val="0"/>
                <w:sz w:val="24"/>
                <w:szCs w:val="24"/>
              </w:rPr>
              <w:t>for 16 weeks</w:t>
            </w:r>
          </w:p>
        </w:tc>
        <w:tc>
          <w:tcPr>
            <w:tcW w:w="921" w:type="pct"/>
            <w:vAlign w:val="center"/>
          </w:tcPr>
          <w:p w14:paraId="07080EB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Significant decrease in</w:t>
            </w:r>
          </w:p>
          <w:p w14:paraId="5B29983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depression and improved</w:t>
            </w:r>
          </w:p>
          <w:p w14:paraId="65C0402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ood in all three treatment</w:t>
            </w:r>
          </w:p>
          <w:p w14:paraId="1B6911E6" w14:textId="77777777" w:rsidR="00CA1221" w:rsidRPr="00FF137E" w:rsidRDefault="00CA1221" w:rsidP="00CA1221">
            <w:pPr>
              <w:spacing w:after="0" w:line="240" w:lineRule="auto"/>
              <w:jc w:val="center"/>
              <w:rPr>
                <w:rFonts w:ascii="Times New Roman" w:eastAsia="Calibri" w:hAnsi="Times New Roman" w:cs="Times New Roman"/>
                <w:b/>
                <w:noProof w:val="0"/>
                <w:sz w:val="24"/>
                <w:szCs w:val="24"/>
              </w:rPr>
            </w:pPr>
            <w:r w:rsidRPr="00FF137E">
              <w:rPr>
                <w:rFonts w:ascii="Times New Roman" w:eastAsia="Calibri" w:hAnsi="Times New Roman" w:cs="Times New Roman"/>
                <w:noProof w:val="0"/>
                <w:sz w:val="24"/>
                <w:szCs w:val="24"/>
              </w:rPr>
              <w:t>groups</w:t>
            </w:r>
          </w:p>
        </w:tc>
      </w:tr>
      <w:tr w:rsidR="00CA1221" w:rsidRPr="00FF137E" w14:paraId="3157A246" w14:textId="77777777" w:rsidTr="000D4DDA">
        <w:tc>
          <w:tcPr>
            <w:tcW w:w="541" w:type="pct"/>
            <w:vAlign w:val="center"/>
          </w:tcPr>
          <w:p w14:paraId="447DDB79" w14:textId="0F616954" w:rsidR="00CA1221" w:rsidRPr="00FF137E" w:rsidRDefault="00CA1221" w:rsidP="008868D4">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Yu </w:t>
            </w:r>
            <w:r w:rsidRPr="00FF137E">
              <w:rPr>
                <w:rFonts w:ascii="Times New Roman" w:eastAsia="Calibri" w:hAnsi="Times New Roman" w:cs="Times New Roman"/>
                <w:iCs/>
                <w:noProof w:val="0"/>
                <w:sz w:val="24"/>
                <w:szCs w:val="24"/>
              </w:rPr>
              <w:t xml:space="preserve">et al., </w:t>
            </w:r>
            <w:r w:rsidRPr="00FF137E">
              <w:rPr>
                <w:rFonts w:ascii="Times New Roman" w:eastAsia="Calibri" w:hAnsi="Times New Roman" w:cs="Times New Roman"/>
                <w:noProof w:val="0"/>
                <w:sz w:val="24"/>
                <w:szCs w:val="24"/>
              </w:rPr>
              <w:t>2013</w:t>
            </w:r>
            <w:r w:rsidRPr="00FF137E">
              <w:rPr>
                <w:rFonts w:ascii="Times New Roman" w:eastAsia="Calibri" w:hAnsi="Times New Roman" w:cs="Times New Roman"/>
                <w:noProof w:val="0"/>
                <w:sz w:val="24"/>
                <w:szCs w:val="24"/>
                <w:lang w:val="it-IT"/>
              </w:rPr>
              <w:t xml:space="preserve"> </w:t>
            </w:r>
            <w:r w:rsidRPr="00FF137E">
              <w:rPr>
                <w:rFonts w:ascii="Times New Roman" w:eastAsia="Calibri" w:hAnsi="Times New Roman" w:cs="Times New Roman"/>
                <w:bCs/>
                <w:noProof w:val="0"/>
                <w:sz w:val="24"/>
                <w:szCs w:val="24"/>
              </w:rPr>
              <w:fldChar w:fldCharType="begin" w:fldLock="1"/>
            </w:r>
            <w:r w:rsidR="00507382" w:rsidRPr="00FF137E">
              <w:rPr>
                <w:rFonts w:ascii="Times New Roman" w:eastAsia="Calibri" w:hAnsi="Times New Roman" w:cs="Times New Roman"/>
                <w:bCs/>
                <w:noProof w:val="0"/>
                <w:sz w:val="24"/>
                <w:szCs w:val="24"/>
              </w:rPr>
              <w:instrText>ADDIN CSL_CITATION { "citationItems" : [ { "id" : "ITEM-1", "itemData" : { "DOI" : "10.1177/0193945911420174", "ISBN" : "0193-9459", "ISSN" : "01939459", "PMID" : "21911546", "abstract" : "Aerobic exercise is a promising behavioral therapy for Alzheimer's disease (AD), yet few studies have investigated the effect of aerobic exercise on cognition in AD. The purpose of this pilot study was to examine the effect of 6-month aerobic exercise on the change in executive function, global cognition, quality of life (QOL), and depression in community-dwelling older adults with mild to moderate AD. A single group, repeated measures design with outcomes measured at baseline, 3 months, and 6 months was used. Results show that there were no significant changes in any measures except for depression (p = .026). There was a trend toward improvement in executive function and QOL with moderate effect sizes (ESs) and a trend toward deterioration in global cognition with moderate to large ESs. Randomized controlled trials are needed to evaluate the therapeutic effect of aerobic exercise in older adults with AD.", "author" : [ { "dropping-particle" : "", "family" : "Yu", "given" : "Fang", "non-dropping-particle" : "", "parse-names" : false, "suffix" : "" }, { "dropping-particle" : "", "family" : "Nelson", "given" : "Nathaniel W.", "non-dropping-particle" : "", "parse-names" : false, "suffix" : "" }, { "dropping-particle" : "", "family" : "Savik", "given" : "Kay", "non-dropping-particle" : "", "parse-names" : false, "suffix" : "" }, { "dropping-particle" : "", "family" : "Wyman", "given" : "Jean F.", "non-dropping-particle" : "", "parse-names" : false, "suffix" : "" }, { "dropping-particle" : "", "family" : "Dysken", "given" : "Maurice", "non-dropping-particle" : "", "parse-names" : false, "suffix" : "" }, { "dropping-particle" : "", "family" : "Bronas", "given" : "Ulf G.", "non-dropping-particle" : "", "parse-names" : false, "suffix" : "" } ], "container-title" : "Western Journal of Nursing Research", "id" : "ITEM-1", "issue" : "1", "issued" : { "date-parts" : [ [ "2013" ] ] }, "page" : "24-38", "title" : "Affecting Cognition and Quality of Life via Aerobic Exercise in Alzheimer's Disease", "type" : "article-journal", "volume" : "35" }, "uris" : [ "http://www.mendeley.com/documents/?uuid=2bc755bd-98ab-4b88-9589-3117611ff573" ] } ], "mendeley" : { "formattedCitation" : "&lt;sup&gt;28&lt;/sup&gt;", "plainTextFormattedCitation" : "28", "previouslyFormattedCitation" : "&lt;sup&gt;28&lt;/sup&gt;" }, "properties" : {  }, "schema" : "https://github.com/citation-style-language/schema/raw/master/csl-citation.json" }</w:instrText>
            </w:r>
            <w:r w:rsidRPr="00FF137E">
              <w:rPr>
                <w:rFonts w:ascii="Times New Roman" w:eastAsia="Calibri" w:hAnsi="Times New Roman" w:cs="Times New Roman"/>
                <w:bCs/>
                <w:noProof w:val="0"/>
                <w:sz w:val="24"/>
                <w:szCs w:val="24"/>
              </w:rPr>
              <w:fldChar w:fldCharType="separate"/>
            </w:r>
            <w:r w:rsidR="008868D4" w:rsidRPr="00FF137E">
              <w:rPr>
                <w:rFonts w:ascii="Times New Roman" w:eastAsia="Calibri" w:hAnsi="Times New Roman" w:cs="Times New Roman"/>
                <w:bCs/>
                <w:sz w:val="24"/>
                <w:szCs w:val="24"/>
                <w:vertAlign w:val="superscript"/>
              </w:rPr>
              <w:t>28</w:t>
            </w:r>
            <w:r w:rsidRPr="00FF137E">
              <w:rPr>
                <w:rFonts w:ascii="Times New Roman" w:eastAsia="Calibri" w:hAnsi="Times New Roman" w:cs="Times New Roman"/>
                <w:bCs/>
                <w:noProof w:val="0"/>
                <w:sz w:val="24"/>
                <w:szCs w:val="24"/>
              </w:rPr>
              <w:fldChar w:fldCharType="end"/>
            </w:r>
          </w:p>
        </w:tc>
        <w:tc>
          <w:tcPr>
            <w:tcW w:w="392" w:type="pct"/>
            <w:vAlign w:val="center"/>
          </w:tcPr>
          <w:p w14:paraId="2B59772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Open-label study</w:t>
            </w:r>
          </w:p>
          <w:p w14:paraId="223D67AB"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one group)</w:t>
            </w:r>
          </w:p>
        </w:tc>
        <w:tc>
          <w:tcPr>
            <w:tcW w:w="983" w:type="pct"/>
            <w:vAlign w:val="center"/>
          </w:tcPr>
          <w:p w14:paraId="28BEC3B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 dwelling</w:t>
            </w:r>
          </w:p>
          <w:p w14:paraId="39663C7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adults with mild to</w:t>
            </w:r>
          </w:p>
          <w:p w14:paraId="222A489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moderate AD. </w:t>
            </w:r>
          </w:p>
          <w:p w14:paraId="4B2ECA6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Exercise</w:t>
            </w:r>
          </w:p>
          <w:p w14:paraId="5D16ADB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rPr>
              <w:t>group = 11.</w:t>
            </w:r>
          </w:p>
        </w:tc>
        <w:tc>
          <w:tcPr>
            <w:tcW w:w="738" w:type="pct"/>
            <w:vAlign w:val="center"/>
          </w:tcPr>
          <w:p w14:paraId="4A128A49"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81.4±3.6</w:t>
            </w:r>
          </w:p>
        </w:tc>
        <w:tc>
          <w:tcPr>
            <w:tcW w:w="933" w:type="pct"/>
            <w:vAlign w:val="center"/>
          </w:tcPr>
          <w:p w14:paraId="444FFFB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ndividualized moderate</w:t>
            </w:r>
          </w:p>
          <w:p w14:paraId="4C10F5B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intensity cycling</w:t>
            </w:r>
          </w:p>
        </w:tc>
        <w:tc>
          <w:tcPr>
            <w:tcW w:w="492" w:type="pct"/>
            <w:vAlign w:val="center"/>
          </w:tcPr>
          <w:p w14:paraId="41AFC4E6"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3 times a</w:t>
            </w:r>
          </w:p>
          <w:p w14:paraId="0F218DB7"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week (10 to 45 minutes</w:t>
            </w:r>
          </w:p>
          <w:p w14:paraId="1546570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per session) over 6</w:t>
            </w:r>
          </w:p>
          <w:p w14:paraId="4684C40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months</w:t>
            </w:r>
          </w:p>
        </w:tc>
        <w:tc>
          <w:tcPr>
            <w:tcW w:w="921" w:type="pct"/>
            <w:vAlign w:val="center"/>
          </w:tcPr>
          <w:p w14:paraId="6E618514"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Linear decrease in depression</w:t>
            </w:r>
          </w:p>
          <w:p w14:paraId="2E3B3B1D"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over time</w:t>
            </w:r>
          </w:p>
        </w:tc>
      </w:tr>
      <w:tr w:rsidR="00CA1221" w:rsidRPr="00FF137E" w14:paraId="59D936A7" w14:textId="77777777" w:rsidTr="000D4DDA">
        <w:trPr>
          <w:trHeight w:val="2859"/>
        </w:trPr>
        <w:tc>
          <w:tcPr>
            <w:tcW w:w="541" w:type="pct"/>
            <w:vAlign w:val="center"/>
          </w:tcPr>
          <w:p w14:paraId="09F9300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Yu et al.,</w:t>
            </w:r>
          </w:p>
          <w:p w14:paraId="37B317F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2015</w:t>
            </w:r>
            <w:r w:rsidRPr="00FF137E">
              <w:rPr>
                <w:rFonts w:ascii="Times New Roman" w:eastAsia="Calibri" w:hAnsi="Times New Roman" w:cs="Times New Roman"/>
                <w:bCs/>
                <w:noProof w:val="0"/>
                <w:sz w:val="24"/>
                <w:szCs w:val="24"/>
                <w:lang w:val="it-IT"/>
              </w:rPr>
              <w:t xml:space="preserve"> </w:t>
            </w:r>
            <w:r w:rsidRPr="00FF137E">
              <w:rPr>
                <w:rFonts w:ascii="Times New Roman" w:eastAsia="Calibri" w:hAnsi="Times New Roman" w:cs="Times New Roman"/>
                <w:bCs/>
                <w:noProof w:val="0"/>
                <w:sz w:val="24"/>
                <w:szCs w:val="24"/>
                <w:vertAlign w:val="superscript"/>
                <w:lang w:val="it-IT"/>
              </w:rPr>
              <w:t>38</w:t>
            </w:r>
          </w:p>
        </w:tc>
        <w:tc>
          <w:tcPr>
            <w:tcW w:w="392" w:type="pct"/>
            <w:vAlign w:val="center"/>
          </w:tcPr>
          <w:p w14:paraId="6CAA24E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Open-label study</w:t>
            </w:r>
          </w:p>
          <w:p w14:paraId="5656C68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one group</w:t>
            </w:r>
          </w:p>
        </w:tc>
        <w:tc>
          <w:tcPr>
            <w:tcW w:w="983" w:type="pct"/>
            <w:vAlign w:val="center"/>
          </w:tcPr>
          <w:p w14:paraId="5A09FDD5"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Community-dwelling older adults with mild-to-moderate AD</w:t>
            </w:r>
          </w:p>
          <w:p w14:paraId="4C5BAC58"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n</w:t>
            </w:r>
            <w:r w:rsidRPr="00FF137E">
              <w:rPr>
                <w:rFonts w:ascii="Times New Roman" w:eastAsia="Calibri" w:hAnsi="Times New Roman" w:cs="Times New Roman"/>
                <w:noProof w:val="0"/>
                <w:sz w:val="24"/>
                <w:szCs w:val="24"/>
              </w:rPr>
              <w:t>= 26</w:t>
            </w:r>
          </w:p>
        </w:tc>
        <w:tc>
          <w:tcPr>
            <w:tcW w:w="738" w:type="pct"/>
            <w:vAlign w:val="center"/>
          </w:tcPr>
          <w:p w14:paraId="73EF8F3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78 ± 8 </w:t>
            </w:r>
          </w:p>
        </w:tc>
        <w:tc>
          <w:tcPr>
            <w:tcW w:w="933" w:type="pct"/>
            <w:vAlign w:val="center"/>
          </w:tcPr>
          <w:p w14:paraId="48575793" w14:textId="77777777" w:rsidR="00CA1221" w:rsidRPr="00FF137E" w:rsidRDefault="00CA1221" w:rsidP="00CA1221">
            <w:pPr>
              <w:spacing w:after="0" w:line="240" w:lineRule="auto"/>
              <w:jc w:val="center"/>
              <w:rPr>
                <w:rFonts w:ascii="Times New Roman" w:eastAsia="Calibri" w:hAnsi="Times New Roman" w:cs="Times New Roman"/>
                <w:bCs/>
                <w:noProof w:val="0"/>
                <w:sz w:val="24"/>
                <w:szCs w:val="24"/>
              </w:rPr>
            </w:pPr>
            <w:r w:rsidRPr="00FF137E">
              <w:rPr>
                <w:rFonts w:ascii="Times New Roman" w:eastAsia="Calibri" w:hAnsi="Times New Roman" w:cs="Times New Roman"/>
                <w:bCs/>
                <w:noProof w:val="0"/>
                <w:sz w:val="24"/>
                <w:szCs w:val="24"/>
              </w:rPr>
              <w:t>Aerobic Exercise</w:t>
            </w:r>
          </w:p>
          <w:p w14:paraId="59C78DA0"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lang w:val="it-IT"/>
              </w:rPr>
              <w:t>(Moderate intensity cycling intervention)</w:t>
            </w:r>
          </w:p>
        </w:tc>
        <w:tc>
          <w:tcPr>
            <w:tcW w:w="492" w:type="pct"/>
            <w:vAlign w:val="center"/>
          </w:tcPr>
          <w:p w14:paraId="57910A31"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p w14:paraId="7240D62F"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 xml:space="preserve">Progressively increased by 5-min increments from 15 min initially to 45 min per session over </w:t>
            </w:r>
          </w:p>
          <w:p w14:paraId="3C65C7DA"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6</w:t>
            </w:r>
          </w:p>
          <w:p w14:paraId="27B0DCEC"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lang w:val="it-IT"/>
              </w:rPr>
            </w:pPr>
            <w:r w:rsidRPr="00FF137E">
              <w:rPr>
                <w:rFonts w:ascii="Times New Roman" w:eastAsia="Calibri" w:hAnsi="Times New Roman" w:cs="Times New Roman"/>
                <w:noProof w:val="0"/>
                <w:sz w:val="24"/>
                <w:szCs w:val="24"/>
              </w:rPr>
              <w:t>months</w:t>
            </w:r>
          </w:p>
          <w:p w14:paraId="471824B2"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p>
        </w:tc>
        <w:tc>
          <w:tcPr>
            <w:tcW w:w="921" w:type="pct"/>
            <w:vAlign w:val="center"/>
          </w:tcPr>
          <w:p w14:paraId="0444AE23" w14:textId="77777777" w:rsidR="00CA1221" w:rsidRPr="00FF137E" w:rsidRDefault="00CA1221" w:rsidP="00CA1221">
            <w:pPr>
              <w:spacing w:after="0" w:line="240" w:lineRule="auto"/>
              <w:jc w:val="center"/>
              <w:rPr>
                <w:rFonts w:ascii="Times New Roman" w:eastAsia="Calibri" w:hAnsi="Times New Roman" w:cs="Times New Roman"/>
                <w:noProof w:val="0"/>
                <w:sz w:val="24"/>
                <w:szCs w:val="24"/>
              </w:rPr>
            </w:pPr>
            <w:r w:rsidRPr="00FF137E">
              <w:rPr>
                <w:rFonts w:ascii="Times New Roman" w:eastAsia="Calibri" w:hAnsi="Times New Roman" w:cs="Times New Roman"/>
                <w:noProof w:val="0"/>
                <w:sz w:val="24"/>
                <w:szCs w:val="24"/>
              </w:rPr>
              <w:t>No changes in NPs severity, but signitificant reduction in caregiver distress</w:t>
            </w:r>
          </w:p>
        </w:tc>
      </w:tr>
    </w:tbl>
    <w:p w14:paraId="7D127882" w14:textId="77777777" w:rsidR="00CA1221" w:rsidRPr="00FF137E" w:rsidRDefault="00CA1221" w:rsidP="00CA1221">
      <w:pPr>
        <w:spacing w:after="160" w:line="259" w:lineRule="auto"/>
        <w:rPr>
          <w:rFonts w:ascii="Times New Roman" w:eastAsia="Calibri" w:hAnsi="Times New Roman" w:cs="Times New Roman"/>
          <w:noProof w:val="0"/>
          <w:sz w:val="24"/>
          <w:szCs w:val="24"/>
        </w:rPr>
      </w:pPr>
    </w:p>
    <w:p w14:paraId="48A61D3F" w14:textId="77777777" w:rsidR="00CA1221" w:rsidRPr="00CA1221" w:rsidRDefault="00CA1221" w:rsidP="00CA1221">
      <w:pPr>
        <w:spacing w:after="160" w:line="259" w:lineRule="auto"/>
        <w:rPr>
          <w:rFonts w:ascii="Times New Roman" w:eastAsia="Calibri" w:hAnsi="Times New Roman" w:cs="Times New Roman"/>
          <w:noProof w:val="0"/>
          <w:sz w:val="24"/>
          <w:szCs w:val="24"/>
        </w:rPr>
      </w:pPr>
      <w:r w:rsidRPr="00FF137E">
        <w:rPr>
          <w:rFonts w:ascii="Times New Roman" w:eastAsia="Calibri" w:hAnsi="Times New Roman" w:cs="Times New Roman"/>
          <w:b/>
          <w:noProof w:val="0"/>
          <w:sz w:val="24"/>
          <w:szCs w:val="24"/>
        </w:rPr>
        <w:t>Notes</w:t>
      </w:r>
      <w:r w:rsidRPr="00FF137E">
        <w:rPr>
          <w:rFonts w:ascii="Times New Roman" w:eastAsia="Calibri" w:hAnsi="Times New Roman" w:cs="Times New Roman"/>
          <w:noProof w:val="0"/>
          <w:sz w:val="24"/>
          <w:szCs w:val="24"/>
        </w:rPr>
        <w:t xml:space="preserve">: AD: Alzheimer’s Disease; ADL: Activity Daily Living; MCI: Mild Cognitive Impairment; NA: Not Available; NPs: </w:t>
      </w:r>
      <w:r w:rsidRPr="00FF137E">
        <w:rPr>
          <w:rFonts w:ascii="Times New Roman" w:eastAsia="Calibri" w:hAnsi="Times New Roman" w:cs="Times New Roman"/>
          <w:noProof w:val="0"/>
          <w:sz w:val="24"/>
          <w:szCs w:val="24"/>
          <w:lang w:val="tr-TR"/>
        </w:rPr>
        <w:t xml:space="preserve">Neuropsychiatric symptoms; </w:t>
      </w:r>
      <w:r w:rsidRPr="00FF137E">
        <w:rPr>
          <w:rFonts w:ascii="Times New Roman" w:eastAsia="Calibri" w:hAnsi="Times New Roman" w:cs="Times New Roman"/>
          <w:noProof w:val="0"/>
          <w:sz w:val="24"/>
          <w:szCs w:val="24"/>
        </w:rPr>
        <w:t xml:space="preserve">RCT: </w:t>
      </w:r>
      <w:r w:rsidRPr="00FF137E">
        <w:rPr>
          <w:rFonts w:ascii="Times New Roman" w:eastAsia="Calibri" w:hAnsi="Times New Roman" w:cs="Times New Roman"/>
          <w:bCs/>
          <w:noProof w:val="0"/>
          <w:sz w:val="24"/>
          <w:szCs w:val="24"/>
        </w:rPr>
        <w:t>Randomized Controlled Trial</w:t>
      </w:r>
    </w:p>
    <w:p w14:paraId="27BCC3D8" w14:textId="77777777" w:rsidR="00CA1221" w:rsidRPr="00CA1221" w:rsidRDefault="00CA1221" w:rsidP="00CA1221">
      <w:pPr>
        <w:spacing w:after="160" w:line="259" w:lineRule="auto"/>
        <w:rPr>
          <w:rFonts w:ascii="Times New Roman" w:eastAsia="Calibri" w:hAnsi="Times New Roman" w:cs="Times New Roman"/>
          <w:noProof w:val="0"/>
          <w:sz w:val="24"/>
          <w:szCs w:val="24"/>
        </w:rPr>
      </w:pPr>
    </w:p>
    <w:p w14:paraId="27DE6A5A" w14:textId="43700B0B" w:rsidR="00CA1221" w:rsidRPr="00222AF2" w:rsidRDefault="00CA1221" w:rsidP="00407DE9">
      <w:pPr>
        <w:spacing w:after="0" w:line="480" w:lineRule="auto"/>
        <w:jc w:val="both"/>
        <w:rPr>
          <w:rFonts w:ascii="TimesNewRomanPS-BoldMT" w:hAnsi="TimesNewRomanPS-BoldMT" w:cs="TimesNewRomanPS-BoldMT"/>
          <w:b/>
          <w:bCs/>
          <w:sz w:val="20"/>
          <w:szCs w:val="20"/>
        </w:rPr>
      </w:pPr>
    </w:p>
    <w:sectPr w:rsidR="00CA1221" w:rsidRPr="00222AF2" w:rsidSect="0032183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5D0C5" w14:textId="77777777" w:rsidR="00146043" w:rsidRDefault="00146043" w:rsidP="00CA6939">
      <w:pPr>
        <w:spacing w:after="0" w:line="240" w:lineRule="auto"/>
      </w:pPr>
      <w:r>
        <w:separator/>
      </w:r>
    </w:p>
  </w:endnote>
  <w:endnote w:type="continuationSeparator" w:id="0">
    <w:p w14:paraId="689B4B01" w14:textId="77777777" w:rsidR="00146043" w:rsidRDefault="00146043" w:rsidP="00CA6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libri"/>
    <w:panose1 w:val="00000000000000000000"/>
    <w:charset w:val="A2"/>
    <w:family w:val="auto"/>
    <w:notTrueType/>
    <w:pitch w:val="default"/>
    <w:sig w:usb0="00000005" w:usb1="00000000" w:usb2="00000000" w:usb3="00000000" w:csb0="00000010" w:csb1="00000000"/>
  </w:font>
  <w:font w:name="TimesNewRomanPS-BoldMT">
    <w:altName w:val="Times New Roman"/>
    <w:panose1 w:val="00000000000000000000"/>
    <w:charset w:val="A2"/>
    <w:family w:val="auto"/>
    <w:notTrueType/>
    <w:pitch w:val="default"/>
    <w:sig w:usb0="00000005" w:usb1="00000000" w:usb2="00000000" w:usb3="00000000" w:csb0="00000010" w:csb1="00000000"/>
  </w:font>
  <w:font w:name="Furthermore, subcortical dysfu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9163336"/>
      <w:docPartObj>
        <w:docPartGallery w:val="Page Numbers (Bottom of Page)"/>
        <w:docPartUnique/>
      </w:docPartObj>
    </w:sdtPr>
    <w:sdtEndPr/>
    <w:sdtContent>
      <w:p w14:paraId="3AFED6AF" w14:textId="542BF7D7" w:rsidR="001B42AE" w:rsidRDefault="001B42AE">
        <w:pPr>
          <w:pStyle w:val="Footer"/>
          <w:jc w:val="right"/>
        </w:pPr>
        <w:r>
          <w:fldChar w:fldCharType="begin"/>
        </w:r>
        <w:r>
          <w:instrText>PAGE   \* MERGEFORMAT</w:instrText>
        </w:r>
        <w:r>
          <w:fldChar w:fldCharType="separate"/>
        </w:r>
        <w:r w:rsidR="00221C6F" w:rsidRPr="00221C6F">
          <w:rPr>
            <w:lang w:val="it-IT"/>
          </w:rPr>
          <w:t>2</w:t>
        </w:r>
        <w:r>
          <w:fldChar w:fldCharType="end"/>
        </w:r>
      </w:p>
    </w:sdtContent>
  </w:sdt>
  <w:p w14:paraId="5D7ED2B0" w14:textId="77777777" w:rsidR="001B42AE" w:rsidRDefault="001B4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475FC" w14:textId="77777777" w:rsidR="00146043" w:rsidRDefault="00146043" w:rsidP="00CA6939">
      <w:pPr>
        <w:spacing w:after="0" w:line="240" w:lineRule="auto"/>
      </w:pPr>
      <w:r>
        <w:separator/>
      </w:r>
    </w:p>
  </w:footnote>
  <w:footnote w:type="continuationSeparator" w:id="0">
    <w:p w14:paraId="2CF21EB6" w14:textId="77777777" w:rsidR="00146043" w:rsidRDefault="00146043" w:rsidP="00CA6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B03DD"/>
    <w:multiLevelType w:val="hybridMultilevel"/>
    <w:tmpl w:val="B99C4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57FB8"/>
    <w:multiLevelType w:val="hybridMultilevel"/>
    <w:tmpl w:val="39ACE1DE"/>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4094&lt;/item&gt;&lt;/record-ids&gt;&lt;/item&gt;&lt;/Libraries&gt;"/>
  </w:docVars>
  <w:rsids>
    <w:rsidRoot w:val="003D4BF5"/>
    <w:rsid w:val="000033CC"/>
    <w:rsid w:val="00004160"/>
    <w:rsid w:val="00004D32"/>
    <w:rsid w:val="00007469"/>
    <w:rsid w:val="000075A2"/>
    <w:rsid w:val="00012645"/>
    <w:rsid w:val="00012BFA"/>
    <w:rsid w:val="00012D5B"/>
    <w:rsid w:val="00016094"/>
    <w:rsid w:val="00017B1F"/>
    <w:rsid w:val="0002049F"/>
    <w:rsid w:val="0002389B"/>
    <w:rsid w:val="0002468E"/>
    <w:rsid w:val="00025C42"/>
    <w:rsid w:val="00027406"/>
    <w:rsid w:val="00027CB1"/>
    <w:rsid w:val="000325FB"/>
    <w:rsid w:val="0003462A"/>
    <w:rsid w:val="0003468D"/>
    <w:rsid w:val="00040136"/>
    <w:rsid w:val="000448F2"/>
    <w:rsid w:val="00053125"/>
    <w:rsid w:val="00055069"/>
    <w:rsid w:val="00057005"/>
    <w:rsid w:val="0005761E"/>
    <w:rsid w:val="000605B7"/>
    <w:rsid w:val="00060939"/>
    <w:rsid w:val="00067285"/>
    <w:rsid w:val="000708C1"/>
    <w:rsid w:val="000708DA"/>
    <w:rsid w:val="0007265B"/>
    <w:rsid w:val="000726DF"/>
    <w:rsid w:val="00075AED"/>
    <w:rsid w:val="00080CC8"/>
    <w:rsid w:val="00085176"/>
    <w:rsid w:val="000924BD"/>
    <w:rsid w:val="00093DF0"/>
    <w:rsid w:val="00096008"/>
    <w:rsid w:val="00096891"/>
    <w:rsid w:val="00097DD8"/>
    <w:rsid w:val="00097EFE"/>
    <w:rsid w:val="000A32CA"/>
    <w:rsid w:val="000A404F"/>
    <w:rsid w:val="000A4477"/>
    <w:rsid w:val="000B2D9F"/>
    <w:rsid w:val="000B603C"/>
    <w:rsid w:val="000B7294"/>
    <w:rsid w:val="000C12E9"/>
    <w:rsid w:val="000C1E18"/>
    <w:rsid w:val="000C3BD6"/>
    <w:rsid w:val="000C5A25"/>
    <w:rsid w:val="000C629F"/>
    <w:rsid w:val="000C6E1C"/>
    <w:rsid w:val="000C7612"/>
    <w:rsid w:val="000D0BFD"/>
    <w:rsid w:val="000D1736"/>
    <w:rsid w:val="000D261A"/>
    <w:rsid w:val="000D3248"/>
    <w:rsid w:val="000D3E19"/>
    <w:rsid w:val="000D4D6D"/>
    <w:rsid w:val="000D4DDA"/>
    <w:rsid w:val="000D5AFB"/>
    <w:rsid w:val="000D65BA"/>
    <w:rsid w:val="000D6CC0"/>
    <w:rsid w:val="000E3B67"/>
    <w:rsid w:val="000E3BEE"/>
    <w:rsid w:val="000E3F79"/>
    <w:rsid w:val="000E4318"/>
    <w:rsid w:val="000E43BA"/>
    <w:rsid w:val="000F09B6"/>
    <w:rsid w:val="000F23D2"/>
    <w:rsid w:val="000F3D2E"/>
    <w:rsid w:val="000F454A"/>
    <w:rsid w:val="000F50B6"/>
    <w:rsid w:val="000F78A0"/>
    <w:rsid w:val="001048C0"/>
    <w:rsid w:val="001055BC"/>
    <w:rsid w:val="00106910"/>
    <w:rsid w:val="00106B2E"/>
    <w:rsid w:val="00106BCF"/>
    <w:rsid w:val="00107037"/>
    <w:rsid w:val="00107C10"/>
    <w:rsid w:val="00112DE3"/>
    <w:rsid w:val="001165D7"/>
    <w:rsid w:val="0012284A"/>
    <w:rsid w:val="0012398F"/>
    <w:rsid w:val="00123A2D"/>
    <w:rsid w:val="00125C0E"/>
    <w:rsid w:val="00126B37"/>
    <w:rsid w:val="0013001C"/>
    <w:rsid w:val="00134869"/>
    <w:rsid w:val="00134A47"/>
    <w:rsid w:val="00135470"/>
    <w:rsid w:val="001354FF"/>
    <w:rsid w:val="00135A1B"/>
    <w:rsid w:val="00136F9A"/>
    <w:rsid w:val="00137257"/>
    <w:rsid w:val="00137883"/>
    <w:rsid w:val="00145E96"/>
    <w:rsid w:val="00146043"/>
    <w:rsid w:val="001464EA"/>
    <w:rsid w:val="0015130E"/>
    <w:rsid w:val="00151720"/>
    <w:rsid w:val="001522C4"/>
    <w:rsid w:val="00152355"/>
    <w:rsid w:val="00153F9E"/>
    <w:rsid w:val="0015544C"/>
    <w:rsid w:val="00155D08"/>
    <w:rsid w:val="0016115C"/>
    <w:rsid w:val="00161BE1"/>
    <w:rsid w:val="00161DB4"/>
    <w:rsid w:val="0016503D"/>
    <w:rsid w:val="00165339"/>
    <w:rsid w:val="00166E22"/>
    <w:rsid w:val="00170215"/>
    <w:rsid w:val="0017082E"/>
    <w:rsid w:val="00171FD7"/>
    <w:rsid w:val="00174BB3"/>
    <w:rsid w:val="00175BA2"/>
    <w:rsid w:val="00176BB3"/>
    <w:rsid w:val="00183577"/>
    <w:rsid w:val="00187021"/>
    <w:rsid w:val="00187E71"/>
    <w:rsid w:val="00187FAF"/>
    <w:rsid w:val="00191E8F"/>
    <w:rsid w:val="0019271A"/>
    <w:rsid w:val="001945C8"/>
    <w:rsid w:val="00195770"/>
    <w:rsid w:val="001A09B5"/>
    <w:rsid w:val="001A2A7C"/>
    <w:rsid w:val="001A6928"/>
    <w:rsid w:val="001A74B5"/>
    <w:rsid w:val="001B1D20"/>
    <w:rsid w:val="001B2C0F"/>
    <w:rsid w:val="001B42AE"/>
    <w:rsid w:val="001B489D"/>
    <w:rsid w:val="001B54EB"/>
    <w:rsid w:val="001C06CB"/>
    <w:rsid w:val="001C10BD"/>
    <w:rsid w:val="001C17E1"/>
    <w:rsid w:val="001C3F75"/>
    <w:rsid w:val="001C3FE0"/>
    <w:rsid w:val="001C5405"/>
    <w:rsid w:val="001D07B8"/>
    <w:rsid w:val="001D091F"/>
    <w:rsid w:val="001D478F"/>
    <w:rsid w:val="001D5852"/>
    <w:rsid w:val="001D5F07"/>
    <w:rsid w:val="001D67AE"/>
    <w:rsid w:val="001D6C7A"/>
    <w:rsid w:val="001D7FF2"/>
    <w:rsid w:val="001E08BF"/>
    <w:rsid w:val="001E6DB6"/>
    <w:rsid w:val="001E78C2"/>
    <w:rsid w:val="001F2BC6"/>
    <w:rsid w:val="001F5C1F"/>
    <w:rsid w:val="001F7E70"/>
    <w:rsid w:val="001F7F21"/>
    <w:rsid w:val="002002C0"/>
    <w:rsid w:val="00200C6E"/>
    <w:rsid w:val="0020240A"/>
    <w:rsid w:val="0020241E"/>
    <w:rsid w:val="0020515E"/>
    <w:rsid w:val="0020605E"/>
    <w:rsid w:val="00206441"/>
    <w:rsid w:val="00210A0E"/>
    <w:rsid w:val="0021247B"/>
    <w:rsid w:val="00214672"/>
    <w:rsid w:val="00214E2D"/>
    <w:rsid w:val="00215B3B"/>
    <w:rsid w:val="00220A96"/>
    <w:rsid w:val="00221C6F"/>
    <w:rsid w:val="00222AF2"/>
    <w:rsid w:val="00223A91"/>
    <w:rsid w:val="00224F67"/>
    <w:rsid w:val="00232009"/>
    <w:rsid w:val="00232815"/>
    <w:rsid w:val="00236B58"/>
    <w:rsid w:val="00237BBF"/>
    <w:rsid w:val="00240D0D"/>
    <w:rsid w:val="00241A5D"/>
    <w:rsid w:val="00241C65"/>
    <w:rsid w:val="002427B0"/>
    <w:rsid w:val="00244FA8"/>
    <w:rsid w:val="002462B1"/>
    <w:rsid w:val="0024708D"/>
    <w:rsid w:val="00247402"/>
    <w:rsid w:val="0024744C"/>
    <w:rsid w:val="00247E68"/>
    <w:rsid w:val="00250F30"/>
    <w:rsid w:val="002537A5"/>
    <w:rsid w:val="00255EBF"/>
    <w:rsid w:val="002577F3"/>
    <w:rsid w:val="00260881"/>
    <w:rsid w:val="00262CC5"/>
    <w:rsid w:val="00267C82"/>
    <w:rsid w:val="002708DA"/>
    <w:rsid w:val="002714F5"/>
    <w:rsid w:val="002720D6"/>
    <w:rsid w:val="0027346D"/>
    <w:rsid w:val="002739BA"/>
    <w:rsid w:val="00274100"/>
    <w:rsid w:val="002770B2"/>
    <w:rsid w:val="002772F6"/>
    <w:rsid w:val="0028011E"/>
    <w:rsid w:val="0028324D"/>
    <w:rsid w:val="00285380"/>
    <w:rsid w:val="00291975"/>
    <w:rsid w:val="002A0747"/>
    <w:rsid w:val="002A2417"/>
    <w:rsid w:val="002A28BD"/>
    <w:rsid w:val="002A3448"/>
    <w:rsid w:val="002A6C7C"/>
    <w:rsid w:val="002A75C2"/>
    <w:rsid w:val="002A7C86"/>
    <w:rsid w:val="002B14C3"/>
    <w:rsid w:val="002B271E"/>
    <w:rsid w:val="002B29A5"/>
    <w:rsid w:val="002B3F31"/>
    <w:rsid w:val="002B5FB1"/>
    <w:rsid w:val="002C00C4"/>
    <w:rsid w:val="002C08DC"/>
    <w:rsid w:val="002C1BC9"/>
    <w:rsid w:val="002C24AD"/>
    <w:rsid w:val="002C257B"/>
    <w:rsid w:val="002C2A6F"/>
    <w:rsid w:val="002C5AD8"/>
    <w:rsid w:val="002C7B09"/>
    <w:rsid w:val="002D0343"/>
    <w:rsid w:val="002D0FDE"/>
    <w:rsid w:val="002D1FCC"/>
    <w:rsid w:val="002E5D05"/>
    <w:rsid w:val="002E6AE5"/>
    <w:rsid w:val="002F0438"/>
    <w:rsid w:val="002F1530"/>
    <w:rsid w:val="002F2610"/>
    <w:rsid w:val="002F2B27"/>
    <w:rsid w:val="002F2C4F"/>
    <w:rsid w:val="002F2E67"/>
    <w:rsid w:val="002F4BB5"/>
    <w:rsid w:val="002F691F"/>
    <w:rsid w:val="00300B23"/>
    <w:rsid w:val="00301DAD"/>
    <w:rsid w:val="00302C06"/>
    <w:rsid w:val="00303533"/>
    <w:rsid w:val="00306000"/>
    <w:rsid w:val="00306251"/>
    <w:rsid w:val="00307B97"/>
    <w:rsid w:val="003100BF"/>
    <w:rsid w:val="003103A8"/>
    <w:rsid w:val="0031167D"/>
    <w:rsid w:val="0031238A"/>
    <w:rsid w:val="00315249"/>
    <w:rsid w:val="003206AC"/>
    <w:rsid w:val="00321830"/>
    <w:rsid w:val="003221B1"/>
    <w:rsid w:val="00323E7C"/>
    <w:rsid w:val="00324227"/>
    <w:rsid w:val="003303BD"/>
    <w:rsid w:val="00331895"/>
    <w:rsid w:val="00331B2F"/>
    <w:rsid w:val="0033320B"/>
    <w:rsid w:val="0033488E"/>
    <w:rsid w:val="00334B26"/>
    <w:rsid w:val="00334C0E"/>
    <w:rsid w:val="00335513"/>
    <w:rsid w:val="00340589"/>
    <w:rsid w:val="00342EEE"/>
    <w:rsid w:val="00343D6B"/>
    <w:rsid w:val="003445F3"/>
    <w:rsid w:val="00350DAA"/>
    <w:rsid w:val="003513C8"/>
    <w:rsid w:val="00353926"/>
    <w:rsid w:val="00353973"/>
    <w:rsid w:val="00353DBD"/>
    <w:rsid w:val="00353EB2"/>
    <w:rsid w:val="00354938"/>
    <w:rsid w:val="00354B26"/>
    <w:rsid w:val="00355EB7"/>
    <w:rsid w:val="00360A53"/>
    <w:rsid w:val="0036372B"/>
    <w:rsid w:val="00364ACC"/>
    <w:rsid w:val="00365789"/>
    <w:rsid w:val="00367073"/>
    <w:rsid w:val="003673AF"/>
    <w:rsid w:val="00370AB0"/>
    <w:rsid w:val="00375199"/>
    <w:rsid w:val="003766D0"/>
    <w:rsid w:val="00382423"/>
    <w:rsid w:val="0038301D"/>
    <w:rsid w:val="00387004"/>
    <w:rsid w:val="00387D02"/>
    <w:rsid w:val="00390937"/>
    <w:rsid w:val="00390FC1"/>
    <w:rsid w:val="003926BD"/>
    <w:rsid w:val="003A0238"/>
    <w:rsid w:val="003A0D4C"/>
    <w:rsid w:val="003A0DB5"/>
    <w:rsid w:val="003A1ECE"/>
    <w:rsid w:val="003A2002"/>
    <w:rsid w:val="003A2991"/>
    <w:rsid w:val="003A3D53"/>
    <w:rsid w:val="003B0F0B"/>
    <w:rsid w:val="003B15F1"/>
    <w:rsid w:val="003B2F3C"/>
    <w:rsid w:val="003B3BEB"/>
    <w:rsid w:val="003B4D20"/>
    <w:rsid w:val="003B50CC"/>
    <w:rsid w:val="003B559A"/>
    <w:rsid w:val="003B7BF1"/>
    <w:rsid w:val="003C1CCF"/>
    <w:rsid w:val="003C27AC"/>
    <w:rsid w:val="003C3E05"/>
    <w:rsid w:val="003C56C0"/>
    <w:rsid w:val="003C6B89"/>
    <w:rsid w:val="003C6C32"/>
    <w:rsid w:val="003C761A"/>
    <w:rsid w:val="003C7FC7"/>
    <w:rsid w:val="003D163A"/>
    <w:rsid w:val="003D36D6"/>
    <w:rsid w:val="003D43D7"/>
    <w:rsid w:val="003D4BF5"/>
    <w:rsid w:val="003D61DF"/>
    <w:rsid w:val="003E3ED7"/>
    <w:rsid w:val="003E461A"/>
    <w:rsid w:val="003F19B3"/>
    <w:rsid w:val="003F2847"/>
    <w:rsid w:val="003F318A"/>
    <w:rsid w:val="003F3DFB"/>
    <w:rsid w:val="003F5578"/>
    <w:rsid w:val="003F57C4"/>
    <w:rsid w:val="003F5EC5"/>
    <w:rsid w:val="003F729D"/>
    <w:rsid w:val="0040036D"/>
    <w:rsid w:val="00400805"/>
    <w:rsid w:val="00401827"/>
    <w:rsid w:val="004036BC"/>
    <w:rsid w:val="004039B8"/>
    <w:rsid w:val="00406E08"/>
    <w:rsid w:val="00407DE9"/>
    <w:rsid w:val="0041014E"/>
    <w:rsid w:val="004102AC"/>
    <w:rsid w:val="00411D82"/>
    <w:rsid w:val="0041421B"/>
    <w:rsid w:val="00415042"/>
    <w:rsid w:val="00415091"/>
    <w:rsid w:val="004162FD"/>
    <w:rsid w:val="00416871"/>
    <w:rsid w:val="00417BE5"/>
    <w:rsid w:val="00417C9B"/>
    <w:rsid w:val="0042080E"/>
    <w:rsid w:val="00420923"/>
    <w:rsid w:val="00420AF0"/>
    <w:rsid w:val="00420FC1"/>
    <w:rsid w:val="0042340C"/>
    <w:rsid w:val="00424C0F"/>
    <w:rsid w:val="00424FFE"/>
    <w:rsid w:val="004318C9"/>
    <w:rsid w:val="004370E8"/>
    <w:rsid w:val="004404C1"/>
    <w:rsid w:val="00442E05"/>
    <w:rsid w:val="004500D0"/>
    <w:rsid w:val="00451BD4"/>
    <w:rsid w:val="00452B28"/>
    <w:rsid w:val="00453689"/>
    <w:rsid w:val="00457353"/>
    <w:rsid w:val="00457554"/>
    <w:rsid w:val="00457FB9"/>
    <w:rsid w:val="004604FC"/>
    <w:rsid w:val="00461310"/>
    <w:rsid w:val="0046320E"/>
    <w:rsid w:val="00464A41"/>
    <w:rsid w:val="00464E3F"/>
    <w:rsid w:val="004679DB"/>
    <w:rsid w:val="00467D2D"/>
    <w:rsid w:val="00473385"/>
    <w:rsid w:val="00476129"/>
    <w:rsid w:val="00476B12"/>
    <w:rsid w:val="00477200"/>
    <w:rsid w:val="00480041"/>
    <w:rsid w:val="00482567"/>
    <w:rsid w:val="00482D49"/>
    <w:rsid w:val="004839D4"/>
    <w:rsid w:val="00483AA2"/>
    <w:rsid w:val="0048498F"/>
    <w:rsid w:val="004858C7"/>
    <w:rsid w:val="00486940"/>
    <w:rsid w:val="0048766C"/>
    <w:rsid w:val="004876A7"/>
    <w:rsid w:val="00492025"/>
    <w:rsid w:val="00494884"/>
    <w:rsid w:val="00496C86"/>
    <w:rsid w:val="0049769D"/>
    <w:rsid w:val="00497B0D"/>
    <w:rsid w:val="00497C8B"/>
    <w:rsid w:val="004A1507"/>
    <w:rsid w:val="004A1805"/>
    <w:rsid w:val="004A38C6"/>
    <w:rsid w:val="004A39D5"/>
    <w:rsid w:val="004A55FA"/>
    <w:rsid w:val="004A5B48"/>
    <w:rsid w:val="004A6D17"/>
    <w:rsid w:val="004A7A50"/>
    <w:rsid w:val="004B3757"/>
    <w:rsid w:val="004B6306"/>
    <w:rsid w:val="004C0B3B"/>
    <w:rsid w:val="004C124A"/>
    <w:rsid w:val="004C39FE"/>
    <w:rsid w:val="004C6E2C"/>
    <w:rsid w:val="004D1306"/>
    <w:rsid w:val="004D153E"/>
    <w:rsid w:val="004D1754"/>
    <w:rsid w:val="004D4137"/>
    <w:rsid w:val="004D42C1"/>
    <w:rsid w:val="004D5198"/>
    <w:rsid w:val="004E2375"/>
    <w:rsid w:val="004E24B0"/>
    <w:rsid w:val="004E2D2D"/>
    <w:rsid w:val="004E3635"/>
    <w:rsid w:val="004E40D7"/>
    <w:rsid w:val="004E4743"/>
    <w:rsid w:val="004E5287"/>
    <w:rsid w:val="004E6778"/>
    <w:rsid w:val="004F093F"/>
    <w:rsid w:val="004F5A51"/>
    <w:rsid w:val="004F6D93"/>
    <w:rsid w:val="004F7CBE"/>
    <w:rsid w:val="00500ABB"/>
    <w:rsid w:val="0050121A"/>
    <w:rsid w:val="00502D14"/>
    <w:rsid w:val="00507382"/>
    <w:rsid w:val="00507B9A"/>
    <w:rsid w:val="00507F41"/>
    <w:rsid w:val="0051057B"/>
    <w:rsid w:val="005105AC"/>
    <w:rsid w:val="00510C45"/>
    <w:rsid w:val="005114DB"/>
    <w:rsid w:val="005125C0"/>
    <w:rsid w:val="005136F1"/>
    <w:rsid w:val="00517FF2"/>
    <w:rsid w:val="005228E7"/>
    <w:rsid w:val="005230E5"/>
    <w:rsid w:val="00524F78"/>
    <w:rsid w:val="00526630"/>
    <w:rsid w:val="00527CFE"/>
    <w:rsid w:val="00531AC4"/>
    <w:rsid w:val="00532759"/>
    <w:rsid w:val="00532C6F"/>
    <w:rsid w:val="00533CBA"/>
    <w:rsid w:val="00535ACD"/>
    <w:rsid w:val="00540856"/>
    <w:rsid w:val="005419E6"/>
    <w:rsid w:val="0054554A"/>
    <w:rsid w:val="005513F1"/>
    <w:rsid w:val="00551D3F"/>
    <w:rsid w:val="0055273B"/>
    <w:rsid w:val="005530E3"/>
    <w:rsid w:val="00555140"/>
    <w:rsid w:val="0055647C"/>
    <w:rsid w:val="00562D7A"/>
    <w:rsid w:val="00563649"/>
    <w:rsid w:val="005650BC"/>
    <w:rsid w:val="00575031"/>
    <w:rsid w:val="0057511A"/>
    <w:rsid w:val="005802C1"/>
    <w:rsid w:val="00581090"/>
    <w:rsid w:val="00581E1B"/>
    <w:rsid w:val="00586BE5"/>
    <w:rsid w:val="00586FE5"/>
    <w:rsid w:val="00590301"/>
    <w:rsid w:val="0059035A"/>
    <w:rsid w:val="005933B5"/>
    <w:rsid w:val="00593B51"/>
    <w:rsid w:val="00594925"/>
    <w:rsid w:val="00594EE5"/>
    <w:rsid w:val="005A0376"/>
    <w:rsid w:val="005A09A9"/>
    <w:rsid w:val="005A0A4F"/>
    <w:rsid w:val="005A2408"/>
    <w:rsid w:val="005A6A00"/>
    <w:rsid w:val="005A6A18"/>
    <w:rsid w:val="005B0965"/>
    <w:rsid w:val="005B1196"/>
    <w:rsid w:val="005B22FF"/>
    <w:rsid w:val="005B2668"/>
    <w:rsid w:val="005B35AF"/>
    <w:rsid w:val="005B3A70"/>
    <w:rsid w:val="005B4A32"/>
    <w:rsid w:val="005B5675"/>
    <w:rsid w:val="005B5775"/>
    <w:rsid w:val="005B77FA"/>
    <w:rsid w:val="005C220C"/>
    <w:rsid w:val="005C2BBB"/>
    <w:rsid w:val="005C59D6"/>
    <w:rsid w:val="005C5B41"/>
    <w:rsid w:val="005C6255"/>
    <w:rsid w:val="005D0C88"/>
    <w:rsid w:val="005D1939"/>
    <w:rsid w:val="005D376F"/>
    <w:rsid w:val="005D46FC"/>
    <w:rsid w:val="005D5472"/>
    <w:rsid w:val="005D5D0E"/>
    <w:rsid w:val="005D710B"/>
    <w:rsid w:val="005E071D"/>
    <w:rsid w:val="005E0D7D"/>
    <w:rsid w:val="005E2B23"/>
    <w:rsid w:val="005E45A3"/>
    <w:rsid w:val="005E4B1B"/>
    <w:rsid w:val="005E6CA4"/>
    <w:rsid w:val="005F0F88"/>
    <w:rsid w:val="005F166B"/>
    <w:rsid w:val="005F22E6"/>
    <w:rsid w:val="005F28E4"/>
    <w:rsid w:val="005F2F9E"/>
    <w:rsid w:val="005F4638"/>
    <w:rsid w:val="005F5749"/>
    <w:rsid w:val="005F668A"/>
    <w:rsid w:val="005F7B57"/>
    <w:rsid w:val="00602F14"/>
    <w:rsid w:val="00610904"/>
    <w:rsid w:val="00612B1D"/>
    <w:rsid w:val="00615181"/>
    <w:rsid w:val="00622E4D"/>
    <w:rsid w:val="00625B9C"/>
    <w:rsid w:val="00626512"/>
    <w:rsid w:val="006340A5"/>
    <w:rsid w:val="00634C06"/>
    <w:rsid w:val="0063567B"/>
    <w:rsid w:val="006361E3"/>
    <w:rsid w:val="00636339"/>
    <w:rsid w:val="006415AF"/>
    <w:rsid w:val="0064173D"/>
    <w:rsid w:val="00643045"/>
    <w:rsid w:val="006470EA"/>
    <w:rsid w:val="006515CE"/>
    <w:rsid w:val="006543BD"/>
    <w:rsid w:val="006551BF"/>
    <w:rsid w:val="0065603A"/>
    <w:rsid w:val="006600D5"/>
    <w:rsid w:val="00662767"/>
    <w:rsid w:val="006636C9"/>
    <w:rsid w:val="00663B8F"/>
    <w:rsid w:val="0066423E"/>
    <w:rsid w:val="0067061F"/>
    <w:rsid w:val="0067190E"/>
    <w:rsid w:val="00671FD8"/>
    <w:rsid w:val="00672001"/>
    <w:rsid w:val="00673408"/>
    <w:rsid w:val="00682142"/>
    <w:rsid w:val="0068428A"/>
    <w:rsid w:val="0068566A"/>
    <w:rsid w:val="00687C48"/>
    <w:rsid w:val="00692637"/>
    <w:rsid w:val="0069377E"/>
    <w:rsid w:val="006942DD"/>
    <w:rsid w:val="00694743"/>
    <w:rsid w:val="006953A0"/>
    <w:rsid w:val="00695431"/>
    <w:rsid w:val="00695999"/>
    <w:rsid w:val="00695A8F"/>
    <w:rsid w:val="00696205"/>
    <w:rsid w:val="006A205B"/>
    <w:rsid w:val="006A4001"/>
    <w:rsid w:val="006A43A5"/>
    <w:rsid w:val="006A5244"/>
    <w:rsid w:val="006B2A97"/>
    <w:rsid w:val="006B4F0F"/>
    <w:rsid w:val="006B66D1"/>
    <w:rsid w:val="006B6A9F"/>
    <w:rsid w:val="006B7958"/>
    <w:rsid w:val="006C0138"/>
    <w:rsid w:val="006C1FBA"/>
    <w:rsid w:val="006C2259"/>
    <w:rsid w:val="006C272A"/>
    <w:rsid w:val="006C47DA"/>
    <w:rsid w:val="006C4E4E"/>
    <w:rsid w:val="006C58BA"/>
    <w:rsid w:val="006C6A34"/>
    <w:rsid w:val="006D10E1"/>
    <w:rsid w:val="006D23B5"/>
    <w:rsid w:val="006D5682"/>
    <w:rsid w:val="006D577D"/>
    <w:rsid w:val="006D5B56"/>
    <w:rsid w:val="006E0D80"/>
    <w:rsid w:val="006E105D"/>
    <w:rsid w:val="006E1A1D"/>
    <w:rsid w:val="006E1C39"/>
    <w:rsid w:val="006E22B3"/>
    <w:rsid w:val="006E2590"/>
    <w:rsid w:val="006E40E2"/>
    <w:rsid w:val="006E7248"/>
    <w:rsid w:val="006F1165"/>
    <w:rsid w:val="006F1B43"/>
    <w:rsid w:val="006F299F"/>
    <w:rsid w:val="006F366C"/>
    <w:rsid w:val="006F4D23"/>
    <w:rsid w:val="006F5E8C"/>
    <w:rsid w:val="00700088"/>
    <w:rsid w:val="00701AD9"/>
    <w:rsid w:val="00707B88"/>
    <w:rsid w:val="007134F8"/>
    <w:rsid w:val="00713CE7"/>
    <w:rsid w:val="00714D79"/>
    <w:rsid w:val="007167E3"/>
    <w:rsid w:val="007219CE"/>
    <w:rsid w:val="0072759E"/>
    <w:rsid w:val="00734E19"/>
    <w:rsid w:val="00735B60"/>
    <w:rsid w:val="00740821"/>
    <w:rsid w:val="007413FE"/>
    <w:rsid w:val="0074151C"/>
    <w:rsid w:val="00747028"/>
    <w:rsid w:val="00747D02"/>
    <w:rsid w:val="0075045B"/>
    <w:rsid w:val="007505FE"/>
    <w:rsid w:val="00751B3A"/>
    <w:rsid w:val="007537B1"/>
    <w:rsid w:val="00754412"/>
    <w:rsid w:val="00755196"/>
    <w:rsid w:val="00762DF0"/>
    <w:rsid w:val="0076538A"/>
    <w:rsid w:val="007758FE"/>
    <w:rsid w:val="0077668C"/>
    <w:rsid w:val="0078071C"/>
    <w:rsid w:val="00781967"/>
    <w:rsid w:val="00782CB4"/>
    <w:rsid w:val="007852D6"/>
    <w:rsid w:val="007873C4"/>
    <w:rsid w:val="00790B29"/>
    <w:rsid w:val="00791076"/>
    <w:rsid w:val="0079309B"/>
    <w:rsid w:val="007937EC"/>
    <w:rsid w:val="00794313"/>
    <w:rsid w:val="00794CA4"/>
    <w:rsid w:val="00795ECF"/>
    <w:rsid w:val="00796907"/>
    <w:rsid w:val="007971F0"/>
    <w:rsid w:val="007A02EA"/>
    <w:rsid w:val="007A29B7"/>
    <w:rsid w:val="007A34E6"/>
    <w:rsid w:val="007A659E"/>
    <w:rsid w:val="007A7E82"/>
    <w:rsid w:val="007B07A9"/>
    <w:rsid w:val="007B2951"/>
    <w:rsid w:val="007B2ED4"/>
    <w:rsid w:val="007B5B69"/>
    <w:rsid w:val="007C2A1F"/>
    <w:rsid w:val="007C2D45"/>
    <w:rsid w:val="007C3D3C"/>
    <w:rsid w:val="007C71FF"/>
    <w:rsid w:val="007D2F53"/>
    <w:rsid w:val="007D67A8"/>
    <w:rsid w:val="007E1D59"/>
    <w:rsid w:val="007E69BF"/>
    <w:rsid w:val="007E6D99"/>
    <w:rsid w:val="007E72A6"/>
    <w:rsid w:val="007E791E"/>
    <w:rsid w:val="007F116A"/>
    <w:rsid w:val="007F390B"/>
    <w:rsid w:val="007F7A08"/>
    <w:rsid w:val="00800FF4"/>
    <w:rsid w:val="00801403"/>
    <w:rsid w:val="008021A3"/>
    <w:rsid w:val="00802222"/>
    <w:rsid w:val="0080304D"/>
    <w:rsid w:val="0080645B"/>
    <w:rsid w:val="00806C85"/>
    <w:rsid w:val="0080729C"/>
    <w:rsid w:val="008079A1"/>
    <w:rsid w:val="0081025A"/>
    <w:rsid w:val="00810436"/>
    <w:rsid w:val="00812005"/>
    <w:rsid w:val="008131AB"/>
    <w:rsid w:val="00813854"/>
    <w:rsid w:val="00816B9B"/>
    <w:rsid w:val="0082067C"/>
    <w:rsid w:val="00821A54"/>
    <w:rsid w:val="00824D76"/>
    <w:rsid w:val="008261D8"/>
    <w:rsid w:val="0082645C"/>
    <w:rsid w:val="00827045"/>
    <w:rsid w:val="00832BE3"/>
    <w:rsid w:val="00834F49"/>
    <w:rsid w:val="00837421"/>
    <w:rsid w:val="00837B94"/>
    <w:rsid w:val="00842472"/>
    <w:rsid w:val="008459F9"/>
    <w:rsid w:val="00846719"/>
    <w:rsid w:val="008524D0"/>
    <w:rsid w:val="00855693"/>
    <w:rsid w:val="00857FB0"/>
    <w:rsid w:val="00862B74"/>
    <w:rsid w:val="008642B2"/>
    <w:rsid w:val="00864ADD"/>
    <w:rsid w:val="00865145"/>
    <w:rsid w:val="008651D7"/>
    <w:rsid w:val="008673A2"/>
    <w:rsid w:val="00867520"/>
    <w:rsid w:val="00870E43"/>
    <w:rsid w:val="00872B81"/>
    <w:rsid w:val="00877535"/>
    <w:rsid w:val="00877CE6"/>
    <w:rsid w:val="00880559"/>
    <w:rsid w:val="00880B1A"/>
    <w:rsid w:val="00883693"/>
    <w:rsid w:val="00884A57"/>
    <w:rsid w:val="008854B0"/>
    <w:rsid w:val="008868D4"/>
    <w:rsid w:val="00890263"/>
    <w:rsid w:val="00890757"/>
    <w:rsid w:val="008908D6"/>
    <w:rsid w:val="00891CDA"/>
    <w:rsid w:val="008934F6"/>
    <w:rsid w:val="00893737"/>
    <w:rsid w:val="00894ACA"/>
    <w:rsid w:val="00896524"/>
    <w:rsid w:val="00897533"/>
    <w:rsid w:val="008B20C4"/>
    <w:rsid w:val="008B2377"/>
    <w:rsid w:val="008B2439"/>
    <w:rsid w:val="008B24C0"/>
    <w:rsid w:val="008B329A"/>
    <w:rsid w:val="008B341D"/>
    <w:rsid w:val="008B3C5A"/>
    <w:rsid w:val="008B6270"/>
    <w:rsid w:val="008C023E"/>
    <w:rsid w:val="008C48D6"/>
    <w:rsid w:val="008C61EF"/>
    <w:rsid w:val="008D133B"/>
    <w:rsid w:val="008D2789"/>
    <w:rsid w:val="008D5F3B"/>
    <w:rsid w:val="008E4790"/>
    <w:rsid w:val="008E58C4"/>
    <w:rsid w:val="008E61F7"/>
    <w:rsid w:val="008F1049"/>
    <w:rsid w:val="008F57B2"/>
    <w:rsid w:val="008F5E78"/>
    <w:rsid w:val="009001FA"/>
    <w:rsid w:val="00901D85"/>
    <w:rsid w:val="00902156"/>
    <w:rsid w:val="009024C2"/>
    <w:rsid w:val="009026E6"/>
    <w:rsid w:val="009035F1"/>
    <w:rsid w:val="00904B6B"/>
    <w:rsid w:val="00904DD6"/>
    <w:rsid w:val="00906811"/>
    <w:rsid w:val="00907CEC"/>
    <w:rsid w:val="00913CD8"/>
    <w:rsid w:val="00920E32"/>
    <w:rsid w:val="00921206"/>
    <w:rsid w:val="0092148B"/>
    <w:rsid w:val="009244BD"/>
    <w:rsid w:val="009258CE"/>
    <w:rsid w:val="00927346"/>
    <w:rsid w:val="00930814"/>
    <w:rsid w:val="00930C64"/>
    <w:rsid w:val="00933481"/>
    <w:rsid w:val="00934CB5"/>
    <w:rsid w:val="0093643A"/>
    <w:rsid w:val="009379BB"/>
    <w:rsid w:val="009400EE"/>
    <w:rsid w:val="009455A7"/>
    <w:rsid w:val="009474FC"/>
    <w:rsid w:val="00950FE0"/>
    <w:rsid w:val="00951525"/>
    <w:rsid w:val="009533EC"/>
    <w:rsid w:val="00955252"/>
    <w:rsid w:val="0095544F"/>
    <w:rsid w:val="00963D92"/>
    <w:rsid w:val="00965DC4"/>
    <w:rsid w:val="009713D7"/>
    <w:rsid w:val="00973E26"/>
    <w:rsid w:val="0097492F"/>
    <w:rsid w:val="00974E7B"/>
    <w:rsid w:val="00976547"/>
    <w:rsid w:val="009814EB"/>
    <w:rsid w:val="0098251A"/>
    <w:rsid w:val="00982907"/>
    <w:rsid w:val="00982978"/>
    <w:rsid w:val="009831CA"/>
    <w:rsid w:val="009834C7"/>
    <w:rsid w:val="009844D1"/>
    <w:rsid w:val="00984EF6"/>
    <w:rsid w:val="00985BBC"/>
    <w:rsid w:val="00986335"/>
    <w:rsid w:val="00987F7B"/>
    <w:rsid w:val="00990143"/>
    <w:rsid w:val="00991C53"/>
    <w:rsid w:val="009940C2"/>
    <w:rsid w:val="00994149"/>
    <w:rsid w:val="0099456A"/>
    <w:rsid w:val="009949ED"/>
    <w:rsid w:val="009A1692"/>
    <w:rsid w:val="009A1FFB"/>
    <w:rsid w:val="009A324B"/>
    <w:rsid w:val="009A751E"/>
    <w:rsid w:val="009B20CF"/>
    <w:rsid w:val="009B3319"/>
    <w:rsid w:val="009B3F8A"/>
    <w:rsid w:val="009B460C"/>
    <w:rsid w:val="009B4E52"/>
    <w:rsid w:val="009B59EF"/>
    <w:rsid w:val="009B6D74"/>
    <w:rsid w:val="009C15B7"/>
    <w:rsid w:val="009C276D"/>
    <w:rsid w:val="009C53EF"/>
    <w:rsid w:val="009C6ACD"/>
    <w:rsid w:val="009C754A"/>
    <w:rsid w:val="009D0A84"/>
    <w:rsid w:val="009D0CE9"/>
    <w:rsid w:val="009D27D0"/>
    <w:rsid w:val="009D2AE7"/>
    <w:rsid w:val="009D601D"/>
    <w:rsid w:val="009E0D79"/>
    <w:rsid w:val="009E10C9"/>
    <w:rsid w:val="009E35FF"/>
    <w:rsid w:val="009E3F1A"/>
    <w:rsid w:val="009E7391"/>
    <w:rsid w:val="009F10A0"/>
    <w:rsid w:val="009F320A"/>
    <w:rsid w:val="00A032CE"/>
    <w:rsid w:val="00A11356"/>
    <w:rsid w:val="00A1250F"/>
    <w:rsid w:val="00A127C1"/>
    <w:rsid w:val="00A152C4"/>
    <w:rsid w:val="00A1679B"/>
    <w:rsid w:val="00A20312"/>
    <w:rsid w:val="00A2322E"/>
    <w:rsid w:val="00A241BB"/>
    <w:rsid w:val="00A261E7"/>
    <w:rsid w:val="00A3189B"/>
    <w:rsid w:val="00A32BEB"/>
    <w:rsid w:val="00A33832"/>
    <w:rsid w:val="00A3414B"/>
    <w:rsid w:val="00A34738"/>
    <w:rsid w:val="00A35A42"/>
    <w:rsid w:val="00A36CC9"/>
    <w:rsid w:val="00A46CC5"/>
    <w:rsid w:val="00A47209"/>
    <w:rsid w:val="00A54658"/>
    <w:rsid w:val="00A5550E"/>
    <w:rsid w:val="00A556C3"/>
    <w:rsid w:val="00A55F7D"/>
    <w:rsid w:val="00A5639D"/>
    <w:rsid w:val="00A5782A"/>
    <w:rsid w:val="00A64E9B"/>
    <w:rsid w:val="00A722D0"/>
    <w:rsid w:val="00A73184"/>
    <w:rsid w:val="00A755B3"/>
    <w:rsid w:val="00A760EF"/>
    <w:rsid w:val="00A77D13"/>
    <w:rsid w:val="00A80C09"/>
    <w:rsid w:val="00A81810"/>
    <w:rsid w:val="00A81988"/>
    <w:rsid w:val="00A82AD1"/>
    <w:rsid w:val="00A84D3B"/>
    <w:rsid w:val="00A84EE4"/>
    <w:rsid w:val="00A86C4E"/>
    <w:rsid w:val="00A86E2A"/>
    <w:rsid w:val="00A9167F"/>
    <w:rsid w:val="00A91FB2"/>
    <w:rsid w:val="00A93E23"/>
    <w:rsid w:val="00A94B59"/>
    <w:rsid w:val="00A9596C"/>
    <w:rsid w:val="00A95FB8"/>
    <w:rsid w:val="00A964E8"/>
    <w:rsid w:val="00A96CCC"/>
    <w:rsid w:val="00AA0A10"/>
    <w:rsid w:val="00AA0A15"/>
    <w:rsid w:val="00AA0F6A"/>
    <w:rsid w:val="00AA5D82"/>
    <w:rsid w:val="00AA5E35"/>
    <w:rsid w:val="00AA5F0E"/>
    <w:rsid w:val="00AB0251"/>
    <w:rsid w:val="00AB18C2"/>
    <w:rsid w:val="00AB244D"/>
    <w:rsid w:val="00AB302E"/>
    <w:rsid w:val="00AB38E7"/>
    <w:rsid w:val="00AB5399"/>
    <w:rsid w:val="00AC2FE3"/>
    <w:rsid w:val="00AC3CCA"/>
    <w:rsid w:val="00AC3E85"/>
    <w:rsid w:val="00AC4048"/>
    <w:rsid w:val="00AC42B6"/>
    <w:rsid w:val="00AC5DC9"/>
    <w:rsid w:val="00AC6695"/>
    <w:rsid w:val="00AD0687"/>
    <w:rsid w:val="00AD2B5B"/>
    <w:rsid w:val="00AD6FBA"/>
    <w:rsid w:val="00AE03D2"/>
    <w:rsid w:val="00AE067B"/>
    <w:rsid w:val="00AF1DDC"/>
    <w:rsid w:val="00AF3436"/>
    <w:rsid w:val="00AF3547"/>
    <w:rsid w:val="00AF3E23"/>
    <w:rsid w:val="00AF4DDF"/>
    <w:rsid w:val="00AF4F67"/>
    <w:rsid w:val="00AF52E9"/>
    <w:rsid w:val="00AF5FC0"/>
    <w:rsid w:val="00B011F5"/>
    <w:rsid w:val="00B024B0"/>
    <w:rsid w:val="00B02728"/>
    <w:rsid w:val="00B02767"/>
    <w:rsid w:val="00B02827"/>
    <w:rsid w:val="00B03C77"/>
    <w:rsid w:val="00B03F33"/>
    <w:rsid w:val="00B05543"/>
    <w:rsid w:val="00B062B3"/>
    <w:rsid w:val="00B07386"/>
    <w:rsid w:val="00B11EE4"/>
    <w:rsid w:val="00B152B0"/>
    <w:rsid w:val="00B1634C"/>
    <w:rsid w:val="00B1714A"/>
    <w:rsid w:val="00B178DE"/>
    <w:rsid w:val="00B210D4"/>
    <w:rsid w:val="00B213D1"/>
    <w:rsid w:val="00B21A9C"/>
    <w:rsid w:val="00B22C65"/>
    <w:rsid w:val="00B265EB"/>
    <w:rsid w:val="00B27F75"/>
    <w:rsid w:val="00B3223E"/>
    <w:rsid w:val="00B32FCF"/>
    <w:rsid w:val="00B37C00"/>
    <w:rsid w:val="00B4501A"/>
    <w:rsid w:val="00B45030"/>
    <w:rsid w:val="00B45703"/>
    <w:rsid w:val="00B457AC"/>
    <w:rsid w:val="00B45E0F"/>
    <w:rsid w:val="00B46175"/>
    <w:rsid w:val="00B47725"/>
    <w:rsid w:val="00B50279"/>
    <w:rsid w:val="00B5097B"/>
    <w:rsid w:val="00B52BF1"/>
    <w:rsid w:val="00B53EEE"/>
    <w:rsid w:val="00B54F98"/>
    <w:rsid w:val="00B5586E"/>
    <w:rsid w:val="00B604D5"/>
    <w:rsid w:val="00B60769"/>
    <w:rsid w:val="00B60B92"/>
    <w:rsid w:val="00B60C1B"/>
    <w:rsid w:val="00B61478"/>
    <w:rsid w:val="00B616BE"/>
    <w:rsid w:val="00B66998"/>
    <w:rsid w:val="00B66F90"/>
    <w:rsid w:val="00B70D13"/>
    <w:rsid w:val="00B73814"/>
    <w:rsid w:val="00B81397"/>
    <w:rsid w:val="00B813FD"/>
    <w:rsid w:val="00B81408"/>
    <w:rsid w:val="00B81707"/>
    <w:rsid w:val="00B81926"/>
    <w:rsid w:val="00B82621"/>
    <w:rsid w:val="00B82E26"/>
    <w:rsid w:val="00B84897"/>
    <w:rsid w:val="00B86559"/>
    <w:rsid w:val="00B868FA"/>
    <w:rsid w:val="00B910F3"/>
    <w:rsid w:val="00B91EC5"/>
    <w:rsid w:val="00B9538B"/>
    <w:rsid w:val="00B96CAE"/>
    <w:rsid w:val="00B96FC9"/>
    <w:rsid w:val="00BA3F93"/>
    <w:rsid w:val="00BA44EC"/>
    <w:rsid w:val="00BB19E7"/>
    <w:rsid w:val="00BB26C2"/>
    <w:rsid w:val="00BB3B24"/>
    <w:rsid w:val="00BB3BC4"/>
    <w:rsid w:val="00BB7D8E"/>
    <w:rsid w:val="00BC4611"/>
    <w:rsid w:val="00BC4AE6"/>
    <w:rsid w:val="00BC5DFC"/>
    <w:rsid w:val="00BC672F"/>
    <w:rsid w:val="00BC717D"/>
    <w:rsid w:val="00BD0413"/>
    <w:rsid w:val="00BD4390"/>
    <w:rsid w:val="00BD59A5"/>
    <w:rsid w:val="00BE150D"/>
    <w:rsid w:val="00BE3BE3"/>
    <w:rsid w:val="00BF1F21"/>
    <w:rsid w:val="00BF21AF"/>
    <w:rsid w:val="00BF3D57"/>
    <w:rsid w:val="00BF4C85"/>
    <w:rsid w:val="00BF602F"/>
    <w:rsid w:val="00BF69F4"/>
    <w:rsid w:val="00BF7F6D"/>
    <w:rsid w:val="00C000F2"/>
    <w:rsid w:val="00C017E2"/>
    <w:rsid w:val="00C03231"/>
    <w:rsid w:val="00C03D92"/>
    <w:rsid w:val="00C03DDE"/>
    <w:rsid w:val="00C05CC4"/>
    <w:rsid w:val="00C072B3"/>
    <w:rsid w:val="00C07CCD"/>
    <w:rsid w:val="00C07EE8"/>
    <w:rsid w:val="00C12B45"/>
    <w:rsid w:val="00C130D6"/>
    <w:rsid w:val="00C134C7"/>
    <w:rsid w:val="00C14CEA"/>
    <w:rsid w:val="00C16E41"/>
    <w:rsid w:val="00C1780F"/>
    <w:rsid w:val="00C23BD5"/>
    <w:rsid w:val="00C23CE4"/>
    <w:rsid w:val="00C305AC"/>
    <w:rsid w:val="00C32EB4"/>
    <w:rsid w:val="00C3406F"/>
    <w:rsid w:val="00C344DE"/>
    <w:rsid w:val="00C40F52"/>
    <w:rsid w:val="00C41327"/>
    <w:rsid w:val="00C4323E"/>
    <w:rsid w:val="00C47629"/>
    <w:rsid w:val="00C50C78"/>
    <w:rsid w:val="00C5283F"/>
    <w:rsid w:val="00C53963"/>
    <w:rsid w:val="00C54DBA"/>
    <w:rsid w:val="00C55563"/>
    <w:rsid w:val="00C6027E"/>
    <w:rsid w:val="00C60653"/>
    <w:rsid w:val="00C60AC1"/>
    <w:rsid w:val="00C638BA"/>
    <w:rsid w:val="00C6441B"/>
    <w:rsid w:val="00C64C81"/>
    <w:rsid w:val="00C6618F"/>
    <w:rsid w:val="00C669CE"/>
    <w:rsid w:val="00C66C0A"/>
    <w:rsid w:val="00C66C31"/>
    <w:rsid w:val="00C72355"/>
    <w:rsid w:val="00C761A4"/>
    <w:rsid w:val="00C80EA3"/>
    <w:rsid w:val="00C84F17"/>
    <w:rsid w:val="00C861D8"/>
    <w:rsid w:val="00C8683A"/>
    <w:rsid w:val="00C9077B"/>
    <w:rsid w:val="00C91863"/>
    <w:rsid w:val="00C91D02"/>
    <w:rsid w:val="00C943D3"/>
    <w:rsid w:val="00CA1221"/>
    <w:rsid w:val="00CA610F"/>
    <w:rsid w:val="00CA6939"/>
    <w:rsid w:val="00CB09FB"/>
    <w:rsid w:val="00CB1C77"/>
    <w:rsid w:val="00CB5689"/>
    <w:rsid w:val="00CC063D"/>
    <w:rsid w:val="00CC0C09"/>
    <w:rsid w:val="00CC5A4B"/>
    <w:rsid w:val="00CC6241"/>
    <w:rsid w:val="00CC7F6A"/>
    <w:rsid w:val="00CD003A"/>
    <w:rsid w:val="00CD0B1C"/>
    <w:rsid w:val="00CD1D99"/>
    <w:rsid w:val="00CD418F"/>
    <w:rsid w:val="00CD4356"/>
    <w:rsid w:val="00CE394E"/>
    <w:rsid w:val="00CE6712"/>
    <w:rsid w:val="00CE6767"/>
    <w:rsid w:val="00CE6C75"/>
    <w:rsid w:val="00CE736A"/>
    <w:rsid w:val="00CF1884"/>
    <w:rsid w:val="00CF2D7D"/>
    <w:rsid w:val="00CF4E3B"/>
    <w:rsid w:val="00D0188B"/>
    <w:rsid w:val="00D0324A"/>
    <w:rsid w:val="00D03D67"/>
    <w:rsid w:val="00D03ED8"/>
    <w:rsid w:val="00D05241"/>
    <w:rsid w:val="00D07D1F"/>
    <w:rsid w:val="00D1375F"/>
    <w:rsid w:val="00D13A90"/>
    <w:rsid w:val="00D16151"/>
    <w:rsid w:val="00D2475C"/>
    <w:rsid w:val="00D30525"/>
    <w:rsid w:val="00D32F0F"/>
    <w:rsid w:val="00D3682C"/>
    <w:rsid w:val="00D40144"/>
    <w:rsid w:val="00D40E64"/>
    <w:rsid w:val="00D4178D"/>
    <w:rsid w:val="00D4287B"/>
    <w:rsid w:val="00D4339A"/>
    <w:rsid w:val="00D47C29"/>
    <w:rsid w:val="00D5060C"/>
    <w:rsid w:val="00D5061F"/>
    <w:rsid w:val="00D51559"/>
    <w:rsid w:val="00D630EA"/>
    <w:rsid w:val="00D66E1A"/>
    <w:rsid w:val="00D70EC2"/>
    <w:rsid w:val="00D73212"/>
    <w:rsid w:val="00D7374A"/>
    <w:rsid w:val="00D73ED0"/>
    <w:rsid w:val="00D75BAF"/>
    <w:rsid w:val="00D76CFB"/>
    <w:rsid w:val="00D771F8"/>
    <w:rsid w:val="00D80015"/>
    <w:rsid w:val="00D8024F"/>
    <w:rsid w:val="00D81190"/>
    <w:rsid w:val="00D81FD8"/>
    <w:rsid w:val="00D82110"/>
    <w:rsid w:val="00D84B0A"/>
    <w:rsid w:val="00D85C44"/>
    <w:rsid w:val="00D85CEB"/>
    <w:rsid w:val="00D8765D"/>
    <w:rsid w:val="00D877F0"/>
    <w:rsid w:val="00D87A57"/>
    <w:rsid w:val="00D91EC0"/>
    <w:rsid w:val="00D952BC"/>
    <w:rsid w:val="00D96E65"/>
    <w:rsid w:val="00DA226E"/>
    <w:rsid w:val="00DA485C"/>
    <w:rsid w:val="00DA5016"/>
    <w:rsid w:val="00DA7B79"/>
    <w:rsid w:val="00DB3D9B"/>
    <w:rsid w:val="00DB7FB4"/>
    <w:rsid w:val="00DC4313"/>
    <w:rsid w:val="00DC4341"/>
    <w:rsid w:val="00DC56FE"/>
    <w:rsid w:val="00DC5B05"/>
    <w:rsid w:val="00DC5CB4"/>
    <w:rsid w:val="00DC65B4"/>
    <w:rsid w:val="00DC6BDF"/>
    <w:rsid w:val="00DC6D82"/>
    <w:rsid w:val="00DC7805"/>
    <w:rsid w:val="00DD0553"/>
    <w:rsid w:val="00DD26ED"/>
    <w:rsid w:val="00DD384D"/>
    <w:rsid w:val="00DD3B55"/>
    <w:rsid w:val="00DD5433"/>
    <w:rsid w:val="00DD5674"/>
    <w:rsid w:val="00DD772B"/>
    <w:rsid w:val="00DD7808"/>
    <w:rsid w:val="00DE3A98"/>
    <w:rsid w:val="00DE6133"/>
    <w:rsid w:val="00DF1DCC"/>
    <w:rsid w:val="00DF251B"/>
    <w:rsid w:val="00DF60DC"/>
    <w:rsid w:val="00E03E02"/>
    <w:rsid w:val="00E04222"/>
    <w:rsid w:val="00E04B9A"/>
    <w:rsid w:val="00E057BA"/>
    <w:rsid w:val="00E05A03"/>
    <w:rsid w:val="00E12B8C"/>
    <w:rsid w:val="00E136B5"/>
    <w:rsid w:val="00E13EA4"/>
    <w:rsid w:val="00E157B8"/>
    <w:rsid w:val="00E1737C"/>
    <w:rsid w:val="00E176FE"/>
    <w:rsid w:val="00E220A7"/>
    <w:rsid w:val="00E22905"/>
    <w:rsid w:val="00E241C4"/>
    <w:rsid w:val="00E2472F"/>
    <w:rsid w:val="00E24980"/>
    <w:rsid w:val="00E26BE5"/>
    <w:rsid w:val="00E27E4F"/>
    <w:rsid w:val="00E30565"/>
    <w:rsid w:val="00E30F4A"/>
    <w:rsid w:val="00E310C0"/>
    <w:rsid w:val="00E328C5"/>
    <w:rsid w:val="00E4488D"/>
    <w:rsid w:val="00E45064"/>
    <w:rsid w:val="00E460DF"/>
    <w:rsid w:val="00E464CD"/>
    <w:rsid w:val="00E50666"/>
    <w:rsid w:val="00E52BDE"/>
    <w:rsid w:val="00E53FA5"/>
    <w:rsid w:val="00E5406B"/>
    <w:rsid w:val="00E5592E"/>
    <w:rsid w:val="00E616FE"/>
    <w:rsid w:val="00E61AE9"/>
    <w:rsid w:val="00E6267E"/>
    <w:rsid w:val="00E64E08"/>
    <w:rsid w:val="00E708AD"/>
    <w:rsid w:val="00E7560A"/>
    <w:rsid w:val="00E75B52"/>
    <w:rsid w:val="00E76BED"/>
    <w:rsid w:val="00E77A51"/>
    <w:rsid w:val="00E81237"/>
    <w:rsid w:val="00E82761"/>
    <w:rsid w:val="00E859C1"/>
    <w:rsid w:val="00E90463"/>
    <w:rsid w:val="00E91DFE"/>
    <w:rsid w:val="00E92118"/>
    <w:rsid w:val="00E92813"/>
    <w:rsid w:val="00E93D9C"/>
    <w:rsid w:val="00E947DA"/>
    <w:rsid w:val="00E96682"/>
    <w:rsid w:val="00E97E1A"/>
    <w:rsid w:val="00E97F32"/>
    <w:rsid w:val="00EA008C"/>
    <w:rsid w:val="00EA043E"/>
    <w:rsid w:val="00EA36EF"/>
    <w:rsid w:val="00EB13E0"/>
    <w:rsid w:val="00EB1CE7"/>
    <w:rsid w:val="00EB3D0B"/>
    <w:rsid w:val="00EB56F0"/>
    <w:rsid w:val="00EB59C8"/>
    <w:rsid w:val="00EB64B1"/>
    <w:rsid w:val="00EC2583"/>
    <w:rsid w:val="00EC3D9A"/>
    <w:rsid w:val="00EC6663"/>
    <w:rsid w:val="00EC66D3"/>
    <w:rsid w:val="00EC7C5F"/>
    <w:rsid w:val="00EC7C7D"/>
    <w:rsid w:val="00ED02FE"/>
    <w:rsid w:val="00ED03D7"/>
    <w:rsid w:val="00ED0F29"/>
    <w:rsid w:val="00ED144A"/>
    <w:rsid w:val="00ED7EAB"/>
    <w:rsid w:val="00ED7F7E"/>
    <w:rsid w:val="00ED7FFA"/>
    <w:rsid w:val="00EE1483"/>
    <w:rsid w:val="00EE32F1"/>
    <w:rsid w:val="00EE46DA"/>
    <w:rsid w:val="00EE53CB"/>
    <w:rsid w:val="00EF4D53"/>
    <w:rsid w:val="00EF59F0"/>
    <w:rsid w:val="00F0122D"/>
    <w:rsid w:val="00F047F1"/>
    <w:rsid w:val="00F04E0C"/>
    <w:rsid w:val="00F0732C"/>
    <w:rsid w:val="00F07B55"/>
    <w:rsid w:val="00F07CDE"/>
    <w:rsid w:val="00F11BCF"/>
    <w:rsid w:val="00F13F7F"/>
    <w:rsid w:val="00F17F41"/>
    <w:rsid w:val="00F2385C"/>
    <w:rsid w:val="00F265D4"/>
    <w:rsid w:val="00F26729"/>
    <w:rsid w:val="00F33DCC"/>
    <w:rsid w:val="00F35568"/>
    <w:rsid w:val="00F35662"/>
    <w:rsid w:val="00F36AD1"/>
    <w:rsid w:val="00F36E71"/>
    <w:rsid w:val="00F3736A"/>
    <w:rsid w:val="00F42119"/>
    <w:rsid w:val="00F42BA5"/>
    <w:rsid w:val="00F430A7"/>
    <w:rsid w:val="00F43C3D"/>
    <w:rsid w:val="00F45A27"/>
    <w:rsid w:val="00F46231"/>
    <w:rsid w:val="00F519AA"/>
    <w:rsid w:val="00F572BC"/>
    <w:rsid w:val="00F602D4"/>
    <w:rsid w:val="00F60D3D"/>
    <w:rsid w:val="00F645A6"/>
    <w:rsid w:val="00F66745"/>
    <w:rsid w:val="00F70FF8"/>
    <w:rsid w:val="00F712A2"/>
    <w:rsid w:val="00F71AA2"/>
    <w:rsid w:val="00F72E8A"/>
    <w:rsid w:val="00F750B2"/>
    <w:rsid w:val="00F75CA9"/>
    <w:rsid w:val="00F75CD2"/>
    <w:rsid w:val="00F84828"/>
    <w:rsid w:val="00F8493A"/>
    <w:rsid w:val="00F85352"/>
    <w:rsid w:val="00F91400"/>
    <w:rsid w:val="00F9165F"/>
    <w:rsid w:val="00F91811"/>
    <w:rsid w:val="00F9238F"/>
    <w:rsid w:val="00F96FC6"/>
    <w:rsid w:val="00F97086"/>
    <w:rsid w:val="00FA09FA"/>
    <w:rsid w:val="00FA21D9"/>
    <w:rsid w:val="00FA2A7B"/>
    <w:rsid w:val="00FA2F53"/>
    <w:rsid w:val="00FA4E1D"/>
    <w:rsid w:val="00FB00A4"/>
    <w:rsid w:val="00FB0CAC"/>
    <w:rsid w:val="00FB171D"/>
    <w:rsid w:val="00FB1B89"/>
    <w:rsid w:val="00FB2B32"/>
    <w:rsid w:val="00FB417E"/>
    <w:rsid w:val="00FB5271"/>
    <w:rsid w:val="00FB5B05"/>
    <w:rsid w:val="00FB626A"/>
    <w:rsid w:val="00FB64CE"/>
    <w:rsid w:val="00FC32CD"/>
    <w:rsid w:val="00FC48AB"/>
    <w:rsid w:val="00FC50D8"/>
    <w:rsid w:val="00FD00C3"/>
    <w:rsid w:val="00FD08F5"/>
    <w:rsid w:val="00FD535C"/>
    <w:rsid w:val="00FE24AC"/>
    <w:rsid w:val="00FE387E"/>
    <w:rsid w:val="00FE5605"/>
    <w:rsid w:val="00FF137E"/>
    <w:rsid w:val="00FF440F"/>
    <w:rsid w:val="00FF5C22"/>
    <w:rsid w:val="00FF67C8"/>
    <w:rsid w:val="00FF7494"/>
    <w:rsid w:val="00FF7B0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D3983"/>
  <w15:docId w15:val="{52888308-3446-4725-A247-4ECB96AAE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7D1F"/>
    <w:pPr>
      <w:spacing w:after="200" w:line="276" w:lineRule="auto"/>
    </w:pPr>
    <w:rPr>
      <w:noProof/>
      <w:lang w:val="en-US"/>
    </w:rPr>
  </w:style>
  <w:style w:type="paragraph" w:styleId="Heading1">
    <w:name w:val="heading 1"/>
    <w:basedOn w:val="Normal"/>
    <w:next w:val="Normal"/>
    <w:link w:val="Heading1Char"/>
    <w:uiPriority w:val="9"/>
    <w:qFormat/>
    <w:rsid w:val="00AF4F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F67"/>
    <w:rPr>
      <w:rFonts w:asciiTheme="majorHAnsi" w:eastAsiaTheme="majorEastAsia" w:hAnsiTheme="majorHAnsi" w:cstheme="majorBidi"/>
      <w:color w:val="2E74B5" w:themeColor="accent1" w:themeShade="BF"/>
      <w:sz w:val="32"/>
      <w:szCs w:val="32"/>
      <w:lang w:val="it-IT"/>
    </w:rPr>
  </w:style>
  <w:style w:type="paragraph" w:styleId="ListParagraph">
    <w:name w:val="List Paragraph"/>
    <w:basedOn w:val="Normal"/>
    <w:uiPriority w:val="34"/>
    <w:qFormat/>
    <w:rsid w:val="00F9165F"/>
    <w:pPr>
      <w:ind w:left="720"/>
      <w:contextualSpacing/>
    </w:pPr>
  </w:style>
  <w:style w:type="character" w:styleId="Hyperlink">
    <w:name w:val="Hyperlink"/>
    <w:basedOn w:val="DefaultParagraphFont"/>
    <w:uiPriority w:val="99"/>
    <w:unhideWhenUsed/>
    <w:rsid w:val="00451BD4"/>
    <w:rPr>
      <w:color w:val="0563C1" w:themeColor="hyperlink"/>
      <w:u w:val="single"/>
    </w:rPr>
  </w:style>
  <w:style w:type="paragraph" w:styleId="Header">
    <w:name w:val="header"/>
    <w:basedOn w:val="Normal"/>
    <w:link w:val="HeaderChar"/>
    <w:uiPriority w:val="99"/>
    <w:unhideWhenUsed/>
    <w:rsid w:val="00CA6939"/>
    <w:pPr>
      <w:tabs>
        <w:tab w:val="center" w:pos="4819"/>
        <w:tab w:val="right" w:pos="9638"/>
      </w:tabs>
      <w:spacing w:after="0" w:line="240" w:lineRule="auto"/>
    </w:pPr>
  </w:style>
  <w:style w:type="character" w:customStyle="1" w:styleId="HeaderChar">
    <w:name w:val="Header Char"/>
    <w:basedOn w:val="DefaultParagraphFont"/>
    <w:link w:val="Header"/>
    <w:uiPriority w:val="99"/>
    <w:rsid w:val="00CA6939"/>
    <w:rPr>
      <w:noProof/>
      <w:lang w:val="en-US"/>
    </w:rPr>
  </w:style>
  <w:style w:type="paragraph" w:styleId="Footer">
    <w:name w:val="footer"/>
    <w:basedOn w:val="Normal"/>
    <w:link w:val="FooterChar"/>
    <w:uiPriority w:val="99"/>
    <w:unhideWhenUsed/>
    <w:rsid w:val="00CA6939"/>
    <w:pPr>
      <w:tabs>
        <w:tab w:val="center" w:pos="4819"/>
        <w:tab w:val="right" w:pos="9638"/>
      </w:tabs>
      <w:spacing w:after="0" w:line="240" w:lineRule="auto"/>
    </w:pPr>
  </w:style>
  <w:style w:type="character" w:customStyle="1" w:styleId="FooterChar">
    <w:name w:val="Footer Char"/>
    <w:basedOn w:val="DefaultParagraphFont"/>
    <w:link w:val="Footer"/>
    <w:uiPriority w:val="99"/>
    <w:rsid w:val="00CA6939"/>
    <w:rPr>
      <w:noProof/>
      <w:lang w:val="en-US"/>
    </w:rPr>
  </w:style>
  <w:style w:type="character" w:styleId="CommentReference">
    <w:name w:val="annotation reference"/>
    <w:basedOn w:val="DefaultParagraphFont"/>
    <w:uiPriority w:val="99"/>
    <w:semiHidden/>
    <w:unhideWhenUsed/>
    <w:rsid w:val="00B81397"/>
    <w:rPr>
      <w:sz w:val="16"/>
      <w:szCs w:val="16"/>
    </w:rPr>
  </w:style>
  <w:style w:type="paragraph" w:styleId="CommentText">
    <w:name w:val="annotation text"/>
    <w:basedOn w:val="Normal"/>
    <w:link w:val="CommentTextChar"/>
    <w:uiPriority w:val="99"/>
    <w:semiHidden/>
    <w:unhideWhenUsed/>
    <w:rsid w:val="00B81397"/>
    <w:pPr>
      <w:spacing w:line="240" w:lineRule="auto"/>
    </w:pPr>
    <w:rPr>
      <w:sz w:val="20"/>
      <w:szCs w:val="20"/>
    </w:rPr>
  </w:style>
  <w:style w:type="character" w:customStyle="1" w:styleId="CommentTextChar">
    <w:name w:val="Comment Text Char"/>
    <w:basedOn w:val="DefaultParagraphFont"/>
    <w:link w:val="CommentText"/>
    <w:uiPriority w:val="99"/>
    <w:semiHidden/>
    <w:rsid w:val="00B81397"/>
    <w:rPr>
      <w:noProof/>
      <w:sz w:val="20"/>
      <w:szCs w:val="20"/>
      <w:lang w:val="en-US"/>
    </w:rPr>
  </w:style>
  <w:style w:type="paragraph" w:styleId="CommentSubject">
    <w:name w:val="annotation subject"/>
    <w:basedOn w:val="CommentText"/>
    <w:next w:val="CommentText"/>
    <w:link w:val="CommentSubjectChar"/>
    <w:uiPriority w:val="99"/>
    <w:semiHidden/>
    <w:unhideWhenUsed/>
    <w:rsid w:val="00B81397"/>
    <w:rPr>
      <w:b/>
      <w:bCs/>
    </w:rPr>
  </w:style>
  <w:style w:type="character" w:customStyle="1" w:styleId="CommentSubjectChar">
    <w:name w:val="Comment Subject Char"/>
    <w:basedOn w:val="CommentTextChar"/>
    <w:link w:val="CommentSubject"/>
    <w:uiPriority w:val="99"/>
    <w:semiHidden/>
    <w:rsid w:val="00B81397"/>
    <w:rPr>
      <w:b/>
      <w:bCs/>
      <w:noProof/>
      <w:sz w:val="20"/>
      <w:szCs w:val="20"/>
      <w:lang w:val="en-US"/>
    </w:rPr>
  </w:style>
  <w:style w:type="paragraph" w:styleId="BalloonText">
    <w:name w:val="Balloon Text"/>
    <w:basedOn w:val="Normal"/>
    <w:link w:val="BalloonTextChar"/>
    <w:uiPriority w:val="99"/>
    <w:semiHidden/>
    <w:unhideWhenUsed/>
    <w:rsid w:val="00B813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397"/>
    <w:rPr>
      <w:rFonts w:ascii="Segoe UI" w:hAnsi="Segoe UI" w:cs="Segoe UI"/>
      <w:noProof/>
      <w:sz w:val="18"/>
      <w:szCs w:val="18"/>
      <w:lang w:val="en-US"/>
    </w:rPr>
  </w:style>
  <w:style w:type="character" w:customStyle="1" w:styleId="Menzionenonrisolta1">
    <w:name w:val="Menzione non risolta1"/>
    <w:basedOn w:val="DefaultParagraphFont"/>
    <w:uiPriority w:val="99"/>
    <w:semiHidden/>
    <w:unhideWhenUsed/>
    <w:rsid w:val="0054554A"/>
    <w:rPr>
      <w:color w:val="808080"/>
      <w:shd w:val="clear" w:color="auto" w:fill="E6E6E6"/>
    </w:rPr>
  </w:style>
  <w:style w:type="paragraph" w:customStyle="1" w:styleId="EndNoteBibliographyTitle">
    <w:name w:val="EndNote Bibliography Title"/>
    <w:basedOn w:val="Normal"/>
    <w:link w:val="EndNoteBibliographyTitleCarattere"/>
    <w:rsid w:val="00C47629"/>
    <w:pPr>
      <w:spacing w:after="0"/>
      <w:jc w:val="center"/>
    </w:pPr>
    <w:rPr>
      <w:rFonts w:ascii="Calibri" w:hAnsi="Calibri" w:cs="Calibri"/>
    </w:rPr>
  </w:style>
  <w:style w:type="character" w:customStyle="1" w:styleId="EndNoteBibliographyTitleCarattere">
    <w:name w:val="EndNote Bibliography Title Carattere"/>
    <w:basedOn w:val="DefaultParagraphFont"/>
    <w:link w:val="EndNoteBibliographyTitle"/>
    <w:rsid w:val="00C47629"/>
    <w:rPr>
      <w:rFonts w:ascii="Calibri" w:hAnsi="Calibri" w:cs="Calibri"/>
      <w:noProof/>
      <w:lang w:val="en-US"/>
    </w:rPr>
  </w:style>
  <w:style w:type="paragraph" w:customStyle="1" w:styleId="EndNoteBibliography">
    <w:name w:val="EndNote Bibliography"/>
    <w:basedOn w:val="Normal"/>
    <w:link w:val="EndNoteBibliographyCarattere"/>
    <w:rsid w:val="00C47629"/>
    <w:pPr>
      <w:spacing w:line="240" w:lineRule="auto"/>
      <w:jc w:val="both"/>
    </w:pPr>
    <w:rPr>
      <w:rFonts w:ascii="Calibri" w:hAnsi="Calibri" w:cs="Calibri"/>
    </w:rPr>
  </w:style>
  <w:style w:type="character" w:customStyle="1" w:styleId="EndNoteBibliographyCarattere">
    <w:name w:val="EndNote Bibliography Carattere"/>
    <w:basedOn w:val="DefaultParagraphFont"/>
    <w:link w:val="EndNoteBibliography"/>
    <w:rsid w:val="00C47629"/>
    <w:rPr>
      <w:rFonts w:ascii="Calibri" w:hAnsi="Calibri" w:cs="Calibri"/>
      <w:noProof/>
      <w:lang w:val="en-US"/>
    </w:rPr>
  </w:style>
  <w:style w:type="paragraph" w:styleId="Revision">
    <w:name w:val="Revision"/>
    <w:hidden/>
    <w:uiPriority w:val="99"/>
    <w:semiHidden/>
    <w:rsid w:val="00615181"/>
    <w:pPr>
      <w:spacing w:after="0" w:line="240" w:lineRule="auto"/>
    </w:pPr>
    <w:rPr>
      <w:noProof/>
      <w:lang w:val="en-US"/>
    </w:rPr>
  </w:style>
  <w:style w:type="table" w:styleId="TableGrid">
    <w:name w:val="Table Grid"/>
    <w:basedOn w:val="TableNormal"/>
    <w:uiPriority w:val="39"/>
    <w:rsid w:val="00E310C0"/>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A09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023032">
      <w:bodyDiv w:val="1"/>
      <w:marLeft w:val="0"/>
      <w:marRight w:val="0"/>
      <w:marTop w:val="0"/>
      <w:marBottom w:val="0"/>
      <w:divBdr>
        <w:top w:val="none" w:sz="0" w:space="0" w:color="auto"/>
        <w:left w:val="none" w:sz="0" w:space="0" w:color="auto"/>
        <w:bottom w:val="none" w:sz="0" w:space="0" w:color="auto"/>
        <w:right w:val="none" w:sz="0" w:space="0" w:color="auto"/>
      </w:divBdr>
    </w:div>
    <w:div w:id="475798103">
      <w:bodyDiv w:val="1"/>
      <w:marLeft w:val="0"/>
      <w:marRight w:val="0"/>
      <w:marTop w:val="0"/>
      <w:marBottom w:val="0"/>
      <w:divBdr>
        <w:top w:val="none" w:sz="0" w:space="0" w:color="auto"/>
        <w:left w:val="none" w:sz="0" w:space="0" w:color="auto"/>
        <w:bottom w:val="none" w:sz="0" w:space="0" w:color="auto"/>
        <w:right w:val="none" w:sz="0" w:space="0" w:color="auto"/>
      </w:divBdr>
    </w:div>
    <w:div w:id="566692790">
      <w:bodyDiv w:val="1"/>
      <w:marLeft w:val="0"/>
      <w:marRight w:val="0"/>
      <w:marTop w:val="0"/>
      <w:marBottom w:val="0"/>
      <w:divBdr>
        <w:top w:val="none" w:sz="0" w:space="0" w:color="auto"/>
        <w:left w:val="none" w:sz="0" w:space="0" w:color="auto"/>
        <w:bottom w:val="none" w:sz="0" w:space="0" w:color="auto"/>
        <w:right w:val="none" w:sz="0" w:space="0" w:color="auto"/>
      </w:divBdr>
    </w:div>
    <w:div w:id="635724976">
      <w:bodyDiv w:val="1"/>
      <w:marLeft w:val="0"/>
      <w:marRight w:val="0"/>
      <w:marTop w:val="0"/>
      <w:marBottom w:val="0"/>
      <w:divBdr>
        <w:top w:val="none" w:sz="0" w:space="0" w:color="auto"/>
        <w:left w:val="none" w:sz="0" w:space="0" w:color="auto"/>
        <w:bottom w:val="none" w:sz="0" w:space="0" w:color="auto"/>
        <w:right w:val="none" w:sz="0" w:space="0" w:color="auto"/>
      </w:divBdr>
    </w:div>
    <w:div w:id="667830409">
      <w:bodyDiv w:val="1"/>
      <w:marLeft w:val="0"/>
      <w:marRight w:val="0"/>
      <w:marTop w:val="0"/>
      <w:marBottom w:val="0"/>
      <w:divBdr>
        <w:top w:val="none" w:sz="0" w:space="0" w:color="auto"/>
        <w:left w:val="none" w:sz="0" w:space="0" w:color="auto"/>
        <w:bottom w:val="none" w:sz="0" w:space="0" w:color="auto"/>
        <w:right w:val="none" w:sz="0" w:space="0" w:color="auto"/>
      </w:divBdr>
    </w:div>
    <w:div w:id="801194444">
      <w:bodyDiv w:val="1"/>
      <w:marLeft w:val="0"/>
      <w:marRight w:val="0"/>
      <w:marTop w:val="0"/>
      <w:marBottom w:val="0"/>
      <w:divBdr>
        <w:top w:val="none" w:sz="0" w:space="0" w:color="auto"/>
        <w:left w:val="none" w:sz="0" w:space="0" w:color="auto"/>
        <w:bottom w:val="none" w:sz="0" w:space="0" w:color="auto"/>
        <w:right w:val="none" w:sz="0" w:space="0" w:color="auto"/>
      </w:divBdr>
      <w:divsChild>
        <w:div w:id="955909598">
          <w:marLeft w:val="0"/>
          <w:marRight w:val="0"/>
          <w:marTop w:val="0"/>
          <w:marBottom w:val="0"/>
          <w:divBdr>
            <w:top w:val="none" w:sz="0" w:space="0" w:color="auto"/>
            <w:left w:val="none" w:sz="0" w:space="0" w:color="auto"/>
            <w:bottom w:val="none" w:sz="0" w:space="0" w:color="auto"/>
            <w:right w:val="none" w:sz="0" w:space="0" w:color="auto"/>
          </w:divBdr>
        </w:div>
        <w:div w:id="811555952">
          <w:marLeft w:val="0"/>
          <w:marRight w:val="0"/>
          <w:marTop w:val="0"/>
          <w:marBottom w:val="0"/>
          <w:divBdr>
            <w:top w:val="none" w:sz="0" w:space="0" w:color="auto"/>
            <w:left w:val="none" w:sz="0" w:space="0" w:color="auto"/>
            <w:bottom w:val="none" w:sz="0" w:space="0" w:color="auto"/>
            <w:right w:val="none" w:sz="0" w:space="0" w:color="auto"/>
          </w:divBdr>
        </w:div>
        <w:div w:id="1278099301">
          <w:marLeft w:val="0"/>
          <w:marRight w:val="0"/>
          <w:marTop w:val="0"/>
          <w:marBottom w:val="0"/>
          <w:divBdr>
            <w:top w:val="none" w:sz="0" w:space="0" w:color="auto"/>
            <w:left w:val="none" w:sz="0" w:space="0" w:color="auto"/>
            <w:bottom w:val="none" w:sz="0" w:space="0" w:color="auto"/>
            <w:right w:val="none" w:sz="0" w:space="0" w:color="auto"/>
          </w:divBdr>
        </w:div>
      </w:divsChild>
    </w:div>
    <w:div w:id="968634366">
      <w:bodyDiv w:val="1"/>
      <w:marLeft w:val="0"/>
      <w:marRight w:val="0"/>
      <w:marTop w:val="0"/>
      <w:marBottom w:val="0"/>
      <w:divBdr>
        <w:top w:val="none" w:sz="0" w:space="0" w:color="auto"/>
        <w:left w:val="none" w:sz="0" w:space="0" w:color="auto"/>
        <w:bottom w:val="none" w:sz="0" w:space="0" w:color="auto"/>
        <w:right w:val="none" w:sz="0" w:space="0" w:color="auto"/>
      </w:divBdr>
    </w:div>
    <w:div w:id="1110664439">
      <w:bodyDiv w:val="1"/>
      <w:marLeft w:val="0"/>
      <w:marRight w:val="0"/>
      <w:marTop w:val="0"/>
      <w:marBottom w:val="0"/>
      <w:divBdr>
        <w:top w:val="none" w:sz="0" w:space="0" w:color="auto"/>
        <w:left w:val="none" w:sz="0" w:space="0" w:color="auto"/>
        <w:bottom w:val="none" w:sz="0" w:space="0" w:color="auto"/>
        <w:right w:val="none" w:sz="0" w:space="0" w:color="auto"/>
      </w:divBdr>
    </w:div>
    <w:div w:id="1161585431">
      <w:bodyDiv w:val="1"/>
      <w:marLeft w:val="0"/>
      <w:marRight w:val="0"/>
      <w:marTop w:val="0"/>
      <w:marBottom w:val="0"/>
      <w:divBdr>
        <w:top w:val="none" w:sz="0" w:space="0" w:color="auto"/>
        <w:left w:val="none" w:sz="0" w:space="0" w:color="auto"/>
        <w:bottom w:val="none" w:sz="0" w:space="0" w:color="auto"/>
        <w:right w:val="none" w:sz="0" w:space="0" w:color="auto"/>
      </w:divBdr>
    </w:div>
    <w:div w:id="1956524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tr/search?q=bezmialem+%C3%BCniversitesi&amp;oq=bez&amp;aqs=chrome.2.69i57j69i60j69i59j35i39j0l2.3942j0j8&amp;sourceid=chrome&amp;ie=UTF-8" TargetMode="External"/><Relationship Id="rId13" Type="http://schemas.openxmlformats.org/officeDocument/2006/relationships/hyperlink" Target="https://www.ncbi.nlm.nih.gov/pubmed/?term=Venturelli%20M%5BAuthor%5D&amp;cauthor=true&amp;cauthor_uid=27540967" TargetMode="External"/><Relationship Id="rId18" Type="http://schemas.openxmlformats.org/officeDocument/2006/relationships/hyperlink" Target="https://www.ncbi.nlm.nih.gov/pubmed/?term=Nascimento%20CM%5BAuthor%5D&amp;cauthor=true&amp;cauthor_uid=2364763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ubmed/?term=Nascimento%20CM%5BAuthor%5D&amp;cauthor=true&amp;cauthor_uid=23647635" TargetMode="External"/><Relationship Id="rId17" Type="http://schemas.openxmlformats.org/officeDocument/2006/relationships/hyperlink" Target="https://www.ncbi.nlm.nih.gov/pubmed/?term=McCurry%20SM%5BAuthor%5D&amp;cauthor=true&amp;cauthor_uid=21797835" TargetMode="External"/><Relationship Id="rId2" Type="http://schemas.openxmlformats.org/officeDocument/2006/relationships/numbering" Target="numbering.xml"/><Relationship Id="rId16" Type="http://schemas.openxmlformats.org/officeDocument/2006/relationships/hyperlink" Target="https://www.ncbi.nlm.nih.gov/pubmed/?term=Hoffmann%20K%5BAuthor%5D&amp;cauthor=true&amp;cauthor_uid=26682695" TargetMode="External"/><Relationship Id="rId20" Type="http://schemas.openxmlformats.org/officeDocument/2006/relationships/hyperlink" Target="https://www.ncbi.nlm.nih.gov/pubmed/?term=Venturelli%20M%5BAuthor%5D&amp;cauthor=true&amp;cauthor_uid=275409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Shih%20YH%5BAuthor%5D&amp;cauthor=true&amp;cauthor_uid=2805742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term=McCurry%20SM%5BAuthor%5D&amp;cauthor=true&amp;cauthor_uid=21797835" TargetMode="External"/><Relationship Id="rId19" Type="http://schemas.openxmlformats.org/officeDocument/2006/relationships/hyperlink" Target="https://www.ncbi.nlm.nih.gov/pubmed/?term=Shih%20YH%5BAuthor%5D&amp;cauthor=true&amp;cauthor_uid=28057424" TargetMode="External"/><Relationship Id="rId4" Type="http://schemas.openxmlformats.org/officeDocument/2006/relationships/settings" Target="settings.xml"/><Relationship Id="rId9" Type="http://schemas.openxmlformats.org/officeDocument/2006/relationships/hyperlink" Target="mailto:dr.pinarsoysal@hotmail.com" TargetMode="External"/><Relationship Id="rId14" Type="http://schemas.openxmlformats.org/officeDocument/2006/relationships/hyperlink" Target="https://www.ncbi.nlm.nih.gov/pubmed/?term=Reuben%20DB%5BAuthor%5D&amp;cauthor=true&amp;cauthor_uid=12890077" TargetMode="External"/><Relationship Id="rId22"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CE1E0-6DBE-4EE1-A493-4968943E8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5751</Words>
  <Characters>431784</Characters>
  <Application>Microsoft Office Word</Application>
  <DocSecurity>0</DocSecurity>
  <Lines>3598</Lines>
  <Paragraphs>1013</Paragraphs>
  <ScaleCrop>false</ScaleCrop>
  <HeadingPairs>
    <vt:vector size="6" baseType="variant">
      <vt:variant>
        <vt:lpstr>Title</vt:lpstr>
      </vt:variant>
      <vt:variant>
        <vt:i4>1</vt:i4>
      </vt:variant>
      <vt:variant>
        <vt:lpstr>Konu Başlığı</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0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ınar Soysal</dc:creator>
  <cp:lastModifiedBy>Lee Smith</cp:lastModifiedBy>
  <cp:revision>2</cp:revision>
  <dcterms:created xsi:type="dcterms:W3CDTF">2018-08-08T09:42:00Z</dcterms:created>
  <dcterms:modified xsi:type="dcterms:W3CDTF">2018-08-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70550-0e5e-384b-a60f-4db0c487c22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geriatric-psychiatry</vt:lpwstr>
  </property>
  <property fmtid="{D5CDD505-2E9C-101B-9397-08002B2CF9AE}" pid="14" name="Mendeley Recent Style Name 4_1">
    <vt:lpwstr>International Journal of Geriatric Psychia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logy</vt:lpwstr>
  </property>
  <property fmtid="{D5CDD505-2E9C-101B-9397-08002B2CF9AE}" pid="22" name="Mendeley Recent Style Name 8_1">
    <vt:lpwstr>Neur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